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82A9E" w:rsidRDefault="00582A9E" w:rsidP="007F56DB">
      <w:pPr>
        <w:outlineLvl w:val="0"/>
      </w:pPr>
      <w:bookmarkStart w:id="0" w:name="_GoBack"/>
      <w:bookmarkEnd w:id="0"/>
      <w:r>
        <w:t>&lt;cn&gt;11&lt;/cn&gt;</w:t>
      </w:r>
    </w:p>
    <w:p w:rsidR="00C56C39" w:rsidRPr="00C56C39" w:rsidRDefault="00C56C39" w:rsidP="007F56DB">
      <w:pPr>
        <w:outlineLvl w:val="0"/>
      </w:pPr>
    </w:p>
    <w:p w:rsidR="00582A9E" w:rsidRDefault="00582A9E" w:rsidP="00582A9E">
      <w:pPr>
        <w:outlineLvl w:val="0"/>
      </w:pPr>
      <w:r>
        <w:t>&lt;ca&gt;</w:t>
      </w:r>
      <w:r w:rsidR="007B6A40">
        <w:t>Ken</w:t>
      </w:r>
      <w:r w:rsidR="002411B3">
        <w:t xml:space="preserve"> </w:t>
      </w:r>
      <w:r w:rsidR="007B6A40">
        <w:t>Koltun-Fromm</w:t>
      </w:r>
      <w:r>
        <w:t>&lt;/ca&gt;</w:t>
      </w:r>
    </w:p>
    <w:p w:rsidR="005C3D32" w:rsidRDefault="005C3D32" w:rsidP="00582A9E">
      <w:pPr>
        <w:outlineLvl w:val="0"/>
      </w:pPr>
      <w:r>
        <w:t>&lt;vrh&gt;</w:t>
      </w:r>
      <w:r w:rsidR="002411B3">
        <w:t xml:space="preserve"> </w:t>
      </w:r>
      <w:r>
        <w:t>Ken</w:t>
      </w:r>
      <w:r w:rsidR="002411B3">
        <w:t xml:space="preserve"> </w:t>
      </w:r>
      <w:r>
        <w:t>Koltun-Fromm&lt;/vrh&gt;</w:t>
      </w:r>
    </w:p>
    <w:p w:rsidR="00582A9E" w:rsidRPr="00582A9E" w:rsidRDefault="00582A9E" w:rsidP="00582A9E">
      <w:pPr>
        <w:outlineLvl w:val="0"/>
      </w:pPr>
      <w:r>
        <w:t>&lt;ct&gt;</w:t>
      </w:r>
      <w:r w:rsidRPr="00582A9E">
        <w:t>Authenticity,</w:t>
      </w:r>
      <w:r w:rsidR="002411B3">
        <w:t xml:space="preserve"> </w:t>
      </w:r>
      <w:r w:rsidRPr="00582A9E">
        <w:t>Vision,</w:t>
      </w:r>
      <w:r w:rsidR="002411B3">
        <w:t xml:space="preserve"> </w:t>
      </w:r>
      <w:r w:rsidRPr="00582A9E">
        <w:t>Culture:</w:t>
      </w:r>
      <w:r w:rsidR="002411B3">
        <w:t xml:space="preserve"> </w:t>
      </w:r>
      <w:r w:rsidRPr="00582A9E">
        <w:t>Michael</w:t>
      </w:r>
      <w:r w:rsidR="002411B3">
        <w:t xml:space="preserve"> </w:t>
      </w:r>
      <w:r w:rsidRPr="00582A9E">
        <w:t>Wyschogrod</w:t>
      </w:r>
      <w:r w:rsidR="00C15081">
        <w:t>’</w:t>
      </w:r>
      <w:r w:rsidRPr="00582A9E">
        <w:t>s</w:t>
      </w:r>
      <w:r w:rsidR="002411B3">
        <w:t xml:space="preserve"> </w:t>
      </w:r>
      <w:r w:rsidRPr="00582A9E">
        <w:rPr>
          <w:i/>
        </w:rPr>
        <w:t>The</w:t>
      </w:r>
      <w:r w:rsidR="002411B3">
        <w:rPr>
          <w:i/>
        </w:rPr>
        <w:t xml:space="preserve"> </w:t>
      </w:r>
      <w:r w:rsidRPr="00582A9E">
        <w:rPr>
          <w:i/>
        </w:rPr>
        <w:t>Body</w:t>
      </w:r>
      <w:r w:rsidR="002411B3">
        <w:rPr>
          <w:i/>
        </w:rPr>
        <w:t xml:space="preserve"> </w:t>
      </w:r>
      <w:r w:rsidRPr="00582A9E">
        <w:rPr>
          <w:i/>
        </w:rPr>
        <w:t>of</w:t>
      </w:r>
      <w:r w:rsidR="002411B3">
        <w:rPr>
          <w:i/>
        </w:rPr>
        <w:t xml:space="preserve"> </w:t>
      </w:r>
      <w:r w:rsidRPr="00582A9E">
        <w:rPr>
          <w:i/>
        </w:rPr>
        <w:t>Faith</w:t>
      </w:r>
      <w:r>
        <w:t>&lt;/ct&gt;</w:t>
      </w:r>
    </w:p>
    <w:p w:rsidR="00D41876" w:rsidRDefault="00D41876" w:rsidP="007F56DB">
      <w:pPr>
        <w:outlineLvl w:val="0"/>
      </w:pPr>
    </w:p>
    <w:p w:rsidR="00D41876" w:rsidRPr="00D41876" w:rsidRDefault="00D41876" w:rsidP="007F56DB">
      <w:pPr>
        <w:spacing w:line="480" w:lineRule="auto"/>
      </w:pPr>
    </w:p>
    <w:p w:rsidR="00B65814" w:rsidRDefault="00D41876" w:rsidP="007F56DB">
      <w:pPr>
        <w:spacing w:line="480" w:lineRule="auto"/>
        <w:ind w:firstLine="720"/>
      </w:pPr>
      <w:r w:rsidRPr="007B6A40">
        <w:t>In</w:t>
      </w:r>
      <w:r w:rsidR="002411B3">
        <w:t xml:space="preserve"> </w:t>
      </w:r>
      <w:r w:rsidRPr="007B6A40">
        <w:t>the</w:t>
      </w:r>
      <w:r w:rsidR="002411B3">
        <w:t xml:space="preserve"> </w:t>
      </w:r>
      <w:r w:rsidRPr="007B6A40">
        <w:t>preface</w:t>
      </w:r>
      <w:r w:rsidR="002411B3">
        <w:t xml:space="preserve"> </w:t>
      </w:r>
      <w:r w:rsidRPr="007B6A40">
        <w:t>to</w:t>
      </w:r>
      <w:r w:rsidR="002411B3">
        <w:t xml:space="preserve"> </w:t>
      </w:r>
      <w:r w:rsidRPr="007B6A40">
        <w:t>the</w:t>
      </w:r>
      <w:r w:rsidR="002411B3">
        <w:t xml:space="preserve"> </w:t>
      </w:r>
      <w:r w:rsidRPr="007B6A40">
        <w:t>second</w:t>
      </w:r>
      <w:r w:rsidR="002411B3">
        <w:t xml:space="preserve"> </w:t>
      </w:r>
      <w:r w:rsidRPr="007B6A40">
        <w:t>edition</w:t>
      </w:r>
      <w:r w:rsidR="002411B3">
        <w:t xml:space="preserve"> </w:t>
      </w:r>
      <w:r w:rsidRPr="007B6A40">
        <w:t>of</w:t>
      </w:r>
      <w:r w:rsidR="002411B3">
        <w:t xml:space="preserve"> </w:t>
      </w:r>
      <w:r w:rsidRPr="007B6A40">
        <w:t>his</w:t>
      </w:r>
      <w:r w:rsidR="002411B3">
        <w:t xml:space="preserve"> </w:t>
      </w:r>
      <w:r w:rsidRPr="007B6A40">
        <w:rPr>
          <w:i/>
        </w:rPr>
        <w:t>The</w:t>
      </w:r>
      <w:r w:rsidR="002411B3">
        <w:rPr>
          <w:i/>
        </w:rPr>
        <w:t xml:space="preserve"> </w:t>
      </w:r>
      <w:r w:rsidRPr="007B6A40">
        <w:rPr>
          <w:i/>
        </w:rPr>
        <w:t>Body</w:t>
      </w:r>
      <w:r w:rsidR="002411B3">
        <w:rPr>
          <w:i/>
        </w:rPr>
        <w:t xml:space="preserve"> </w:t>
      </w:r>
      <w:r w:rsidRPr="007B6A40">
        <w:rPr>
          <w:i/>
        </w:rPr>
        <w:t>of</w:t>
      </w:r>
      <w:r w:rsidR="002411B3">
        <w:rPr>
          <w:i/>
        </w:rPr>
        <w:t xml:space="preserve"> </w:t>
      </w:r>
      <w:r w:rsidRPr="007B6A40">
        <w:rPr>
          <w:i/>
        </w:rPr>
        <w:t>Faith</w:t>
      </w:r>
      <w:r w:rsidRPr="007B6A40">
        <w:t>,</w:t>
      </w:r>
      <w:r w:rsidR="002411B3">
        <w:t xml:space="preserve"> </w:t>
      </w:r>
      <w:r w:rsidRPr="007B6A40">
        <w:t>Michael</w:t>
      </w:r>
      <w:r w:rsidR="002411B3">
        <w:t xml:space="preserve"> </w:t>
      </w:r>
      <w:r w:rsidRPr="007B6A40">
        <w:t>Wyschogrod</w:t>
      </w:r>
      <w:r w:rsidR="002411B3">
        <w:t xml:space="preserve"> </w:t>
      </w:r>
      <w:r w:rsidRPr="007B6A40">
        <w:t>notes</w:t>
      </w:r>
      <w:r w:rsidR="002411B3">
        <w:t xml:space="preserve"> </w:t>
      </w:r>
      <w:r w:rsidRPr="007B6A40">
        <w:t>the</w:t>
      </w:r>
      <w:r w:rsidR="002411B3">
        <w:t xml:space="preserve"> </w:t>
      </w:r>
      <w:r w:rsidRPr="007B6A40">
        <w:t>change</w:t>
      </w:r>
      <w:r w:rsidR="002411B3">
        <w:t xml:space="preserve"> </w:t>
      </w:r>
      <w:r w:rsidRPr="007B6A40">
        <w:t>in</w:t>
      </w:r>
      <w:r w:rsidR="002411B3">
        <w:t xml:space="preserve"> </w:t>
      </w:r>
      <w:r w:rsidRPr="007B6A40">
        <w:t>subtitles</w:t>
      </w:r>
      <w:r w:rsidR="002411B3">
        <w:t xml:space="preserve"> </w:t>
      </w:r>
      <w:r w:rsidRPr="007B6A40">
        <w:t>from</w:t>
      </w:r>
      <w:r w:rsidR="002411B3">
        <w:t xml:space="preserve"> </w:t>
      </w:r>
      <w:r w:rsidR="007B6A40">
        <w:t>the</w:t>
      </w:r>
      <w:r w:rsidR="002411B3">
        <w:t xml:space="preserve"> </w:t>
      </w:r>
      <w:r w:rsidR="007B6A40">
        <w:t>first</w:t>
      </w:r>
      <w:r w:rsidR="002411B3">
        <w:t xml:space="preserve"> </w:t>
      </w:r>
      <w:r w:rsidR="007B6A40">
        <w:t>to</w:t>
      </w:r>
      <w:r w:rsidR="002411B3">
        <w:t xml:space="preserve"> </w:t>
      </w:r>
      <w:r w:rsidR="007B6A40">
        <w:t>this</w:t>
      </w:r>
      <w:r w:rsidR="002411B3">
        <w:t xml:space="preserve"> </w:t>
      </w:r>
      <w:r w:rsidR="007B6A40">
        <w:t>more</w:t>
      </w:r>
      <w:r w:rsidR="002411B3">
        <w:t xml:space="preserve"> </w:t>
      </w:r>
      <w:r w:rsidR="007B6A40">
        <w:t>recent</w:t>
      </w:r>
      <w:r w:rsidR="002411B3">
        <w:t xml:space="preserve"> </w:t>
      </w:r>
      <w:r w:rsidR="007B6A40">
        <w:t>edition.</w:t>
      </w:r>
      <w:r w:rsidR="002411B3">
        <w:t xml:space="preserve"> </w:t>
      </w:r>
      <w:r w:rsidR="007B6A40">
        <w:t>Where</w:t>
      </w:r>
      <w:r w:rsidR="002411B3">
        <w:t xml:space="preserve"> </w:t>
      </w:r>
      <w:r w:rsidR="007B6A40">
        <w:t>he</w:t>
      </w:r>
      <w:r w:rsidR="002411B3">
        <w:t xml:space="preserve"> </w:t>
      </w:r>
      <w:r w:rsidR="007B6A40">
        <w:t>had</w:t>
      </w:r>
      <w:r w:rsidR="002411B3">
        <w:t xml:space="preserve"> </w:t>
      </w:r>
      <w:r w:rsidR="007B6A40">
        <w:t>once</w:t>
      </w:r>
      <w:r w:rsidR="002411B3">
        <w:t xml:space="preserve"> </w:t>
      </w:r>
      <w:r w:rsidR="007B6A40">
        <w:t>appended</w:t>
      </w:r>
      <w:r w:rsidR="002411B3">
        <w:t xml:space="preserve"> </w:t>
      </w:r>
      <w:r w:rsidR="007B6A40" w:rsidRPr="007B6A40">
        <w:rPr>
          <w:i/>
        </w:rPr>
        <w:t>Judaism</w:t>
      </w:r>
      <w:r w:rsidR="002411B3">
        <w:rPr>
          <w:i/>
        </w:rPr>
        <w:t xml:space="preserve"> </w:t>
      </w:r>
      <w:r w:rsidR="007B6A40" w:rsidRPr="007B6A40">
        <w:rPr>
          <w:i/>
        </w:rPr>
        <w:t>as</w:t>
      </w:r>
      <w:r w:rsidR="002411B3">
        <w:rPr>
          <w:i/>
        </w:rPr>
        <w:t xml:space="preserve"> </w:t>
      </w:r>
      <w:r w:rsidR="007B6A40" w:rsidRPr="007B6A40">
        <w:rPr>
          <w:i/>
        </w:rPr>
        <w:t>Corporeal</w:t>
      </w:r>
      <w:r w:rsidR="002411B3">
        <w:rPr>
          <w:i/>
        </w:rPr>
        <w:t xml:space="preserve"> </w:t>
      </w:r>
      <w:r w:rsidR="007B6A40" w:rsidRPr="007B6A40">
        <w:rPr>
          <w:i/>
        </w:rPr>
        <w:t>Election</w:t>
      </w:r>
      <w:r w:rsidR="002411B3">
        <w:t xml:space="preserve"> </w:t>
      </w:r>
      <w:r w:rsidR="007B6A40">
        <w:t>to</w:t>
      </w:r>
      <w:r w:rsidR="002411B3">
        <w:t xml:space="preserve"> </w:t>
      </w:r>
      <w:r w:rsidR="007B6A40">
        <w:t>the</w:t>
      </w:r>
      <w:r w:rsidR="002411B3">
        <w:t xml:space="preserve"> </w:t>
      </w:r>
      <w:r w:rsidR="007B6A40">
        <w:t>title</w:t>
      </w:r>
      <w:r w:rsidR="002411B3">
        <w:t xml:space="preserve"> </w:t>
      </w:r>
      <w:r w:rsidRPr="007B6A40">
        <w:t>(first</w:t>
      </w:r>
      <w:r w:rsidR="002411B3">
        <w:t xml:space="preserve"> </w:t>
      </w:r>
      <w:r w:rsidRPr="007B6A40">
        <w:t>edition,</w:t>
      </w:r>
      <w:r w:rsidR="002411B3">
        <w:t xml:space="preserve"> </w:t>
      </w:r>
      <w:r w:rsidRPr="007B6A40">
        <w:t>1983)</w:t>
      </w:r>
      <w:r w:rsidR="007B6A40">
        <w:t>,</w:t>
      </w:r>
      <w:r w:rsidR="002411B3">
        <w:t xml:space="preserve"> </w:t>
      </w:r>
      <w:r w:rsidRPr="007B6A40">
        <w:t>the</w:t>
      </w:r>
      <w:r w:rsidR="002411B3">
        <w:t xml:space="preserve"> </w:t>
      </w:r>
      <w:r w:rsidRPr="007B6A40">
        <w:t>reissued</w:t>
      </w:r>
      <w:r w:rsidR="002411B3">
        <w:t xml:space="preserve"> </w:t>
      </w:r>
      <w:r w:rsidR="007B6A40">
        <w:t>second</w:t>
      </w:r>
      <w:r w:rsidR="002411B3">
        <w:t xml:space="preserve"> </w:t>
      </w:r>
      <w:r w:rsidR="007B6A40">
        <w:t>edition</w:t>
      </w:r>
      <w:r w:rsidR="002411B3">
        <w:t xml:space="preserve"> </w:t>
      </w:r>
      <w:r w:rsidR="007B6A40">
        <w:t>now</w:t>
      </w:r>
      <w:r w:rsidR="002411B3">
        <w:t xml:space="preserve"> </w:t>
      </w:r>
      <w:r w:rsidR="007B6A40">
        <w:t>defined</w:t>
      </w:r>
      <w:r w:rsidR="002411B3">
        <w:t xml:space="preserve"> </w:t>
      </w:r>
      <w:r w:rsidR="007B6A40">
        <w:rPr>
          <w:i/>
        </w:rPr>
        <w:t>The</w:t>
      </w:r>
      <w:r w:rsidR="002411B3">
        <w:rPr>
          <w:i/>
        </w:rPr>
        <w:t xml:space="preserve"> </w:t>
      </w:r>
      <w:r w:rsidR="007B6A40">
        <w:rPr>
          <w:i/>
        </w:rPr>
        <w:t>Body</w:t>
      </w:r>
      <w:r w:rsidR="002411B3">
        <w:rPr>
          <w:i/>
        </w:rPr>
        <w:t xml:space="preserve"> </w:t>
      </w:r>
      <w:r w:rsidR="007B6A40">
        <w:rPr>
          <w:i/>
        </w:rPr>
        <w:t>of</w:t>
      </w:r>
      <w:r w:rsidR="002411B3">
        <w:rPr>
          <w:i/>
        </w:rPr>
        <w:t xml:space="preserve"> </w:t>
      </w:r>
      <w:r w:rsidR="007B6A40">
        <w:rPr>
          <w:i/>
        </w:rPr>
        <w:t>Faith</w:t>
      </w:r>
      <w:r w:rsidR="002411B3">
        <w:t xml:space="preserve"> </w:t>
      </w:r>
      <w:r w:rsidR="007B6A40">
        <w:t>as</w:t>
      </w:r>
      <w:r w:rsidR="002411B3">
        <w:t xml:space="preserve"> </w:t>
      </w:r>
      <w:r w:rsidRPr="007B6A40">
        <w:rPr>
          <w:i/>
        </w:rPr>
        <w:t>God</w:t>
      </w:r>
      <w:r w:rsidR="002411B3">
        <w:rPr>
          <w:i/>
        </w:rPr>
        <w:t xml:space="preserve"> </w:t>
      </w:r>
      <w:r w:rsidRPr="007B6A40">
        <w:rPr>
          <w:i/>
        </w:rPr>
        <w:t>in</w:t>
      </w:r>
      <w:r w:rsidR="002411B3">
        <w:rPr>
          <w:i/>
        </w:rPr>
        <w:t xml:space="preserve"> </w:t>
      </w:r>
      <w:r w:rsidRPr="007B6A40">
        <w:rPr>
          <w:i/>
        </w:rPr>
        <w:t>the</w:t>
      </w:r>
      <w:r w:rsidR="002411B3">
        <w:rPr>
          <w:i/>
        </w:rPr>
        <w:t xml:space="preserve"> </w:t>
      </w:r>
      <w:r w:rsidRPr="007B6A40">
        <w:rPr>
          <w:i/>
        </w:rPr>
        <w:t>People</w:t>
      </w:r>
      <w:r w:rsidR="002411B3">
        <w:rPr>
          <w:i/>
        </w:rPr>
        <w:t xml:space="preserve"> </w:t>
      </w:r>
      <w:r w:rsidRPr="007B6A40">
        <w:rPr>
          <w:i/>
        </w:rPr>
        <w:t>of</w:t>
      </w:r>
      <w:r w:rsidR="002411B3">
        <w:rPr>
          <w:i/>
        </w:rPr>
        <w:t xml:space="preserve"> </w:t>
      </w:r>
      <w:r w:rsidRPr="007B6A40">
        <w:rPr>
          <w:i/>
        </w:rPr>
        <w:t>Israel</w:t>
      </w:r>
      <w:r w:rsidR="002411B3">
        <w:rPr>
          <w:i/>
        </w:rPr>
        <w:t xml:space="preserve"> </w:t>
      </w:r>
      <w:r w:rsidRPr="007B6A40">
        <w:t>(1989).</w:t>
      </w:r>
      <w:r w:rsidR="007B6A40">
        <w:rPr>
          <w:rStyle w:val="EndnoteReference"/>
        </w:rPr>
        <w:endnoteReference w:id="1"/>
      </w:r>
      <w:r w:rsidR="002411B3">
        <w:t xml:space="preserve"> </w:t>
      </w:r>
      <w:r w:rsidR="004E3FD2">
        <w:t>The</w:t>
      </w:r>
      <w:r w:rsidR="002411B3">
        <w:t xml:space="preserve"> </w:t>
      </w:r>
      <w:r w:rsidR="004E3FD2">
        <w:t>implications</w:t>
      </w:r>
      <w:r w:rsidR="002411B3">
        <w:t xml:space="preserve"> </w:t>
      </w:r>
      <w:r w:rsidR="004E3FD2">
        <w:t>of</w:t>
      </w:r>
      <w:r w:rsidR="002411B3">
        <w:t xml:space="preserve"> </w:t>
      </w:r>
      <w:r w:rsidR="004E3FD2">
        <w:t>this</w:t>
      </w:r>
      <w:r w:rsidR="002411B3">
        <w:t xml:space="preserve"> </w:t>
      </w:r>
      <w:r w:rsidR="004E3FD2">
        <w:t>change</w:t>
      </w:r>
      <w:r w:rsidR="002411B3">
        <w:t xml:space="preserve"> </w:t>
      </w:r>
      <w:r w:rsidR="004E3FD2">
        <w:t>for</w:t>
      </w:r>
      <w:r w:rsidR="002411B3">
        <w:t xml:space="preserve"> </w:t>
      </w:r>
      <w:r w:rsidR="00B65814">
        <w:t>American</w:t>
      </w:r>
      <w:r w:rsidR="002411B3">
        <w:t xml:space="preserve"> </w:t>
      </w:r>
      <w:r w:rsidR="00B65814">
        <w:t>Jewish</w:t>
      </w:r>
      <w:r w:rsidR="002411B3">
        <w:t xml:space="preserve"> </w:t>
      </w:r>
      <w:r w:rsidR="00B65814">
        <w:t>culture</w:t>
      </w:r>
      <w:r w:rsidR="002411B3">
        <w:t xml:space="preserve"> </w:t>
      </w:r>
      <w:r w:rsidR="004E3FD2">
        <w:t>is</w:t>
      </w:r>
      <w:r w:rsidR="002411B3">
        <w:t xml:space="preserve"> </w:t>
      </w:r>
      <w:r w:rsidR="004E3FD2">
        <w:t>profound</w:t>
      </w:r>
      <w:r w:rsidRPr="007B6A40">
        <w:t>.</w:t>
      </w:r>
      <w:r w:rsidR="002411B3">
        <w:t xml:space="preserve"> </w:t>
      </w:r>
      <w:r w:rsidR="007B2776">
        <w:t>Where</w:t>
      </w:r>
      <w:r w:rsidR="002411B3">
        <w:t xml:space="preserve"> </w:t>
      </w:r>
      <w:r w:rsidR="007B6A40">
        <w:t>the</w:t>
      </w:r>
      <w:r w:rsidR="002411B3">
        <w:t xml:space="preserve"> </w:t>
      </w:r>
      <w:r w:rsidR="007B6A40">
        <w:t>first</w:t>
      </w:r>
      <w:r w:rsidR="002411B3">
        <w:t xml:space="preserve"> </w:t>
      </w:r>
      <w:r w:rsidR="007B6A40">
        <w:t>edition</w:t>
      </w:r>
      <w:r w:rsidR="002411B3">
        <w:t xml:space="preserve"> </w:t>
      </w:r>
      <w:r w:rsidR="007B6A40">
        <w:t>subtitle</w:t>
      </w:r>
      <w:r w:rsidR="002411B3">
        <w:t xml:space="preserve"> </w:t>
      </w:r>
      <w:r w:rsidR="007B6A40">
        <w:t>focused</w:t>
      </w:r>
      <w:r w:rsidR="002411B3">
        <w:t xml:space="preserve"> </w:t>
      </w:r>
      <w:r w:rsidR="00BE1CF0">
        <w:t>on</w:t>
      </w:r>
      <w:r w:rsidR="002411B3">
        <w:t xml:space="preserve"> </w:t>
      </w:r>
      <w:r w:rsidR="00BE1CF0">
        <w:t>Judaism</w:t>
      </w:r>
      <w:r w:rsidR="002411B3">
        <w:t xml:space="preserve"> </w:t>
      </w:r>
      <w:r w:rsidR="00BE1CF0">
        <w:t>and</w:t>
      </w:r>
      <w:r w:rsidR="002411B3">
        <w:t xml:space="preserve"> </w:t>
      </w:r>
      <w:r w:rsidR="00BE1CF0">
        <w:t>chosenness</w:t>
      </w:r>
      <w:r w:rsidR="002411B3">
        <w:t xml:space="preserve"> </w:t>
      </w:r>
      <w:r w:rsidR="002C2F80">
        <w:t>(</w:t>
      </w:r>
      <w:r w:rsidR="002C2F80">
        <w:rPr>
          <w:i/>
        </w:rPr>
        <w:t>Judaism</w:t>
      </w:r>
      <w:r w:rsidR="002411B3">
        <w:rPr>
          <w:i/>
        </w:rPr>
        <w:t xml:space="preserve"> </w:t>
      </w:r>
      <w:r w:rsidR="002C2F80">
        <w:rPr>
          <w:i/>
        </w:rPr>
        <w:t>as</w:t>
      </w:r>
      <w:r w:rsidR="002411B3">
        <w:rPr>
          <w:i/>
        </w:rPr>
        <w:t xml:space="preserve"> </w:t>
      </w:r>
      <w:r w:rsidR="002C2F80">
        <w:rPr>
          <w:i/>
        </w:rPr>
        <w:t>Corporeal</w:t>
      </w:r>
      <w:r w:rsidR="002411B3">
        <w:rPr>
          <w:i/>
        </w:rPr>
        <w:t xml:space="preserve"> </w:t>
      </w:r>
      <w:r w:rsidR="002C2F80">
        <w:rPr>
          <w:i/>
        </w:rPr>
        <w:t>Election</w:t>
      </w:r>
      <w:r w:rsidR="002C2F80">
        <w:t>)</w:t>
      </w:r>
      <w:r w:rsidR="00BE1CF0">
        <w:t>,</w:t>
      </w:r>
      <w:r w:rsidR="002411B3">
        <w:t xml:space="preserve"> </w:t>
      </w:r>
      <w:r w:rsidR="00BE1CF0">
        <w:t>the</w:t>
      </w:r>
      <w:r w:rsidR="002411B3">
        <w:t xml:space="preserve"> </w:t>
      </w:r>
      <w:r w:rsidR="007B6A40">
        <w:t>second</w:t>
      </w:r>
      <w:r w:rsidR="002411B3">
        <w:t xml:space="preserve"> </w:t>
      </w:r>
      <w:r w:rsidR="007B6A40">
        <w:t>edition</w:t>
      </w:r>
      <w:r w:rsidR="002411B3">
        <w:t xml:space="preserve"> </w:t>
      </w:r>
      <w:r w:rsidR="007B6A40">
        <w:t>emphasized</w:t>
      </w:r>
      <w:r w:rsidR="002411B3">
        <w:t xml:space="preserve"> </w:t>
      </w:r>
      <w:r w:rsidR="007B6A40">
        <w:t>God</w:t>
      </w:r>
      <w:r w:rsidR="00C15081">
        <w:t>’</w:t>
      </w:r>
      <w:r w:rsidR="007B6A40">
        <w:t>s</w:t>
      </w:r>
      <w:r w:rsidR="002411B3">
        <w:t xml:space="preserve"> </w:t>
      </w:r>
      <w:r w:rsidR="007B6A40">
        <w:t>presence</w:t>
      </w:r>
      <w:r w:rsidR="002411B3">
        <w:t xml:space="preserve"> </w:t>
      </w:r>
      <w:r w:rsidR="007B6A40">
        <w:t>in</w:t>
      </w:r>
      <w:r w:rsidR="002411B3">
        <w:t xml:space="preserve"> </w:t>
      </w:r>
      <w:r w:rsidR="007B6A40">
        <w:t>a</w:t>
      </w:r>
      <w:r w:rsidR="002411B3">
        <w:t xml:space="preserve"> </w:t>
      </w:r>
      <w:r w:rsidR="007B6A40">
        <w:t>particular</w:t>
      </w:r>
      <w:r w:rsidR="002411B3">
        <w:t xml:space="preserve"> </w:t>
      </w:r>
      <w:r w:rsidR="007B6A40">
        <w:t>nation</w:t>
      </w:r>
      <w:r w:rsidR="002411B3">
        <w:t xml:space="preserve"> </w:t>
      </w:r>
      <w:r w:rsidR="002C2F80">
        <w:t>(</w:t>
      </w:r>
      <w:r w:rsidR="002C2F80">
        <w:rPr>
          <w:i/>
        </w:rPr>
        <w:t>God</w:t>
      </w:r>
      <w:r w:rsidR="002411B3">
        <w:rPr>
          <w:i/>
        </w:rPr>
        <w:t xml:space="preserve"> </w:t>
      </w:r>
      <w:r w:rsidR="002C2F80">
        <w:rPr>
          <w:i/>
        </w:rPr>
        <w:t>in</w:t>
      </w:r>
      <w:r w:rsidR="002411B3">
        <w:rPr>
          <w:i/>
        </w:rPr>
        <w:t xml:space="preserve"> </w:t>
      </w:r>
      <w:r w:rsidR="002C2F80">
        <w:rPr>
          <w:i/>
        </w:rPr>
        <w:t>the</w:t>
      </w:r>
      <w:r w:rsidR="002411B3">
        <w:rPr>
          <w:i/>
        </w:rPr>
        <w:t xml:space="preserve"> </w:t>
      </w:r>
      <w:r w:rsidR="002C2F80">
        <w:rPr>
          <w:i/>
        </w:rPr>
        <w:t>People</w:t>
      </w:r>
      <w:r w:rsidR="002411B3">
        <w:rPr>
          <w:i/>
        </w:rPr>
        <w:t xml:space="preserve"> </w:t>
      </w:r>
      <w:r w:rsidR="002C2F80">
        <w:rPr>
          <w:i/>
        </w:rPr>
        <w:t>of</w:t>
      </w:r>
      <w:r w:rsidR="002411B3">
        <w:rPr>
          <w:i/>
        </w:rPr>
        <w:t xml:space="preserve"> </w:t>
      </w:r>
      <w:r w:rsidR="002C2F80">
        <w:rPr>
          <w:i/>
        </w:rPr>
        <w:t>Israel</w:t>
      </w:r>
      <w:r w:rsidR="002C2F80">
        <w:t>)</w:t>
      </w:r>
      <w:r w:rsidR="00065C67">
        <w:t>.</w:t>
      </w:r>
      <w:r w:rsidR="002411B3">
        <w:t xml:space="preserve"> </w:t>
      </w:r>
      <w:r w:rsidR="00065C67">
        <w:t>With</w:t>
      </w:r>
      <w:r w:rsidR="002411B3">
        <w:t xml:space="preserve"> </w:t>
      </w:r>
      <w:r w:rsidR="00065C67">
        <w:t>Judaism</w:t>
      </w:r>
      <w:r w:rsidR="002411B3">
        <w:t xml:space="preserve"> </w:t>
      </w:r>
      <w:r w:rsidR="00065C67">
        <w:t>as</w:t>
      </w:r>
      <w:r w:rsidR="002411B3">
        <w:t xml:space="preserve"> </w:t>
      </w:r>
      <w:r w:rsidR="00894641">
        <w:t>corporeal</w:t>
      </w:r>
      <w:r w:rsidR="002411B3">
        <w:t xml:space="preserve"> </w:t>
      </w:r>
      <w:r w:rsidR="00065C67">
        <w:t>election</w:t>
      </w:r>
      <w:r w:rsidR="002411B3">
        <w:t xml:space="preserve"> </w:t>
      </w:r>
      <w:r w:rsidR="00065C67">
        <w:t>(the</w:t>
      </w:r>
      <w:r w:rsidR="002411B3">
        <w:t xml:space="preserve"> </w:t>
      </w:r>
      <w:r w:rsidR="00065C67">
        <w:t>first</w:t>
      </w:r>
      <w:r w:rsidR="002411B3">
        <w:t xml:space="preserve"> </w:t>
      </w:r>
      <w:r w:rsidR="00065C67">
        <w:t>edition),</w:t>
      </w:r>
      <w:r w:rsidR="002411B3">
        <w:t xml:space="preserve"> </w:t>
      </w:r>
      <w:r w:rsidR="00065C67">
        <w:t>the</w:t>
      </w:r>
      <w:r w:rsidR="002411B3">
        <w:t xml:space="preserve"> </w:t>
      </w:r>
      <w:r w:rsidR="00065C67">
        <w:t>word</w:t>
      </w:r>
      <w:r w:rsidR="002411B3">
        <w:t xml:space="preserve"> </w:t>
      </w:r>
      <w:r w:rsidR="00C15081">
        <w:t>“</w:t>
      </w:r>
      <w:r w:rsidR="00065C67">
        <w:t>body</w:t>
      </w:r>
      <w:r w:rsidR="00C15081">
        <w:t>”</w:t>
      </w:r>
      <w:r w:rsidR="002411B3">
        <w:t xml:space="preserve"> </w:t>
      </w:r>
      <w:r w:rsidR="00065C67">
        <w:t>in</w:t>
      </w:r>
      <w:r w:rsidR="002411B3">
        <w:t xml:space="preserve"> </w:t>
      </w:r>
      <w:r w:rsidR="00065C67">
        <w:t>the</w:t>
      </w:r>
      <w:r w:rsidR="002411B3">
        <w:t xml:space="preserve"> </w:t>
      </w:r>
      <w:r w:rsidR="00065C67">
        <w:t>title</w:t>
      </w:r>
      <w:r w:rsidR="002411B3">
        <w:t xml:space="preserve"> </w:t>
      </w:r>
      <w:r w:rsidR="00894641">
        <w:t>(</w:t>
      </w:r>
      <w:r w:rsidR="00894641">
        <w:rPr>
          <w:i/>
        </w:rPr>
        <w:t>The</w:t>
      </w:r>
      <w:r w:rsidR="002411B3">
        <w:rPr>
          <w:i/>
        </w:rPr>
        <w:t xml:space="preserve"> </w:t>
      </w:r>
      <w:r w:rsidR="00894641">
        <w:rPr>
          <w:i/>
        </w:rPr>
        <w:t>Body</w:t>
      </w:r>
      <w:r w:rsidR="002411B3">
        <w:rPr>
          <w:i/>
        </w:rPr>
        <w:t xml:space="preserve"> </w:t>
      </w:r>
      <w:r w:rsidR="00894641">
        <w:rPr>
          <w:i/>
        </w:rPr>
        <w:t>of</w:t>
      </w:r>
      <w:r w:rsidR="002411B3">
        <w:rPr>
          <w:i/>
        </w:rPr>
        <w:t xml:space="preserve"> </w:t>
      </w:r>
      <w:r w:rsidR="00894641">
        <w:rPr>
          <w:i/>
        </w:rPr>
        <w:t>Faith</w:t>
      </w:r>
      <w:r w:rsidR="00894641">
        <w:t>)</w:t>
      </w:r>
      <w:r w:rsidR="002411B3">
        <w:t xml:space="preserve"> </w:t>
      </w:r>
      <w:r w:rsidR="00065C67">
        <w:t>defers</w:t>
      </w:r>
      <w:r w:rsidR="002411B3">
        <w:t xml:space="preserve"> </w:t>
      </w:r>
      <w:r w:rsidR="00065C67">
        <w:t>to</w:t>
      </w:r>
      <w:r w:rsidR="002411B3">
        <w:t xml:space="preserve"> </w:t>
      </w:r>
      <w:r w:rsidR="00065C67">
        <w:t>a</w:t>
      </w:r>
      <w:r w:rsidR="002411B3">
        <w:t xml:space="preserve"> </w:t>
      </w:r>
      <w:r w:rsidR="00065C67">
        <w:t>theological</w:t>
      </w:r>
      <w:r w:rsidR="002411B3">
        <w:t xml:space="preserve"> </w:t>
      </w:r>
      <w:r w:rsidR="00065C67">
        <w:t>statement</w:t>
      </w:r>
      <w:r w:rsidR="002411B3">
        <w:t xml:space="preserve"> </w:t>
      </w:r>
      <w:r w:rsidR="00065C67">
        <w:t>about</w:t>
      </w:r>
      <w:r w:rsidR="002411B3">
        <w:t xml:space="preserve"> </w:t>
      </w:r>
      <w:r w:rsidR="00065C67">
        <w:t>belief.</w:t>
      </w:r>
      <w:r w:rsidR="002411B3">
        <w:t xml:space="preserve"> </w:t>
      </w:r>
      <w:r w:rsidR="00C15081">
        <w:t>“</w:t>
      </w:r>
      <w:r w:rsidR="00894641">
        <w:t>Body</w:t>
      </w:r>
      <w:r w:rsidR="00C15081">
        <w:t>”</w:t>
      </w:r>
      <w:r w:rsidR="002411B3">
        <w:t xml:space="preserve"> </w:t>
      </w:r>
      <w:r w:rsidR="00065C67">
        <w:t>reads</w:t>
      </w:r>
      <w:r w:rsidR="002411B3">
        <w:t xml:space="preserve"> </w:t>
      </w:r>
      <w:r w:rsidR="00065C67">
        <w:t>more</w:t>
      </w:r>
      <w:r w:rsidR="002411B3">
        <w:t xml:space="preserve"> </w:t>
      </w:r>
      <w:r w:rsidR="00065C67">
        <w:t>as</w:t>
      </w:r>
      <w:r w:rsidR="002411B3">
        <w:t xml:space="preserve"> </w:t>
      </w:r>
      <w:r w:rsidR="00065C67">
        <w:t>metaphor,</w:t>
      </w:r>
      <w:r w:rsidR="002411B3">
        <w:t xml:space="preserve"> </w:t>
      </w:r>
      <w:r w:rsidR="00065C67">
        <w:t>such</w:t>
      </w:r>
      <w:r w:rsidR="002411B3">
        <w:t xml:space="preserve"> </w:t>
      </w:r>
      <w:r w:rsidR="00065C67">
        <w:t>that</w:t>
      </w:r>
      <w:r w:rsidR="002411B3">
        <w:t xml:space="preserve"> </w:t>
      </w:r>
      <w:r w:rsidR="00065C67">
        <w:t>corporeal</w:t>
      </w:r>
      <w:r w:rsidR="002411B3">
        <w:t xml:space="preserve"> </w:t>
      </w:r>
      <w:r w:rsidR="00065C67">
        <w:t>election</w:t>
      </w:r>
      <w:r w:rsidR="002411B3">
        <w:t xml:space="preserve"> </w:t>
      </w:r>
      <w:r w:rsidR="00065C67">
        <w:t>becomes</w:t>
      </w:r>
      <w:r w:rsidR="002411B3">
        <w:t xml:space="preserve"> </w:t>
      </w:r>
      <w:r w:rsidR="00894641">
        <w:t>the</w:t>
      </w:r>
      <w:r w:rsidR="002411B3">
        <w:t xml:space="preserve"> </w:t>
      </w:r>
      <w:r w:rsidR="00C15081">
        <w:t>“</w:t>
      </w:r>
      <w:r w:rsidR="00E60110">
        <w:t>body</w:t>
      </w:r>
      <w:r w:rsidR="00C15081">
        <w:t>”</w:t>
      </w:r>
      <w:r w:rsidR="002411B3">
        <w:t xml:space="preserve"> </w:t>
      </w:r>
      <w:r w:rsidR="00E60110">
        <w:t>of</w:t>
      </w:r>
      <w:r w:rsidR="002411B3">
        <w:t xml:space="preserve"> </w:t>
      </w:r>
      <w:r w:rsidR="00E60110">
        <w:t>faith</w:t>
      </w:r>
      <w:r w:rsidR="00065C67">
        <w:t>.</w:t>
      </w:r>
      <w:r w:rsidR="002411B3">
        <w:t xml:space="preserve"> </w:t>
      </w:r>
      <w:r w:rsidR="00065C67">
        <w:t>The</w:t>
      </w:r>
      <w:r w:rsidR="002411B3">
        <w:t xml:space="preserve"> </w:t>
      </w:r>
      <w:r w:rsidR="00065C67">
        <w:t>point</w:t>
      </w:r>
      <w:r w:rsidR="002411B3">
        <w:t xml:space="preserve"> </w:t>
      </w:r>
      <w:r w:rsidR="00065C67">
        <w:t>here</w:t>
      </w:r>
      <w:r w:rsidR="002411B3">
        <w:t xml:space="preserve"> </w:t>
      </w:r>
      <w:r w:rsidR="00065C67">
        <w:t>seems</w:t>
      </w:r>
      <w:r w:rsidR="002411B3">
        <w:t xml:space="preserve"> </w:t>
      </w:r>
      <w:r w:rsidR="00065C67">
        <w:t>to</w:t>
      </w:r>
      <w:r w:rsidR="002411B3">
        <w:t xml:space="preserve"> </w:t>
      </w:r>
      <w:r w:rsidR="00065C67">
        <w:t>be</w:t>
      </w:r>
      <w:r w:rsidR="002411B3">
        <w:t xml:space="preserve"> </w:t>
      </w:r>
      <w:r w:rsidR="00065C67">
        <w:t>that</w:t>
      </w:r>
      <w:r w:rsidR="002411B3">
        <w:t xml:space="preserve"> </w:t>
      </w:r>
      <w:r w:rsidR="00065C67">
        <w:t>chosenness</w:t>
      </w:r>
      <w:r w:rsidR="002411B3">
        <w:t xml:space="preserve"> </w:t>
      </w:r>
      <w:r w:rsidR="00065C67">
        <w:t>is</w:t>
      </w:r>
      <w:r w:rsidR="002411B3">
        <w:t xml:space="preserve"> </w:t>
      </w:r>
      <w:r w:rsidR="00065C67">
        <w:t>Judaism</w:t>
      </w:r>
      <w:r w:rsidR="00C15081">
        <w:t>’</w:t>
      </w:r>
      <w:r w:rsidR="00B65814">
        <w:t>s</w:t>
      </w:r>
      <w:r w:rsidR="002411B3">
        <w:t xml:space="preserve"> </w:t>
      </w:r>
      <w:r w:rsidR="00B65814">
        <w:t>central</w:t>
      </w:r>
      <w:r w:rsidR="002411B3">
        <w:t xml:space="preserve"> </w:t>
      </w:r>
      <w:r w:rsidR="00B65814">
        <w:t>theological</w:t>
      </w:r>
      <w:r w:rsidR="002411B3">
        <w:t xml:space="preserve"> </w:t>
      </w:r>
      <w:r w:rsidR="00B65814">
        <w:t>principle,</w:t>
      </w:r>
      <w:r w:rsidR="002411B3">
        <w:t xml:space="preserve"> </w:t>
      </w:r>
      <w:r w:rsidR="00B65814">
        <w:t>and</w:t>
      </w:r>
      <w:r w:rsidR="002411B3">
        <w:t xml:space="preserve"> </w:t>
      </w:r>
      <w:r w:rsidR="00F222FA">
        <w:t>this</w:t>
      </w:r>
      <w:r w:rsidR="002411B3">
        <w:t xml:space="preserve"> </w:t>
      </w:r>
      <w:r w:rsidR="00F222FA">
        <w:t>implies</w:t>
      </w:r>
      <w:r w:rsidR="002411B3">
        <w:t xml:space="preserve"> </w:t>
      </w:r>
      <w:r w:rsidR="00F222FA">
        <w:t>that</w:t>
      </w:r>
      <w:r w:rsidR="002411B3">
        <w:t xml:space="preserve"> </w:t>
      </w:r>
      <w:r w:rsidR="00B65814">
        <w:t>Jewish</w:t>
      </w:r>
      <w:r w:rsidR="002411B3">
        <w:t xml:space="preserve"> </w:t>
      </w:r>
      <w:r w:rsidR="00B65814">
        <w:t>culture</w:t>
      </w:r>
      <w:r w:rsidR="002411B3">
        <w:t xml:space="preserve"> </w:t>
      </w:r>
      <w:r w:rsidR="00B65814">
        <w:t>protects</w:t>
      </w:r>
      <w:r w:rsidR="002411B3">
        <w:t xml:space="preserve"> </w:t>
      </w:r>
      <w:r w:rsidR="00B65814">
        <w:t>a</w:t>
      </w:r>
      <w:r w:rsidR="002411B3">
        <w:t xml:space="preserve"> </w:t>
      </w:r>
      <w:r w:rsidR="00B65814">
        <w:t>people</w:t>
      </w:r>
      <w:r w:rsidR="002411B3">
        <w:t xml:space="preserve"> </w:t>
      </w:r>
      <w:r w:rsidR="00B65814">
        <w:t>apart,</w:t>
      </w:r>
      <w:r w:rsidR="002411B3">
        <w:t xml:space="preserve"> </w:t>
      </w:r>
      <w:r w:rsidR="00B65814">
        <w:t>one</w:t>
      </w:r>
      <w:r w:rsidR="002411B3">
        <w:t xml:space="preserve"> </w:t>
      </w:r>
      <w:r w:rsidR="00B65814">
        <w:t>chosen</w:t>
      </w:r>
      <w:r w:rsidR="002411B3">
        <w:t xml:space="preserve"> </w:t>
      </w:r>
      <w:r w:rsidR="00B65814">
        <w:t>and</w:t>
      </w:r>
      <w:r w:rsidR="002411B3">
        <w:t xml:space="preserve"> </w:t>
      </w:r>
      <w:r w:rsidR="00B65814">
        <w:t>committed</w:t>
      </w:r>
      <w:r w:rsidR="002411B3">
        <w:t xml:space="preserve"> </w:t>
      </w:r>
      <w:r w:rsidR="00B65814">
        <w:t>to</w:t>
      </w:r>
      <w:r w:rsidR="002411B3">
        <w:t xml:space="preserve"> </w:t>
      </w:r>
      <w:r w:rsidR="00B65814">
        <w:t>divine</w:t>
      </w:r>
      <w:r w:rsidR="002411B3">
        <w:t xml:space="preserve"> </w:t>
      </w:r>
      <w:r w:rsidR="00B65814">
        <w:t>instruction.</w:t>
      </w:r>
      <w:r w:rsidR="002411B3">
        <w:t xml:space="preserve"> </w:t>
      </w:r>
      <w:r w:rsidR="00B65814">
        <w:t>If</w:t>
      </w:r>
      <w:r w:rsidR="002411B3">
        <w:t xml:space="preserve"> </w:t>
      </w:r>
      <w:r w:rsidR="00B65814">
        <w:t>Judaism</w:t>
      </w:r>
      <w:r w:rsidR="002411B3">
        <w:t xml:space="preserve"> </w:t>
      </w:r>
      <w:r w:rsidR="00B65814">
        <w:t>is</w:t>
      </w:r>
      <w:r w:rsidR="002411B3">
        <w:t xml:space="preserve"> </w:t>
      </w:r>
      <w:r w:rsidR="00B65814">
        <w:t>the</w:t>
      </w:r>
      <w:r w:rsidR="002411B3">
        <w:t xml:space="preserve"> </w:t>
      </w:r>
      <w:r w:rsidR="00B65814">
        <w:t>body</w:t>
      </w:r>
      <w:r w:rsidR="002411B3">
        <w:t xml:space="preserve"> </w:t>
      </w:r>
      <w:r w:rsidR="00B65814">
        <w:t>of</w:t>
      </w:r>
      <w:r w:rsidR="002411B3">
        <w:t xml:space="preserve"> </w:t>
      </w:r>
      <w:r w:rsidR="00B65814">
        <w:t>faith,</w:t>
      </w:r>
      <w:r w:rsidR="002411B3">
        <w:t xml:space="preserve"> </w:t>
      </w:r>
      <w:r w:rsidR="00B65814">
        <w:t>then</w:t>
      </w:r>
      <w:r w:rsidR="002411B3">
        <w:t xml:space="preserve"> </w:t>
      </w:r>
      <w:r w:rsidR="00B65814">
        <w:t>American</w:t>
      </w:r>
      <w:r w:rsidR="002411B3">
        <w:t xml:space="preserve"> </w:t>
      </w:r>
      <w:r w:rsidR="00B65814">
        <w:t>Jewish</w:t>
      </w:r>
      <w:r w:rsidR="002411B3">
        <w:t xml:space="preserve"> </w:t>
      </w:r>
      <w:r w:rsidR="00B65814">
        <w:t>culture</w:t>
      </w:r>
      <w:r w:rsidR="002411B3">
        <w:t xml:space="preserve"> </w:t>
      </w:r>
      <w:r w:rsidR="004E3FD2">
        <w:t>ought</w:t>
      </w:r>
      <w:r w:rsidR="002411B3">
        <w:t xml:space="preserve"> </w:t>
      </w:r>
      <w:r w:rsidR="004E3FD2">
        <w:t>to</w:t>
      </w:r>
      <w:r w:rsidR="002411B3">
        <w:t xml:space="preserve"> </w:t>
      </w:r>
      <w:r w:rsidR="004E3FD2">
        <w:t>enrich</w:t>
      </w:r>
      <w:r w:rsidR="002411B3">
        <w:t xml:space="preserve"> </w:t>
      </w:r>
      <w:r w:rsidR="00B65814">
        <w:t>and</w:t>
      </w:r>
      <w:r w:rsidR="002411B3">
        <w:t xml:space="preserve"> </w:t>
      </w:r>
      <w:r w:rsidR="00B65814">
        <w:t>preserve</w:t>
      </w:r>
      <w:r w:rsidR="002411B3">
        <w:t xml:space="preserve"> </w:t>
      </w:r>
      <w:r w:rsidR="00B65814">
        <w:t>that</w:t>
      </w:r>
      <w:r w:rsidR="002411B3">
        <w:t xml:space="preserve"> </w:t>
      </w:r>
      <w:r w:rsidR="00B65814">
        <w:t>faith</w:t>
      </w:r>
    </w:p>
    <w:p w:rsidR="00C56C39" w:rsidRDefault="00065C67" w:rsidP="007F56DB">
      <w:pPr>
        <w:spacing w:line="480" w:lineRule="auto"/>
        <w:ind w:firstLine="720"/>
      </w:pPr>
      <w:r>
        <w:t>But</w:t>
      </w:r>
      <w:r w:rsidR="002411B3">
        <w:t xml:space="preserve"> </w:t>
      </w:r>
      <w:r>
        <w:t>with</w:t>
      </w:r>
      <w:r w:rsidR="002411B3">
        <w:t xml:space="preserve"> </w:t>
      </w:r>
      <w:r>
        <w:t>the</w:t>
      </w:r>
      <w:r w:rsidR="002411B3">
        <w:t xml:space="preserve"> </w:t>
      </w:r>
      <w:r>
        <w:t>second</w:t>
      </w:r>
      <w:r w:rsidR="002411B3">
        <w:t xml:space="preserve"> </w:t>
      </w:r>
      <w:r>
        <w:t>edition</w:t>
      </w:r>
      <w:r w:rsidR="002411B3">
        <w:t xml:space="preserve"> </w:t>
      </w:r>
      <w:r>
        <w:t>phrasing—God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eople</w:t>
      </w:r>
      <w:r w:rsidR="002411B3">
        <w:t xml:space="preserve"> </w:t>
      </w:r>
      <w:r>
        <w:t>Israel—the</w:t>
      </w:r>
      <w:r w:rsidR="002411B3">
        <w:t xml:space="preserve"> </w:t>
      </w:r>
      <w:r>
        <w:t>word</w:t>
      </w:r>
      <w:r w:rsidR="002411B3">
        <w:t xml:space="preserve"> </w:t>
      </w:r>
      <w:r w:rsidR="00C15081">
        <w:t>“</w:t>
      </w:r>
      <w:r>
        <w:t>body</w:t>
      </w:r>
      <w:r w:rsidR="00C15081">
        <w:t>”</w:t>
      </w:r>
      <w:r w:rsidR="002411B3">
        <w:t xml:space="preserve"> </w:t>
      </w:r>
      <w:r>
        <w:t>is</w:t>
      </w:r>
      <w:r w:rsidR="002411B3">
        <w:t xml:space="preserve"> </w:t>
      </w:r>
      <w:r>
        <w:t>less</w:t>
      </w:r>
      <w:r w:rsidR="002411B3">
        <w:t xml:space="preserve"> </w:t>
      </w:r>
      <w:r w:rsidR="00FA5B15">
        <w:t>referent</w:t>
      </w:r>
      <w:r w:rsidR="002411B3">
        <w:t xml:space="preserve"> </w:t>
      </w:r>
      <w:r w:rsidR="00FA5B15">
        <w:t>to</w:t>
      </w:r>
      <w:r w:rsidR="002411B3">
        <w:t xml:space="preserve"> </w:t>
      </w:r>
      <w:r w:rsidR="00FA5B15">
        <w:t>a</w:t>
      </w:r>
      <w:r w:rsidR="002411B3">
        <w:t xml:space="preserve"> </w:t>
      </w:r>
      <w:r w:rsidR="00FA5B15">
        <w:t>theological</w:t>
      </w:r>
      <w:r w:rsidR="002411B3">
        <w:t xml:space="preserve"> </w:t>
      </w:r>
      <w:r w:rsidR="00FA5B15">
        <w:t>claim</w:t>
      </w:r>
      <w:r w:rsidR="002411B3">
        <w:t xml:space="preserve"> </w:t>
      </w:r>
      <w:r w:rsidR="00E60110">
        <w:t>and</w:t>
      </w:r>
      <w:r w:rsidR="002411B3">
        <w:t xml:space="preserve"> </w:t>
      </w:r>
      <w:r w:rsidR="00E60110">
        <w:t>far</w:t>
      </w:r>
      <w:r w:rsidR="002411B3">
        <w:t xml:space="preserve"> </w:t>
      </w:r>
      <w:r w:rsidR="00E60110">
        <w:t>more</w:t>
      </w:r>
      <w:r w:rsidR="002411B3">
        <w:t xml:space="preserve"> </w:t>
      </w:r>
      <w:r w:rsidR="00E60110">
        <w:t>a</w:t>
      </w:r>
      <w:r w:rsidR="002411B3">
        <w:t xml:space="preserve"> </w:t>
      </w:r>
      <w:r w:rsidR="00E60110">
        <w:t>descriptive</w:t>
      </w:r>
      <w:r w:rsidR="002411B3">
        <w:t xml:space="preserve"> </w:t>
      </w:r>
      <w:r w:rsidR="00E60110">
        <w:t>statement</w:t>
      </w:r>
      <w:r w:rsidR="002411B3">
        <w:t xml:space="preserve"> </w:t>
      </w:r>
      <w:r w:rsidR="00E60110">
        <w:t>about</w:t>
      </w:r>
      <w:r w:rsidR="002411B3">
        <w:t xml:space="preserve"> </w:t>
      </w:r>
      <w:r w:rsidR="00E60110">
        <w:t>the</w:t>
      </w:r>
      <w:r w:rsidR="002411B3">
        <w:t xml:space="preserve"> </w:t>
      </w:r>
      <w:r>
        <w:t>physical</w:t>
      </w:r>
      <w:r w:rsidR="002411B3">
        <w:t xml:space="preserve"> </w:t>
      </w:r>
      <w:r>
        <w:t>indwelling</w:t>
      </w:r>
      <w:r w:rsidR="002411B3">
        <w:t xml:space="preserve"> </w:t>
      </w:r>
      <w:r>
        <w:t>of</w:t>
      </w:r>
      <w:r w:rsidR="002411B3">
        <w:t xml:space="preserve"> </w:t>
      </w:r>
      <w:r>
        <w:t>God</w:t>
      </w:r>
      <w:r w:rsidR="00C15081">
        <w:t>’</w:t>
      </w:r>
      <w:r>
        <w:t>s</w:t>
      </w:r>
      <w:r w:rsidR="002411B3">
        <w:t xml:space="preserve"> </w:t>
      </w:r>
      <w:r>
        <w:t>presence.</w:t>
      </w:r>
      <w:r w:rsidR="002411B3">
        <w:t xml:space="preserve"> </w:t>
      </w:r>
      <w:r>
        <w:t>And</w:t>
      </w:r>
      <w:r w:rsidR="002411B3">
        <w:t xml:space="preserve"> </w:t>
      </w:r>
      <w:r>
        <w:t>that</w:t>
      </w:r>
      <w:r w:rsidR="002411B3">
        <w:t xml:space="preserve"> </w:t>
      </w:r>
      <w:r>
        <w:t>presence</w:t>
      </w:r>
      <w:r w:rsidR="002411B3">
        <w:t xml:space="preserve"> </w:t>
      </w:r>
      <w:r>
        <w:t>resides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eople</w:t>
      </w:r>
      <w:r w:rsidR="002411B3">
        <w:t xml:space="preserve"> </w:t>
      </w:r>
      <w:r>
        <w:t>Israel—really,</w:t>
      </w:r>
      <w:r w:rsidR="002411B3">
        <w:t xml:space="preserve"> </w:t>
      </w:r>
      <w:r>
        <w:t>truly,</w:t>
      </w:r>
      <w:r w:rsidR="002411B3">
        <w:t xml:space="preserve"> </w:t>
      </w:r>
      <w:r>
        <w:t>in</w:t>
      </w:r>
      <w:r w:rsidR="002411B3">
        <w:t xml:space="preserve"> </w:t>
      </w:r>
      <w:r>
        <w:rPr>
          <w:i/>
        </w:rPr>
        <w:t>that</w:t>
      </w:r>
      <w:r w:rsidR="002411B3">
        <w:t xml:space="preserve"> </w:t>
      </w:r>
      <w:r>
        <w:t>body.</w:t>
      </w:r>
      <w:r w:rsidR="002411B3">
        <w:t xml:space="preserve"> </w:t>
      </w:r>
      <w:r>
        <w:t>Judaism</w:t>
      </w:r>
      <w:r w:rsidR="002411B3">
        <w:t xml:space="preserve"> </w:t>
      </w:r>
      <w:r>
        <w:t>is</w:t>
      </w:r>
      <w:r w:rsidR="002411B3">
        <w:t xml:space="preserve"> </w:t>
      </w:r>
      <w:r w:rsidR="006933B8">
        <w:t>neither</w:t>
      </w:r>
      <w:r w:rsidR="002411B3">
        <w:t xml:space="preserve"> </w:t>
      </w:r>
      <w:r w:rsidR="006933B8">
        <w:t>some</w:t>
      </w:r>
      <w:r w:rsidR="002411B3">
        <w:t xml:space="preserve"> </w:t>
      </w:r>
      <w:r w:rsidR="006933B8">
        <w:t>kind</w:t>
      </w:r>
      <w:r w:rsidR="002411B3">
        <w:t xml:space="preserve"> </w:t>
      </w:r>
      <w:r w:rsidR="006933B8">
        <w:t>of</w:t>
      </w:r>
      <w:r w:rsidR="002411B3">
        <w:t xml:space="preserve"> </w:t>
      </w:r>
      <w:r w:rsidR="006933B8">
        <w:t>chosen</w:t>
      </w:r>
      <w:r w:rsidR="002411B3">
        <w:t xml:space="preserve"> </w:t>
      </w:r>
      <w:r w:rsidR="006933B8">
        <w:t>religion,</w:t>
      </w:r>
      <w:r w:rsidR="002411B3">
        <w:t xml:space="preserve"> </w:t>
      </w:r>
      <w:r w:rsidR="006933B8">
        <w:t>nor</w:t>
      </w:r>
      <w:r w:rsidR="002411B3">
        <w:t xml:space="preserve"> </w:t>
      </w:r>
      <w:r w:rsidR="006933B8">
        <w:t>a</w:t>
      </w:r>
      <w:r w:rsidR="002411B3">
        <w:t xml:space="preserve"> </w:t>
      </w:r>
      <w:r w:rsidR="006933B8">
        <w:t>theological</w:t>
      </w:r>
      <w:r w:rsidR="002411B3">
        <w:t xml:space="preserve"> </w:t>
      </w:r>
      <w:r w:rsidR="006933B8">
        <w:t>construct.</w:t>
      </w:r>
      <w:r w:rsidR="002411B3">
        <w:t xml:space="preserve"> </w:t>
      </w:r>
      <w:r w:rsidR="006933B8">
        <w:t>Indeed,</w:t>
      </w:r>
      <w:r w:rsidR="002411B3">
        <w:t xml:space="preserve"> </w:t>
      </w:r>
      <w:r w:rsidR="006933B8">
        <w:t>God</w:t>
      </w:r>
      <w:r w:rsidR="002411B3">
        <w:t xml:space="preserve"> </w:t>
      </w:r>
      <w:r w:rsidR="006933B8">
        <w:t>displaces</w:t>
      </w:r>
      <w:r w:rsidR="002411B3">
        <w:t xml:space="preserve"> </w:t>
      </w:r>
      <w:r w:rsidR="006933B8">
        <w:t>Judaism</w:t>
      </w:r>
      <w:r w:rsidR="002411B3">
        <w:t xml:space="preserve"> </w:t>
      </w:r>
      <w:r w:rsidR="006933B8">
        <w:t>altogether</w:t>
      </w:r>
      <w:r w:rsidR="002411B3">
        <w:t xml:space="preserve"> </w:t>
      </w:r>
      <w:r w:rsidR="00B737C5">
        <w:t>in</w:t>
      </w:r>
      <w:r w:rsidR="002411B3">
        <w:t xml:space="preserve"> </w:t>
      </w:r>
      <w:r w:rsidR="00B737C5">
        <w:t>the</w:t>
      </w:r>
      <w:r w:rsidR="002411B3">
        <w:t xml:space="preserve"> </w:t>
      </w:r>
      <w:r w:rsidR="00B737C5">
        <w:t>subtitle</w:t>
      </w:r>
      <w:r w:rsidR="002411B3">
        <w:t xml:space="preserve"> </w:t>
      </w:r>
      <w:r w:rsidR="006933B8">
        <w:t>and</w:t>
      </w:r>
      <w:r w:rsidR="002411B3">
        <w:t xml:space="preserve"> </w:t>
      </w:r>
      <w:r w:rsidR="006933B8">
        <w:t>chooses</w:t>
      </w:r>
      <w:r w:rsidR="002411B3">
        <w:t xml:space="preserve"> </w:t>
      </w:r>
      <w:r w:rsidR="006933B8">
        <w:t>to</w:t>
      </w:r>
      <w:r w:rsidR="002411B3">
        <w:t xml:space="preserve"> </w:t>
      </w:r>
      <w:r w:rsidR="006933B8">
        <w:t>dwell</w:t>
      </w:r>
      <w:r w:rsidR="002411B3">
        <w:t xml:space="preserve"> </w:t>
      </w:r>
      <w:r w:rsidR="00C15081">
        <w:t>“</w:t>
      </w:r>
      <w:r w:rsidR="006933B8">
        <w:t>in</w:t>
      </w:r>
      <w:r w:rsidR="00C15081">
        <w:t>”</w:t>
      </w:r>
      <w:r w:rsidR="002411B3">
        <w:t xml:space="preserve"> </w:t>
      </w:r>
      <w:r w:rsidR="006933B8">
        <w:t>a</w:t>
      </w:r>
      <w:r w:rsidR="002411B3">
        <w:t xml:space="preserve"> </w:t>
      </w:r>
      <w:r w:rsidR="006933B8">
        <w:t>particular</w:t>
      </w:r>
      <w:r w:rsidR="002411B3">
        <w:t xml:space="preserve"> </w:t>
      </w:r>
      <w:r w:rsidR="006933B8">
        <w:t>national</w:t>
      </w:r>
      <w:r w:rsidR="002411B3">
        <w:t xml:space="preserve"> </w:t>
      </w:r>
      <w:r w:rsidR="006933B8">
        <w:t>group.</w:t>
      </w:r>
      <w:r w:rsidR="002411B3">
        <w:t xml:space="preserve"> </w:t>
      </w:r>
    </w:p>
    <w:p w:rsidR="00BD2D6B" w:rsidRDefault="00DA6968" w:rsidP="007F56DB">
      <w:pPr>
        <w:spacing w:line="480" w:lineRule="auto"/>
        <w:ind w:firstLine="720"/>
      </w:pPr>
      <w:r>
        <w:lastRenderedPageBreak/>
        <w:t>The</w:t>
      </w:r>
      <w:r w:rsidR="002411B3">
        <w:t xml:space="preserve"> </w:t>
      </w:r>
      <w:r>
        <w:t>body</w:t>
      </w:r>
      <w:r w:rsidR="002411B3">
        <w:t xml:space="preserve"> </w:t>
      </w:r>
      <w:r>
        <w:t>of</w:t>
      </w:r>
      <w:r w:rsidR="002411B3">
        <w:t xml:space="preserve"> </w:t>
      </w:r>
      <w:r>
        <w:t>faith</w:t>
      </w:r>
      <w:r w:rsidR="002411B3">
        <w:t xml:space="preserve"> </w:t>
      </w:r>
      <w:r>
        <w:t>is</w:t>
      </w:r>
      <w:r w:rsidR="002411B3">
        <w:t xml:space="preserve"> </w:t>
      </w:r>
      <w:r>
        <w:t>a</w:t>
      </w:r>
      <w:r w:rsidR="002411B3">
        <w:t xml:space="preserve"> </w:t>
      </w:r>
      <w:r>
        <w:t>real,</w:t>
      </w:r>
      <w:r w:rsidR="002411B3">
        <w:t xml:space="preserve"> </w:t>
      </w:r>
      <w:r>
        <w:t>material,</w:t>
      </w:r>
      <w:r w:rsidR="002411B3">
        <w:t xml:space="preserve"> </w:t>
      </w:r>
      <w:r>
        <w:t>and</w:t>
      </w:r>
      <w:r w:rsidR="002411B3">
        <w:t xml:space="preserve"> </w:t>
      </w:r>
      <w:r>
        <w:t>visual</w:t>
      </w:r>
      <w:r w:rsidR="002411B3">
        <w:t xml:space="preserve"> </w:t>
      </w:r>
      <w:r>
        <w:t>body</w:t>
      </w:r>
      <w:r w:rsidR="002411B3">
        <w:t xml:space="preserve"> </w:t>
      </w:r>
      <w:r>
        <w:t>in</w:t>
      </w:r>
      <w:r w:rsidR="002411B3">
        <w:t xml:space="preserve"> </w:t>
      </w:r>
      <w:r>
        <w:t>which</w:t>
      </w:r>
      <w:r w:rsidR="002411B3">
        <w:t xml:space="preserve"> </w:t>
      </w:r>
      <w:r>
        <w:t>we</w:t>
      </w:r>
      <w:r w:rsidR="002411B3">
        <w:t xml:space="preserve"> </w:t>
      </w:r>
      <w:r>
        <w:t>can</w:t>
      </w:r>
      <w:r w:rsidR="002411B3">
        <w:t xml:space="preserve"> </w:t>
      </w:r>
      <w:r>
        <w:t>see</w:t>
      </w:r>
      <w:r w:rsidR="002411B3">
        <w:t xml:space="preserve"> </w:t>
      </w:r>
      <w:r>
        <w:t>God</w:t>
      </w:r>
      <w:r w:rsidR="00C15081">
        <w:t>’</w:t>
      </w:r>
      <w:r>
        <w:t>s</w:t>
      </w:r>
      <w:r w:rsidR="002411B3">
        <w:t xml:space="preserve"> </w:t>
      </w:r>
      <w:r>
        <w:t>presence.</w:t>
      </w:r>
      <w:r w:rsidR="002411B3">
        <w:t xml:space="preserve"> </w:t>
      </w:r>
      <w:r>
        <w:t>This</w:t>
      </w:r>
      <w:r w:rsidR="002411B3">
        <w:t xml:space="preserve"> </w:t>
      </w:r>
      <w:r w:rsidR="00E60110">
        <w:t>is</w:t>
      </w:r>
      <w:r w:rsidR="002411B3">
        <w:t xml:space="preserve"> </w:t>
      </w:r>
      <w:r>
        <w:t>a</w:t>
      </w:r>
      <w:r w:rsidR="002411B3">
        <w:t xml:space="preserve"> </w:t>
      </w:r>
      <w:r>
        <w:t>claim</w:t>
      </w:r>
      <w:r w:rsidR="002411B3">
        <w:t xml:space="preserve"> </w:t>
      </w:r>
      <w:r>
        <w:t>about</w:t>
      </w:r>
      <w:r w:rsidR="002411B3">
        <w:t xml:space="preserve"> </w:t>
      </w:r>
      <w:r>
        <w:t>visual</w:t>
      </w:r>
      <w:r w:rsidR="002411B3">
        <w:t xml:space="preserve"> </w:t>
      </w:r>
      <w:r w:rsidR="00B65814">
        <w:t>and</w:t>
      </w:r>
      <w:r w:rsidR="002411B3">
        <w:t xml:space="preserve"> </w:t>
      </w:r>
      <w:r w:rsidR="00B65814">
        <w:t>cultural</w:t>
      </w:r>
      <w:r w:rsidR="002411B3">
        <w:t xml:space="preserve"> </w:t>
      </w:r>
      <w:r w:rsidR="00B65814">
        <w:t>authenticity</w:t>
      </w:r>
      <w:r w:rsidR="002411B3">
        <w:t xml:space="preserve"> </w:t>
      </w:r>
      <w:r>
        <w:t>in</w:t>
      </w:r>
      <w:r w:rsidR="002411B3">
        <w:t xml:space="preserve"> </w:t>
      </w:r>
      <w:r>
        <w:t>a</w:t>
      </w:r>
      <w:r w:rsidR="002411B3">
        <w:t xml:space="preserve"> </w:t>
      </w:r>
      <w:r>
        <w:t>corporeal</w:t>
      </w:r>
      <w:r w:rsidR="002411B3">
        <w:t xml:space="preserve"> </w:t>
      </w:r>
      <w:r w:rsidR="00BD2D6B">
        <w:t>body.</w:t>
      </w:r>
      <w:r w:rsidR="002411B3">
        <w:t xml:space="preserve"> </w:t>
      </w:r>
      <w:r w:rsidR="00BD2D6B">
        <w:t>Wyschogrod</w:t>
      </w:r>
      <w:r w:rsidR="002411B3">
        <w:t xml:space="preserve"> </w:t>
      </w:r>
      <w:r w:rsidR="00BD2D6B">
        <w:t>tethers</w:t>
      </w:r>
      <w:r w:rsidR="002411B3">
        <w:t xml:space="preserve"> </w:t>
      </w:r>
      <w:r>
        <w:t>ocular</w:t>
      </w:r>
      <w:r w:rsidR="002411B3">
        <w:t xml:space="preserve"> </w:t>
      </w:r>
      <w:r>
        <w:t>metaphors</w:t>
      </w:r>
      <w:r w:rsidR="002411B3">
        <w:t xml:space="preserve"> </w:t>
      </w:r>
      <w:r w:rsidR="00BD2D6B">
        <w:t>to</w:t>
      </w:r>
      <w:r w:rsidR="002411B3">
        <w:t xml:space="preserve"> </w:t>
      </w:r>
      <w:r>
        <w:t>physical</w:t>
      </w:r>
      <w:r w:rsidR="002411B3">
        <w:t xml:space="preserve"> </w:t>
      </w:r>
      <w:r>
        <w:t>bodies</w:t>
      </w:r>
      <w:r w:rsidR="00BD2D6B">
        <w:t>,</w:t>
      </w:r>
      <w:r w:rsidR="002411B3">
        <w:t xml:space="preserve"> </w:t>
      </w:r>
      <w:r w:rsidR="00BD2D6B">
        <w:t>and</w:t>
      </w:r>
      <w:r w:rsidR="002411B3">
        <w:t xml:space="preserve"> </w:t>
      </w:r>
      <w:r w:rsidR="00BD2D6B">
        <w:t>thereby</w:t>
      </w:r>
      <w:r w:rsidR="002411B3">
        <w:t xml:space="preserve"> </w:t>
      </w:r>
      <w:r w:rsidR="00BD2D6B">
        <w:t>directs</w:t>
      </w:r>
      <w:r w:rsidR="002411B3">
        <w:t xml:space="preserve"> </w:t>
      </w:r>
      <w:r w:rsidR="00BD2D6B">
        <w:t>visual</w:t>
      </w:r>
      <w:r w:rsidR="002411B3">
        <w:t xml:space="preserve"> </w:t>
      </w:r>
      <w:r w:rsidR="00BD2D6B">
        <w:t>discourse</w:t>
      </w:r>
      <w:r w:rsidR="002411B3">
        <w:t xml:space="preserve"> </w:t>
      </w:r>
      <w:r w:rsidR="00BD2D6B">
        <w:t>into</w:t>
      </w:r>
      <w:r w:rsidR="002411B3">
        <w:t xml:space="preserve"> </w:t>
      </w:r>
      <w:r w:rsidR="00BD2D6B">
        <w:t>carnal</w:t>
      </w:r>
      <w:r w:rsidR="002411B3">
        <w:t xml:space="preserve"> </w:t>
      </w:r>
      <w:r w:rsidR="00BD2D6B">
        <w:t>Israel</w:t>
      </w:r>
      <w:r>
        <w:t>.</w:t>
      </w:r>
      <w:r w:rsidR="002411B3">
        <w:t xml:space="preserve"> </w:t>
      </w:r>
      <w:r w:rsidR="00BD2D6B">
        <w:t>Faith</w:t>
      </w:r>
      <w:r w:rsidR="002411B3">
        <w:t xml:space="preserve"> </w:t>
      </w:r>
      <w:r w:rsidR="00BD2D6B">
        <w:t>has</w:t>
      </w:r>
      <w:r w:rsidR="002411B3">
        <w:t xml:space="preserve"> </w:t>
      </w:r>
      <w:r w:rsidR="00210CC9">
        <w:t>a</w:t>
      </w:r>
      <w:r w:rsidR="002411B3">
        <w:t xml:space="preserve"> </w:t>
      </w:r>
      <w:r w:rsidR="00BD2D6B">
        <w:t>body,</w:t>
      </w:r>
      <w:r w:rsidR="002411B3">
        <w:t xml:space="preserve"> </w:t>
      </w:r>
      <w:r w:rsidR="00BD2D6B">
        <w:t>so</w:t>
      </w:r>
      <w:r w:rsidR="002411B3">
        <w:t xml:space="preserve"> </w:t>
      </w:r>
      <w:r w:rsidR="00BD2D6B">
        <w:t>Wyschogrod</w:t>
      </w:r>
      <w:r w:rsidR="002411B3">
        <w:t xml:space="preserve"> </w:t>
      </w:r>
      <w:r w:rsidR="00BD2D6B">
        <w:t>argues,</w:t>
      </w:r>
      <w:r w:rsidR="002411B3">
        <w:t xml:space="preserve"> </w:t>
      </w:r>
      <w:r w:rsidR="00BD2D6B">
        <w:t>and</w:t>
      </w:r>
      <w:r w:rsidR="002411B3">
        <w:t xml:space="preserve"> </w:t>
      </w:r>
      <w:r w:rsidR="00BD2D6B">
        <w:t>we</w:t>
      </w:r>
      <w:r w:rsidR="002411B3">
        <w:t xml:space="preserve"> </w:t>
      </w:r>
      <w:r w:rsidR="00BD2D6B">
        <w:t>can</w:t>
      </w:r>
      <w:r w:rsidR="002411B3">
        <w:t xml:space="preserve"> </w:t>
      </w:r>
      <w:r w:rsidR="00BD2D6B">
        <w:t>see</w:t>
      </w:r>
      <w:r w:rsidR="002411B3">
        <w:t xml:space="preserve"> </w:t>
      </w:r>
      <w:r w:rsidR="00BD2D6B">
        <w:t>it</w:t>
      </w:r>
      <w:r w:rsidR="002411B3">
        <w:t xml:space="preserve"> </w:t>
      </w:r>
      <w:r w:rsidR="00BD2D6B">
        <w:t>in</w:t>
      </w:r>
      <w:r w:rsidR="002411B3">
        <w:t xml:space="preserve"> </w:t>
      </w:r>
      <w:r w:rsidR="00BD2D6B">
        <w:t>the</w:t>
      </w:r>
      <w:r w:rsidR="002411B3">
        <w:t xml:space="preserve"> </w:t>
      </w:r>
      <w:r w:rsidR="00B737C5">
        <w:t>Jewish</w:t>
      </w:r>
      <w:r w:rsidR="002411B3">
        <w:t xml:space="preserve"> </w:t>
      </w:r>
      <w:r w:rsidR="00BD2D6B">
        <w:t>people.</w:t>
      </w:r>
      <w:r w:rsidR="002411B3">
        <w:t xml:space="preserve"> </w:t>
      </w:r>
      <w:r w:rsidR="00B65814">
        <w:t>American</w:t>
      </w:r>
      <w:r w:rsidR="002411B3">
        <w:t xml:space="preserve"> </w:t>
      </w:r>
      <w:r w:rsidR="00B65814">
        <w:t>Jewish</w:t>
      </w:r>
      <w:r w:rsidR="002411B3">
        <w:t xml:space="preserve"> </w:t>
      </w:r>
      <w:r w:rsidR="00B65814">
        <w:t>culture</w:t>
      </w:r>
      <w:r w:rsidR="002411B3">
        <w:t xml:space="preserve"> </w:t>
      </w:r>
      <w:r w:rsidR="00B65814">
        <w:t>is</w:t>
      </w:r>
      <w:r w:rsidR="002411B3">
        <w:t xml:space="preserve"> </w:t>
      </w:r>
      <w:r w:rsidR="00B65814">
        <w:t>thereby</w:t>
      </w:r>
      <w:r w:rsidR="002411B3">
        <w:t xml:space="preserve"> </w:t>
      </w:r>
      <w:r w:rsidR="00B65814">
        <w:t>transformed</w:t>
      </w:r>
      <w:r w:rsidR="002411B3">
        <w:t xml:space="preserve"> </w:t>
      </w:r>
      <w:r w:rsidR="00B65814">
        <w:t>into</w:t>
      </w:r>
      <w:r w:rsidR="002411B3">
        <w:t xml:space="preserve"> </w:t>
      </w:r>
      <w:r w:rsidR="00B65814">
        <w:t>the</w:t>
      </w:r>
      <w:r w:rsidR="002411B3">
        <w:t xml:space="preserve"> </w:t>
      </w:r>
      <w:r w:rsidR="00970664">
        <w:t>physical</w:t>
      </w:r>
      <w:r w:rsidR="002411B3">
        <w:t xml:space="preserve"> </w:t>
      </w:r>
      <w:r w:rsidR="00B65814">
        <w:t>location</w:t>
      </w:r>
      <w:r w:rsidR="002411B3">
        <w:t xml:space="preserve"> </w:t>
      </w:r>
      <w:r w:rsidR="00B65814">
        <w:t>of</w:t>
      </w:r>
      <w:r w:rsidR="002411B3">
        <w:t xml:space="preserve"> </w:t>
      </w:r>
      <w:r w:rsidR="00B65814">
        <w:t>God</w:t>
      </w:r>
      <w:r w:rsidR="00C15081">
        <w:t>’</w:t>
      </w:r>
      <w:r w:rsidR="00B65814">
        <w:t>s</w:t>
      </w:r>
      <w:r w:rsidR="002411B3">
        <w:t xml:space="preserve"> </w:t>
      </w:r>
      <w:r w:rsidR="00B65814">
        <w:t>presence;</w:t>
      </w:r>
      <w:r w:rsidR="002411B3">
        <w:t xml:space="preserve"> </w:t>
      </w:r>
      <w:r w:rsidR="00B65814">
        <w:t>we</w:t>
      </w:r>
      <w:r w:rsidR="002411B3">
        <w:t xml:space="preserve"> </w:t>
      </w:r>
      <w:r w:rsidR="00B65814">
        <w:t>can</w:t>
      </w:r>
      <w:r w:rsidR="002411B3">
        <w:t xml:space="preserve"> </w:t>
      </w:r>
      <w:r w:rsidR="00B65814">
        <w:t>see</w:t>
      </w:r>
      <w:r w:rsidR="002411B3">
        <w:t xml:space="preserve"> </w:t>
      </w:r>
      <w:r w:rsidR="00B65814">
        <w:t>God</w:t>
      </w:r>
      <w:r w:rsidR="002411B3">
        <w:t xml:space="preserve"> </w:t>
      </w:r>
      <w:r w:rsidR="00B65814">
        <w:t>there,</w:t>
      </w:r>
      <w:r w:rsidR="002411B3">
        <w:t xml:space="preserve"> </w:t>
      </w:r>
      <w:r w:rsidR="004E3FD2">
        <w:t>in</w:t>
      </w:r>
      <w:r w:rsidR="002411B3">
        <w:t xml:space="preserve"> </w:t>
      </w:r>
      <w:r w:rsidR="004E3FD2">
        <w:t>Abraham</w:t>
      </w:r>
      <w:r w:rsidR="00C15081">
        <w:t>’</w:t>
      </w:r>
      <w:r w:rsidR="004E3FD2">
        <w:t>s</w:t>
      </w:r>
      <w:r w:rsidR="002411B3">
        <w:t xml:space="preserve"> </w:t>
      </w:r>
      <w:r w:rsidR="002808BC">
        <w:t>Jewish</w:t>
      </w:r>
      <w:r w:rsidR="002411B3">
        <w:t xml:space="preserve"> </w:t>
      </w:r>
      <w:r w:rsidR="004E3FD2">
        <w:t>descendants</w:t>
      </w:r>
      <w:r w:rsidR="00B65814">
        <w:t>.</w:t>
      </w:r>
      <w:r w:rsidR="002411B3">
        <w:t xml:space="preserve"> </w:t>
      </w:r>
      <w:r w:rsidR="00BD2D6B">
        <w:t>In</w:t>
      </w:r>
      <w:r w:rsidR="002411B3">
        <w:t xml:space="preserve"> </w:t>
      </w:r>
      <w:r w:rsidR="00BD2D6B" w:rsidRPr="007B6A40">
        <w:rPr>
          <w:i/>
        </w:rPr>
        <w:t>The</w:t>
      </w:r>
      <w:r w:rsidR="002411B3">
        <w:rPr>
          <w:i/>
        </w:rPr>
        <w:t xml:space="preserve"> </w:t>
      </w:r>
      <w:r w:rsidR="00BD2D6B" w:rsidRPr="007B6A40">
        <w:rPr>
          <w:i/>
        </w:rPr>
        <w:t>Body</w:t>
      </w:r>
      <w:r w:rsidR="002411B3">
        <w:rPr>
          <w:i/>
        </w:rPr>
        <w:t xml:space="preserve"> </w:t>
      </w:r>
      <w:r w:rsidR="00BD2D6B" w:rsidRPr="007B6A40">
        <w:rPr>
          <w:i/>
        </w:rPr>
        <w:t>of</w:t>
      </w:r>
      <w:r w:rsidR="002411B3">
        <w:rPr>
          <w:i/>
        </w:rPr>
        <w:t xml:space="preserve"> </w:t>
      </w:r>
      <w:r w:rsidR="00BD2D6B" w:rsidRPr="007B6A40">
        <w:rPr>
          <w:i/>
        </w:rPr>
        <w:t>Faith:</w:t>
      </w:r>
      <w:r w:rsidR="002411B3">
        <w:rPr>
          <w:i/>
        </w:rPr>
        <w:t xml:space="preserve"> </w:t>
      </w:r>
      <w:r w:rsidR="00BD2D6B" w:rsidRPr="007B6A40">
        <w:rPr>
          <w:i/>
        </w:rPr>
        <w:t>God</w:t>
      </w:r>
      <w:r w:rsidR="002411B3">
        <w:rPr>
          <w:i/>
        </w:rPr>
        <w:t xml:space="preserve"> </w:t>
      </w:r>
      <w:r w:rsidR="00BD2D6B" w:rsidRPr="007B6A40">
        <w:rPr>
          <w:i/>
        </w:rPr>
        <w:t>in</w:t>
      </w:r>
      <w:r w:rsidR="002411B3">
        <w:rPr>
          <w:i/>
        </w:rPr>
        <w:t xml:space="preserve"> </w:t>
      </w:r>
      <w:r w:rsidR="00BD2D6B" w:rsidRPr="007B6A40">
        <w:rPr>
          <w:i/>
        </w:rPr>
        <w:t>the</w:t>
      </w:r>
      <w:r w:rsidR="002411B3">
        <w:rPr>
          <w:i/>
        </w:rPr>
        <w:t xml:space="preserve"> </w:t>
      </w:r>
      <w:r w:rsidR="00BD2D6B" w:rsidRPr="007B6A40">
        <w:rPr>
          <w:i/>
        </w:rPr>
        <w:t>People</w:t>
      </w:r>
      <w:r w:rsidR="002411B3">
        <w:rPr>
          <w:i/>
        </w:rPr>
        <w:t xml:space="preserve"> </w:t>
      </w:r>
      <w:r w:rsidR="00BD2D6B" w:rsidRPr="007B6A40">
        <w:rPr>
          <w:i/>
        </w:rPr>
        <w:t>Israel</w:t>
      </w:r>
      <w:r w:rsidR="00BD2D6B">
        <w:t>,</w:t>
      </w:r>
      <w:r w:rsidR="002411B3">
        <w:t xml:space="preserve"> </w:t>
      </w:r>
      <w:r w:rsidR="00BD2D6B">
        <w:t>Michael</w:t>
      </w:r>
      <w:r w:rsidR="002411B3">
        <w:t xml:space="preserve"> </w:t>
      </w:r>
      <w:r w:rsidR="00BD2D6B">
        <w:t>Wyschogrod</w:t>
      </w:r>
      <w:r w:rsidR="002411B3">
        <w:t xml:space="preserve"> </w:t>
      </w:r>
      <w:r w:rsidR="00BD2D6B">
        <w:t>envisions</w:t>
      </w:r>
      <w:r w:rsidR="002411B3">
        <w:t xml:space="preserve"> </w:t>
      </w:r>
      <w:r w:rsidR="00BD2D6B">
        <w:t>God</w:t>
      </w:r>
      <w:r w:rsidR="00C15081">
        <w:t>’</w:t>
      </w:r>
      <w:r w:rsidR="00BD2D6B">
        <w:t>s</w:t>
      </w:r>
      <w:r w:rsidR="002411B3">
        <w:t xml:space="preserve"> </w:t>
      </w:r>
      <w:r w:rsidR="00BD2D6B">
        <w:t>presence</w:t>
      </w:r>
      <w:r w:rsidR="002411B3">
        <w:t xml:space="preserve"> </w:t>
      </w:r>
      <w:r w:rsidR="00BD2D6B">
        <w:t>in</w:t>
      </w:r>
      <w:r w:rsidR="002411B3">
        <w:t xml:space="preserve"> </w:t>
      </w:r>
      <w:r w:rsidR="00BD2D6B">
        <w:t>an</w:t>
      </w:r>
      <w:r w:rsidR="002411B3">
        <w:t xml:space="preserve"> </w:t>
      </w:r>
      <w:r w:rsidR="00BD2D6B">
        <w:t>embodied</w:t>
      </w:r>
      <w:r w:rsidR="002411B3">
        <w:t xml:space="preserve"> </w:t>
      </w:r>
      <w:r w:rsidR="00BD2D6B">
        <w:t>people</w:t>
      </w:r>
      <w:r w:rsidR="002411B3">
        <w:t xml:space="preserve"> </w:t>
      </w:r>
      <w:r w:rsidR="00BD2D6B">
        <w:t>as</w:t>
      </w:r>
      <w:r w:rsidR="002411B3">
        <w:t xml:space="preserve"> </w:t>
      </w:r>
      <w:r w:rsidR="00BD2D6B">
        <w:t>an</w:t>
      </w:r>
      <w:r w:rsidR="002411B3">
        <w:t xml:space="preserve"> </w:t>
      </w:r>
      <w:r w:rsidR="00BD2D6B">
        <w:t>authentic</w:t>
      </w:r>
      <w:r w:rsidR="002411B3">
        <w:t xml:space="preserve"> </w:t>
      </w:r>
      <w:r w:rsidR="00BD2D6B">
        <w:t>and</w:t>
      </w:r>
      <w:r w:rsidR="002411B3">
        <w:t xml:space="preserve"> </w:t>
      </w:r>
      <w:r w:rsidR="00BD2D6B">
        <w:t>corporeal</w:t>
      </w:r>
      <w:r w:rsidR="002411B3">
        <w:t xml:space="preserve"> </w:t>
      </w:r>
      <w:r w:rsidR="00BD2D6B">
        <w:t>display</w:t>
      </w:r>
      <w:r w:rsidR="002411B3">
        <w:t xml:space="preserve"> </w:t>
      </w:r>
      <w:r w:rsidR="00BD2D6B">
        <w:t>of</w:t>
      </w:r>
      <w:r w:rsidR="002411B3">
        <w:t xml:space="preserve"> </w:t>
      </w:r>
      <w:r w:rsidR="00BD2D6B">
        <w:t>divine</w:t>
      </w:r>
      <w:r w:rsidR="002411B3">
        <w:t xml:space="preserve"> </w:t>
      </w:r>
      <w:r w:rsidR="00BD2D6B">
        <w:t>chosenness.</w:t>
      </w:r>
      <w:r w:rsidR="002411B3">
        <w:t xml:space="preserve"> </w:t>
      </w:r>
    </w:p>
    <w:p w:rsidR="00154F98" w:rsidRDefault="00B65814" w:rsidP="007F56DB">
      <w:pPr>
        <w:spacing w:line="480" w:lineRule="auto"/>
        <w:ind w:firstLine="720"/>
      </w:pPr>
      <w:r>
        <w:t>This</w:t>
      </w:r>
      <w:r w:rsidR="002411B3">
        <w:t xml:space="preserve"> </w:t>
      </w:r>
      <w:r>
        <w:t>account</w:t>
      </w:r>
      <w:r w:rsidR="002411B3">
        <w:t xml:space="preserve"> </w:t>
      </w:r>
      <w:r>
        <w:t>of</w:t>
      </w:r>
      <w:r w:rsidR="002411B3">
        <w:t xml:space="preserve"> </w:t>
      </w:r>
      <w:r>
        <w:t>God</w:t>
      </w:r>
      <w:r w:rsidR="00C15081">
        <w:t>’</w:t>
      </w:r>
      <w:r>
        <w:t>s</w:t>
      </w:r>
      <w:r w:rsidR="002411B3">
        <w:t xml:space="preserve"> </w:t>
      </w:r>
      <w:r>
        <w:t>presence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eople</w:t>
      </w:r>
      <w:r w:rsidR="002411B3">
        <w:t xml:space="preserve"> </w:t>
      </w:r>
      <w:r>
        <w:t>Israel</w:t>
      </w:r>
      <w:r w:rsidR="002411B3">
        <w:t xml:space="preserve"> </w:t>
      </w:r>
      <w:r w:rsidR="00706075">
        <w:t>raises</w:t>
      </w:r>
      <w:r w:rsidR="002411B3">
        <w:t xml:space="preserve"> </w:t>
      </w:r>
      <w:r w:rsidR="00706075">
        <w:t>the</w:t>
      </w:r>
      <w:r w:rsidR="002411B3">
        <w:t xml:space="preserve"> </w:t>
      </w:r>
      <w:r w:rsidR="00706075">
        <w:t>problem</w:t>
      </w:r>
      <w:r w:rsidR="002411B3">
        <w:t xml:space="preserve"> </w:t>
      </w:r>
      <w:r w:rsidR="00706075">
        <w:t>of</w:t>
      </w:r>
      <w:r w:rsidR="002411B3">
        <w:t xml:space="preserve"> </w:t>
      </w:r>
      <w:r w:rsidR="00706075">
        <w:t>Jewish</w:t>
      </w:r>
      <w:r w:rsidR="002411B3">
        <w:t xml:space="preserve"> </w:t>
      </w:r>
      <w:r w:rsidR="00706075">
        <w:t>converts,</w:t>
      </w:r>
      <w:r w:rsidR="002411B3">
        <w:t xml:space="preserve"> </w:t>
      </w:r>
      <w:r w:rsidR="00706075">
        <w:t>and</w:t>
      </w:r>
      <w:r w:rsidR="002411B3">
        <w:t xml:space="preserve"> </w:t>
      </w:r>
      <w:r w:rsidR="00706075">
        <w:t>whether</w:t>
      </w:r>
      <w:r w:rsidR="002411B3">
        <w:t xml:space="preserve"> </w:t>
      </w:r>
      <w:r w:rsidR="00706075">
        <w:t>they</w:t>
      </w:r>
      <w:r w:rsidR="002411B3">
        <w:t xml:space="preserve"> </w:t>
      </w:r>
      <w:r w:rsidR="00706075">
        <w:t>too</w:t>
      </w:r>
      <w:r w:rsidR="002411B3">
        <w:t xml:space="preserve"> </w:t>
      </w:r>
      <w:r w:rsidR="00706075">
        <w:t>count</w:t>
      </w:r>
      <w:r w:rsidR="002411B3">
        <w:t xml:space="preserve"> </w:t>
      </w:r>
      <w:r w:rsidR="00706075">
        <w:t>as</w:t>
      </w:r>
      <w:r w:rsidR="002411B3">
        <w:t xml:space="preserve"> </w:t>
      </w:r>
      <w:r w:rsidR="00706075">
        <w:t>Abraham</w:t>
      </w:r>
      <w:r w:rsidR="00C15081">
        <w:t>’</w:t>
      </w:r>
      <w:r w:rsidR="00706075">
        <w:t>s</w:t>
      </w:r>
      <w:r w:rsidR="002411B3">
        <w:t xml:space="preserve"> </w:t>
      </w:r>
      <w:r w:rsidR="00706075">
        <w:t>descendants.</w:t>
      </w:r>
      <w:r w:rsidR="002411B3">
        <w:t xml:space="preserve"> </w:t>
      </w:r>
      <w:r>
        <w:t>If</w:t>
      </w:r>
      <w:r w:rsidR="002411B3">
        <w:t xml:space="preserve"> </w:t>
      </w:r>
      <w:r>
        <w:t>culture</w:t>
      </w:r>
      <w:r w:rsidR="002411B3">
        <w:t xml:space="preserve"> </w:t>
      </w:r>
      <w:r>
        <w:t>is</w:t>
      </w:r>
      <w:r w:rsidR="002411B3">
        <w:t xml:space="preserve"> </w:t>
      </w:r>
      <w:r>
        <w:t>less</w:t>
      </w:r>
      <w:r w:rsidR="002411B3">
        <w:t xml:space="preserve"> </w:t>
      </w:r>
      <w:r>
        <w:t>the</w:t>
      </w:r>
      <w:r w:rsidR="002411B3">
        <w:t xml:space="preserve"> </w:t>
      </w:r>
      <w:r>
        <w:t>maintenance</w:t>
      </w:r>
      <w:r w:rsidR="002411B3">
        <w:t xml:space="preserve"> </w:t>
      </w:r>
      <w:r>
        <w:t>of</w:t>
      </w:r>
      <w:r w:rsidR="002411B3">
        <w:t xml:space="preserve"> </w:t>
      </w:r>
      <w:r>
        <w:t>practices</w:t>
      </w:r>
      <w:r w:rsidR="002411B3">
        <w:t xml:space="preserve"> </w:t>
      </w:r>
      <w:r>
        <w:t>or</w:t>
      </w:r>
      <w:r w:rsidR="002411B3">
        <w:t xml:space="preserve"> </w:t>
      </w:r>
      <w:r>
        <w:t>beliefs</w:t>
      </w:r>
      <w:r w:rsidR="002411B3">
        <w:t xml:space="preserve"> </w:t>
      </w:r>
      <w:r>
        <w:t>(as</w:t>
      </w:r>
      <w:r w:rsidR="002411B3">
        <w:t xml:space="preserve"> </w:t>
      </w:r>
      <w:r w:rsidR="00C15081">
        <w:t>“</w:t>
      </w:r>
      <w:r>
        <w:t>the</w:t>
      </w:r>
      <w:r w:rsidR="002411B3">
        <w:t xml:space="preserve"> </w:t>
      </w:r>
      <w:r>
        <w:t>body</w:t>
      </w:r>
      <w:r w:rsidR="002411B3">
        <w:t xml:space="preserve"> </w:t>
      </w:r>
      <w:r>
        <w:t>of</w:t>
      </w:r>
      <w:r w:rsidR="002411B3">
        <w:t xml:space="preserve"> </w:t>
      </w:r>
      <w:r>
        <w:t>faith</w:t>
      </w:r>
      <w:r w:rsidR="00C15081">
        <w:t>”</w:t>
      </w:r>
      <w:r>
        <w:t>)</w:t>
      </w:r>
      <w:r w:rsidR="00C56C39">
        <w:t>,</w:t>
      </w:r>
      <w:r w:rsidR="002411B3">
        <w:t xml:space="preserve"> </w:t>
      </w:r>
      <w:r w:rsidR="00C56C39">
        <w:t>and</w:t>
      </w:r>
      <w:r w:rsidR="002411B3">
        <w:t xml:space="preserve"> </w:t>
      </w:r>
      <w:r w:rsidR="00C56C39">
        <w:t>instead</w:t>
      </w:r>
      <w:r w:rsidR="002411B3">
        <w:t xml:space="preserve"> </w:t>
      </w:r>
      <w:r w:rsidR="00D57638">
        <w:t>the</w:t>
      </w:r>
      <w:r w:rsidR="002411B3">
        <w:t xml:space="preserve"> </w:t>
      </w:r>
      <w:r w:rsidR="00D57638">
        <w:t>visible</w:t>
      </w:r>
      <w:r w:rsidR="002411B3">
        <w:t xml:space="preserve"> </w:t>
      </w:r>
      <w:r w:rsidR="00D57638">
        <w:t>exposure</w:t>
      </w:r>
      <w:r w:rsidR="002411B3">
        <w:t xml:space="preserve"> </w:t>
      </w:r>
      <w:r w:rsidR="00D57638">
        <w:t>of</w:t>
      </w:r>
      <w:r w:rsidR="002411B3">
        <w:t xml:space="preserve"> </w:t>
      </w:r>
      <w:r w:rsidR="00D57638">
        <w:t>God</w:t>
      </w:r>
      <w:r w:rsidR="00C15081">
        <w:t>’</w:t>
      </w:r>
      <w:r w:rsidR="00D57638">
        <w:t>s</w:t>
      </w:r>
      <w:r w:rsidR="002411B3">
        <w:t xml:space="preserve"> </w:t>
      </w:r>
      <w:r w:rsidR="00D57638">
        <w:t>presence,</w:t>
      </w:r>
      <w:r w:rsidR="002411B3">
        <w:t xml:space="preserve"> </w:t>
      </w:r>
      <w:r w:rsidR="00D57638">
        <w:t>then</w:t>
      </w:r>
      <w:r w:rsidR="002411B3">
        <w:t xml:space="preserve"> </w:t>
      </w:r>
      <w:r w:rsidR="00D57638">
        <w:t>Jewish</w:t>
      </w:r>
      <w:r w:rsidR="002411B3">
        <w:t xml:space="preserve"> </w:t>
      </w:r>
      <w:r w:rsidR="00D57638">
        <w:t>culture</w:t>
      </w:r>
      <w:r w:rsidR="002411B3">
        <w:t xml:space="preserve"> </w:t>
      </w:r>
      <w:r w:rsidR="00D57638">
        <w:t>is</w:t>
      </w:r>
      <w:r w:rsidR="002411B3">
        <w:t xml:space="preserve"> </w:t>
      </w:r>
      <w:r w:rsidR="00D57638">
        <w:t>primarily</w:t>
      </w:r>
      <w:r w:rsidR="002411B3">
        <w:t xml:space="preserve"> </w:t>
      </w:r>
      <w:r w:rsidR="00D57638">
        <w:t>a</w:t>
      </w:r>
      <w:r w:rsidR="002411B3">
        <w:t xml:space="preserve"> </w:t>
      </w:r>
      <w:r w:rsidR="00D57638">
        <w:t>visual</w:t>
      </w:r>
      <w:r w:rsidR="002411B3">
        <w:t xml:space="preserve"> </w:t>
      </w:r>
      <w:r w:rsidR="00D57638">
        <w:t>medium</w:t>
      </w:r>
      <w:r w:rsidR="002411B3">
        <w:t xml:space="preserve"> </w:t>
      </w:r>
      <w:r w:rsidR="00D57638">
        <w:t>of</w:t>
      </w:r>
      <w:r w:rsidR="002411B3">
        <w:t xml:space="preserve"> </w:t>
      </w:r>
      <w:r w:rsidR="00D57638">
        <w:t>divine</w:t>
      </w:r>
      <w:r w:rsidR="002411B3">
        <w:t xml:space="preserve"> </w:t>
      </w:r>
      <w:r w:rsidR="00D57638">
        <w:t>revelation.</w:t>
      </w:r>
      <w:r w:rsidR="002411B3">
        <w:t xml:space="preserve"> </w:t>
      </w:r>
      <w:r w:rsidR="00D57638">
        <w:t>When</w:t>
      </w:r>
      <w:r w:rsidR="002411B3">
        <w:t xml:space="preserve"> </w:t>
      </w:r>
      <w:r w:rsidR="00D57638">
        <w:t>Jews</w:t>
      </w:r>
      <w:r w:rsidR="002411B3">
        <w:t xml:space="preserve"> </w:t>
      </w:r>
      <w:r w:rsidR="00D57638">
        <w:t>do</w:t>
      </w:r>
      <w:r w:rsidR="002411B3">
        <w:t xml:space="preserve"> </w:t>
      </w:r>
      <w:r w:rsidR="00D57638">
        <w:t>Jewish</w:t>
      </w:r>
      <w:r w:rsidR="002411B3">
        <w:t xml:space="preserve"> </w:t>
      </w:r>
      <w:r w:rsidR="00D57638">
        <w:t>things</w:t>
      </w:r>
      <w:r w:rsidR="002411B3">
        <w:t xml:space="preserve"> </w:t>
      </w:r>
      <w:r w:rsidR="00D57638">
        <w:t>as</w:t>
      </w:r>
      <w:r w:rsidR="002411B3">
        <w:t xml:space="preserve"> </w:t>
      </w:r>
      <w:r w:rsidR="00D57638">
        <w:t>Jews,</w:t>
      </w:r>
      <w:r w:rsidR="002411B3">
        <w:t xml:space="preserve"> </w:t>
      </w:r>
      <w:r w:rsidR="00D57638">
        <w:t>God</w:t>
      </w:r>
      <w:r w:rsidR="002411B3">
        <w:t xml:space="preserve"> </w:t>
      </w:r>
      <w:r w:rsidR="00D57638">
        <w:t>is</w:t>
      </w:r>
      <w:r w:rsidR="002411B3">
        <w:t xml:space="preserve"> </w:t>
      </w:r>
      <w:r w:rsidR="00D57638">
        <w:t>embodied</w:t>
      </w:r>
      <w:r w:rsidR="002411B3">
        <w:t xml:space="preserve"> </w:t>
      </w:r>
      <w:r w:rsidR="00D57638">
        <w:t>therein.</w:t>
      </w:r>
      <w:r w:rsidR="002411B3">
        <w:t xml:space="preserve"> </w:t>
      </w:r>
      <w:r w:rsidR="00D57638">
        <w:t>Wyschogrod</w:t>
      </w:r>
      <w:r w:rsidR="002411B3">
        <w:t xml:space="preserve"> </w:t>
      </w:r>
      <w:r w:rsidR="00B737C5">
        <w:t>recognizes</w:t>
      </w:r>
      <w:r w:rsidR="00D378E1">
        <w:t>,</w:t>
      </w:r>
      <w:r w:rsidR="002411B3">
        <w:t xml:space="preserve"> </w:t>
      </w:r>
      <w:r w:rsidR="00D378E1">
        <w:t>and</w:t>
      </w:r>
      <w:r w:rsidR="002411B3">
        <w:t xml:space="preserve"> </w:t>
      </w:r>
      <w:r w:rsidR="00D378E1">
        <w:t>accepts,</w:t>
      </w:r>
      <w:r w:rsidR="002411B3">
        <w:t xml:space="preserve"> </w:t>
      </w:r>
      <w:r w:rsidR="00C15081">
        <w:t>“</w:t>
      </w:r>
      <w:r w:rsidR="00210CC9">
        <w:t>the</w:t>
      </w:r>
      <w:r w:rsidR="002411B3">
        <w:t xml:space="preserve"> </w:t>
      </w:r>
      <w:r w:rsidR="00210CC9">
        <w:t>incarnational</w:t>
      </w:r>
      <w:r w:rsidR="002411B3">
        <w:t xml:space="preserve"> </w:t>
      </w:r>
      <w:r w:rsidR="00210CC9">
        <w:t>direction</w:t>
      </w:r>
      <w:r w:rsidR="002411B3">
        <w:t xml:space="preserve"> </w:t>
      </w:r>
      <w:r w:rsidR="00210CC9">
        <w:t>of</w:t>
      </w:r>
      <w:r w:rsidR="002411B3">
        <w:t xml:space="preserve"> </w:t>
      </w:r>
      <w:r w:rsidR="00210CC9">
        <w:t>my</w:t>
      </w:r>
      <w:r w:rsidR="002411B3">
        <w:t xml:space="preserve"> </w:t>
      </w:r>
      <w:r w:rsidR="00210CC9">
        <w:t>thinking,</w:t>
      </w:r>
      <w:r w:rsidR="00C15081">
        <w:t>”</w:t>
      </w:r>
      <w:r w:rsidR="00210CC9">
        <w:rPr>
          <w:rStyle w:val="EndnoteReference"/>
        </w:rPr>
        <w:endnoteReference w:id="2"/>
      </w:r>
      <w:r w:rsidR="002411B3">
        <w:t xml:space="preserve"> </w:t>
      </w:r>
      <w:r w:rsidR="00210CC9">
        <w:t>and</w:t>
      </w:r>
      <w:r w:rsidR="002411B3">
        <w:t xml:space="preserve"> </w:t>
      </w:r>
      <w:r w:rsidR="00210CC9">
        <w:t>has</w:t>
      </w:r>
      <w:r w:rsidR="002411B3">
        <w:t xml:space="preserve"> </w:t>
      </w:r>
      <w:r w:rsidR="00210CC9">
        <w:t>been</w:t>
      </w:r>
      <w:r w:rsidR="002411B3">
        <w:t xml:space="preserve"> </w:t>
      </w:r>
      <w:r w:rsidR="00210CC9">
        <w:t>an</w:t>
      </w:r>
      <w:r w:rsidR="002411B3">
        <w:t xml:space="preserve"> </w:t>
      </w:r>
      <w:r w:rsidR="00210CC9">
        <w:t>energetic</w:t>
      </w:r>
      <w:r w:rsidR="002411B3">
        <w:t xml:space="preserve"> </w:t>
      </w:r>
      <w:r w:rsidR="00210CC9">
        <w:t>participant</w:t>
      </w:r>
      <w:r w:rsidR="002411B3">
        <w:t xml:space="preserve"> </w:t>
      </w:r>
      <w:r w:rsidR="00210CC9">
        <w:t>in</w:t>
      </w:r>
      <w:r w:rsidR="002411B3">
        <w:t xml:space="preserve"> </w:t>
      </w:r>
      <w:r w:rsidR="00210CC9">
        <w:t>Jewish-Christian</w:t>
      </w:r>
      <w:r w:rsidR="002411B3">
        <w:t xml:space="preserve"> </w:t>
      </w:r>
      <w:r w:rsidR="00210CC9">
        <w:t>dialogue.</w:t>
      </w:r>
      <w:r w:rsidR="00210CC9">
        <w:rPr>
          <w:rStyle w:val="EndnoteReference"/>
        </w:rPr>
        <w:endnoteReference w:id="3"/>
      </w:r>
      <w:r w:rsidR="002411B3">
        <w:t xml:space="preserve"> </w:t>
      </w:r>
      <w:r w:rsidR="00290EB9">
        <w:t>Indeed,</w:t>
      </w:r>
      <w:r w:rsidR="002411B3">
        <w:t xml:space="preserve"> </w:t>
      </w:r>
      <w:r w:rsidR="00290EB9">
        <w:t>he</w:t>
      </w:r>
      <w:r w:rsidR="002411B3">
        <w:t xml:space="preserve"> </w:t>
      </w:r>
      <w:r w:rsidR="00290EB9">
        <w:t>acknowledges</w:t>
      </w:r>
      <w:r w:rsidR="002411B3">
        <w:t xml:space="preserve"> </w:t>
      </w:r>
      <w:r w:rsidR="00290EB9">
        <w:t>his</w:t>
      </w:r>
      <w:r w:rsidR="002411B3">
        <w:t xml:space="preserve"> </w:t>
      </w:r>
      <w:r w:rsidR="00290EB9">
        <w:t>debt</w:t>
      </w:r>
      <w:r w:rsidR="002411B3">
        <w:t xml:space="preserve"> </w:t>
      </w:r>
      <w:r w:rsidR="00290EB9">
        <w:t>to</w:t>
      </w:r>
      <w:r w:rsidR="002411B3">
        <w:t xml:space="preserve"> </w:t>
      </w:r>
      <w:r w:rsidR="00290EB9">
        <w:t>such</w:t>
      </w:r>
      <w:r w:rsidR="002411B3">
        <w:t xml:space="preserve"> </w:t>
      </w:r>
      <w:r w:rsidR="00290EB9">
        <w:t>Christian</w:t>
      </w:r>
      <w:r w:rsidR="002411B3">
        <w:t xml:space="preserve"> </w:t>
      </w:r>
      <w:r w:rsidR="00290EB9">
        <w:t>thinkers</w:t>
      </w:r>
      <w:r w:rsidR="002411B3">
        <w:t xml:space="preserve"> </w:t>
      </w:r>
      <w:r w:rsidR="00290EB9">
        <w:t>as</w:t>
      </w:r>
      <w:r w:rsidR="002411B3">
        <w:t xml:space="preserve"> </w:t>
      </w:r>
      <w:r w:rsidR="00290EB9">
        <w:t>Karl</w:t>
      </w:r>
      <w:r w:rsidR="002411B3">
        <w:t xml:space="preserve"> </w:t>
      </w:r>
      <w:r w:rsidR="00290EB9">
        <w:t>Barth,</w:t>
      </w:r>
      <w:r w:rsidR="002411B3">
        <w:t xml:space="preserve"> </w:t>
      </w:r>
      <w:r w:rsidR="00290EB9">
        <w:t>and</w:t>
      </w:r>
      <w:r w:rsidR="002411B3">
        <w:t xml:space="preserve"> </w:t>
      </w:r>
      <w:r w:rsidR="00290EB9">
        <w:t>has</w:t>
      </w:r>
      <w:r w:rsidR="002411B3">
        <w:t xml:space="preserve"> </w:t>
      </w:r>
      <w:r w:rsidR="00290EB9">
        <w:t>been</w:t>
      </w:r>
      <w:r w:rsidR="002411B3">
        <w:t xml:space="preserve"> </w:t>
      </w:r>
      <w:r w:rsidR="00290EB9">
        <w:t>read</w:t>
      </w:r>
      <w:r w:rsidR="002411B3">
        <w:t xml:space="preserve"> </w:t>
      </w:r>
      <w:r w:rsidR="00290EB9">
        <w:t>as</w:t>
      </w:r>
      <w:r w:rsidR="002411B3">
        <w:t xml:space="preserve"> </w:t>
      </w:r>
      <w:r w:rsidR="00C15081">
        <w:t>“</w:t>
      </w:r>
      <w:r w:rsidR="00290EB9">
        <w:t>a</w:t>
      </w:r>
      <w:r w:rsidR="002411B3">
        <w:t xml:space="preserve"> </w:t>
      </w:r>
      <w:r w:rsidR="00290EB9">
        <w:t>Jewish</w:t>
      </w:r>
      <w:r w:rsidR="002411B3">
        <w:t xml:space="preserve"> </w:t>
      </w:r>
      <w:r w:rsidR="00290EB9">
        <w:t>Barthian.</w:t>
      </w:r>
      <w:r w:rsidR="00C15081">
        <w:t>”</w:t>
      </w:r>
      <w:r w:rsidR="00290EB9">
        <w:rPr>
          <w:rStyle w:val="EndnoteReference"/>
        </w:rPr>
        <w:endnoteReference w:id="4"/>
      </w:r>
      <w:r w:rsidR="002411B3">
        <w:t xml:space="preserve"> </w:t>
      </w:r>
      <w:r w:rsidR="00BE1CF0">
        <w:t>H</w:t>
      </w:r>
      <w:r w:rsidR="00E97975">
        <w:t>e</w:t>
      </w:r>
      <w:r w:rsidR="002411B3">
        <w:t xml:space="preserve"> </w:t>
      </w:r>
      <w:r w:rsidR="00E97975">
        <w:t>unashamedly</w:t>
      </w:r>
      <w:r w:rsidR="002411B3">
        <w:t xml:space="preserve"> </w:t>
      </w:r>
      <w:r w:rsidR="00E97975">
        <w:t>discusses</w:t>
      </w:r>
      <w:r w:rsidR="002411B3">
        <w:t xml:space="preserve"> </w:t>
      </w:r>
      <w:r w:rsidR="00E97975">
        <w:t>God</w:t>
      </w:r>
      <w:r w:rsidR="00C15081">
        <w:t>’</w:t>
      </w:r>
      <w:r w:rsidR="00E97975">
        <w:t>s</w:t>
      </w:r>
      <w:r w:rsidR="002411B3">
        <w:t xml:space="preserve"> </w:t>
      </w:r>
      <w:r w:rsidR="00E97975">
        <w:t>love</w:t>
      </w:r>
      <w:r w:rsidR="002411B3">
        <w:t xml:space="preserve"> </w:t>
      </w:r>
      <w:r w:rsidR="00E97975">
        <w:t>for</w:t>
      </w:r>
      <w:r w:rsidR="002411B3">
        <w:t xml:space="preserve"> </w:t>
      </w:r>
      <w:r w:rsidR="00E97975">
        <w:t>the</w:t>
      </w:r>
      <w:r w:rsidR="002411B3">
        <w:t xml:space="preserve"> </w:t>
      </w:r>
      <w:r w:rsidR="00E97975">
        <w:t>Jewish</w:t>
      </w:r>
      <w:r w:rsidR="002411B3">
        <w:t xml:space="preserve"> </w:t>
      </w:r>
      <w:r w:rsidR="00E97975">
        <w:t>people,</w:t>
      </w:r>
      <w:r w:rsidR="002411B3">
        <w:t xml:space="preserve"> </w:t>
      </w:r>
      <w:r w:rsidR="00E97975">
        <w:t>even</w:t>
      </w:r>
      <w:r w:rsidR="002411B3">
        <w:t xml:space="preserve"> </w:t>
      </w:r>
      <w:r w:rsidR="00E97975">
        <w:t>calling</w:t>
      </w:r>
      <w:r w:rsidR="002411B3">
        <w:t xml:space="preserve"> </w:t>
      </w:r>
      <w:r w:rsidR="00E97975">
        <w:t>it</w:t>
      </w:r>
      <w:r w:rsidR="002411B3">
        <w:t xml:space="preserve"> </w:t>
      </w:r>
      <w:r w:rsidR="00E97975">
        <w:t>a</w:t>
      </w:r>
      <w:r w:rsidR="002411B3">
        <w:t xml:space="preserve"> </w:t>
      </w:r>
      <w:r w:rsidR="00C15081">
        <w:t>“</w:t>
      </w:r>
      <w:r w:rsidR="00E97975">
        <w:t>falling</w:t>
      </w:r>
      <w:r w:rsidR="002411B3">
        <w:t xml:space="preserve"> </w:t>
      </w:r>
      <w:r w:rsidR="00E97975">
        <w:t>in</w:t>
      </w:r>
      <w:r w:rsidR="002411B3">
        <w:t xml:space="preserve"> </w:t>
      </w:r>
      <w:r w:rsidR="00E97975">
        <w:t>love,</w:t>
      </w:r>
      <w:r w:rsidR="00C15081">
        <w:t>”</w:t>
      </w:r>
      <w:r w:rsidR="002411B3">
        <w:t xml:space="preserve"> </w:t>
      </w:r>
      <w:r w:rsidR="00E97975">
        <w:t>asserting</w:t>
      </w:r>
      <w:r w:rsidR="002411B3">
        <w:t xml:space="preserve"> </w:t>
      </w:r>
      <w:r w:rsidR="00FA5B15">
        <w:t>that</w:t>
      </w:r>
      <w:r w:rsidR="002411B3">
        <w:t xml:space="preserve"> </w:t>
      </w:r>
      <w:r w:rsidR="00FA5B15">
        <w:t>God</w:t>
      </w:r>
      <w:r w:rsidR="002411B3">
        <w:t xml:space="preserve"> </w:t>
      </w:r>
      <w:r w:rsidR="00E97975">
        <w:t>loves</w:t>
      </w:r>
      <w:r w:rsidR="002411B3">
        <w:t xml:space="preserve"> </w:t>
      </w:r>
      <w:r w:rsidR="00E97975">
        <w:t>some</w:t>
      </w:r>
      <w:r w:rsidR="002411B3">
        <w:t xml:space="preserve"> </w:t>
      </w:r>
      <w:r w:rsidR="00E97975">
        <w:t>children</w:t>
      </w:r>
      <w:r w:rsidR="002411B3">
        <w:t xml:space="preserve"> </w:t>
      </w:r>
      <w:r w:rsidR="00E97975">
        <w:t>more</w:t>
      </w:r>
      <w:r w:rsidR="002411B3">
        <w:t xml:space="preserve"> </w:t>
      </w:r>
      <w:r w:rsidR="00E97975">
        <w:t>than</w:t>
      </w:r>
      <w:r w:rsidR="002411B3">
        <w:t xml:space="preserve"> </w:t>
      </w:r>
      <w:r w:rsidR="00E97975">
        <w:t>others.</w:t>
      </w:r>
      <w:r w:rsidR="00E97975">
        <w:rPr>
          <w:rStyle w:val="EndnoteReference"/>
        </w:rPr>
        <w:endnoteReference w:id="5"/>
      </w:r>
      <w:r w:rsidR="002411B3">
        <w:t xml:space="preserve"> </w:t>
      </w:r>
      <w:r w:rsidR="00BE1CF0">
        <w:t>Wyschogrod</w:t>
      </w:r>
      <w:r w:rsidR="002411B3">
        <w:t xml:space="preserve"> </w:t>
      </w:r>
      <w:r w:rsidR="00BE1CF0">
        <w:t>tells</w:t>
      </w:r>
      <w:r w:rsidR="002411B3">
        <w:t xml:space="preserve"> </w:t>
      </w:r>
      <w:r w:rsidR="00BE1CF0">
        <w:t>his</w:t>
      </w:r>
      <w:r w:rsidR="002411B3">
        <w:t xml:space="preserve"> </w:t>
      </w:r>
      <w:r w:rsidR="00BE1CF0">
        <w:t>readers</w:t>
      </w:r>
      <w:r w:rsidR="002411B3">
        <w:t xml:space="preserve"> </w:t>
      </w:r>
      <w:r w:rsidR="00BE1CF0">
        <w:t>what</w:t>
      </w:r>
      <w:r w:rsidR="002411B3">
        <w:t xml:space="preserve"> </w:t>
      </w:r>
      <w:r w:rsidR="00BE1CF0">
        <w:t>God</w:t>
      </w:r>
      <w:r w:rsidR="002411B3">
        <w:t xml:space="preserve"> </w:t>
      </w:r>
      <w:r w:rsidR="00BE1CF0">
        <w:t>desires,</w:t>
      </w:r>
      <w:r w:rsidR="002411B3">
        <w:t xml:space="preserve"> </w:t>
      </w:r>
      <w:r w:rsidR="00BE1CF0">
        <w:t>how</w:t>
      </w:r>
      <w:r w:rsidR="002411B3">
        <w:t xml:space="preserve"> </w:t>
      </w:r>
      <w:r w:rsidR="00BE1CF0">
        <w:t>God</w:t>
      </w:r>
      <w:r w:rsidR="002411B3">
        <w:t xml:space="preserve"> </w:t>
      </w:r>
      <w:r w:rsidR="00BE1CF0">
        <w:t>feels,</w:t>
      </w:r>
      <w:r w:rsidR="002411B3">
        <w:t xml:space="preserve"> </w:t>
      </w:r>
      <w:r w:rsidR="00BE1CF0">
        <w:t>and</w:t>
      </w:r>
      <w:r w:rsidR="002411B3">
        <w:t xml:space="preserve"> </w:t>
      </w:r>
      <w:r w:rsidR="00BE1CF0">
        <w:t>why</w:t>
      </w:r>
      <w:r w:rsidR="002411B3">
        <w:t xml:space="preserve"> </w:t>
      </w:r>
      <w:r w:rsidR="00BE1CF0">
        <w:t>Jews</w:t>
      </w:r>
      <w:r w:rsidR="002411B3">
        <w:t xml:space="preserve"> </w:t>
      </w:r>
      <w:r w:rsidR="00BE1CF0">
        <w:t>cannot</w:t>
      </w:r>
      <w:r w:rsidR="002411B3">
        <w:t xml:space="preserve"> </w:t>
      </w:r>
      <w:r w:rsidR="00BE1CF0">
        <w:t>escape</w:t>
      </w:r>
      <w:r w:rsidR="002411B3">
        <w:t xml:space="preserve"> </w:t>
      </w:r>
      <w:r w:rsidR="00BE1CF0">
        <w:t>their</w:t>
      </w:r>
      <w:r w:rsidR="002411B3">
        <w:t xml:space="preserve"> </w:t>
      </w:r>
      <w:r w:rsidR="00C60666">
        <w:t>chosen</w:t>
      </w:r>
      <w:r w:rsidR="002411B3">
        <w:t xml:space="preserve"> </w:t>
      </w:r>
      <w:r w:rsidR="00BE1CF0">
        <w:t>heritage.</w:t>
      </w:r>
      <w:r w:rsidR="002411B3">
        <w:t xml:space="preserve"> </w:t>
      </w:r>
      <w:r w:rsidR="00D378E1">
        <w:t>But</w:t>
      </w:r>
      <w:r w:rsidR="002411B3">
        <w:t xml:space="preserve"> </w:t>
      </w:r>
      <w:r w:rsidR="00D378E1">
        <w:t>just</w:t>
      </w:r>
      <w:r w:rsidR="002411B3">
        <w:t xml:space="preserve"> </w:t>
      </w:r>
      <w:r w:rsidR="00D378E1">
        <w:t>how</w:t>
      </w:r>
      <w:r w:rsidR="002411B3">
        <w:t xml:space="preserve"> </w:t>
      </w:r>
      <w:r w:rsidR="00D378E1">
        <w:t>welcoming</w:t>
      </w:r>
      <w:r w:rsidR="002411B3">
        <w:t xml:space="preserve"> </w:t>
      </w:r>
      <w:r w:rsidR="00D378E1">
        <w:t>is</w:t>
      </w:r>
      <w:r w:rsidR="002411B3">
        <w:t xml:space="preserve"> </w:t>
      </w:r>
      <w:r w:rsidR="00D378E1">
        <w:t>Wyschogrod</w:t>
      </w:r>
      <w:r w:rsidR="00C15081">
        <w:t>’</w:t>
      </w:r>
      <w:r w:rsidR="00D378E1">
        <w:t>s</w:t>
      </w:r>
      <w:r w:rsidR="002411B3">
        <w:t xml:space="preserve"> </w:t>
      </w:r>
      <w:r w:rsidR="00D378E1">
        <w:t>conception</w:t>
      </w:r>
      <w:r w:rsidR="002411B3">
        <w:t xml:space="preserve"> </w:t>
      </w:r>
      <w:r w:rsidR="00D378E1">
        <w:t>of</w:t>
      </w:r>
      <w:r w:rsidR="002411B3">
        <w:t xml:space="preserve"> </w:t>
      </w:r>
      <w:r w:rsidR="00D378E1">
        <w:t>the</w:t>
      </w:r>
      <w:r w:rsidR="002411B3">
        <w:t xml:space="preserve"> </w:t>
      </w:r>
      <w:r w:rsidR="00D378E1">
        <w:t>Jewish</w:t>
      </w:r>
      <w:r w:rsidR="002411B3">
        <w:t xml:space="preserve"> </w:t>
      </w:r>
      <w:r w:rsidR="00D378E1">
        <w:t>people?</w:t>
      </w:r>
      <w:r w:rsidR="002411B3">
        <w:t xml:space="preserve"> </w:t>
      </w:r>
      <w:r w:rsidR="00C60666">
        <w:t>H</w:t>
      </w:r>
      <w:r w:rsidR="005107BF">
        <w:t>e</w:t>
      </w:r>
      <w:r w:rsidR="002411B3">
        <w:t xml:space="preserve"> </w:t>
      </w:r>
      <w:r w:rsidR="00C60666">
        <w:t>sharply</w:t>
      </w:r>
      <w:r w:rsidR="002411B3">
        <w:t xml:space="preserve"> </w:t>
      </w:r>
      <w:r w:rsidR="00C60666">
        <w:t>criticizes</w:t>
      </w:r>
      <w:r w:rsidR="002411B3">
        <w:t xml:space="preserve"> </w:t>
      </w:r>
      <w:r w:rsidR="00C60666">
        <w:t>the</w:t>
      </w:r>
      <w:r w:rsidR="002411B3">
        <w:t xml:space="preserve"> </w:t>
      </w:r>
      <w:r w:rsidR="005107BF">
        <w:t>insular</w:t>
      </w:r>
      <w:r w:rsidR="002411B3">
        <w:t xml:space="preserve"> </w:t>
      </w:r>
      <w:r w:rsidR="00C60666">
        <w:t>security</w:t>
      </w:r>
      <w:r w:rsidR="002411B3">
        <w:t xml:space="preserve"> </w:t>
      </w:r>
      <w:r w:rsidR="00C60666">
        <w:t>of</w:t>
      </w:r>
      <w:r w:rsidR="002411B3">
        <w:t xml:space="preserve"> </w:t>
      </w:r>
      <w:r w:rsidR="00C60666">
        <w:t>his</w:t>
      </w:r>
      <w:r w:rsidR="002411B3">
        <w:t xml:space="preserve"> </w:t>
      </w:r>
      <w:r w:rsidR="00C60666">
        <w:t>own</w:t>
      </w:r>
      <w:r w:rsidR="002411B3">
        <w:t xml:space="preserve"> </w:t>
      </w:r>
      <w:r w:rsidR="005107BF">
        <w:t>Orthodox</w:t>
      </w:r>
      <w:r w:rsidR="002411B3">
        <w:t xml:space="preserve"> </w:t>
      </w:r>
      <w:r w:rsidR="005107BF">
        <w:t>community,</w:t>
      </w:r>
      <w:r w:rsidR="002411B3">
        <w:t xml:space="preserve"> </w:t>
      </w:r>
      <w:r w:rsidR="00C60666">
        <w:t>even</w:t>
      </w:r>
      <w:r w:rsidR="002411B3">
        <w:t xml:space="preserve"> </w:t>
      </w:r>
      <w:r w:rsidR="00C60666">
        <w:t>as</w:t>
      </w:r>
      <w:r w:rsidR="002411B3">
        <w:t xml:space="preserve"> </w:t>
      </w:r>
      <w:r w:rsidR="00C60666">
        <w:t>he</w:t>
      </w:r>
      <w:r w:rsidR="002411B3">
        <w:t xml:space="preserve"> </w:t>
      </w:r>
      <w:r w:rsidR="00C60666">
        <w:t>resolutely</w:t>
      </w:r>
      <w:r w:rsidR="002411B3">
        <w:t xml:space="preserve"> </w:t>
      </w:r>
      <w:r w:rsidR="005107BF">
        <w:t>believes</w:t>
      </w:r>
      <w:r w:rsidR="002411B3">
        <w:t xml:space="preserve"> </w:t>
      </w:r>
      <w:r w:rsidR="00AF754D">
        <w:t>it</w:t>
      </w:r>
      <w:r w:rsidR="002411B3">
        <w:t xml:space="preserve"> </w:t>
      </w:r>
      <w:r w:rsidR="005107BF">
        <w:t>to</w:t>
      </w:r>
      <w:r w:rsidR="002411B3">
        <w:t xml:space="preserve"> </w:t>
      </w:r>
      <w:r w:rsidR="005107BF">
        <w:t>be</w:t>
      </w:r>
      <w:r w:rsidR="002411B3">
        <w:t xml:space="preserve"> </w:t>
      </w:r>
      <w:r w:rsidR="005107BF">
        <w:t>the</w:t>
      </w:r>
      <w:r w:rsidR="002411B3">
        <w:t xml:space="preserve"> </w:t>
      </w:r>
      <w:r w:rsidR="005107BF">
        <w:t>most</w:t>
      </w:r>
      <w:r w:rsidR="002411B3">
        <w:t xml:space="preserve"> </w:t>
      </w:r>
      <w:r w:rsidR="005107BF">
        <w:t>authentic</w:t>
      </w:r>
      <w:r w:rsidR="002411B3">
        <w:t xml:space="preserve"> </w:t>
      </w:r>
      <w:r w:rsidR="00EC4051">
        <w:t>Jewish</w:t>
      </w:r>
      <w:r w:rsidR="002411B3">
        <w:t xml:space="preserve"> </w:t>
      </w:r>
      <w:r w:rsidR="00EC4051">
        <w:t>practice</w:t>
      </w:r>
      <w:r w:rsidR="002411B3">
        <w:t xml:space="preserve"> </w:t>
      </w:r>
      <w:r w:rsidR="005107BF">
        <w:t>and</w:t>
      </w:r>
      <w:r w:rsidR="002411B3">
        <w:t xml:space="preserve"> </w:t>
      </w:r>
      <w:r w:rsidR="005107BF">
        <w:t>the</w:t>
      </w:r>
      <w:r w:rsidR="002411B3">
        <w:t xml:space="preserve"> </w:t>
      </w:r>
      <w:r w:rsidR="00C15081">
        <w:t>“</w:t>
      </w:r>
      <w:r w:rsidR="005107BF">
        <w:t>core</w:t>
      </w:r>
      <w:r w:rsidR="00C15081">
        <w:t>”</w:t>
      </w:r>
      <w:r w:rsidR="002411B3">
        <w:t xml:space="preserve"> </w:t>
      </w:r>
      <w:r w:rsidR="005107BF">
        <w:t>of</w:t>
      </w:r>
      <w:r w:rsidR="002411B3">
        <w:t xml:space="preserve"> </w:t>
      </w:r>
      <w:r w:rsidR="005107BF">
        <w:t>Jewish</w:t>
      </w:r>
      <w:r w:rsidR="002411B3">
        <w:t xml:space="preserve"> </w:t>
      </w:r>
      <w:r w:rsidR="005107BF">
        <w:t>identity.</w:t>
      </w:r>
      <w:r w:rsidR="005107BF">
        <w:rPr>
          <w:rStyle w:val="EndnoteReference"/>
        </w:rPr>
        <w:endnoteReference w:id="6"/>
      </w:r>
      <w:r w:rsidR="002411B3">
        <w:t xml:space="preserve"> </w:t>
      </w:r>
      <w:r w:rsidR="00D378E1">
        <w:t>Yet</w:t>
      </w:r>
      <w:r w:rsidR="002411B3">
        <w:t xml:space="preserve"> </w:t>
      </w:r>
      <w:r w:rsidR="00D378E1">
        <w:t>only</w:t>
      </w:r>
      <w:r w:rsidR="002411B3">
        <w:t xml:space="preserve"> </w:t>
      </w:r>
      <w:r w:rsidR="00D378E1">
        <w:t>some</w:t>
      </w:r>
      <w:r w:rsidR="002411B3">
        <w:t xml:space="preserve"> </w:t>
      </w:r>
      <w:r w:rsidR="00D378E1">
        <w:t>Jews</w:t>
      </w:r>
      <w:r w:rsidR="002411B3">
        <w:t xml:space="preserve"> </w:t>
      </w:r>
      <w:r w:rsidR="00D378E1">
        <w:t>make</w:t>
      </w:r>
      <w:r w:rsidR="002411B3">
        <w:t xml:space="preserve"> </w:t>
      </w:r>
      <w:r w:rsidR="00D378E1">
        <w:t>up</w:t>
      </w:r>
      <w:r w:rsidR="002411B3">
        <w:t xml:space="preserve"> </w:t>
      </w:r>
      <w:r w:rsidR="00D378E1">
        <w:t>this</w:t>
      </w:r>
      <w:r w:rsidR="002411B3">
        <w:t xml:space="preserve"> </w:t>
      </w:r>
      <w:r w:rsidR="00C15081">
        <w:t>“</w:t>
      </w:r>
      <w:r w:rsidR="00D378E1">
        <w:t>core</w:t>
      </w:r>
      <w:r w:rsidR="00C15081">
        <w:t>”</w:t>
      </w:r>
      <w:r w:rsidR="00D378E1">
        <w:t>;</w:t>
      </w:r>
      <w:r w:rsidR="002411B3">
        <w:t xml:space="preserve"> </w:t>
      </w:r>
      <w:r w:rsidR="00D378E1">
        <w:t>others</w:t>
      </w:r>
      <w:r w:rsidR="002411B3">
        <w:t xml:space="preserve"> </w:t>
      </w:r>
      <w:r w:rsidR="00D378E1">
        <w:t>are</w:t>
      </w:r>
      <w:r w:rsidR="002411B3">
        <w:t xml:space="preserve"> </w:t>
      </w:r>
      <w:r w:rsidR="00D378E1">
        <w:t>left</w:t>
      </w:r>
      <w:r w:rsidR="002411B3">
        <w:t xml:space="preserve"> </w:t>
      </w:r>
      <w:r w:rsidR="00D378E1">
        <w:t>on</w:t>
      </w:r>
      <w:r w:rsidR="002411B3">
        <w:t xml:space="preserve"> </w:t>
      </w:r>
      <w:r w:rsidR="00D378E1">
        <w:t>the</w:t>
      </w:r>
      <w:r w:rsidR="002411B3">
        <w:t xml:space="preserve"> </w:t>
      </w:r>
      <w:r w:rsidR="00D378E1">
        <w:t>periphery.</w:t>
      </w:r>
      <w:r w:rsidR="002411B3">
        <w:t xml:space="preserve"> </w:t>
      </w:r>
      <w:r w:rsidR="00D378E1">
        <w:t>This</w:t>
      </w:r>
      <w:r w:rsidR="002411B3">
        <w:t xml:space="preserve"> </w:t>
      </w:r>
      <w:r w:rsidR="00D378E1">
        <w:t>is</w:t>
      </w:r>
      <w:r w:rsidR="002411B3">
        <w:t xml:space="preserve"> </w:t>
      </w:r>
      <w:r w:rsidR="00D378E1">
        <w:t>the</w:t>
      </w:r>
      <w:r w:rsidR="002411B3">
        <w:t xml:space="preserve"> </w:t>
      </w:r>
      <w:r w:rsidR="00D378E1">
        <w:t>central</w:t>
      </w:r>
      <w:r w:rsidR="002411B3">
        <w:t xml:space="preserve"> </w:t>
      </w:r>
      <w:r w:rsidR="00D378E1">
        <w:t>tension</w:t>
      </w:r>
      <w:r w:rsidR="002411B3">
        <w:t xml:space="preserve"> </w:t>
      </w:r>
      <w:r w:rsidR="00D378E1">
        <w:t>in</w:t>
      </w:r>
      <w:r w:rsidR="002411B3">
        <w:t xml:space="preserve"> </w:t>
      </w:r>
      <w:r w:rsidR="00D378E1">
        <w:t>Wyschogrod</w:t>
      </w:r>
      <w:r w:rsidR="00C15081">
        <w:t>’</w:t>
      </w:r>
      <w:r w:rsidR="00D378E1">
        <w:t>s</w:t>
      </w:r>
      <w:r w:rsidR="002411B3">
        <w:t xml:space="preserve"> </w:t>
      </w:r>
      <w:r w:rsidR="00EC4051">
        <w:rPr>
          <w:i/>
        </w:rPr>
        <w:t>The</w:t>
      </w:r>
      <w:r w:rsidR="002411B3">
        <w:rPr>
          <w:i/>
        </w:rPr>
        <w:t xml:space="preserve"> </w:t>
      </w:r>
      <w:r w:rsidR="00EC4051">
        <w:rPr>
          <w:i/>
        </w:rPr>
        <w:t>Body</w:t>
      </w:r>
      <w:r w:rsidR="002411B3">
        <w:rPr>
          <w:i/>
        </w:rPr>
        <w:t xml:space="preserve"> </w:t>
      </w:r>
      <w:r w:rsidR="00EC4051">
        <w:rPr>
          <w:i/>
        </w:rPr>
        <w:t>of</w:t>
      </w:r>
      <w:r w:rsidR="002411B3">
        <w:rPr>
          <w:i/>
        </w:rPr>
        <w:t xml:space="preserve"> </w:t>
      </w:r>
      <w:r w:rsidR="00EC4051">
        <w:rPr>
          <w:i/>
        </w:rPr>
        <w:t>Faith</w:t>
      </w:r>
      <w:r w:rsidR="00D378E1">
        <w:t>:</w:t>
      </w:r>
      <w:r w:rsidR="002411B3">
        <w:t xml:space="preserve"> </w:t>
      </w:r>
      <w:r w:rsidR="00956A0F">
        <w:t>Although</w:t>
      </w:r>
      <w:r w:rsidR="002411B3">
        <w:t xml:space="preserve"> </w:t>
      </w:r>
      <w:r w:rsidR="00956A0F">
        <w:t>Judaism</w:t>
      </w:r>
      <w:r w:rsidR="002411B3">
        <w:t xml:space="preserve"> </w:t>
      </w:r>
      <w:r w:rsidR="00956A0F">
        <w:t>is</w:t>
      </w:r>
      <w:r w:rsidR="002411B3">
        <w:t xml:space="preserve"> </w:t>
      </w:r>
      <w:r w:rsidR="00956A0F">
        <w:t>the</w:t>
      </w:r>
      <w:r w:rsidR="002411B3">
        <w:t xml:space="preserve"> </w:t>
      </w:r>
      <w:r w:rsidR="00956A0F">
        <w:t>authentic</w:t>
      </w:r>
      <w:r w:rsidR="002411B3">
        <w:t xml:space="preserve"> </w:t>
      </w:r>
      <w:r w:rsidR="00956A0F">
        <w:t>exposure</w:t>
      </w:r>
      <w:r w:rsidR="002411B3">
        <w:t xml:space="preserve"> </w:t>
      </w:r>
      <w:r w:rsidR="00956A0F">
        <w:t>of</w:t>
      </w:r>
      <w:r w:rsidR="002411B3">
        <w:t xml:space="preserve"> </w:t>
      </w:r>
      <w:r w:rsidR="00956A0F">
        <w:lastRenderedPageBreak/>
        <w:t>God</w:t>
      </w:r>
      <w:r w:rsidR="00C15081">
        <w:t>’</w:t>
      </w:r>
      <w:r w:rsidR="00956A0F">
        <w:t>s</w:t>
      </w:r>
      <w:r w:rsidR="002411B3">
        <w:t xml:space="preserve"> </w:t>
      </w:r>
      <w:r w:rsidR="00956A0F">
        <w:t>presence,</w:t>
      </w:r>
      <w:r w:rsidR="002411B3">
        <w:t xml:space="preserve"> </w:t>
      </w:r>
      <w:r w:rsidR="00D378E1">
        <w:t>God</w:t>
      </w:r>
      <w:r w:rsidR="002411B3">
        <w:t xml:space="preserve"> </w:t>
      </w:r>
      <w:r w:rsidR="00D378E1">
        <w:t>appears</w:t>
      </w:r>
      <w:r w:rsidR="002411B3">
        <w:t xml:space="preserve"> </w:t>
      </w:r>
      <w:r w:rsidR="00D378E1">
        <w:t>to</w:t>
      </w:r>
      <w:r w:rsidR="002411B3">
        <w:t xml:space="preserve"> </w:t>
      </w:r>
      <w:r w:rsidR="00D378E1">
        <w:t>dwell</w:t>
      </w:r>
      <w:r w:rsidR="002411B3">
        <w:t xml:space="preserve"> </w:t>
      </w:r>
      <w:r w:rsidR="00D378E1">
        <w:t>more</w:t>
      </w:r>
      <w:r w:rsidR="002411B3">
        <w:t xml:space="preserve"> </w:t>
      </w:r>
      <w:r w:rsidR="00D378E1">
        <w:t>fully</w:t>
      </w:r>
      <w:r w:rsidR="002411B3">
        <w:t xml:space="preserve"> </w:t>
      </w:r>
      <w:r w:rsidR="00D378E1">
        <w:t>in</w:t>
      </w:r>
      <w:r w:rsidR="002411B3">
        <w:t xml:space="preserve"> </w:t>
      </w:r>
      <w:r w:rsidR="00D378E1">
        <w:rPr>
          <w:i/>
        </w:rPr>
        <w:t>some</w:t>
      </w:r>
      <w:r w:rsidR="002411B3">
        <w:t xml:space="preserve"> </w:t>
      </w:r>
      <w:r w:rsidR="001D18D6">
        <w:t>Jews</w:t>
      </w:r>
      <w:r w:rsidR="002411B3">
        <w:t xml:space="preserve"> </w:t>
      </w:r>
      <w:r w:rsidR="001D18D6">
        <w:t>rather</w:t>
      </w:r>
      <w:r w:rsidR="002411B3">
        <w:t xml:space="preserve"> </w:t>
      </w:r>
      <w:r w:rsidR="001D18D6">
        <w:t>than</w:t>
      </w:r>
      <w:r w:rsidR="002411B3">
        <w:t xml:space="preserve"> </w:t>
      </w:r>
      <w:r w:rsidR="001D18D6">
        <w:t>others</w:t>
      </w:r>
      <w:r w:rsidR="00D378E1">
        <w:t>,</w:t>
      </w:r>
      <w:r w:rsidR="002411B3">
        <w:t xml:space="preserve"> </w:t>
      </w:r>
      <w:r w:rsidR="00D378E1">
        <w:t>and</w:t>
      </w:r>
      <w:r w:rsidR="002411B3">
        <w:t xml:space="preserve"> </w:t>
      </w:r>
      <w:r w:rsidR="00D378E1">
        <w:t>so</w:t>
      </w:r>
      <w:r w:rsidR="002411B3">
        <w:t xml:space="preserve"> </w:t>
      </w:r>
      <w:r w:rsidR="00D378E1">
        <w:rPr>
          <w:i/>
        </w:rPr>
        <w:t>some</w:t>
      </w:r>
      <w:r w:rsidR="002411B3">
        <w:t xml:space="preserve"> </w:t>
      </w:r>
      <w:r w:rsidR="00D378E1">
        <w:t>Jews</w:t>
      </w:r>
      <w:r w:rsidR="002411B3">
        <w:t xml:space="preserve"> </w:t>
      </w:r>
      <w:r w:rsidR="00D378E1">
        <w:t>become</w:t>
      </w:r>
      <w:r w:rsidR="002411B3">
        <w:t xml:space="preserve"> </w:t>
      </w:r>
      <w:r w:rsidR="00D378E1">
        <w:t>more</w:t>
      </w:r>
      <w:r w:rsidR="002411B3">
        <w:t xml:space="preserve"> </w:t>
      </w:r>
      <w:r w:rsidR="00D378E1">
        <w:t>authentic,</w:t>
      </w:r>
      <w:r w:rsidR="002411B3">
        <w:t xml:space="preserve"> </w:t>
      </w:r>
      <w:r w:rsidR="00D378E1">
        <w:t>more</w:t>
      </w:r>
      <w:r w:rsidR="002411B3">
        <w:t xml:space="preserve"> </w:t>
      </w:r>
      <w:r w:rsidR="00D378E1">
        <w:t>enligh</w:t>
      </w:r>
      <w:r w:rsidR="00C56C39">
        <w:t>tened,</w:t>
      </w:r>
      <w:r w:rsidR="002411B3">
        <w:t xml:space="preserve"> </w:t>
      </w:r>
      <w:r w:rsidR="00C56C39">
        <w:t>more</w:t>
      </w:r>
      <w:r w:rsidR="002411B3">
        <w:t xml:space="preserve"> </w:t>
      </w:r>
      <w:r w:rsidR="00C56C39">
        <w:t>Jewish.</w:t>
      </w:r>
      <w:r w:rsidR="002411B3">
        <w:t xml:space="preserve"> </w:t>
      </w:r>
      <w:r w:rsidR="00C56C39">
        <w:t>This</w:t>
      </w:r>
      <w:r w:rsidR="002411B3">
        <w:t xml:space="preserve"> </w:t>
      </w:r>
      <w:r w:rsidR="00C56C39">
        <w:t>is</w:t>
      </w:r>
      <w:r w:rsidR="002411B3">
        <w:t xml:space="preserve"> </w:t>
      </w:r>
      <w:r w:rsidR="00C56C39">
        <w:t>the</w:t>
      </w:r>
      <w:r w:rsidR="002411B3">
        <w:t xml:space="preserve"> </w:t>
      </w:r>
      <w:r w:rsidR="001D18D6">
        <w:t>cultural</w:t>
      </w:r>
      <w:r w:rsidR="002411B3">
        <w:t xml:space="preserve"> </w:t>
      </w:r>
      <w:r w:rsidR="001D18D6">
        <w:t>politics</w:t>
      </w:r>
      <w:r w:rsidR="002411B3">
        <w:t xml:space="preserve"> </w:t>
      </w:r>
      <w:r w:rsidR="00956A0F">
        <w:t>lurking</w:t>
      </w:r>
      <w:r w:rsidR="002411B3">
        <w:t xml:space="preserve"> </w:t>
      </w:r>
      <w:r w:rsidR="00956A0F">
        <w:t>within</w:t>
      </w:r>
      <w:r w:rsidR="002411B3">
        <w:t xml:space="preserve"> </w:t>
      </w:r>
      <w:r w:rsidR="00956A0F">
        <w:t>Wyschogrod</w:t>
      </w:r>
      <w:r w:rsidR="00C15081">
        <w:t>’</w:t>
      </w:r>
      <w:r w:rsidR="00956A0F">
        <w:t>s</w:t>
      </w:r>
      <w:r w:rsidR="002411B3">
        <w:t xml:space="preserve"> </w:t>
      </w:r>
      <w:r w:rsidR="001D18D6">
        <w:t>theological</w:t>
      </w:r>
      <w:r w:rsidR="002411B3">
        <w:t xml:space="preserve"> </w:t>
      </w:r>
      <w:r w:rsidR="001D18D6">
        <w:t>debate</w:t>
      </w:r>
      <w:r w:rsidR="00154F98">
        <w:t>.</w:t>
      </w:r>
    </w:p>
    <w:p w:rsidR="00963771" w:rsidRDefault="004816A5" w:rsidP="007F56DB">
      <w:pPr>
        <w:spacing w:line="480" w:lineRule="auto"/>
        <w:ind w:firstLine="720"/>
      </w:pPr>
      <w:r>
        <w:t>Such</w:t>
      </w:r>
      <w:r w:rsidR="002411B3">
        <w:t xml:space="preserve"> </w:t>
      </w:r>
      <w:r>
        <w:t>a</w:t>
      </w:r>
      <w:r w:rsidR="002411B3">
        <w:t xml:space="preserve"> </w:t>
      </w:r>
      <w:r>
        <w:t>visible</w:t>
      </w:r>
      <w:r w:rsidR="002411B3">
        <w:t xml:space="preserve"> </w:t>
      </w:r>
      <w:r>
        <w:t>presence</w:t>
      </w:r>
      <w:r w:rsidR="002411B3">
        <w:t xml:space="preserve"> </w:t>
      </w:r>
      <w:r>
        <w:t>of</w:t>
      </w:r>
      <w:r w:rsidR="002411B3">
        <w:t xml:space="preserve"> </w:t>
      </w:r>
      <w:r>
        <w:t>God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eople</w:t>
      </w:r>
      <w:r w:rsidR="002411B3">
        <w:t xml:space="preserve"> </w:t>
      </w:r>
      <w:r>
        <w:t>Israel</w:t>
      </w:r>
      <w:r w:rsidR="002411B3">
        <w:t xml:space="preserve"> </w:t>
      </w:r>
      <w:r>
        <w:t>draws</w:t>
      </w:r>
      <w:r w:rsidR="002411B3">
        <w:t xml:space="preserve"> </w:t>
      </w:r>
      <w:r>
        <w:t>together</w:t>
      </w:r>
      <w:r w:rsidR="002411B3">
        <w:t xml:space="preserve"> </w:t>
      </w:r>
      <w:r>
        <w:t>notions</w:t>
      </w:r>
      <w:r w:rsidR="002411B3">
        <w:t xml:space="preserve"> </w:t>
      </w:r>
      <w:r>
        <w:t>of</w:t>
      </w:r>
      <w:r w:rsidR="002411B3">
        <w:t xml:space="preserve"> </w:t>
      </w:r>
      <w:r w:rsidR="00850D45">
        <w:t>cultural</w:t>
      </w:r>
      <w:r w:rsidR="002411B3">
        <w:t xml:space="preserve"> </w:t>
      </w:r>
      <w:r>
        <w:t>authenticity,</w:t>
      </w:r>
      <w:r w:rsidR="002411B3">
        <w:t xml:space="preserve"> </w:t>
      </w:r>
      <w:r>
        <w:t>vision,</w:t>
      </w:r>
      <w:r w:rsidR="002411B3">
        <w:t xml:space="preserve"> </w:t>
      </w:r>
      <w:r>
        <w:t>and</w:t>
      </w:r>
      <w:r w:rsidR="002411B3">
        <w:t xml:space="preserve"> </w:t>
      </w:r>
      <w:r>
        <w:t>chosenness</w:t>
      </w:r>
      <w:r w:rsidR="002411B3">
        <w:t xml:space="preserve"> </w:t>
      </w:r>
      <w:r>
        <w:t>in</w:t>
      </w:r>
      <w:r w:rsidR="002411B3">
        <w:t xml:space="preserve"> </w:t>
      </w:r>
      <w:r>
        <w:t>ways</w:t>
      </w:r>
      <w:r w:rsidR="002411B3">
        <w:t xml:space="preserve"> </w:t>
      </w:r>
      <w:r>
        <w:t>unique</w:t>
      </w:r>
      <w:r w:rsidR="002411B3">
        <w:t xml:space="preserve"> </w:t>
      </w:r>
      <w:r>
        <w:t>to</w:t>
      </w:r>
      <w:r w:rsidR="002411B3">
        <w:t xml:space="preserve"> </w:t>
      </w:r>
      <w:r>
        <w:t>Wyschogrod</w:t>
      </w:r>
      <w:r w:rsidR="00C15081">
        <w:t>’</w:t>
      </w:r>
      <w:r>
        <w:t>s</w:t>
      </w:r>
      <w:r w:rsidR="002411B3">
        <w:t xml:space="preserve"> </w:t>
      </w:r>
      <w:r>
        <w:t>theological</w:t>
      </w:r>
      <w:r w:rsidR="002411B3">
        <w:t xml:space="preserve"> </w:t>
      </w:r>
      <w:r>
        <w:t>text.</w:t>
      </w:r>
      <w:r w:rsidR="002411B3">
        <w:t xml:space="preserve"> </w:t>
      </w:r>
      <w:r w:rsidR="00DE7C5C">
        <w:t>I</w:t>
      </w:r>
      <w:r w:rsidR="002411B3">
        <w:t xml:space="preserve"> </w:t>
      </w:r>
      <w:r w:rsidR="00850D45">
        <w:t>want</w:t>
      </w:r>
      <w:r w:rsidR="002411B3">
        <w:t xml:space="preserve"> </w:t>
      </w:r>
      <w:r w:rsidR="00850D45">
        <w:t>to</w:t>
      </w:r>
      <w:r w:rsidR="002411B3">
        <w:t xml:space="preserve"> </w:t>
      </w:r>
      <w:r w:rsidR="00850D45">
        <w:t>explore</w:t>
      </w:r>
      <w:r w:rsidR="002411B3">
        <w:t xml:space="preserve"> </w:t>
      </w:r>
      <w:r w:rsidR="000E4B88">
        <w:t>how</w:t>
      </w:r>
      <w:r w:rsidR="002411B3">
        <w:t xml:space="preserve"> </w:t>
      </w:r>
      <w:r w:rsidR="00DE7C5C">
        <w:t>Wyschogrod</w:t>
      </w:r>
      <w:r w:rsidR="002411B3">
        <w:t xml:space="preserve"> </w:t>
      </w:r>
      <w:r w:rsidR="00DE7C5C">
        <w:t>employs</w:t>
      </w:r>
      <w:r w:rsidR="002411B3">
        <w:t xml:space="preserve"> </w:t>
      </w:r>
      <w:r w:rsidR="00DE7C5C">
        <w:t>visual</w:t>
      </w:r>
      <w:r w:rsidR="002411B3">
        <w:t xml:space="preserve"> </w:t>
      </w:r>
      <w:r w:rsidR="00DE7C5C">
        <w:t>discourse</w:t>
      </w:r>
      <w:r w:rsidR="002411B3">
        <w:t xml:space="preserve"> </w:t>
      </w:r>
      <w:r w:rsidR="00DE7C5C">
        <w:t>to</w:t>
      </w:r>
      <w:r w:rsidR="002411B3">
        <w:t xml:space="preserve"> </w:t>
      </w:r>
      <w:r w:rsidR="00FA5B15">
        <w:t>see</w:t>
      </w:r>
      <w:r w:rsidR="002411B3">
        <w:t xml:space="preserve"> </w:t>
      </w:r>
      <w:r w:rsidR="00FA5B15">
        <w:t>an</w:t>
      </w:r>
      <w:r w:rsidR="002411B3">
        <w:t xml:space="preserve"> </w:t>
      </w:r>
      <w:r w:rsidR="00DE7C5C">
        <w:t>embodied</w:t>
      </w:r>
      <w:r w:rsidR="002411B3">
        <w:t xml:space="preserve"> </w:t>
      </w:r>
      <w:r w:rsidR="00DE7C5C">
        <w:t>Israel</w:t>
      </w:r>
      <w:r w:rsidR="002411B3">
        <w:t xml:space="preserve"> </w:t>
      </w:r>
      <w:r w:rsidR="00DE7C5C">
        <w:t>as</w:t>
      </w:r>
      <w:r w:rsidR="002411B3">
        <w:t xml:space="preserve"> </w:t>
      </w:r>
      <w:r w:rsidR="00DE7C5C">
        <w:t>God</w:t>
      </w:r>
      <w:r w:rsidR="00C15081">
        <w:t>’</w:t>
      </w:r>
      <w:r w:rsidR="00DE7C5C">
        <w:t>s</w:t>
      </w:r>
      <w:r w:rsidR="002411B3">
        <w:t xml:space="preserve"> </w:t>
      </w:r>
      <w:r w:rsidR="00DE7C5C">
        <w:t>chosen</w:t>
      </w:r>
      <w:r w:rsidR="002411B3">
        <w:t xml:space="preserve"> </w:t>
      </w:r>
      <w:r w:rsidR="00DE7C5C">
        <w:t>people</w:t>
      </w:r>
      <w:r w:rsidR="00850D45">
        <w:t>,</w:t>
      </w:r>
      <w:r w:rsidR="002411B3">
        <w:t xml:space="preserve"> </w:t>
      </w:r>
      <w:r w:rsidR="00850D45">
        <w:t>and</w:t>
      </w:r>
      <w:r w:rsidR="002411B3">
        <w:t xml:space="preserve"> </w:t>
      </w:r>
      <w:r w:rsidR="00850D45">
        <w:t>draw</w:t>
      </w:r>
      <w:r w:rsidR="002411B3">
        <w:t xml:space="preserve"> </w:t>
      </w:r>
      <w:r w:rsidR="00850D45">
        <w:t>out</w:t>
      </w:r>
      <w:r w:rsidR="002411B3">
        <w:t xml:space="preserve"> </w:t>
      </w:r>
      <w:r w:rsidR="00850D45">
        <w:t>the</w:t>
      </w:r>
      <w:r w:rsidR="002411B3">
        <w:t xml:space="preserve"> </w:t>
      </w:r>
      <w:r w:rsidR="00850D45">
        <w:t>implications</w:t>
      </w:r>
      <w:r w:rsidR="002411B3">
        <w:t xml:space="preserve"> </w:t>
      </w:r>
      <w:r w:rsidR="00850D45">
        <w:t>of</w:t>
      </w:r>
      <w:r w:rsidR="002411B3">
        <w:t xml:space="preserve"> </w:t>
      </w:r>
      <w:r w:rsidR="00850D45">
        <w:t>his</w:t>
      </w:r>
      <w:r w:rsidR="002411B3">
        <w:t xml:space="preserve"> </w:t>
      </w:r>
      <w:r w:rsidR="00850D45">
        <w:t>thought</w:t>
      </w:r>
      <w:r w:rsidR="002411B3">
        <w:t xml:space="preserve"> </w:t>
      </w:r>
      <w:r w:rsidR="00850D45">
        <w:t>for</w:t>
      </w:r>
      <w:r w:rsidR="002411B3">
        <w:t xml:space="preserve"> </w:t>
      </w:r>
      <w:r w:rsidR="00850D45">
        <w:t>American</w:t>
      </w:r>
      <w:r w:rsidR="002411B3">
        <w:t xml:space="preserve"> </w:t>
      </w:r>
      <w:r w:rsidR="00850D45">
        <w:t>Jewish</w:t>
      </w:r>
      <w:r w:rsidR="002411B3">
        <w:t xml:space="preserve"> </w:t>
      </w:r>
      <w:r w:rsidR="00850D45">
        <w:t>culture</w:t>
      </w:r>
      <w:r w:rsidR="00DE7C5C">
        <w:t>.</w:t>
      </w:r>
      <w:r w:rsidR="002411B3">
        <w:t xml:space="preserve"> </w:t>
      </w:r>
      <w:r w:rsidR="00DE7C5C">
        <w:t>Israel</w:t>
      </w:r>
      <w:r w:rsidR="002411B3">
        <w:t xml:space="preserve"> </w:t>
      </w:r>
      <w:r w:rsidR="00DE7C5C">
        <w:t>is</w:t>
      </w:r>
      <w:r w:rsidR="002411B3">
        <w:t xml:space="preserve"> </w:t>
      </w:r>
      <w:r w:rsidR="00DE7C5C">
        <w:t>the</w:t>
      </w:r>
      <w:r w:rsidR="002411B3">
        <w:t xml:space="preserve"> </w:t>
      </w:r>
      <w:r w:rsidR="00DE7C5C">
        <w:t>proper,</w:t>
      </w:r>
      <w:r w:rsidR="002411B3">
        <w:t xml:space="preserve"> </w:t>
      </w:r>
      <w:r w:rsidR="00DE7C5C">
        <w:t>authentic</w:t>
      </w:r>
      <w:r w:rsidR="002411B3">
        <w:t xml:space="preserve"> </w:t>
      </w:r>
      <w:r w:rsidR="00DE7C5C">
        <w:t>body</w:t>
      </w:r>
      <w:r w:rsidR="002411B3">
        <w:t xml:space="preserve"> </w:t>
      </w:r>
      <w:r w:rsidR="00DE7C5C">
        <w:t>within</w:t>
      </w:r>
      <w:r w:rsidR="002411B3">
        <w:t xml:space="preserve"> </w:t>
      </w:r>
      <w:r w:rsidR="00DE7C5C">
        <w:t>which</w:t>
      </w:r>
      <w:r w:rsidR="002411B3">
        <w:t xml:space="preserve"> </w:t>
      </w:r>
      <w:r w:rsidR="00DE7C5C">
        <w:t>God</w:t>
      </w:r>
      <w:r w:rsidR="002411B3">
        <w:t xml:space="preserve"> </w:t>
      </w:r>
      <w:r w:rsidR="00DE7C5C">
        <w:t>dwells,</w:t>
      </w:r>
      <w:r w:rsidR="002411B3">
        <w:t xml:space="preserve"> </w:t>
      </w:r>
      <w:r w:rsidR="00DE7C5C">
        <w:t>and</w:t>
      </w:r>
      <w:r w:rsidR="002411B3">
        <w:t xml:space="preserve"> </w:t>
      </w:r>
      <w:r w:rsidR="00DE7C5C">
        <w:t>this</w:t>
      </w:r>
      <w:r w:rsidR="002411B3">
        <w:t xml:space="preserve"> </w:t>
      </w:r>
      <w:r w:rsidR="00DE7C5C">
        <w:t>indwelling</w:t>
      </w:r>
      <w:r w:rsidR="002411B3">
        <w:t xml:space="preserve"> </w:t>
      </w:r>
      <w:r w:rsidR="00DE7C5C">
        <w:t>is</w:t>
      </w:r>
      <w:r w:rsidR="002411B3">
        <w:t xml:space="preserve"> </w:t>
      </w:r>
      <w:r w:rsidR="00DE7C5C">
        <w:t>a</w:t>
      </w:r>
      <w:r w:rsidR="002411B3">
        <w:t xml:space="preserve"> </w:t>
      </w:r>
      <w:r w:rsidR="00DE7C5C">
        <w:t>visual</w:t>
      </w:r>
      <w:r w:rsidR="002411B3">
        <w:t xml:space="preserve"> </w:t>
      </w:r>
      <w:r w:rsidR="00DE7C5C">
        <w:t>event.</w:t>
      </w:r>
      <w:r w:rsidR="002411B3">
        <w:t xml:space="preserve"> </w:t>
      </w:r>
      <w:r w:rsidR="00DE7C5C">
        <w:t>Wyschogrod</w:t>
      </w:r>
      <w:r w:rsidR="00C15081">
        <w:t>’</w:t>
      </w:r>
      <w:r w:rsidR="00DE7C5C">
        <w:t>s</w:t>
      </w:r>
      <w:r w:rsidR="002411B3">
        <w:t xml:space="preserve"> </w:t>
      </w:r>
      <w:r w:rsidR="00DE7C5C">
        <w:t>theology</w:t>
      </w:r>
      <w:r w:rsidR="002411B3">
        <w:t xml:space="preserve"> </w:t>
      </w:r>
      <w:r w:rsidR="00DE7C5C">
        <w:t>attempts</w:t>
      </w:r>
      <w:r w:rsidR="002411B3">
        <w:t xml:space="preserve"> </w:t>
      </w:r>
      <w:r w:rsidR="00DE7C5C">
        <w:t>to</w:t>
      </w:r>
      <w:r w:rsidR="002411B3">
        <w:t xml:space="preserve"> </w:t>
      </w:r>
      <w:r w:rsidR="00DE7C5C">
        <w:t>capture</w:t>
      </w:r>
      <w:r w:rsidR="002411B3">
        <w:t xml:space="preserve"> </w:t>
      </w:r>
      <w:r w:rsidR="00DE7C5C">
        <w:t>this</w:t>
      </w:r>
      <w:r w:rsidR="002411B3">
        <w:t xml:space="preserve"> </w:t>
      </w:r>
      <w:r w:rsidR="00DE7C5C">
        <w:t>visual</w:t>
      </w:r>
      <w:r w:rsidR="002411B3">
        <w:t xml:space="preserve"> </w:t>
      </w:r>
      <w:r w:rsidR="00DE7C5C">
        <w:t>certainty</w:t>
      </w:r>
      <w:r w:rsidR="002411B3">
        <w:t xml:space="preserve"> </w:t>
      </w:r>
      <w:r w:rsidR="00DE7C5C">
        <w:t>by</w:t>
      </w:r>
      <w:r w:rsidR="002411B3">
        <w:t xml:space="preserve"> </w:t>
      </w:r>
      <w:r w:rsidR="00DE7C5C">
        <w:t>exposing</w:t>
      </w:r>
      <w:r w:rsidR="002411B3">
        <w:t xml:space="preserve"> </w:t>
      </w:r>
      <w:r w:rsidR="00DE7C5C">
        <w:t>a</w:t>
      </w:r>
      <w:r w:rsidR="002411B3">
        <w:t xml:space="preserve"> </w:t>
      </w:r>
      <w:r w:rsidR="00DE7C5C">
        <w:t>distinctively</w:t>
      </w:r>
      <w:r w:rsidR="002411B3">
        <w:t xml:space="preserve"> </w:t>
      </w:r>
      <w:r w:rsidR="00DE7C5C">
        <w:t>Jewish</w:t>
      </w:r>
      <w:r w:rsidR="002411B3">
        <w:t xml:space="preserve"> </w:t>
      </w:r>
      <w:r w:rsidR="00850D45">
        <w:t>way</w:t>
      </w:r>
      <w:r w:rsidR="002411B3">
        <w:t xml:space="preserve"> </w:t>
      </w:r>
      <w:r w:rsidR="00850D45">
        <w:t>of</w:t>
      </w:r>
      <w:r w:rsidR="002411B3">
        <w:t xml:space="preserve"> </w:t>
      </w:r>
      <w:r w:rsidR="00850D45">
        <w:t>seeing</w:t>
      </w:r>
      <w:r w:rsidR="002411B3">
        <w:t xml:space="preserve"> </w:t>
      </w:r>
      <w:r w:rsidR="00DE7C5C">
        <w:t>that</w:t>
      </w:r>
      <w:r w:rsidR="002411B3">
        <w:t xml:space="preserve"> </w:t>
      </w:r>
      <w:r w:rsidR="00DE7C5C">
        <w:t>recognizes</w:t>
      </w:r>
      <w:r w:rsidR="002411B3">
        <w:t xml:space="preserve"> </w:t>
      </w:r>
      <w:r w:rsidR="00DE7C5C">
        <w:t>God</w:t>
      </w:r>
      <w:r w:rsidR="00C15081">
        <w:t>’</w:t>
      </w:r>
      <w:r w:rsidR="00DE7C5C">
        <w:t>s</w:t>
      </w:r>
      <w:r w:rsidR="002411B3">
        <w:t xml:space="preserve"> </w:t>
      </w:r>
      <w:r w:rsidR="00DE7C5C">
        <w:t>indwelling</w:t>
      </w:r>
      <w:r w:rsidR="002411B3">
        <w:t xml:space="preserve"> </w:t>
      </w:r>
      <w:r w:rsidR="00DE7C5C">
        <w:t>in</w:t>
      </w:r>
      <w:r w:rsidR="002411B3">
        <w:t xml:space="preserve"> </w:t>
      </w:r>
      <w:r w:rsidR="00DE7C5C">
        <w:t>the</w:t>
      </w:r>
      <w:r w:rsidR="002411B3">
        <w:t xml:space="preserve"> </w:t>
      </w:r>
      <w:r w:rsidR="00DE7C5C">
        <w:t>people</w:t>
      </w:r>
      <w:r w:rsidR="002411B3">
        <w:t xml:space="preserve"> </w:t>
      </w:r>
      <w:r w:rsidR="00DE7C5C">
        <w:t>Israel.</w:t>
      </w:r>
      <w:r w:rsidR="002411B3">
        <w:t xml:space="preserve"> </w:t>
      </w:r>
      <w:r w:rsidR="00823F43">
        <w:t>These</w:t>
      </w:r>
      <w:r w:rsidR="002411B3">
        <w:t xml:space="preserve"> </w:t>
      </w:r>
      <w:r w:rsidR="00823F43">
        <w:t>claims</w:t>
      </w:r>
      <w:r w:rsidR="002411B3">
        <w:t xml:space="preserve"> </w:t>
      </w:r>
      <w:r w:rsidR="00823F43">
        <w:t>to</w:t>
      </w:r>
      <w:r w:rsidR="002411B3">
        <w:t xml:space="preserve"> </w:t>
      </w:r>
      <w:r w:rsidR="00E61114">
        <w:t>authentic</w:t>
      </w:r>
      <w:r w:rsidR="002411B3">
        <w:t xml:space="preserve"> </w:t>
      </w:r>
      <w:r w:rsidR="00E61114">
        <w:t>certainty</w:t>
      </w:r>
      <w:r w:rsidR="002411B3">
        <w:t xml:space="preserve"> </w:t>
      </w:r>
      <w:r w:rsidR="00823F43">
        <w:t>are</w:t>
      </w:r>
      <w:r w:rsidR="00FA5B15">
        <w:t>,</w:t>
      </w:r>
      <w:r w:rsidR="002411B3">
        <w:t xml:space="preserve"> </w:t>
      </w:r>
      <w:r w:rsidR="00FA5B15">
        <w:t>to</w:t>
      </w:r>
      <w:r w:rsidR="002411B3">
        <w:t xml:space="preserve"> </w:t>
      </w:r>
      <w:r w:rsidR="00FA5B15">
        <w:t>be</w:t>
      </w:r>
      <w:r w:rsidR="002411B3">
        <w:t xml:space="preserve"> </w:t>
      </w:r>
      <w:r w:rsidR="00FA5B15">
        <w:t>sure,</w:t>
      </w:r>
      <w:r w:rsidR="002411B3">
        <w:t xml:space="preserve"> </w:t>
      </w:r>
      <w:r w:rsidR="00823F43">
        <w:t>powerful</w:t>
      </w:r>
      <w:r w:rsidR="002411B3">
        <w:t xml:space="preserve"> </w:t>
      </w:r>
      <w:r w:rsidR="00823F43">
        <w:t>and</w:t>
      </w:r>
      <w:r w:rsidR="002411B3">
        <w:t xml:space="preserve"> </w:t>
      </w:r>
      <w:r w:rsidR="00823F43">
        <w:t>controversial.</w:t>
      </w:r>
      <w:r w:rsidR="002411B3">
        <w:t xml:space="preserve"> </w:t>
      </w:r>
      <w:r>
        <w:t>Even</w:t>
      </w:r>
      <w:r w:rsidR="002411B3">
        <w:t xml:space="preserve"> </w:t>
      </w:r>
      <w:r>
        <w:t>David</w:t>
      </w:r>
      <w:r w:rsidR="002411B3">
        <w:t xml:space="preserve"> </w:t>
      </w:r>
      <w:r>
        <w:t>Novak,</w:t>
      </w:r>
      <w:r w:rsidR="002411B3">
        <w:t xml:space="preserve"> </w:t>
      </w:r>
      <w:r>
        <w:t>perhaps</w:t>
      </w:r>
      <w:r w:rsidR="002411B3">
        <w:t xml:space="preserve"> </w:t>
      </w:r>
      <w:r>
        <w:t>the</w:t>
      </w:r>
      <w:r w:rsidR="002411B3">
        <w:t xml:space="preserve"> </w:t>
      </w:r>
      <w:r>
        <w:t>contemporary</w:t>
      </w:r>
      <w:r w:rsidR="002411B3">
        <w:t xml:space="preserve"> </w:t>
      </w:r>
      <w:r>
        <w:t>Jewish</w:t>
      </w:r>
      <w:r w:rsidR="002411B3">
        <w:t xml:space="preserve"> </w:t>
      </w:r>
      <w:r>
        <w:t>theologian</w:t>
      </w:r>
      <w:r w:rsidR="002411B3">
        <w:t xml:space="preserve"> </w:t>
      </w:r>
      <w:r>
        <w:t>who</w:t>
      </w:r>
      <w:r w:rsidR="002411B3">
        <w:t xml:space="preserve"> </w:t>
      </w:r>
      <w:r>
        <w:t>shares</w:t>
      </w:r>
      <w:r w:rsidR="002411B3">
        <w:t xml:space="preserve"> </w:t>
      </w:r>
      <w:r>
        <w:t>most</w:t>
      </w:r>
      <w:r w:rsidR="002411B3">
        <w:t xml:space="preserve"> </w:t>
      </w:r>
      <w:r>
        <w:t>with</w:t>
      </w:r>
      <w:r w:rsidR="002411B3">
        <w:t xml:space="preserve"> </w:t>
      </w:r>
      <w:r w:rsidR="0075637D">
        <w:t>him</w:t>
      </w:r>
      <w:r w:rsidR="00E12995">
        <w:t>,</w:t>
      </w:r>
      <w:r w:rsidR="002411B3">
        <w:t xml:space="preserve"> </w:t>
      </w:r>
      <w:r>
        <w:t>resists</w:t>
      </w:r>
      <w:r w:rsidR="002411B3">
        <w:t xml:space="preserve"> </w:t>
      </w:r>
      <w:r w:rsidR="0075637D">
        <w:t>Wyschogrod</w:t>
      </w:r>
      <w:r w:rsidR="00C15081">
        <w:t>’</w:t>
      </w:r>
      <w:r w:rsidR="0075637D">
        <w:t>s</w:t>
      </w:r>
      <w:r w:rsidR="002411B3">
        <w:t xml:space="preserve"> </w:t>
      </w:r>
      <w:r>
        <w:t>emphasis</w:t>
      </w:r>
      <w:r w:rsidR="002411B3">
        <w:t xml:space="preserve"> </w:t>
      </w:r>
      <w:r>
        <w:t>on</w:t>
      </w:r>
      <w:r w:rsidR="002411B3">
        <w:t xml:space="preserve"> </w:t>
      </w:r>
      <w:r>
        <w:t>God</w:t>
      </w:r>
      <w:r w:rsidR="00C15081">
        <w:t>’</w:t>
      </w:r>
      <w:r>
        <w:t>s</w:t>
      </w:r>
      <w:r w:rsidR="002411B3">
        <w:t xml:space="preserve"> </w:t>
      </w:r>
      <w:r>
        <w:t>indwelling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Jewish</w:t>
      </w:r>
      <w:r w:rsidR="002411B3">
        <w:t xml:space="preserve"> </w:t>
      </w:r>
      <w:r>
        <w:t>people.</w:t>
      </w:r>
      <w:r w:rsidR="00E12995">
        <w:rPr>
          <w:rStyle w:val="EndnoteReference"/>
        </w:rPr>
        <w:endnoteReference w:id="7"/>
      </w:r>
      <w:r w:rsidR="002411B3">
        <w:t xml:space="preserve"> </w:t>
      </w:r>
      <w:r w:rsidR="00F064A9">
        <w:t>But</w:t>
      </w:r>
      <w:r w:rsidR="002411B3">
        <w:t xml:space="preserve"> </w:t>
      </w:r>
      <w:r w:rsidR="00F064A9">
        <w:t>Wyschogrod</w:t>
      </w:r>
      <w:r w:rsidR="00C15081">
        <w:t>’</w:t>
      </w:r>
      <w:r w:rsidR="00F064A9">
        <w:t>s</w:t>
      </w:r>
      <w:r w:rsidR="002411B3">
        <w:t xml:space="preserve"> </w:t>
      </w:r>
      <w:r w:rsidR="00F064A9">
        <w:t>peculiar</w:t>
      </w:r>
      <w:r w:rsidR="002411B3">
        <w:t xml:space="preserve"> </w:t>
      </w:r>
      <w:r w:rsidR="00F064A9">
        <w:t>argument</w:t>
      </w:r>
      <w:r w:rsidR="002411B3">
        <w:t xml:space="preserve"> </w:t>
      </w:r>
      <w:r w:rsidR="00F064A9">
        <w:t>for</w:t>
      </w:r>
      <w:r w:rsidR="002411B3">
        <w:t xml:space="preserve"> </w:t>
      </w:r>
      <w:r w:rsidR="00F064A9">
        <w:t>Jewish</w:t>
      </w:r>
      <w:r w:rsidR="002411B3">
        <w:t xml:space="preserve"> </w:t>
      </w:r>
      <w:r w:rsidR="00F064A9">
        <w:t>election</w:t>
      </w:r>
      <w:r w:rsidR="002411B3">
        <w:t xml:space="preserve"> </w:t>
      </w:r>
      <w:r w:rsidR="00F064A9">
        <w:t>deserves</w:t>
      </w:r>
      <w:r w:rsidR="002411B3">
        <w:t xml:space="preserve"> </w:t>
      </w:r>
      <w:r w:rsidR="00F064A9">
        <w:t>our</w:t>
      </w:r>
      <w:r w:rsidR="002411B3">
        <w:t xml:space="preserve"> </w:t>
      </w:r>
      <w:r w:rsidR="00F064A9">
        <w:t>at</w:t>
      </w:r>
      <w:r w:rsidR="00850D45">
        <w:t>tention</w:t>
      </w:r>
      <w:r w:rsidR="002411B3">
        <w:t xml:space="preserve"> </w:t>
      </w:r>
      <w:r w:rsidR="00850D45">
        <w:t>because</w:t>
      </w:r>
      <w:r w:rsidR="002411B3">
        <w:t xml:space="preserve"> </w:t>
      </w:r>
      <w:r w:rsidR="00850D45">
        <w:t>he</w:t>
      </w:r>
      <w:r w:rsidR="002411B3">
        <w:t xml:space="preserve"> </w:t>
      </w:r>
      <w:r w:rsidR="00F064A9">
        <w:t>interweaves</w:t>
      </w:r>
      <w:r w:rsidR="002411B3">
        <w:t xml:space="preserve"> </w:t>
      </w:r>
      <w:r w:rsidR="00F064A9">
        <w:t>claims</w:t>
      </w:r>
      <w:r w:rsidR="002411B3">
        <w:t xml:space="preserve"> </w:t>
      </w:r>
      <w:r w:rsidR="00F064A9">
        <w:t>to</w:t>
      </w:r>
      <w:r w:rsidR="002411B3">
        <w:t xml:space="preserve"> </w:t>
      </w:r>
      <w:r w:rsidR="00F064A9">
        <w:t>authenticity</w:t>
      </w:r>
      <w:r w:rsidR="002411B3">
        <w:t xml:space="preserve"> </w:t>
      </w:r>
      <w:r w:rsidR="00F064A9">
        <w:t>with</w:t>
      </w:r>
      <w:r w:rsidR="002411B3">
        <w:t xml:space="preserve"> </w:t>
      </w:r>
      <w:r w:rsidR="00F064A9">
        <w:t>a</w:t>
      </w:r>
      <w:r w:rsidR="002411B3">
        <w:t xml:space="preserve"> </w:t>
      </w:r>
      <w:r w:rsidR="00F064A9">
        <w:t>visual</w:t>
      </w:r>
      <w:r w:rsidR="002411B3">
        <w:t xml:space="preserve"> </w:t>
      </w:r>
      <w:r w:rsidR="00F064A9">
        <w:t>discourse</w:t>
      </w:r>
      <w:r w:rsidR="002411B3">
        <w:t xml:space="preserve"> </w:t>
      </w:r>
      <w:r w:rsidR="00F064A9">
        <w:t>that</w:t>
      </w:r>
      <w:r w:rsidR="002411B3">
        <w:t xml:space="preserve"> </w:t>
      </w:r>
      <w:r w:rsidR="00F064A9">
        <w:t>is</w:t>
      </w:r>
      <w:r w:rsidR="002411B3">
        <w:t xml:space="preserve"> </w:t>
      </w:r>
      <w:r w:rsidR="005B63A8">
        <w:t>both</w:t>
      </w:r>
      <w:r w:rsidR="002411B3">
        <w:t xml:space="preserve"> </w:t>
      </w:r>
      <w:r w:rsidR="00F064A9">
        <w:t>embodied</w:t>
      </w:r>
      <w:r w:rsidR="002411B3">
        <w:t xml:space="preserve"> </w:t>
      </w:r>
      <w:r w:rsidR="00CF6A7D">
        <w:t>and</w:t>
      </w:r>
      <w:r w:rsidR="002411B3">
        <w:t xml:space="preserve"> </w:t>
      </w:r>
      <w:r w:rsidR="00CF6A7D">
        <w:t>carnal</w:t>
      </w:r>
      <w:r w:rsidR="00850D45">
        <w:t>,</w:t>
      </w:r>
      <w:r w:rsidR="002411B3">
        <w:t xml:space="preserve"> </w:t>
      </w:r>
      <w:r w:rsidR="00850D45">
        <w:t>and</w:t>
      </w:r>
      <w:r w:rsidR="002411B3">
        <w:t xml:space="preserve"> </w:t>
      </w:r>
      <w:r w:rsidR="00850D45">
        <w:t>this</w:t>
      </w:r>
      <w:r w:rsidR="002411B3">
        <w:t xml:space="preserve"> </w:t>
      </w:r>
      <w:r w:rsidR="00850D45">
        <w:t>physical</w:t>
      </w:r>
      <w:r w:rsidR="002411B3">
        <w:t xml:space="preserve"> </w:t>
      </w:r>
      <w:r w:rsidR="000145E7">
        <w:t>attraction</w:t>
      </w:r>
      <w:r w:rsidR="002411B3">
        <w:t xml:space="preserve"> </w:t>
      </w:r>
      <w:r w:rsidR="00956A0F">
        <w:t>potentially</w:t>
      </w:r>
      <w:r w:rsidR="002411B3">
        <w:t xml:space="preserve"> </w:t>
      </w:r>
      <w:r w:rsidR="000145E7">
        <w:t>limits</w:t>
      </w:r>
      <w:r w:rsidR="002411B3">
        <w:t xml:space="preserve"> </w:t>
      </w:r>
      <w:r w:rsidR="000145E7">
        <w:t>who</w:t>
      </w:r>
      <w:r w:rsidR="002411B3">
        <w:t xml:space="preserve"> </w:t>
      </w:r>
      <w:r w:rsidR="000145E7">
        <w:t>counts</w:t>
      </w:r>
      <w:r w:rsidR="002411B3">
        <w:t xml:space="preserve"> </w:t>
      </w:r>
      <w:r w:rsidR="000145E7">
        <w:t>as</w:t>
      </w:r>
      <w:r w:rsidR="002411B3">
        <w:t xml:space="preserve"> </w:t>
      </w:r>
      <w:r w:rsidR="000145E7">
        <w:t>authentic</w:t>
      </w:r>
      <w:r w:rsidR="002411B3">
        <w:t xml:space="preserve"> </w:t>
      </w:r>
      <w:r w:rsidR="000145E7">
        <w:t>Jews</w:t>
      </w:r>
      <w:r w:rsidR="002411B3">
        <w:t xml:space="preserve"> </w:t>
      </w:r>
      <w:r w:rsidR="000145E7">
        <w:t>in</w:t>
      </w:r>
      <w:r w:rsidR="002411B3">
        <w:t xml:space="preserve"> </w:t>
      </w:r>
      <w:r w:rsidR="000145E7">
        <w:t>America</w:t>
      </w:r>
      <w:r w:rsidR="00CF6A7D">
        <w:t>.</w:t>
      </w:r>
      <w:r w:rsidR="002411B3">
        <w:t xml:space="preserve"> </w:t>
      </w:r>
      <w:r w:rsidR="00E61114">
        <w:t>Jews</w:t>
      </w:r>
      <w:r w:rsidR="002411B3">
        <w:t xml:space="preserve"> </w:t>
      </w:r>
      <w:r w:rsidR="00E61114">
        <w:t>can</w:t>
      </w:r>
      <w:r w:rsidR="002411B3">
        <w:t xml:space="preserve"> </w:t>
      </w:r>
      <w:r w:rsidR="00E61114">
        <w:t>see</w:t>
      </w:r>
      <w:r w:rsidR="002411B3">
        <w:t xml:space="preserve"> </w:t>
      </w:r>
      <w:r w:rsidR="00E61114">
        <w:t>their</w:t>
      </w:r>
      <w:r w:rsidR="002411B3">
        <w:t xml:space="preserve"> </w:t>
      </w:r>
      <w:r w:rsidR="00E61114">
        <w:t>election</w:t>
      </w:r>
      <w:r w:rsidR="002411B3">
        <w:t xml:space="preserve"> </w:t>
      </w:r>
      <w:r w:rsidR="00E61114">
        <w:t>in</w:t>
      </w:r>
      <w:r w:rsidR="002411B3">
        <w:t xml:space="preserve"> </w:t>
      </w:r>
      <w:r w:rsidR="00E61114">
        <w:t>the</w:t>
      </w:r>
      <w:r w:rsidR="002411B3">
        <w:t xml:space="preserve"> </w:t>
      </w:r>
      <w:r w:rsidR="00E61114">
        <w:t>embodied</w:t>
      </w:r>
      <w:r w:rsidR="002411B3">
        <w:t xml:space="preserve"> </w:t>
      </w:r>
      <w:r w:rsidR="00E61114">
        <w:t>people</w:t>
      </w:r>
      <w:r w:rsidR="002411B3">
        <w:t xml:space="preserve"> </w:t>
      </w:r>
      <w:r w:rsidR="00E61114">
        <w:t>of</w:t>
      </w:r>
      <w:r w:rsidR="002411B3">
        <w:t xml:space="preserve"> </w:t>
      </w:r>
      <w:r w:rsidR="00E61114">
        <w:t>Israel</w:t>
      </w:r>
      <w:r w:rsidR="002411B3">
        <w:t xml:space="preserve"> </w:t>
      </w:r>
      <w:r w:rsidR="00E61114">
        <w:t>as</w:t>
      </w:r>
      <w:r w:rsidR="002411B3">
        <w:t xml:space="preserve"> </w:t>
      </w:r>
      <w:r w:rsidR="00E61114">
        <w:t>a</w:t>
      </w:r>
      <w:r w:rsidR="002411B3">
        <w:t xml:space="preserve"> </w:t>
      </w:r>
      <w:r w:rsidR="00E61114">
        <w:t>form</w:t>
      </w:r>
      <w:r w:rsidR="002411B3">
        <w:t xml:space="preserve"> </w:t>
      </w:r>
      <w:r w:rsidR="00E61114">
        <w:t>of</w:t>
      </w:r>
      <w:r w:rsidR="002411B3">
        <w:t xml:space="preserve"> </w:t>
      </w:r>
      <w:r w:rsidR="00E61114">
        <w:t>visual</w:t>
      </w:r>
      <w:r w:rsidR="002411B3">
        <w:t xml:space="preserve"> </w:t>
      </w:r>
      <w:r w:rsidR="00E61114">
        <w:t>knowledge</w:t>
      </w:r>
      <w:r w:rsidR="002411B3">
        <w:t xml:space="preserve"> </w:t>
      </w:r>
      <w:r w:rsidR="00E61114">
        <w:t>that</w:t>
      </w:r>
      <w:r w:rsidR="002411B3">
        <w:t xml:space="preserve"> </w:t>
      </w:r>
      <w:r w:rsidR="004C3F39">
        <w:t>binds</w:t>
      </w:r>
      <w:r w:rsidR="002411B3">
        <w:t xml:space="preserve"> </w:t>
      </w:r>
      <w:r w:rsidR="004C3F39">
        <w:t>sight</w:t>
      </w:r>
      <w:r w:rsidR="002411B3">
        <w:t xml:space="preserve"> </w:t>
      </w:r>
      <w:r w:rsidR="004C3F39">
        <w:t>to</w:t>
      </w:r>
      <w:r w:rsidR="002411B3">
        <w:t xml:space="preserve"> </w:t>
      </w:r>
      <w:r w:rsidR="004C3F39">
        <w:t>authenticity.</w:t>
      </w:r>
      <w:r w:rsidR="002411B3">
        <w:t xml:space="preserve"> </w:t>
      </w:r>
      <w:r w:rsidR="000145E7">
        <w:t>But</w:t>
      </w:r>
      <w:r w:rsidR="002411B3">
        <w:t xml:space="preserve"> </w:t>
      </w:r>
      <w:r w:rsidR="000145E7">
        <w:t>what</w:t>
      </w:r>
      <w:r w:rsidR="002411B3">
        <w:t xml:space="preserve"> </w:t>
      </w:r>
      <w:r w:rsidR="000145E7">
        <w:t>about</w:t>
      </w:r>
      <w:r w:rsidR="002411B3">
        <w:t xml:space="preserve"> </w:t>
      </w:r>
      <w:r w:rsidR="000145E7">
        <w:t>those</w:t>
      </w:r>
      <w:r w:rsidR="002411B3">
        <w:t xml:space="preserve"> </w:t>
      </w:r>
      <w:r w:rsidR="000145E7">
        <w:t>who</w:t>
      </w:r>
      <w:r w:rsidR="002411B3">
        <w:t xml:space="preserve"> </w:t>
      </w:r>
      <w:r w:rsidR="000145E7">
        <w:t>come</w:t>
      </w:r>
      <w:r w:rsidR="002411B3">
        <w:t xml:space="preserve"> </w:t>
      </w:r>
      <w:r w:rsidR="000145E7">
        <w:t>to</w:t>
      </w:r>
      <w:r w:rsidR="002411B3">
        <w:t xml:space="preserve"> </w:t>
      </w:r>
      <w:r w:rsidR="000145E7">
        <w:t>Judaism</w:t>
      </w:r>
      <w:r w:rsidR="002411B3">
        <w:t xml:space="preserve"> </w:t>
      </w:r>
      <w:r w:rsidR="000145E7">
        <w:t>from</w:t>
      </w:r>
      <w:r w:rsidR="002411B3">
        <w:t xml:space="preserve"> </w:t>
      </w:r>
      <w:r w:rsidR="000145E7">
        <w:t>without</w:t>
      </w:r>
      <w:r w:rsidR="002411B3">
        <w:t xml:space="preserve"> </w:t>
      </w:r>
      <w:r w:rsidR="000145E7">
        <w:t>as</w:t>
      </w:r>
      <w:r w:rsidR="002411B3">
        <w:t xml:space="preserve"> </w:t>
      </w:r>
      <w:r w:rsidR="000145E7">
        <w:t>converts</w:t>
      </w:r>
      <w:r w:rsidR="00F71335">
        <w:t>,</w:t>
      </w:r>
      <w:r w:rsidR="002411B3">
        <w:t xml:space="preserve"> </w:t>
      </w:r>
      <w:r w:rsidR="00F71335">
        <w:t>or</w:t>
      </w:r>
      <w:r w:rsidR="002411B3">
        <w:t xml:space="preserve"> </w:t>
      </w:r>
      <w:r w:rsidR="00F71335">
        <w:t>those</w:t>
      </w:r>
      <w:r w:rsidR="002411B3">
        <w:t xml:space="preserve"> </w:t>
      </w:r>
      <w:r w:rsidR="00F71335">
        <w:t>who</w:t>
      </w:r>
      <w:r w:rsidR="002411B3">
        <w:t xml:space="preserve"> </w:t>
      </w:r>
      <w:r w:rsidR="00F71335">
        <w:t>fail</w:t>
      </w:r>
      <w:r w:rsidR="002411B3">
        <w:t xml:space="preserve"> </w:t>
      </w:r>
      <w:r w:rsidR="00F71335">
        <w:t>to</w:t>
      </w:r>
      <w:r w:rsidR="002411B3">
        <w:t xml:space="preserve"> </w:t>
      </w:r>
      <w:r w:rsidR="00F71335">
        <w:t>make</w:t>
      </w:r>
      <w:r w:rsidR="002411B3">
        <w:t xml:space="preserve"> </w:t>
      </w:r>
      <w:r w:rsidR="00F71335">
        <w:t>up</w:t>
      </w:r>
      <w:r w:rsidR="002411B3">
        <w:t xml:space="preserve"> </w:t>
      </w:r>
      <w:r w:rsidR="00F71335">
        <w:t>the</w:t>
      </w:r>
      <w:r w:rsidR="002411B3">
        <w:t xml:space="preserve"> </w:t>
      </w:r>
      <w:r w:rsidR="00C15081">
        <w:t>“</w:t>
      </w:r>
      <w:r w:rsidR="00F71335">
        <w:t>core</w:t>
      </w:r>
      <w:r w:rsidR="00C15081">
        <w:t>”</w:t>
      </w:r>
      <w:r w:rsidR="000145E7">
        <w:t>?</w:t>
      </w:r>
      <w:r w:rsidR="002411B3">
        <w:t xml:space="preserve"> </w:t>
      </w:r>
      <w:r w:rsidR="000145E7">
        <w:t>Are</w:t>
      </w:r>
      <w:r w:rsidR="002411B3">
        <w:t xml:space="preserve"> </w:t>
      </w:r>
      <w:r w:rsidR="000145E7">
        <w:t>they</w:t>
      </w:r>
      <w:r w:rsidR="002411B3">
        <w:t xml:space="preserve"> </w:t>
      </w:r>
      <w:r w:rsidR="000145E7">
        <w:t>equal</w:t>
      </w:r>
      <w:r w:rsidR="002411B3">
        <w:t xml:space="preserve"> </w:t>
      </w:r>
      <w:r w:rsidR="000145E7">
        <w:t>members</w:t>
      </w:r>
      <w:r w:rsidR="002411B3">
        <w:t xml:space="preserve"> </w:t>
      </w:r>
      <w:r w:rsidR="000145E7">
        <w:t>of</w:t>
      </w:r>
      <w:r w:rsidR="002411B3">
        <w:t xml:space="preserve"> </w:t>
      </w:r>
      <w:r w:rsidR="000145E7">
        <w:t>this</w:t>
      </w:r>
      <w:r w:rsidR="002411B3">
        <w:t xml:space="preserve"> </w:t>
      </w:r>
      <w:r w:rsidR="000145E7">
        <w:t>covenant,</w:t>
      </w:r>
      <w:r w:rsidR="002411B3">
        <w:t xml:space="preserve"> </w:t>
      </w:r>
      <w:r w:rsidR="000145E7">
        <w:t>and</w:t>
      </w:r>
      <w:r w:rsidR="002411B3">
        <w:t xml:space="preserve"> </w:t>
      </w:r>
      <w:r w:rsidR="000145E7">
        <w:t>so</w:t>
      </w:r>
      <w:r w:rsidR="002411B3">
        <w:t xml:space="preserve"> </w:t>
      </w:r>
      <w:r w:rsidR="000145E7">
        <w:t>radiate</w:t>
      </w:r>
      <w:r w:rsidR="002411B3">
        <w:t xml:space="preserve"> </w:t>
      </w:r>
      <w:r w:rsidR="000145E7">
        <w:t>God</w:t>
      </w:r>
      <w:r w:rsidR="00C15081">
        <w:t>’</w:t>
      </w:r>
      <w:r w:rsidR="000145E7">
        <w:t>s</w:t>
      </w:r>
      <w:r w:rsidR="002411B3">
        <w:t xml:space="preserve"> </w:t>
      </w:r>
      <w:r w:rsidR="000145E7">
        <w:t>presence?</w:t>
      </w:r>
      <w:r w:rsidR="002411B3">
        <w:t xml:space="preserve"> </w:t>
      </w:r>
      <w:r w:rsidR="000145E7">
        <w:t>Since</w:t>
      </w:r>
      <w:r w:rsidR="002411B3">
        <w:t xml:space="preserve"> </w:t>
      </w:r>
      <w:r w:rsidR="004C3F39">
        <w:t>Wyschogrod</w:t>
      </w:r>
      <w:r w:rsidR="00C15081">
        <w:t>’</w:t>
      </w:r>
      <w:r w:rsidR="004C3F39">
        <w:t>s</w:t>
      </w:r>
      <w:r w:rsidR="002411B3">
        <w:t xml:space="preserve"> </w:t>
      </w:r>
      <w:r w:rsidR="000145E7">
        <w:t>account</w:t>
      </w:r>
      <w:r w:rsidR="002411B3">
        <w:t xml:space="preserve"> </w:t>
      </w:r>
      <w:r w:rsidR="000145E7">
        <w:t>is</w:t>
      </w:r>
      <w:r w:rsidR="002411B3">
        <w:t xml:space="preserve"> </w:t>
      </w:r>
      <w:r w:rsidR="000145E7">
        <w:t>so</w:t>
      </w:r>
      <w:r w:rsidR="002411B3">
        <w:t xml:space="preserve"> </w:t>
      </w:r>
      <w:r w:rsidR="000145E7">
        <w:t>visual</w:t>
      </w:r>
      <w:r w:rsidR="002411B3">
        <w:t xml:space="preserve"> </w:t>
      </w:r>
      <w:r w:rsidR="000145E7">
        <w:t>in</w:t>
      </w:r>
      <w:r w:rsidR="002411B3">
        <w:t xml:space="preserve"> </w:t>
      </w:r>
      <w:r w:rsidR="000145E7">
        <w:t>temperament</w:t>
      </w:r>
      <w:r w:rsidR="002411B3">
        <w:t xml:space="preserve"> </w:t>
      </w:r>
      <w:r w:rsidR="000145E7">
        <w:t>and</w:t>
      </w:r>
      <w:r w:rsidR="002411B3">
        <w:t xml:space="preserve"> </w:t>
      </w:r>
      <w:r w:rsidR="000145E7">
        <w:t>scope,</w:t>
      </w:r>
      <w:r w:rsidR="002411B3">
        <w:t xml:space="preserve"> </w:t>
      </w:r>
      <w:r w:rsidR="000145E7">
        <w:t>what</w:t>
      </w:r>
      <w:r w:rsidR="002411B3">
        <w:t xml:space="preserve"> </w:t>
      </w:r>
      <w:r w:rsidR="000145E7">
        <w:t>of</w:t>
      </w:r>
      <w:r w:rsidR="002411B3">
        <w:t xml:space="preserve"> </w:t>
      </w:r>
      <w:r w:rsidR="000145E7">
        <w:t>those</w:t>
      </w:r>
      <w:r w:rsidR="002411B3">
        <w:t xml:space="preserve"> </w:t>
      </w:r>
      <w:r w:rsidR="000145E7">
        <w:t>Jews</w:t>
      </w:r>
      <w:r w:rsidR="002411B3">
        <w:t xml:space="preserve"> </w:t>
      </w:r>
      <w:r w:rsidR="000145E7">
        <w:t>who</w:t>
      </w:r>
      <w:r w:rsidR="002411B3">
        <w:t xml:space="preserve"> </w:t>
      </w:r>
      <w:r w:rsidR="00C15081">
        <w:t>“</w:t>
      </w:r>
      <w:r w:rsidR="000145E7">
        <w:t>look</w:t>
      </w:r>
      <w:r w:rsidR="00C15081">
        <w:t>”</w:t>
      </w:r>
      <w:r w:rsidR="002411B3">
        <w:t xml:space="preserve"> </w:t>
      </w:r>
      <w:r w:rsidR="000145E7">
        <w:t>different?</w:t>
      </w:r>
      <w:r w:rsidR="002411B3">
        <w:t xml:space="preserve"> </w:t>
      </w:r>
      <w:r w:rsidR="000145E7">
        <w:t>Does</w:t>
      </w:r>
      <w:r w:rsidR="002411B3">
        <w:t xml:space="preserve"> </w:t>
      </w:r>
      <w:r w:rsidR="000145E7">
        <w:t>God</w:t>
      </w:r>
      <w:r w:rsidR="002411B3">
        <w:t xml:space="preserve"> </w:t>
      </w:r>
      <w:r w:rsidR="000145E7">
        <w:t>dwell</w:t>
      </w:r>
      <w:r w:rsidR="002411B3">
        <w:t xml:space="preserve"> </w:t>
      </w:r>
      <w:r w:rsidR="000145E7">
        <w:t>in</w:t>
      </w:r>
      <w:r w:rsidR="002411B3">
        <w:t xml:space="preserve"> </w:t>
      </w:r>
      <w:r w:rsidR="00F71335">
        <w:t>those</w:t>
      </w:r>
      <w:r w:rsidR="002411B3">
        <w:t xml:space="preserve"> </w:t>
      </w:r>
      <w:r w:rsidR="000145E7">
        <w:t>people</w:t>
      </w:r>
      <w:r w:rsidR="002411B3">
        <w:t xml:space="preserve"> </w:t>
      </w:r>
      <w:r w:rsidR="000145E7">
        <w:t>too?</w:t>
      </w:r>
    </w:p>
    <w:p w:rsidR="00C56C39" w:rsidRDefault="00F52638" w:rsidP="007F56DB">
      <w:pPr>
        <w:spacing w:line="480" w:lineRule="auto"/>
        <w:ind w:firstLine="720"/>
      </w:pPr>
      <w:r>
        <w:t>I</w:t>
      </w:r>
      <w:r w:rsidR="002411B3">
        <w:t xml:space="preserve"> </w:t>
      </w:r>
      <w:r>
        <w:t>want</w:t>
      </w:r>
      <w:r w:rsidR="002411B3">
        <w:t xml:space="preserve"> </w:t>
      </w:r>
      <w:r>
        <w:t>to</w:t>
      </w:r>
      <w:r w:rsidR="002411B3">
        <w:t xml:space="preserve"> </w:t>
      </w:r>
      <w:r>
        <w:t>explore</w:t>
      </w:r>
      <w:r w:rsidR="002411B3">
        <w:t xml:space="preserve"> </w:t>
      </w:r>
      <w:r>
        <w:t>these</w:t>
      </w:r>
      <w:r w:rsidR="002411B3">
        <w:t xml:space="preserve"> </w:t>
      </w:r>
      <w:r>
        <w:t>questions</w:t>
      </w:r>
      <w:r w:rsidR="002411B3">
        <w:t xml:space="preserve"> </w:t>
      </w:r>
      <w:r>
        <w:t>through</w:t>
      </w:r>
      <w:r w:rsidR="002411B3">
        <w:t xml:space="preserve"> </w:t>
      </w:r>
      <w:r w:rsidR="00963771">
        <w:t>Wyschogrod</w:t>
      </w:r>
      <w:r w:rsidR="00C15081">
        <w:t>’</w:t>
      </w:r>
      <w:r w:rsidR="00963771">
        <w:t>s</w:t>
      </w:r>
      <w:r w:rsidR="002411B3">
        <w:t xml:space="preserve"> </w:t>
      </w:r>
      <w:r w:rsidR="00AE3201">
        <w:t>rhetorical</w:t>
      </w:r>
      <w:r w:rsidR="002411B3">
        <w:t xml:space="preserve"> </w:t>
      </w:r>
      <w:r w:rsidR="00AE3201">
        <w:t>use</w:t>
      </w:r>
      <w:r w:rsidR="002411B3">
        <w:t xml:space="preserve"> </w:t>
      </w:r>
      <w:r w:rsidR="00AE3201">
        <w:t>of</w:t>
      </w:r>
      <w:r w:rsidR="002411B3">
        <w:t xml:space="preserve"> </w:t>
      </w:r>
      <w:r w:rsidR="00AE3201">
        <w:t>vision</w:t>
      </w:r>
      <w:r w:rsidR="002411B3">
        <w:t xml:space="preserve"> </w:t>
      </w:r>
      <w:r w:rsidR="00AE3201">
        <w:t>to</w:t>
      </w:r>
      <w:r w:rsidR="002411B3">
        <w:t xml:space="preserve"> </w:t>
      </w:r>
      <w:r w:rsidR="00AE3201">
        <w:t>reaffirm</w:t>
      </w:r>
      <w:r w:rsidR="002411B3">
        <w:t xml:space="preserve"> </w:t>
      </w:r>
      <w:r w:rsidR="00963771">
        <w:t>God</w:t>
      </w:r>
      <w:r w:rsidR="00C15081">
        <w:t>’</w:t>
      </w:r>
      <w:r w:rsidR="00963771">
        <w:t>s</w:t>
      </w:r>
      <w:r w:rsidR="002411B3">
        <w:t xml:space="preserve"> </w:t>
      </w:r>
      <w:r w:rsidR="00963771">
        <w:t>falling</w:t>
      </w:r>
      <w:r w:rsidR="002411B3">
        <w:t xml:space="preserve"> </w:t>
      </w:r>
      <w:r w:rsidR="00963771">
        <w:t>in</w:t>
      </w:r>
      <w:r w:rsidR="002411B3">
        <w:t xml:space="preserve"> </w:t>
      </w:r>
      <w:r w:rsidR="00963771">
        <w:t>love</w:t>
      </w:r>
      <w:r w:rsidR="002411B3">
        <w:t xml:space="preserve"> </w:t>
      </w:r>
      <w:r w:rsidR="00963771">
        <w:t>with</w:t>
      </w:r>
      <w:r w:rsidR="002411B3">
        <w:t xml:space="preserve"> </w:t>
      </w:r>
      <w:r w:rsidR="00963771">
        <w:t>the</w:t>
      </w:r>
      <w:r w:rsidR="002411B3">
        <w:t xml:space="preserve"> </w:t>
      </w:r>
      <w:r w:rsidR="00963771">
        <w:t>people</w:t>
      </w:r>
      <w:r w:rsidR="002411B3">
        <w:t xml:space="preserve"> </w:t>
      </w:r>
      <w:r w:rsidR="00963771">
        <w:t>Israel.</w:t>
      </w:r>
      <w:r w:rsidR="002411B3">
        <w:t xml:space="preserve"> </w:t>
      </w:r>
      <w:r w:rsidR="00705A94">
        <w:t>To</w:t>
      </w:r>
      <w:r w:rsidR="002411B3">
        <w:t xml:space="preserve"> </w:t>
      </w:r>
      <w:r w:rsidR="00705A94">
        <w:t>establish</w:t>
      </w:r>
      <w:r w:rsidR="002411B3">
        <w:t xml:space="preserve"> </w:t>
      </w:r>
      <w:r w:rsidR="00705A94">
        <w:t>this</w:t>
      </w:r>
      <w:r w:rsidR="002411B3">
        <w:t xml:space="preserve"> </w:t>
      </w:r>
      <w:r w:rsidR="00705A94">
        <w:t>divine</w:t>
      </w:r>
      <w:r w:rsidR="002411B3">
        <w:t xml:space="preserve"> </w:t>
      </w:r>
      <w:r w:rsidR="00705A94">
        <w:t>link</w:t>
      </w:r>
      <w:r w:rsidR="002411B3">
        <w:t xml:space="preserve"> </w:t>
      </w:r>
      <w:r w:rsidR="00705A94">
        <w:t>to</w:t>
      </w:r>
      <w:r w:rsidR="002411B3">
        <w:t xml:space="preserve"> </w:t>
      </w:r>
      <w:r w:rsidR="00705A94">
        <w:t>a</w:t>
      </w:r>
      <w:r w:rsidR="002411B3">
        <w:t xml:space="preserve"> </w:t>
      </w:r>
      <w:r w:rsidR="00705A94">
        <w:t>national</w:t>
      </w:r>
      <w:r w:rsidR="002411B3">
        <w:t xml:space="preserve"> </w:t>
      </w:r>
      <w:r w:rsidR="00705A94">
        <w:lastRenderedPageBreak/>
        <w:t>group,</w:t>
      </w:r>
      <w:r w:rsidR="002411B3">
        <w:t xml:space="preserve"> </w:t>
      </w:r>
      <w:r w:rsidR="00705A94">
        <w:t>Wyschogrod</w:t>
      </w:r>
      <w:r w:rsidR="002411B3">
        <w:t xml:space="preserve"> </w:t>
      </w:r>
      <w:r w:rsidR="00705A94">
        <w:t>discusses</w:t>
      </w:r>
      <w:r w:rsidR="002411B3">
        <w:t xml:space="preserve"> </w:t>
      </w:r>
      <w:r w:rsidR="00705A94">
        <w:t>the</w:t>
      </w:r>
      <w:r w:rsidR="002411B3">
        <w:t xml:space="preserve"> </w:t>
      </w:r>
      <w:r w:rsidR="00705A94">
        <w:t>nature</w:t>
      </w:r>
      <w:r w:rsidR="002411B3">
        <w:t xml:space="preserve"> </w:t>
      </w:r>
      <w:r w:rsidR="00705A94">
        <w:t>of</w:t>
      </w:r>
      <w:r w:rsidR="002411B3">
        <w:t xml:space="preserve"> </w:t>
      </w:r>
      <w:r w:rsidR="00705A94">
        <w:t>human</w:t>
      </w:r>
      <w:r w:rsidR="002411B3">
        <w:t xml:space="preserve"> </w:t>
      </w:r>
      <w:r w:rsidR="00705A94">
        <w:t>finitude</w:t>
      </w:r>
      <w:r w:rsidR="002411B3">
        <w:t xml:space="preserve"> </w:t>
      </w:r>
      <w:r w:rsidR="00705A94">
        <w:t>by</w:t>
      </w:r>
      <w:r w:rsidR="002411B3">
        <w:t xml:space="preserve"> </w:t>
      </w:r>
      <w:r w:rsidR="00705A94">
        <w:t>employing</w:t>
      </w:r>
      <w:r w:rsidR="002411B3">
        <w:t xml:space="preserve"> </w:t>
      </w:r>
      <w:r w:rsidR="00705A94">
        <w:t>ocular</w:t>
      </w:r>
      <w:r w:rsidR="002411B3">
        <w:t xml:space="preserve"> </w:t>
      </w:r>
      <w:r w:rsidR="00705A94">
        <w:t>metaphors</w:t>
      </w:r>
      <w:r w:rsidR="002411B3">
        <w:t xml:space="preserve"> </w:t>
      </w:r>
      <w:r w:rsidR="00705A94">
        <w:t>that,</w:t>
      </w:r>
      <w:r w:rsidR="002411B3">
        <w:t xml:space="preserve"> </w:t>
      </w:r>
      <w:r w:rsidR="00F86A6D">
        <w:t>so</w:t>
      </w:r>
      <w:r w:rsidR="002411B3">
        <w:t xml:space="preserve"> </w:t>
      </w:r>
      <w:r w:rsidR="00F86A6D">
        <w:t>he</w:t>
      </w:r>
      <w:r w:rsidR="002411B3">
        <w:t xml:space="preserve"> </w:t>
      </w:r>
      <w:r w:rsidR="00F86A6D">
        <w:t>claims,</w:t>
      </w:r>
      <w:r w:rsidR="002411B3">
        <w:t xml:space="preserve"> </w:t>
      </w:r>
      <w:r w:rsidR="00F86A6D">
        <w:t>function</w:t>
      </w:r>
      <w:r w:rsidR="002411B3">
        <w:t xml:space="preserve"> </w:t>
      </w:r>
      <w:r w:rsidR="00F86A6D">
        <w:t>less</w:t>
      </w:r>
      <w:r w:rsidR="002411B3">
        <w:t xml:space="preserve"> </w:t>
      </w:r>
      <w:r w:rsidR="00F86A6D">
        <w:t>as</w:t>
      </w:r>
      <w:r w:rsidR="002411B3">
        <w:t xml:space="preserve"> </w:t>
      </w:r>
      <w:r w:rsidR="00F86A6D">
        <w:t>symbolic</w:t>
      </w:r>
      <w:r w:rsidR="002411B3">
        <w:t xml:space="preserve"> </w:t>
      </w:r>
      <w:r w:rsidR="00AE3201">
        <w:t>speech</w:t>
      </w:r>
      <w:r w:rsidR="002411B3">
        <w:t xml:space="preserve"> </w:t>
      </w:r>
      <w:r w:rsidR="00705A94">
        <w:t>and</w:t>
      </w:r>
      <w:r w:rsidR="002411B3">
        <w:t xml:space="preserve"> </w:t>
      </w:r>
      <w:r w:rsidR="00705A94">
        <w:t>more</w:t>
      </w:r>
      <w:r w:rsidR="002411B3">
        <w:t xml:space="preserve"> </w:t>
      </w:r>
      <w:r w:rsidR="00705A94">
        <w:t>as</w:t>
      </w:r>
      <w:r w:rsidR="002411B3">
        <w:t xml:space="preserve"> </w:t>
      </w:r>
      <w:r w:rsidR="00705A94">
        <w:t>an</w:t>
      </w:r>
      <w:r w:rsidR="002411B3">
        <w:t xml:space="preserve"> </w:t>
      </w:r>
      <w:r w:rsidR="00705A94">
        <w:t>embodied</w:t>
      </w:r>
      <w:r w:rsidR="002411B3">
        <w:t xml:space="preserve"> </w:t>
      </w:r>
      <w:r w:rsidR="00705A94">
        <w:t>dialectic</w:t>
      </w:r>
      <w:r w:rsidR="002411B3">
        <w:t xml:space="preserve"> </w:t>
      </w:r>
      <w:r w:rsidR="00705A94">
        <w:t>between</w:t>
      </w:r>
      <w:r w:rsidR="002411B3">
        <w:t xml:space="preserve"> </w:t>
      </w:r>
      <w:r w:rsidR="00705A94">
        <w:t>light</w:t>
      </w:r>
      <w:r w:rsidR="002411B3">
        <w:t xml:space="preserve"> </w:t>
      </w:r>
      <w:r w:rsidR="00705A94">
        <w:t>and</w:t>
      </w:r>
      <w:r w:rsidR="002411B3">
        <w:t xml:space="preserve"> </w:t>
      </w:r>
      <w:r w:rsidR="00705A94">
        <w:t>darkness.</w:t>
      </w:r>
      <w:r w:rsidR="002411B3">
        <w:t xml:space="preserve"> </w:t>
      </w:r>
      <w:r w:rsidR="00705A94">
        <w:t>Human</w:t>
      </w:r>
      <w:r w:rsidR="002411B3">
        <w:t xml:space="preserve"> </w:t>
      </w:r>
      <w:r w:rsidR="00705A94">
        <w:t>beings</w:t>
      </w:r>
      <w:r w:rsidR="002411B3">
        <w:t xml:space="preserve"> </w:t>
      </w:r>
      <w:r w:rsidR="00705A94">
        <w:t>are</w:t>
      </w:r>
      <w:r w:rsidR="002411B3">
        <w:t xml:space="preserve"> </w:t>
      </w:r>
      <w:r w:rsidR="00705A94">
        <w:t>the</w:t>
      </w:r>
      <w:r w:rsidR="002411B3">
        <w:t xml:space="preserve"> </w:t>
      </w:r>
      <w:r w:rsidR="00705A94">
        <w:t>kind</w:t>
      </w:r>
      <w:r w:rsidR="002411B3">
        <w:t xml:space="preserve"> </w:t>
      </w:r>
      <w:r w:rsidR="00705A94">
        <w:t>of</w:t>
      </w:r>
      <w:r w:rsidR="002411B3">
        <w:t xml:space="preserve"> </w:t>
      </w:r>
      <w:r w:rsidR="00705A94">
        <w:t>beings</w:t>
      </w:r>
      <w:r w:rsidR="002411B3">
        <w:t xml:space="preserve"> </w:t>
      </w:r>
      <w:r w:rsidR="00705A94">
        <w:t>who</w:t>
      </w:r>
      <w:r w:rsidR="002411B3">
        <w:t xml:space="preserve"> </w:t>
      </w:r>
      <w:r w:rsidR="00705A94">
        <w:t>oscillate</w:t>
      </w:r>
      <w:r w:rsidR="002411B3">
        <w:t xml:space="preserve"> </w:t>
      </w:r>
      <w:r w:rsidR="00705A94">
        <w:t>between</w:t>
      </w:r>
      <w:r w:rsidR="002411B3">
        <w:t xml:space="preserve"> </w:t>
      </w:r>
      <w:r w:rsidR="00705A94">
        <w:t>clear</w:t>
      </w:r>
      <w:r w:rsidR="002411B3">
        <w:t xml:space="preserve"> </w:t>
      </w:r>
      <w:r w:rsidR="00705A94">
        <w:t>enlightened</w:t>
      </w:r>
      <w:r w:rsidR="002411B3">
        <w:t xml:space="preserve"> </w:t>
      </w:r>
      <w:r w:rsidR="00705A94">
        <w:t>visions</w:t>
      </w:r>
      <w:r w:rsidR="002411B3">
        <w:t xml:space="preserve"> </w:t>
      </w:r>
      <w:r w:rsidR="00705A94">
        <w:t>and</w:t>
      </w:r>
      <w:r w:rsidR="002411B3">
        <w:t xml:space="preserve"> </w:t>
      </w:r>
      <w:r w:rsidR="00705A94">
        <w:t>darker,</w:t>
      </w:r>
      <w:r w:rsidR="002411B3">
        <w:t xml:space="preserve"> </w:t>
      </w:r>
      <w:r w:rsidR="00705A94">
        <w:t>more</w:t>
      </w:r>
      <w:r w:rsidR="002411B3">
        <w:t xml:space="preserve"> </w:t>
      </w:r>
      <w:r w:rsidR="00705A94">
        <w:t>obscure</w:t>
      </w:r>
      <w:r w:rsidR="002411B3">
        <w:t xml:space="preserve"> </w:t>
      </w:r>
      <w:r w:rsidR="00705A94">
        <w:t>musings.</w:t>
      </w:r>
      <w:r w:rsidR="002411B3">
        <w:t xml:space="preserve"> </w:t>
      </w:r>
      <w:r w:rsidR="00DE36BB">
        <w:t>Judaism</w:t>
      </w:r>
      <w:r w:rsidR="002411B3">
        <w:t xml:space="preserve"> </w:t>
      </w:r>
      <w:r w:rsidR="00DE36BB">
        <w:t>adequately</w:t>
      </w:r>
      <w:r w:rsidR="002411B3">
        <w:t xml:space="preserve"> </w:t>
      </w:r>
      <w:r w:rsidR="00DE36BB">
        <w:t>renders</w:t>
      </w:r>
      <w:r w:rsidR="002411B3">
        <w:t xml:space="preserve"> </w:t>
      </w:r>
      <w:r w:rsidR="00DE36BB">
        <w:t>this</w:t>
      </w:r>
      <w:r w:rsidR="002411B3">
        <w:t xml:space="preserve"> </w:t>
      </w:r>
      <w:r w:rsidR="00DE36BB">
        <w:t>condition</w:t>
      </w:r>
      <w:r w:rsidR="002411B3">
        <w:t xml:space="preserve"> </w:t>
      </w:r>
      <w:r w:rsidR="00DE36BB">
        <w:t>as</w:t>
      </w:r>
      <w:r w:rsidR="002411B3">
        <w:t xml:space="preserve"> </w:t>
      </w:r>
      <w:r w:rsidR="00DE36BB">
        <w:t>worthy</w:t>
      </w:r>
      <w:r w:rsidR="002411B3">
        <w:t xml:space="preserve"> </w:t>
      </w:r>
      <w:r w:rsidR="00DE36BB">
        <w:t>of</w:t>
      </w:r>
      <w:r w:rsidR="002411B3">
        <w:t xml:space="preserve"> </w:t>
      </w:r>
      <w:r w:rsidR="00DE36BB">
        <w:t>divine</w:t>
      </w:r>
      <w:r w:rsidR="002411B3">
        <w:t xml:space="preserve"> </w:t>
      </w:r>
      <w:r w:rsidR="00DE36BB">
        <w:t>love,</w:t>
      </w:r>
      <w:r w:rsidR="002411B3">
        <w:t xml:space="preserve"> </w:t>
      </w:r>
      <w:r w:rsidR="00DE36BB">
        <w:t>for</w:t>
      </w:r>
      <w:r w:rsidR="002411B3">
        <w:t xml:space="preserve"> </w:t>
      </w:r>
      <w:r w:rsidR="00DE36BB">
        <w:t>God</w:t>
      </w:r>
      <w:r w:rsidR="002411B3">
        <w:t xml:space="preserve"> </w:t>
      </w:r>
      <w:r w:rsidR="00DE36BB">
        <w:t>creates</w:t>
      </w:r>
      <w:r w:rsidR="002411B3">
        <w:t xml:space="preserve"> </w:t>
      </w:r>
      <w:r w:rsidR="00DE36BB">
        <w:t>a</w:t>
      </w:r>
      <w:r w:rsidR="002411B3">
        <w:t xml:space="preserve"> </w:t>
      </w:r>
      <w:r w:rsidR="00DE36BB">
        <w:t>person</w:t>
      </w:r>
      <w:r w:rsidR="002411B3">
        <w:t xml:space="preserve"> </w:t>
      </w:r>
      <w:r w:rsidR="00DE36BB">
        <w:t>both</w:t>
      </w:r>
      <w:r w:rsidR="002411B3">
        <w:t xml:space="preserve"> </w:t>
      </w:r>
      <w:r w:rsidR="00DE36BB">
        <w:t>carnal</w:t>
      </w:r>
      <w:r w:rsidR="002411B3">
        <w:t xml:space="preserve"> </w:t>
      </w:r>
      <w:r w:rsidR="00DE36BB">
        <w:t>and</w:t>
      </w:r>
      <w:r w:rsidR="002411B3">
        <w:t xml:space="preserve"> </w:t>
      </w:r>
      <w:r w:rsidR="00DE36BB">
        <w:t>spiritual.</w:t>
      </w:r>
      <w:r w:rsidR="002411B3">
        <w:t xml:space="preserve"> </w:t>
      </w:r>
      <w:r w:rsidR="00DE36BB">
        <w:t>Wyschogrod</w:t>
      </w:r>
      <w:r w:rsidR="002411B3">
        <w:t xml:space="preserve"> </w:t>
      </w:r>
      <w:r w:rsidR="00956A0F">
        <w:t>describes</w:t>
      </w:r>
      <w:r w:rsidR="002411B3">
        <w:t xml:space="preserve"> </w:t>
      </w:r>
      <w:r w:rsidR="00DE36BB">
        <w:t>Judaism</w:t>
      </w:r>
      <w:r w:rsidR="002411B3">
        <w:t xml:space="preserve"> </w:t>
      </w:r>
      <w:r w:rsidR="00DE36BB">
        <w:t>as</w:t>
      </w:r>
      <w:r w:rsidR="002411B3">
        <w:t xml:space="preserve"> </w:t>
      </w:r>
      <w:r w:rsidR="00DE36BB">
        <w:t>the</w:t>
      </w:r>
      <w:r w:rsidR="002411B3">
        <w:t xml:space="preserve"> </w:t>
      </w:r>
      <w:r w:rsidR="00DE36BB">
        <w:t>most</w:t>
      </w:r>
      <w:r w:rsidR="002411B3">
        <w:t xml:space="preserve"> </w:t>
      </w:r>
      <w:r w:rsidR="00DE36BB">
        <w:t>authe</w:t>
      </w:r>
      <w:r w:rsidR="00F86A6D">
        <w:t>ntic</w:t>
      </w:r>
      <w:r w:rsidR="002411B3">
        <w:t xml:space="preserve"> </w:t>
      </w:r>
      <w:r w:rsidR="00AE3201">
        <w:t>visual</w:t>
      </w:r>
      <w:r w:rsidR="002411B3">
        <w:t xml:space="preserve"> </w:t>
      </w:r>
      <w:r w:rsidR="00F86A6D">
        <w:t>expression</w:t>
      </w:r>
      <w:r w:rsidR="002411B3">
        <w:t xml:space="preserve"> </w:t>
      </w:r>
      <w:r w:rsidR="00F86A6D">
        <w:t>of</w:t>
      </w:r>
      <w:r w:rsidR="002411B3">
        <w:t xml:space="preserve"> </w:t>
      </w:r>
      <w:r w:rsidR="00F86A6D">
        <w:t>the</w:t>
      </w:r>
      <w:r w:rsidR="002411B3">
        <w:t xml:space="preserve"> </w:t>
      </w:r>
      <w:r w:rsidR="00F86A6D">
        <w:t>embodied</w:t>
      </w:r>
      <w:r w:rsidR="002411B3">
        <w:t xml:space="preserve"> </w:t>
      </w:r>
      <w:r w:rsidR="00F86A6D">
        <w:t>and</w:t>
      </w:r>
      <w:r w:rsidR="002411B3">
        <w:t xml:space="preserve"> </w:t>
      </w:r>
      <w:r w:rsidR="00F86A6D">
        <w:t>enlightened</w:t>
      </w:r>
      <w:r w:rsidR="002411B3">
        <w:t xml:space="preserve"> </w:t>
      </w:r>
      <w:r w:rsidR="00DE36BB">
        <w:t>human</w:t>
      </w:r>
      <w:r w:rsidR="002411B3">
        <w:t xml:space="preserve"> </w:t>
      </w:r>
      <w:r w:rsidR="00DE36BB">
        <w:t>condition.</w:t>
      </w:r>
      <w:r w:rsidR="002411B3">
        <w:t xml:space="preserve"> </w:t>
      </w:r>
      <w:r w:rsidR="00DE36BB">
        <w:t>This</w:t>
      </w:r>
      <w:r w:rsidR="002411B3">
        <w:t xml:space="preserve"> </w:t>
      </w:r>
      <w:r w:rsidR="00DE36BB">
        <w:t>sense</w:t>
      </w:r>
      <w:r w:rsidR="002411B3">
        <w:t xml:space="preserve"> </w:t>
      </w:r>
      <w:r w:rsidR="00DE36BB">
        <w:t>of</w:t>
      </w:r>
      <w:r w:rsidR="002411B3">
        <w:t xml:space="preserve"> </w:t>
      </w:r>
      <w:r w:rsidR="00956A0F">
        <w:t>Judaism</w:t>
      </w:r>
      <w:r w:rsidR="00C15081">
        <w:t>’</w:t>
      </w:r>
      <w:r w:rsidR="00956A0F">
        <w:t>s</w:t>
      </w:r>
      <w:r w:rsidR="002411B3">
        <w:t xml:space="preserve"> </w:t>
      </w:r>
      <w:r w:rsidR="00DE36BB">
        <w:t>authenticity</w:t>
      </w:r>
      <w:r w:rsidR="00F86A6D">
        <w:t>—that</w:t>
      </w:r>
      <w:r w:rsidR="002411B3">
        <w:t xml:space="preserve"> </w:t>
      </w:r>
      <w:r w:rsidR="00F86A6D">
        <w:t>it</w:t>
      </w:r>
      <w:r w:rsidR="002411B3">
        <w:t xml:space="preserve"> </w:t>
      </w:r>
      <w:r w:rsidR="00F86A6D">
        <w:t>adequately</w:t>
      </w:r>
      <w:r w:rsidR="002411B3">
        <w:t xml:space="preserve"> </w:t>
      </w:r>
      <w:r w:rsidR="00F86A6D">
        <w:t>portrays</w:t>
      </w:r>
      <w:r w:rsidR="002411B3">
        <w:t xml:space="preserve"> </w:t>
      </w:r>
      <w:r w:rsidR="00F86A6D">
        <w:t>the</w:t>
      </w:r>
      <w:r w:rsidR="002411B3">
        <w:t xml:space="preserve"> </w:t>
      </w:r>
      <w:r w:rsidR="00F86A6D">
        <w:t>human</w:t>
      </w:r>
      <w:r w:rsidR="002411B3">
        <w:t xml:space="preserve"> </w:t>
      </w:r>
      <w:r w:rsidR="00F86A6D">
        <w:t>existential</w:t>
      </w:r>
      <w:r w:rsidR="002411B3">
        <w:t xml:space="preserve"> </w:t>
      </w:r>
      <w:r w:rsidR="00F86A6D">
        <w:t>situation—</w:t>
      </w:r>
      <w:r w:rsidR="00AE3201">
        <w:t>confirms</w:t>
      </w:r>
      <w:r w:rsidR="002411B3">
        <w:t xml:space="preserve"> </w:t>
      </w:r>
      <w:r w:rsidR="00AE3201">
        <w:t>Jewish</w:t>
      </w:r>
      <w:r w:rsidR="002411B3">
        <w:t xml:space="preserve"> </w:t>
      </w:r>
      <w:r w:rsidR="00AE3201">
        <w:t>chosenness.</w:t>
      </w:r>
      <w:r w:rsidR="002411B3">
        <w:t xml:space="preserve"> </w:t>
      </w:r>
      <w:r w:rsidR="00DE36BB">
        <w:t>Wyschogrod</w:t>
      </w:r>
      <w:r w:rsidR="00C15081">
        <w:t>’</w:t>
      </w:r>
      <w:r w:rsidR="00DE36BB">
        <w:t>s</w:t>
      </w:r>
      <w:r w:rsidR="002411B3">
        <w:t xml:space="preserve"> </w:t>
      </w:r>
      <w:r w:rsidR="00210DD8">
        <w:t>fleshly</w:t>
      </w:r>
      <w:r w:rsidR="002411B3">
        <w:t xml:space="preserve"> </w:t>
      </w:r>
      <w:r w:rsidR="00210DD8">
        <w:t>Judaism</w:t>
      </w:r>
      <w:r w:rsidR="002411B3">
        <w:t xml:space="preserve"> </w:t>
      </w:r>
      <w:r w:rsidR="00210DD8">
        <w:t>reveals</w:t>
      </w:r>
      <w:r w:rsidR="002411B3">
        <w:t xml:space="preserve"> </w:t>
      </w:r>
      <w:r w:rsidR="00210DD8">
        <w:t>God</w:t>
      </w:r>
      <w:r w:rsidR="00C15081">
        <w:t>’</w:t>
      </w:r>
      <w:r w:rsidR="00210DD8">
        <w:t>s</w:t>
      </w:r>
      <w:r w:rsidR="002411B3">
        <w:t xml:space="preserve"> </w:t>
      </w:r>
      <w:r w:rsidR="00C56C39">
        <w:t>choice</w:t>
      </w:r>
      <w:r w:rsidR="002411B3">
        <w:t xml:space="preserve"> </w:t>
      </w:r>
      <w:r w:rsidR="00C56C39">
        <w:t>as</w:t>
      </w:r>
      <w:r w:rsidR="002411B3">
        <w:t xml:space="preserve"> </w:t>
      </w:r>
      <w:r w:rsidR="00C56C39">
        <w:t>appropriate</w:t>
      </w:r>
      <w:r w:rsidR="002411B3">
        <w:t xml:space="preserve"> </w:t>
      </w:r>
      <w:r w:rsidR="00C56C39">
        <w:t>and</w:t>
      </w:r>
      <w:r w:rsidR="002411B3">
        <w:t xml:space="preserve"> </w:t>
      </w:r>
      <w:r w:rsidR="00C56C39">
        <w:t>good;</w:t>
      </w:r>
      <w:r w:rsidR="002411B3">
        <w:t xml:space="preserve"> </w:t>
      </w:r>
      <w:r w:rsidR="00210DD8">
        <w:t>Israel</w:t>
      </w:r>
      <w:r w:rsidR="002411B3">
        <w:t xml:space="preserve"> </w:t>
      </w:r>
      <w:r w:rsidR="00210DD8">
        <w:t>turns</w:t>
      </w:r>
      <w:r w:rsidR="002411B3">
        <w:t xml:space="preserve"> </w:t>
      </w:r>
      <w:r w:rsidR="00210DD8">
        <w:t>out</w:t>
      </w:r>
      <w:r w:rsidR="002411B3">
        <w:t xml:space="preserve"> </w:t>
      </w:r>
      <w:r w:rsidR="00210DD8">
        <w:t>to</w:t>
      </w:r>
      <w:r w:rsidR="002411B3">
        <w:t xml:space="preserve"> </w:t>
      </w:r>
      <w:r w:rsidR="00210DD8">
        <w:t>be</w:t>
      </w:r>
      <w:r w:rsidR="002411B3">
        <w:t xml:space="preserve"> </w:t>
      </w:r>
      <w:r w:rsidR="00210DD8">
        <w:t>precisely</w:t>
      </w:r>
      <w:r w:rsidR="002411B3">
        <w:t xml:space="preserve"> </w:t>
      </w:r>
      <w:r w:rsidR="00210DD8">
        <w:t>the</w:t>
      </w:r>
      <w:r w:rsidR="002411B3">
        <w:t xml:space="preserve"> </w:t>
      </w:r>
      <w:r w:rsidR="00210DD8">
        <w:t>kind</w:t>
      </w:r>
      <w:r w:rsidR="002411B3">
        <w:t xml:space="preserve"> </w:t>
      </w:r>
      <w:r w:rsidR="00210DD8">
        <w:t>of</w:t>
      </w:r>
      <w:r w:rsidR="002411B3">
        <w:t xml:space="preserve"> </w:t>
      </w:r>
      <w:r w:rsidR="00210DD8">
        <w:t>people</w:t>
      </w:r>
      <w:r w:rsidR="002411B3">
        <w:t xml:space="preserve"> </w:t>
      </w:r>
      <w:r w:rsidR="00210DD8">
        <w:t>with</w:t>
      </w:r>
      <w:r w:rsidR="002411B3">
        <w:t xml:space="preserve"> </w:t>
      </w:r>
      <w:r w:rsidR="00210DD8">
        <w:t>whom</w:t>
      </w:r>
      <w:r w:rsidR="002411B3">
        <w:t xml:space="preserve"> </w:t>
      </w:r>
      <w:r w:rsidR="00210DD8">
        <w:t>God</w:t>
      </w:r>
      <w:r w:rsidR="002411B3">
        <w:t xml:space="preserve"> </w:t>
      </w:r>
      <w:r w:rsidR="00210DD8" w:rsidRPr="0075637D">
        <w:rPr>
          <w:i/>
        </w:rPr>
        <w:t>should</w:t>
      </w:r>
      <w:r w:rsidR="002411B3">
        <w:t xml:space="preserve"> </w:t>
      </w:r>
      <w:r w:rsidR="00210DD8">
        <w:t>fall</w:t>
      </w:r>
      <w:r w:rsidR="002411B3">
        <w:t xml:space="preserve"> </w:t>
      </w:r>
      <w:r w:rsidR="00210DD8">
        <w:t>in</w:t>
      </w:r>
      <w:r w:rsidR="002411B3">
        <w:t xml:space="preserve"> </w:t>
      </w:r>
      <w:r w:rsidR="00210DD8">
        <w:t>love.</w:t>
      </w:r>
      <w:r w:rsidR="002411B3">
        <w:t xml:space="preserve"> </w:t>
      </w:r>
      <w:r>
        <w:t>But</w:t>
      </w:r>
      <w:r w:rsidR="002411B3">
        <w:t xml:space="preserve"> </w:t>
      </w:r>
      <w:r>
        <w:t>this</w:t>
      </w:r>
      <w:r w:rsidR="002411B3">
        <w:t xml:space="preserve"> </w:t>
      </w:r>
      <w:r>
        <w:t>love</w:t>
      </w:r>
      <w:r w:rsidR="002411B3">
        <w:t xml:space="preserve"> </w:t>
      </w:r>
      <w:r>
        <w:t>story</w:t>
      </w:r>
      <w:r w:rsidR="002411B3">
        <w:t xml:space="preserve"> </w:t>
      </w:r>
      <w:r w:rsidR="00D95B30">
        <w:t>must</w:t>
      </w:r>
      <w:r w:rsidR="002411B3">
        <w:t xml:space="preserve"> </w:t>
      </w:r>
      <w:r w:rsidR="00D95B30">
        <w:t>end</w:t>
      </w:r>
      <w:r w:rsidR="002411B3">
        <w:t xml:space="preserve"> </w:t>
      </w:r>
      <w:r w:rsidR="00D95B30">
        <w:t>with</w:t>
      </w:r>
      <w:r w:rsidR="002411B3">
        <w:t xml:space="preserve"> </w:t>
      </w:r>
      <w:r w:rsidR="00D95B30">
        <w:t>the</w:t>
      </w:r>
      <w:r w:rsidR="002411B3">
        <w:t xml:space="preserve"> </w:t>
      </w:r>
      <w:r w:rsidR="00D95B30">
        <w:t>death</w:t>
      </w:r>
      <w:r w:rsidR="002411B3">
        <w:t xml:space="preserve"> </w:t>
      </w:r>
      <w:r w:rsidR="00D95B30">
        <w:t>of</w:t>
      </w:r>
      <w:r w:rsidR="002411B3">
        <w:t xml:space="preserve"> </w:t>
      </w:r>
      <w:r w:rsidR="00D95B30">
        <w:t>particular</w:t>
      </w:r>
      <w:r w:rsidR="002411B3">
        <w:t xml:space="preserve"> </w:t>
      </w:r>
      <w:r w:rsidR="00D95B30">
        <w:t>bodies,</w:t>
      </w:r>
      <w:r w:rsidR="002411B3">
        <w:t xml:space="preserve"> </w:t>
      </w:r>
      <w:r w:rsidR="00D95B30">
        <w:t>for</w:t>
      </w:r>
      <w:r w:rsidR="002411B3">
        <w:t xml:space="preserve"> </w:t>
      </w:r>
      <w:r w:rsidR="00D95B30">
        <w:t>it</w:t>
      </w:r>
      <w:r w:rsidR="002411B3">
        <w:t xml:space="preserve"> </w:t>
      </w:r>
      <w:r w:rsidR="00D95B30">
        <w:t>is</w:t>
      </w:r>
      <w:r w:rsidR="002411B3">
        <w:t xml:space="preserve"> </w:t>
      </w:r>
      <w:r w:rsidR="00D95B30">
        <w:t>both</w:t>
      </w:r>
      <w:r w:rsidR="002411B3">
        <w:t xml:space="preserve"> </w:t>
      </w:r>
      <w:r w:rsidR="00D95B30">
        <w:t>a</w:t>
      </w:r>
      <w:r w:rsidR="002411B3">
        <w:t xml:space="preserve"> </w:t>
      </w:r>
      <w:r w:rsidR="00D95B30">
        <w:t>human</w:t>
      </w:r>
      <w:r w:rsidR="002411B3">
        <w:t xml:space="preserve"> </w:t>
      </w:r>
      <w:r w:rsidR="00D95B30">
        <w:t>and</w:t>
      </w:r>
      <w:r w:rsidR="002411B3">
        <w:t xml:space="preserve"> </w:t>
      </w:r>
      <w:r w:rsidR="00D95B30">
        <w:t>divine</w:t>
      </w:r>
      <w:r w:rsidR="002411B3">
        <w:t xml:space="preserve"> </w:t>
      </w:r>
      <w:r w:rsidR="00D95B30">
        <w:t>narrative.</w:t>
      </w:r>
      <w:r w:rsidR="002411B3">
        <w:t xml:space="preserve"> </w:t>
      </w:r>
      <w:r w:rsidR="00D95B30">
        <w:t>If</w:t>
      </w:r>
      <w:r w:rsidR="002411B3">
        <w:t xml:space="preserve"> </w:t>
      </w:r>
      <w:r w:rsidR="00D95B30">
        <w:t>God</w:t>
      </w:r>
      <w:r w:rsidR="002411B3">
        <w:t xml:space="preserve"> </w:t>
      </w:r>
      <w:r w:rsidR="00D95B30">
        <w:t>establishes</w:t>
      </w:r>
      <w:r w:rsidR="002411B3">
        <w:t xml:space="preserve"> </w:t>
      </w:r>
      <w:r w:rsidR="00D95B30">
        <w:t>a</w:t>
      </w:r>
      <w:r w:rsidR="002411B3">
        <w:t xml:space="preserve"> </w:t>
      </w:r>
      <w:r w:rsidR="00D95B30">
        <w:t>visual</w:t>
      </w:r>
      <w:r w:rsidR="002411B3">
        <w:t xml:space="preserve"> </w:t>
      </w:r>
      <w:r w:rsidR="00D95B30">
        <w:t>presence</w:t>
      </w:r>
      <w:r w:rsidR="002411B3">
        <w:t xml:space="preserve"> </w:t>
      </w:r>
      <w:r w:rsidR="00D95B30">
        <w:t>in</w:t>
      </w:r>
      <w:r w:rsidR="002411B3">
        <w:t xml:space="preserve"> </w:t>
      </w:r>
      <w:r w:rsidR="00D95B30">
        <w:t>the</w:t>
      </w:r>
      <w:r w:rsidR="002411B3">
        <w:t xml:space="preserve"> </w:t>
      </w:r>
      <w:r w:rsidR="00D95B30">
        <w:t>people</w:t>
      </w:r>
      <w:r w:rsidR="002411B3">
        <w:t xml:space="preserve"> </w:t>
      </w:r>
      <w:r w:rsidR="00D95B30">
        <w:t>Israel,</w:t>
      </w:r>
      <w:r w:rsidR="002411B3">
        <w:t xml:space="preserve"> </w:t>
      </w:r>
      <w:r w:rsidR="00D95B30">
        <w:t>what</w:t>
      </w:r>
      <w:r w:rsidR="002411B3">
        <w:t xml:space="preserve"> </w:t>
      </w:r>
      <w:r w:rsidR="00D95B30">
        <w:t>happens</w:t>
      </w:r>
      <w:r w:rsidR="002411B3">
        <w:t xml:space="preserve"> </w:t>
      </w:r>
      <w:r w:rsidR="00D95B30">
        <w:t>to</w:t>
      </w:r>
      <w:r w:rsidR="002411B3">
        <w:t xml:space="preserve"> </w:t>
      </w:r>
      <w:r w:rsidR="00D95B30">
        <w:t>this</w:t>
      </w:r>
      <w:r w:rsidR="002411B3">
        <w:t xml:space="preserve"> </w:t>
      </w:r>
      <w:r w:rsidR="00D95B30">
        <w:t>God</w:t>
      </w:r>
      <w:r w:rsidR="002411B3">
        <w:t xml:space="preserve"> </w:t>
      </w:r>
      <w:r w:rsidR="00D95B30">
        <w:t>when</w:t>
      </w:r>
      <w:r w:rsidR="002411B3">
        <w:t xml:space="preserve"> </w:t>
      </w:r>
      <w:r w:rsidR="00D95B30">
        <w:t>one</w:t>
      </w:r>
      <w:r w:rsidR="002411B3">
        <w:t xml:space="preserve"> </w:t>
      </w:r>
      <w:r w:rsidR="00D95B30">
        <w:t>of</w:t>
      </w:r>
      <w:r w:rsidR="002411B3">
        <w:t xml:space="preserve"> </w:t>
      </w:r>
      <w:r w:rsidR="00D95B30">
        <w:t>Israel</w:t>
      </w:r>
      <w:r w:rsidR="002411B3">
        <w:t xml:space="preserve"> </w:t>
      </w:r>
      <w:r w:rsidR="00D95B30">
        <w:t>dies,</w:t>
      </w:r>
      <w:r w:rsidR="002411B3">
        <w:t xml:space="preserve"> </w:t>
      </w:r>
      <w:r w:rsidR="00D95B30">
        <w:t>and</w:t>
      </w:r>
      <w:r w:rsidR="002411B3">
        <w:t xml:space="preserve"> </w:t>
      </w:r>
      <w:r w:rsidR="00D95B30">
        <w:t>the</w:t>
      </w:r>
      <w:r w:rsidR="002411B3">
        <w:t xml:space="preserve"> </w:t>
      </w:r>
      <w:r w:rsidR="00D95B30">
        <w:t>corpse</w:t>
      </w:r>
      <w:r w:rsidR="002411B3">
        <w:t xml:space="preserve"> </w:t>
      </w:r>
      <w:r w:rsidR="00D95B30">
        <w:t>lies</w:t>
      </w:r>
      <w:r w:rsidR="002411B3">
        <w:t xml:space="preserve"> </w:t>
      </w:r>
      <w:r w:rsidR="00D95B30">
        <w:t>inert</w:t>
      </w:r>
      <w:r w:rsidR="002411B3">
        <w:t xml:space="preserve"> </w:t>
      </w:r>
      <w:r w:rsidR="00D95B30">
        <w:t>before</w:t>
      </w:r>
      <w:r w:rsidR="002411B3">
        <w:t xml:space="preserve"> </w:t>
      </w:r>
      <w:r w:rsidR="00D95B30">
        <w:t>a</w:t>
      </w:r>
      <w:r w:rsidR="002411B3">
        <w:t xml:space="preserve"> </w:t>
      </w:r>
      <w:r w:rsidR="00D95B30">
        <w:t>gazing</w:t>
      </w:r>
      <w:r w:rsidR="002411B3">
        <w:t xml:space="preserve"> </w:t>
      </w:r>
      <w:r w:rsidR="00D95B30">
        <w:t>spectator?</w:t>
      </w:r>
      <w:r w:rsidR="002411B3">
        <w:t xml:space="preserve"> </w:t>
      </w:r>
      <w:r w:rsidR="00D95B30">
        <w:t>This</w:t>
      </w:r>
      <w:r w:rsidR="002411B3">
        <w:t xml:space="preserve"> </w:t>
      </w:r>
      <w:r w:rsidR="00D95B30">
        <w:t>is</w:t>
      </w:r>
      <w:r w:rsidR="002411B3">
        <w:t xml:space="preserve"> </w:t>
      </w:r>
      <w:r w:rsidR="00D95B30">
        <w:t>the</w:t>
      </w:r>
      <w:r w:rsidR="002411B3">
        <w:t xml:space="preserve"> </w:t>
      </w:r>
      <w:r w:rsidR="00D95B30">
        <w:t>limit</w:t>
      </w:r>
      <w:r w:rsidR="002411B3">
        <w:t xml:space="preserve"> </w:t>
      </w:r>
      <w:r w:rsidR="00D95B30">
        <w:t>case</w:t>
      </w:r>
      <w:r w:rsidR="002411B3">
        <w:t xml:space="preserve"> </w:t>
      </w:r>
      <w:r w:rsidR="00D95B30">
        <w:t>for</w:t>
      </w:r>
      <w:r w:rsidR="002411B3">
        <w:t xml:space="preserve"> </w:t>
      </w:r>
      <w:r w:rsidR="00D95B30">
        <w:t>Wyschogrod</w:t>
      </w:r>
      <w:r w:rsidR="00C15081">
        <w:t>’</w:t>
      </w:r>
      <w:r w:rsidR="00D95B30">
        <w:t>s</w:t>
      </w:r>
      <w:r w:rsidR="002411B3">
        <w:t xml:space="preserve"> </w:t>
      </w:r>
      <w:r w:rsidR="00D95B30">
        <w:t>sensual</w:t>
      </w:r>
      <w:r w:rsidR="002411B3">
        <w:t xml:space="preserve"> </w:t>
      </w:r>
      <w:r w:rsidR="00D95B30">
        <w:t>and</w:t>
      </w:r>
      <w:r w:rsidR="002411B3">
        <w:t xml:space="preserve"> </w:t>
      </w:r>
      <w:r w:rsidR="00D95B30">
        <w:t>visual</w:t>
      </w:r>
      <w:r w:rsidR="002411B3">
        <w:t xml:space="preserve"> </w:t>
      </w:r>
      <w:r w:rsidR="00D95B30">
        <w:t>account</w:t>
      </w:r>
      <w:r w:rsidR="002411B3">
        <w:t xml:space="preserve"> </w:t>
      </w:r>
      <w:r w:rsidR="00D95B30">
        <w:t>of</w:t>
      </w:r>
      <w:r w:rsidR="002411B3">
        <w:t xml:space="preserve"> </w:t>
      </w:r>
      <w:r w:rsidR="00D95B30">
        <w:t>Jewish</w:t>
      </w:r>
      <w:r w:rsidR="002411B3">
        <w:t xml:space="preserve"> </w:t>
      </w:r>
      <w:r w:rsidR="00D95B30">
        <w:t>election,</w:t>
      </w:r>
      <w:r w:rsidR="002411B3">
        <w:t xml:space="preserve"> </w:t>
      </w:r>
      <w:r w:rsidR="00D95B30">
        <w:t>and</w:t>
      </w:r>
      <w:r w:rsidR="002411B3">
        <w:t xml:space="preserve"> </w:t>
      </w:r>
      <w:r w:rsidR="00D95B30">
        <w:t>one</w:t>
      </w:r>
      <w:r w:rsidR="002411B3">
        <w:t xml:space="preserve"> </w:t>
      </w:r>
      <w:r w:rsidR="00D95B30">
        <w:t>that</w:t>
      </w:r>
      <w:r w:rsidR="002411B3">
        <w:t xml:space="preserve"> </w:t>
      </w:r>
      <w:r w:rsidR="00D95B30">
        <w:t>ties</w:t>
      </w:r>
      <w:r w:rsidR="002411B3">
        <w:t xml:space="preserve"> </w:t>
      </w:r>
      <w:r w:rsidR="00D95B30">
        <w:t>him</w:t>
      </w:r>
      <w:r w:rsidR="002411B3">
        <w:t xml:space="preserve"> </w:t>
      </w:r>
      <w:r w:rsidR="00D95B30">
        <w:t>to</w:t>
      </w:r>
      <w:r w:rsidR="002411B3">
        <w:t xml:space="preserve"> </w:t>
      </w:r>
      <w:r w:rsidR="00D95B30">
        <w:t>Christian</w:t>
      </w:r>
      <w:r w:rsidR="002411B3">
        <w:t xml:space="preserve"> </w:t>
      </w:r>
      <w:r w:rsidR="00D95B30">
        <w:t>incarnational</w:t>
      </w:r>
      <w:r w:rsidR="002411B3">
        <w:t xml:space="preserve"> </w:t>
      </w:r>
      <w:r w:rsidR="00D95B30">
        <w:t>theology.</w:t>
      </w:r>
      <w:r w:rsidR="002411B3">
        <w:t xml:space="preserve"> </w:t>
      </w:r>
      <w:r w:rsidR="002E7C88">
        <w:t>If</w:t>
      </w:r>
      <w:r w:rsidR="002411B3">
        <w:t xml:space="preserve"> </w:t>
      </w:r>
      <w:r w:rsidR="002E7C88">
        <w:t>persons</w:t>
      </w:r>
      <w:r w:rsidR="002411B3">
        <w:t xml:space="preserve"> </w:t>
      </w:r>
      <w:r w:rsidR="002E7C88">
        <w:t>can</w:t>
      </w:r>
      <w:r w:rsidR="002411B3">
        <w:t xml:space="preserve"> </w:t>
      </w:r>
      <w:r w:rsidR="002E7C88">
        <w:t>still</w:t>
      </w:r>
      <w:r w:rsidR="002411B3">
        <w:t xml:space="preserve"> </w:t>
      </w:r>
      <w:r w:rsidR="002E7C88">
        <w:t>recognize</w:t>
      </w:r>
      <w:r w:rsidR="002411B3">
        <w:t xml:space="preserve"> </w:t>
      </w:r>
      <w:r w:rsidR="002E7C88">
        <w:t>God</w:t>
      </w:r>
      <w:r w:rsidR="00C15081">
        <w:t>’</w:t>
      </w:r>
      <w:r w:rsidR="002E7C88">
        <w:t>s</w:t>
      </w:r>
      <w:r w:rsidR="002411B3">
        <w:t xml:space="preserve"> </w:t>
      </w:r>
      <w:r w:rsidR="002E7C88">
        <w:t>presence</w:t>
      </w:r>
      <w:r w:rsidR="002411B3">
        <w:t xml:space="preserve"> </w:t>
      </w:r>
      <w:r w:rsidR="002E7C88">
        <w:t>in</w:t>
      </w:r>
      <w:r w:rsidR="002411B3">
        <w:t xml:space="preserve"> </w:t>
      </w:r>
      <w:r w:rsidR="002E7C88">
        <w:t>a</w:t>
      </w:r>
      <w:r w:rsidR="002411B3">
        <w:t xml:space="preserve"> </w:t>
      </w:r>
      <w:r w:rsidR="002E7C88">
        <w:t>dead,</w:t>
      </w:r>
      <w:r w:rsidR="002411B3">
        <w:t xml:space="preserve"> </w:t>
      </w:r>
      <w:r w:rsidR="002E7C88">
        <w:t>chosen</w:t>
      </w:r>
      <w:r w:rsidR="002411B3">
        <w:t xml:space="preserve"> </w:t>
      </w:r>
      <w:r w:rsidR="002E7C88">
        <w:t>body,</w:t>
      </w:r>
      <w:r w:rsidR="002411B3">
        <w:t xml:space="preserve"> </w:t>
      </w:r>
      <w:r w:rsidR="002E7C88">
        <w:t>then</w:t>
      </w:r>
      <w:r w:rsidR="002411B3">
        <w:t xml:space="preserve"> </w:t>
      </w:r>
      <w:r w:rsidR="002E7C88">
        <w:t>even</w:t>
      </w:r>
      <w:r w:rsidR="002411B3">
        <w:t xml:space="preserve"> </w:t>
      </w:r>
      <w:r w:rsidR="002E7C88">
        <w:t>God</w:t>
      </w:r>
      <w:r w:rsidR="002411B3">
        <w:t xml:space="preserve"> </w:t>
      </w:r>
      <w:r w:rsidR="002E7C88">
        <w:t>feels</w:t>
      </w:r>
      <w:r w:rsidR="002411B3">
        <w:t xml:space="preserve"> </w:t>
      </w:r>
      <w:r w:rsidR="002E7C88">
        <w:t>the</w:t>
      </w:r>
      <w:r w:rsidR="002411B3">
        <w:t xml:space="preserve"> </w:t>
      </w:r>
      <w:r w:rsidR="002E7C88">
        <w:t>pain</w:t>
      </w:r>
      <w:r w:rsidR="002411B3">
        <w:t xml:space="preserve"> </w:t>
      </w:r>
      <w:r w:rsidR="002E7C88">
        <w:t>and</w:t>
      </w:r>
      <w:r w:rsidR="002411B3">
        <w:t xml:space="preserve"> </w:t>
      </w:r>
      <w:r w:rsidR="002E7C88">
        <w:t>terror</w:t>
      </w:r>
      <w:r w:rsidR="002411B3">
        <w:t xml:space="preserve"> </w:t>
      </w:r>
      <w:r w:rsidR="002E7C88">
        <w:t>of</w:t>
      </w:r>
      <w:r w:rsidR="002411B3">
        <w:t xml:space="preserve"> </w:t>
      </w:r>
      <w:r w:rsidR="002E7C88">
        <w:t>a</w:t>
      </w:r>
      <w:r w:rsidR="002411B3">
        <w:t xml:space="preserve"> </w:t>
      </w:r>
      <w:r w:rsidR="002E7C88">
        <w:t>dark</w:t>
      </w:r>
      <w:r w:rsidR="002411B3">
        <w:t xml:space="preserve"> </w:t>
      </w:r>
      <w:r w:rsidR="002E7C88">
        <w:t>mortality.</w:t>
      </w:r>
      <w:r w:rsidR="002411B3">
        <w:t xml:space="preserve"> </w:t>
      </w:r>
      <w:r w:rsidR="0033561E">
        <w:t>God</w:t>
      </w:r>
      <w:r w:rsidR="00C15081">
        <w:t>’</w:t>
      </w:r>
      <w:r w:rsidR="0033561E">
        <w:t>s</w:t>
      </w:r>
      <w:r w:rsidR="002411B3">
        <w:t xml:space="preserve"> </w:t>
      </w:r>
      <w:r w:rsidR="0033561E">
        <w:t>visual</w:t>
      </w:r>
      <w:r w:rsidR="002411B3">
        <w:t xml:space="preserve"> </w:t>
      </w:r>
      <w:r w:rsidR="0033561E">
        <w:t>presence</w:t>
      </w:r>
      <w:r w:rsidR="002411B3">
        <w:t xml:space="preserve"> </w:t>
      </w:r>
      <w:r w:rsidR="0033561E">
        <w:t>in</w:t>
      </w:r>
      <w:r w:rsidR="002411B3">
        <w:t xml:space="preserve"> </w:t>
      </w:r>
      <w:r w:rsidR="0033561E">
        <w:t>the</w:t>
      </w:r>
      <w:r w:rsidR="002411B3">
        <w:t xml:space="preserve"> </w:t>
      </w:r>
      <w:r w:rsidR="0033561E">
        <w:t>chosen</w:t>
      </w:r>
      <w:r w:rsidR="002411B3">
        <w:t xml:space="preserve"> </w:t>
      </w:r>
      <w:r w:rsidR="0033561E">
        <w:t>people</w:t>
      </w:r>
      <w:r w:rsidR="002411B3">
        <w:t xml:space="preserve"> </w:t>
      </w:r>
      <w:r w:rsidR="0033561E">
        <w:t>is</w:t>
      </w:r>
      <w:r w:rsidR="002411B3">
        <w:t xml:space="preserve"> </w:t>
      </w:r>
      <w:r w:rsidR="0033561E">
        <w:t>permanent</w:t>
      </w:r>
      <w:r w:rsidR="002411B3">
        <w:t xml:space="preserve"> </w:t>
      </w:r>
      <w:r w:rsidR="0033561E">
        <w:t>heritage</w:t>
      </w:r>
      <w:r w:rsidR="002411B3">
        <w:t xml:space="preserve"> </w:t>
      </w:r>
      <w:r w:rsidR="0033561E">
        <w:t>and</w:t>
      </w:r>
      <w:r w:rsidR="002411B3">
        <w:t xml:space="preserve"> </w:t>
      </w:r>
      <w:r w:rsidR="0033561E">
        <w:t>authentic</w:t>
      </w:r>
      <w:r w:rsidR="002411B3">
        <w:t xml:space="preserve"> </w:t>
      </w:r>
      <w:r w:rsidR="0033561E">
        <w:t>indwelling</w:t>
      </w:r>
      <w:r w:rsidR="002411B3">
        <w:t xml:space="preserve"> </w:t>
      </w:r>
      <w:r w:rsidR="0033561E">
        <w:t>where</w:t>
      </w:r>
      <w:r w:rsidR="002411B3">
        <w:t xml:space="preserve"> </w:t>
      </w:r>
      <w:r w:rsidR="0033561E">
        <w:t>death</w:t>
      </w:r>
      <w:r w:rsidR="002411B3">
        <w:t xml:space="preserve"> </w:t>
      </w:r>
      <w:r w:rsidR="0033561E">
        <w:t>loses</w:t>
      </w:r>
      <w:r w:rsidR="002411B3">
        <w:t xml:space="preserve"> </w:t>
      </w:r>
      <w:r w:rsidR="0033561E">
        <w:t>its</w:t>
      </w:r>
      <w:r w:rsidR="002411B3">
        <w:t xml:space="preserve"> </w:t>
      </w:r>
      <w:r w:rsidR="000F1B05">
        <w:t>mortal</w:t>
      </w:r>
      <w:r w:rsidR="002411B3">
        <w:t xml:space="preserve"> </w:t>
      </w:r>
      <w:r w:rsidR="0033561E">
        <w:t>sting.</w:t>
      </w:r>
      <w:r w:rsidR="002411B3">
        <w:t xml:space="preserve"> </w:t>
      </w:r>
    </w:p>
    <w:p w:rsidR="00367A79" w:rsidRDefault="00C56C39" w:rsidP="007F56DB">
      <w:pPr>
        <w:spacing w:line="480" w:lineRule="auto"/>
        <w:ind w:firstLine="720"/>
      </w:pPr>
      <w:r>
        <w:t>But</w:t>
      </w:r>
      <w:r w:rsidR="002411B3">
        <w:t xml:space="preserve"> </w:t>
      </w:r>
      <w:r>
        <w:t>death</w:t>
      </w:r>
      <w:r w:rsidR="002411B3">
        <w:t xml:space="preserve"> </w:t>
      </w:r>
      <w:r>
        <w:t>fails</w:t>
      </w:r>
      <w:r w:rsidR="002411B3">
        <w:t xml:space="preserve"> </w:t>
      </w:r>
      <w:r>
        <w:t>to</w:t>
      </w:r>
      <w:r w:rsidR="002411B3">
        <w:t xml:space="preserve"> </w:t>
      </w:r>
      <w:r>
        <w:t>lose</w:t>
      </w:r>
      <w:r w:rsidR="002411B3">
        <w:t xml:space="preserve"> </w:t>
      </w:r>
      <w:r>
        <w:t>its</w:t>
      </w:r>
      <w:r w:rsidR="002411B3">
        <w:t xml:space="preserve"> </w:t>
      </w:r>
      <w:r>
        <w:t>sting</w:t>
      </w:r>
      <w:r w:rsidR="002411B3">
        <w:t xml:space="preserve"> </w:t>
      </w:r>
      <w:r>
        <w:t>for</w:t>
      </w:r>
      <w:r w:rsidR="002411B3">
        <w:t xml:space="preserve"> </w:t>
      </w:r>
      <w:r w:rsidR="000145E7">
        <w:t>those</w:t>
      </w:r>
      <w:r w:rsidR="002411B3">
        <w:t xml:space="preserve"> </w:t>
      </w:r>
      <w:r w:rsidR="000145E7">
        <w:t>who</w:t>
      </w:r>
      <w:r w:rsidR="002411B3">
        <w:t xml:space="preserve"> </w:t>
      </w:r>
      <w:r w:rsidR="000145E7">
        <w:t>seek</w:t>
      </w:r>
      <w:r w:rsidR="002411B3">
        <w:t xml:space="preserve"> </w:t>
      </w:r>
      <w:r w:rsidR="000145E7">
        <w:t>entrance</w:t>
      </w:r>
      <w:r w:rsidR="002411B3">
        <w:t xml:space="preserve"> </w:t>
      </w:r>
      <w:r w:rsidR="000145E7">
        <w:t>from</w:t>
      </w:r>
      <w:r w:rsidR="002411B3">
        <w:t xml:space="preserve"> </w:t>
      </w:r>
      <w:r w:rsidR="000145E7">
        <w:t>outside.</w:t>
      </w:r>
      <w:r w:rsidR="002411B3">
        <w:t xml:space="preserve"> </w:t>
      </w:r>
      <w:r w:rsidR="000145E7">
        <w:t>Wyschogrod</w:t>
      </w:r>
      <w:r w:rsidR="002411B3">
        <w:t xml:space="preserve"> </w:t>
      </w:r>
      <w:r w:rsidR="000145E7">
        <w:t>exposes</w:t>
      </w:r>
      <w:r w:rsidR="002411B3">
        <w:t xml:space="preserve"> </w:t>
      </w:r>
      <w:r w:rsidR="000145E7">
        <w:t>a</w:t>
      </w:r>
      <w:r w:rsidR="002411B3">
        <w:t xml:space="preserve"> </w:t>
      </w:r>
      <w:r w:rsidR="000145E7">
        <w:t>profound</w:t>
      </w:r>
      <w:r w:rsidR="002411B3">
        <w:t xml:space="preserve"> </w:t>
      </w:r>
      <w:r w:rsidR="000145E7">
        <w:t>mistrust</w:t>
      </w:r>
      <w:r w:rsidR="002411B3">
        <w:t xml:space="preserve"> </w:t>
      </w:r>
      <w:r w:rsidR="000145E7">
        <w:t>of</w:t>
      </w:r>
      <w:r w:rsidR="002411B3">
        <w:t xml:space="preserve"> </w:t>
      </w:r>
      <w:r w:rsidR="000145E7">
        <w:t>converts</w:t>
      </w:r>
      <w:r w:rsidR="002411B3">
        <w:t xml:space="preserve"> </w:t>
      </w:r>
      <w:r w:rsidR="000145E7">
        <w:t>to</w:t>
      </w:r>
      <w:r w:rsidR="002411B3">
        <w:t xml:space="preserve"> </w:t>
      </w:r>
      <w:r w:rsidR="000145E7">
        <w:t>Judaism,</w:t>
      </w:r>
      <w:r w:rsidR="002411B3">
        <w:t xml:space="preserve"> </w:t>
      </w:r>
      <w:r w:rsidR="000145E7">
        <w:t>and</w:t>
      </w:r>
      <w:r w:rsidR="002411B3">
        <w:t xml:space="preserve"> </w:t>
      </w:r>
      <w:r w:rsidR="000145E7">
        <w:t>he</w:t>
      </w:r>
      <w:r w:rsidR="002411B3">
        <w:t xml:space="preserve"> </w:t>
      </w:r>
      <w:r w:rsidR="000145E7">
        <w:t>seeks</w:t>
      </w:r>
      <w:r w:rsidR="002411B3">
        <w:t xml:space="preserve"> </w:t>
      </w:r>
      <w:r w:rsidR="000145E7">
        <w:t>to</w:t>
      </w:r>
      <w:r w:rsidR="002411B3">
        <w:t xml:space="preserve"> </w:t>
      </w:r>
      <w:r w:rsidR="000145E7">
        <w:t>limit</w:t>
      </w:r>
      <w:r w:rsidR="002411B3">
        <w:t xml:space="preserve"> </w:t>
      </w:r>
      <w:r w:rsidR="000145E7">
        <w:t>their</w:t>
      </w:r>
      <w:r w:rsidR="002411B3">
        <w:t xml:space="preserve"> </w:t>
      </w:r>
      <w:r w:rsidR="000145E7">
        <w:t>numbers.</w:t>
      </w:r>
      <w:r w:rsidR="002411B3">
        <w:t xml:space="preserve"> </w:t>
      </w:r>
      <w:r w:rsidR="000145E7">
        <w:t>I</w:t>
      </w:r>
      <w:r w:rsidR="002411B3">
        <w:t xml:space="preserve"> </w:t>
      </w:r>
      <w:r w:rsidR="000145E7">
        <w:t>take</w:t>
      </w:r>
      <w:r w:rsidR="002411B3">
        <w:t xml:space="preserve"> </w:t>
      </w:r>
      <w:r w:rsidR="000145E7">
        <w:t>this</w:t>
      </w:r>
      <w:r w:rsidR="002411B3">
        <w:t xml:space="preserve"> </w:t>
      </w:r>
      <w:r w:rsidR="000145E7">
        <w:t>to</w:t>
      </w:r>
      <w:r w:rsidR="002411B3">
        <w:t xml:space="preserve"> </w:t>
      </w:r>
      <w:r w:rsidR="000145E7">
        <w:t>be</w:t>
      </w:r>
      <w:r w:rsidR="002411B3">
        <w:t xml:space="preserve"> </w:t>
      </w:r>
      <w:r w:rsidR="000145E7">
        <w:t>a</w:t>
      </w:r>
      <w:r w:rsidR="002411B3">
        <w:t xml:space="preserve"> </w:t>
      </w:r>
      <w:r w:rsidR="000145E7">
        <w:t>visual</w:t>
      </w:r>
      <w:r w:rsidR="002411B3">
        <w:t xml:space="preserve"> </w:t>
      </w:r>
      <w:r w:rsidR="000145E7">
        <w:t>problem</w:t>
      </w:r>
      <w:r w:rsidR="002411B3">
        <w:t xml:space="preserve"> </w:t>
      </w:r>
      <w:r w:rsidR="000145E7">
        <w:t>of</w:t>
      </w:r>
      <w:r w:rsidR="002411B3">
        <w:t xml:space="preserve"> </w:t>
      </w:r>
      <w:r w:rsidR="000145E7">
        <w:t>cultural</w:t>
      </w:r>
      <w:r w:rsidR="002411B3">
        <w:t xml:space="preserve"> </w:t>
      </w:r>
      <w:r w:rsidR="000145E7">
        <w:t>authenticity:</w:t>
      </w:r>
      <w:r w:rsidR="002411B3">
        <w:t xml:space="preserve"> </w:t>
      </w:r>
      <w:r w:rsidR="000145E7">
        <w:t>Jews</w:t>
      </w:r>
      <w:r w:rsidR="002411B3">
        <w:t xml:space="preserve"> </w:t>
      </w:r>
      <w:r w:rsidR="00F52638">
        <w:t>must</w:t>
      </w:r>
      <w:r w:rsidR="002411B3">
        <w:t xml:space="preserve"> </w:t>
      </w:r>
      <w:r w:rsidR="00F52638">
        <w:t>look</w:t>
      </w:r>
      <w:r w:rsidR="002411B3">
        <w:t xml:space="preserve"> </w:t>
      </w:r>
      <w:r w:rsidR="00F52638">
        <w:t>like</w:t>
      </w:r>
      <w:r w:rsidR="002411B3">
        <w:t xml:space="preserve"> </w:t>
      </w:r>
      <w:r w:rsidR="00F52638">
        <w:t>God</w:t>
      </w:r>
      <w:r w:rsidR="002411B3">
        <w:t xml:space="preserve"> </w:t>
      </w:r>
      <w:r w:rsidR="00F52638">
        <w:t>to</w:t>
      </w:r>
      <w:r w:rsidR="002411B3">
        <w:t xml:space="preserve"> </w:t>
      </w:r>
      <w:r w:rsidR="00F52638">
        <w:t>be</w:t>
      </w:r>
      <w:r w:rsidR="002411B3">
        <w:t xml:space="preserve"> </w:t>
      </w:r>
      <w:r w:rsidR="00F52638">
        <w:t>like</w:t>
      </w:r>
      <w:r w:rsidR="002411B3">
        <w:t xml:space="preserve"> </w:t>
      </w:r>
      <w:r w:rsidR="00F52638">
        <w:t>God</w:t>
      </w:r>
      <w:r w:rsidR="000145E7">
        <w:t>.</w:t>
      </w:r>
      <w:r w:rsidR="002411B3">
        <w:t xml:space="preserve"> </w:t>
      </w:r>
      <w:r w:rsidR="000D3C37">
        <w:t>Visual</w:t>
      </w:r>
      <w:r w:rsidR="002411B3">
        <w:t xml:space="preserve"> </w:t>
      </w:r>
      <w:r w:rsidR="000D3C37">
        <w:t>knowledge</w:t>
      </w:r>
      <w:r w:rsidR="002411B3">
        <w:t xml:space="preserve"> </w:t>
      </w:r>
      <w:r w:rsidR="000145E7">
        <w:t>translates</w:t>
      </w:r>
      <w:r w:rsidR="002411B3">
        <w:t xml:space="preserve"> </w:t>
      </w:r>
      <w:r w:rsidR="000145E7">
        <w:t>into</w:t>
      </w:r>
      <w:r w:rsidR="002411B3">
        <w:t xml:space="preserve"> </w:t>
      </w:r>
      <w:r w:rsidR="000145E7">
        <w:t>cultural</w:t>
      </w:r>
      <w:r w:rsidR="002411B3">
        <w:t xml:space="preserve"> </w:t>
      </w:r>
      <w:r w:rsidR="000145E7">
        <w:t>power,</w:t>
      </w:r>
      <w:r w:rsidR="002411B3">
        <w:t xml:space="preserve"> </w:t>
      </w:r>
      <w:r w:rsidR="000145E7">
        <w:t>for</w:t>
      </w:r>
      <w:r w:rsidR="002411B3">
        <w:t xml:space="preserve"> </w:t>
      </w:r>
      <w:r w:rsidR="000145E7">
        <w:t>Wyschogrod</w:t>
      </w:r>
      <w:r w:rsidR="002411B3">
        <w:t xml:space="preserve"> </w:t>
      </w:r>
      <w:r w:rsidR="000145E7">
        <w:t>limits</w:t>
      </w:r>
      <w:r w:rsidR="002411B3">
        <w:t xml:space="preserve"> </w:t>
      </w:r>
      <w:r w:rsidR="000145E7">
        <w:t>the</w:t>
      </w:r>
      <w:r w:rsidR="002411B3">
        <w:t xml:space="preserve"> </w:t>
      </w:r>
      <w:r w:rsidR="000145E7">
        <w:t>convert</w:t>
      </w:r>
      <w:r w:rsidR="00C15081">
        <w:t>’</w:t>
      </w:r>
      <w:r w:rsidR="000145E7">
        <w:t>s</w:t>
      </w:r>
      <w:r w:rsidR="002411B3">
        <w:t xml:space="preserve"> </w:t>
      </w:r>
      <w:r w:rsidR="000145E7">
        <w:t>access</w:t>
      </w:r>
      <w:r w:rsidR="002411B3">
        <w:t xml:space="preserve"> </w:t>
      </w:r>
      <w:r w:rsidR="000145E7">
        <w:t>to</w:t>
      </w:r>
      <w:r w:rsidR="002411B3">
        <w:t xml:space="preserve"> </w:t>
      </w:r>
      <w:r w:rsidR="000145E7">
        <w:t>Jewish</w:t>
      </w:r>
      <w:r w:rsidR="002411B3">
        <w:t xml:space="preserve"> </w:t>
      </w:r>
      <w:r w:rsidR="000145E7">
        <w:t>goods.</w:t>
      </w:r>
      <w:r w:rsidR="002411B3">
        <w:t xml:space="preserve"> </w:t>
      </w:r>
      <w:r w:rsidR="000145E7">
        <w:t>T</w:t>
      </w:r>
      <w:r w:rsidR="006139E7">
        <w:t>he</w:t>
      </w:r>
      <w:r w:rsidR="002411B3">
        <w:t xml:space="preserve"> </w:t>
      </w:r>
      <w:r w:rsidR="006139E7">
        <w:t>body</w:t>
      </w:r>
      <w:r w:rsidR="002411B3">
        <w:t xml:space="preserve"> </w:t>
      </w:r>
      <w:r w:rsidR="006139E7">
        <w:t>of</w:t>
      </w:r>
      <w:r w:rsidR="002411B3">
        <w:t xml:space="preserve"> </w:t>
      </w:r>
      <w:r w:rsidR="006139E7">
        <w:t>faith</w:t>
      </w:r>
      <w:r w:rsidR="002411B3">
        <w:t xml:space="preserve"> </w:t>
      </w:r>
      <w:r w:rsidR="006139E7">
        <w:t>as</w:t>
      </w:r>
      <w:r w:rsidR="002411B3">
        <w:t xml:space="preserve"> </w:t>
      </w:r>
      <w:r w:rsidR="00F815D2">
        <w:t>divi</w:t>
      </w:r>
      <w:r w:rsidR="000145E7">
        <w:t>n</w:t>
      </w:r>
      <w:r w:rsidR="00F815D2">
        <w:t>e</w:t>
      </w:r>
      <w:r w:rsidR="002411B3">
        <w:t xml:space="preserve"> </w:t>
      </w:r>
      <w:r w:rsidR="00F815D2">
        <w:t>presence</w:t>
      </w:r>
      <w:r w:rsidR="002411B3">
        <w:t xml:space="preserve"> </w:t>
      </w:r>
      <w:r w:rsidR="00F815D2">
        <w:t>is</w:t>
      </w:r>
      <w:r w:rsidR="002411B3">
        <w:t xml:space="preserve"> </w:t>
      </w:r>
      <w:r w:rsidR="00F815D2">
        <w:t>recognized</w:t>
      </w:r>
      <w:r w:rsidR="002411B3">
        <w:t xml:space="preserve"> </w:t>
      </w:r>
      <w:r w:rsidR="00F815D2">
        <w:t>by</w:t>
      </w:r>
      <w:r w:rsidR="002411B3">
        <w:t xml:space="preserve"> </w:t>
      </w:r>
      <w:r w:rsidR="00F815D2">
        <w:t>some,</w:t>
      </w:r>
      <w:r w:rsidR="002411B3">
        <w:t xml:space="preserve"> </w:t>
      </w:r>
      <w:r w:rsidR="00F815D2">
        <w:t>but</w:t>
      </w:r>
      <w:r w:rsidR="002411B3">
        <w:t xml:space="preserve"> </w:t>
      </w:r>
      <w:r w:rsidR="00F815D2">
        <w:t>not</w:t>
      </w:r>
      <w:r w:rsidR="002411B3">
        <w:t xml:space="preserve"> </w:t>
      </w:r>
      <w:r w:rsidR="00F815D2">
        <w:t>by</w:t>
      </w:r>
      <w:r w:rsidR="002411B3">
        <w:t xml:space="preserve"> </w:t>
      </w:r>
      <w:r w:rsidR="00F815D2">
        <w:t>all</w:t>
      </w:r>
      <w:r w:rsidR="002411B3">
        <w:t xml:space="preserve"> </w:t>
      </w:r>
      <w:r w:rsidR="00F815D2">
        <w:t>the</w:t>
      </w:r>
      <w:r w:rsidR="002411B3">
        <w:t xml:space="preserve"> </w:t>
      </w:r>
      <w:r w:rsidR="00F815D2">
        <w:t>people</w:t>
      </w:r>
      <w:r w:rsidR="002411B3">
        <w:t xml:space="preserve"> </w:t>
      </w:r>
      <w:r w:rsidR="006139E7">
        <w:t>Israel.</w:t>
      </w:r>
    </w:p>
    <w:p w:rsidR="00367A79" w:rsidRDefault="00367A79" w:rsidP="007F56DB">
      <w:pPr>
        <w:spacing w:line="480" w:lineRule="auto"/>
      </w:pPr>
    </w:p>
    <w:p w:rsidR="001F3AF1" w:rsidRPr="00C56C39" w:rsidRDefault="00C15081" w:rsidP="007F56DB">
      <w:pPr>
        <w:spacing w:line="480" w:lineRule="auto"/>
        <w:outlineLvl w:val="0"/>
      </w:pPr>
      <w:r>
        <w:lastRenderedPageBreak/>
        <w:t>&lt;a&gt;</w:t>
      </w:r>
      <w:r w:rsidR="003051EE" w:rsidRPr="00C56C39">
        <w:t>Situating</w:t>
      </w:r>
      <w:r w:rsidR="002411B3">
        <w:t xml:space="preserve"> </w:t>
      </w:r>
      <w:r w:rsidR="00367A79" w:rsidRPr="00C56C39">
        <w:t>Vision</w:t>
      </w:r>
      <w:r w:rsidR="002411B3">
        <w:t xml:space="preserve"> </w:t>
      </w:r>
      <w:r w:rsidR="003051EE" w:rsidRPr="00C56C39">
        <w:t>in</w:t>
      </w:r>
      <w:r w:rsidR="002411B3">
        <w:t xml:space="preserve"> </w:t>
      </w:r>
      <w:r w:rsidR="00367A79" w:rsidRPr="00C56C39">
        <w:t>the</w:t>
      </w:r>
      <w:r w:rsidR="002411B3">
        <w:t xml:space="preserve"> </w:t>
      </w:r>
      <w:r w:rsidR="00367A79" w:rsidRPr="00C56C39">
        <w:t>Self</w:t>
      </w:r>
      <w:r>
        <w:t>&lt;/a&gt;</w:t>
      </w:r>
    </w:p>
    <w:p w:rsidR="00E07758" w:rsidRDefault="007B13E8" w:rsidP="007F56DB">
      <w:pPr>
        <w:spacing w:line="480" w:lineRule="auto"/>
      </w:pPr>
      <w:r>
        <w:tab/>
      </w:r>
      <w:r w:rsidR="008639B4">
        <w:t>Structurally</w:t>
      </w:r>
      <w:r>
        <w:t>,</w:t>
      </w:r>
      <w:r w:rsidR="002411B3">
        <w:t xml:space="preserve"> </w:t>
      </w:r>
      <w:r>
        <w:t>Wyschogrod</w:t>
      </w:r>
      <w:r w:rsidR="00C15081">
        <w:t>’</w:t>
      </w:r>
      <w:r>
        <w:t>s</w:t>
      </w:r>
      <w:r w:rsidR="002411B3">
        <w:t xml:space="preserve"> </w:t>
      </w:r>
      <w:r>
        <w:rPr>
          <w:i/>
        </w:rPr>
        <w:t>The</w:t>
      </w:r>
      <w:r w:rsidR="002411B3">
        <w:rPr>
          <w:i/>
        </w:rPr>
        <w:t xml:space="preserve"> </w:t>
      </w:r>
      <w:r>
        <w:rPr>
          <w:i/>
        </w:rPr>
        <w:t>Body</w:t>
      </w:r>
      <w:r w:rsidR="002411B3">
        <w:rPr>
          <w:i/>
        </w:rPr>
        <w:t xml:space="preserve"> </w:t>
      </w:r>
      <w:r>
        <w:rPr>
          <w:i/>
        </w:rPr>
        <w:t>of</w:t>
      </w:r>
      <w:r w:rsidR="002411B3">
        <w:rPr>
          <w:i/>
        </w:rPr>
        <w:t xml:space="preserve"> </w:t>
      </w:r>
      <w:r>
        <w:rPr>
          <w:i/>
        </w:rPr>
        <w:t>Faith</w:t>
      </w:r>
      <w:r w:rsidR="002411B3">
        <w:t xml:space="preserve"> </w:t>
      </w:r>
      <w:r>
        <w:t>mimics</w:t>
      </w:r>
      <w:r w:rsidR="002411B3">
        <w:t xml:space="preserve"> </w:t>
      </w:r>
      <w:r>
        <w:t>Abraham</w:t>
      </w:r>
      <w:r w:rsidR="002411B3">
        <w:t xml:space="preserve"> </w:t>
      </w:r>
      <w:r>
        <w:t>Joshua</w:t>
      </w:r>
      <w:r w:rsidR="002411B3">
        <w:t xml:space="preserve"> </w:t>
      </w:r>
      <w:r>
        <w:t>Heschel</w:t>
      </w:r>
      <w:r w:rsidR="00C15081">
        <w:t>’</w:t>
      </w:r>
      <w:r>
        <w:t>s</w:t>
      </w:r>
      <w:r w:rsidR="002411B3">
        <w:t xml:space="preserve"> </w:t>
      </w:r>
      <w:r>
        <w:t>well-known</w:t>
      </w:r>
      <w:r w:rsidR="002411B3">
        <w:t xml:space="preserve"> </w:t>
      </w:r>
      <w:r>
        <w:t>rhetorical</w:t>
      </w:r>
      <w:r w:rsidR="002411B3">
        <w:t xml:space="preserve"> </w:t>
      </w:r>
      <w:r>
        <w:t>strategy:</w:t>
      </w:r>
      <w:r w:rsidR="002411B3">
        <w:t xml:space="preserve"> </w:t>
      </w:r>
      <w:r w:rsidR="00D43954">
        <w:t>reveal</w:t>
      </w:r>
      <w:r w:rsidR="002411B3">
        <w:t xml:space="preserve"> </w:t>
      </w:r>
      <w:r w:rsidR="00D43954">
        <w:t>the</w:t>
      </w:r>
      <w:r w:rsidR="002411B3">
        <w:t xml:space="preserve"> </w:t>
      </w:r>
      <w:r w:rsidR="00D43954">
        <w:t>nature</w:t>
      </w:r>
      <w:r w:rsidR="002411B3">
        <w:t xml:space="preserve"> </w:t>
      </w:r>
      <w:r w:rsidR="00D43954">
        <w:t>of</w:t>
      </w:r>
      <w:r w:rsidR="002411B3">
        <w:t xml:space="preserve"> </w:t>
      </w:r>
      <w:r w:rsidR="00D43954">
        <w:t>human</w:t>
      </w:r>
      <w:r w:rsidR="002411B3">
        <w:t xml:space="preserve"> </w:t>
      </w:r>
      <w:r w:rsidR="00D43954">
        <w:t>finitude</w:t>
      </w:r>
      <w:r w:rsidR="002411B3">
        <w:t xml:space="preserve"> </w:t>
      </w:r>
      <w:r w:rsidR="00D43954">
        <w:t>and</w:t>
      </w:r>
      <w:r w:rsidR="002411B3">
        <w:t xml:space="preserve"> </w:t>
      </w:r>
      <w:r w:rsidR="00D43954">
        <w:t>existence,</w:t>
      </w:r>
      <w:r w:rsidR="002411B3">
        <w:t xml:space="preserve"> </w:t>
      </w:r>
      <w:r w:rsidR="00D43954">
        <w:t>and</w:t>
      </w:r>
      <w:r w:rsidR="002411B3">
        <w:t xml:space="preserve"> </w:t>
      </w:r>
      <w:r w:rsidR="00D43954">
        <w:t>then</w:t>
      </w:r>
      <w:r w:rsidR="002411B3">
        <w:t xml:space="preserve"> </w:t>
      </w:r>
      <w:r w:rsidR="00D43954">
        <w:t>show</w:t>
      </w:r>
      <w:r w:rsidR="002411B3">
        <w:t xml:space="preserve"> </w:t>
      </w:r>
      <w:r w:rsidR="00D43954">
        <w:t>how</w:t>
      </w:r>
      <w:r w:rsidR="002411B3">
        <w:t xml:space="preserve"> </w:t>
      </w:r>
      <w:r w:rsidR="00D43954">
        <w:t>Judaism</w:t>
      </w:r>
      <w:r w:rsidR="002411B3">
        <w:t xml:space="preserve"> </w:t>
      </w:r>
      <w:r w:rsidR="00D43954">
        <w:t>adequately</w:t>
      </w:r>
      <w:r w:rsidR="002411B3">
        <w:t xml:space="preserve"> </w:t>
      </w:r>
      <w:r w:rsidR="00D43954">
        <w:t>responds</w:t>
      </w:r>
      <w:r w:rsidR="002411B3">
        <w:t xml:space="preserve"> </w:t>
      </w:r>
      <w:r w:rsidR="00D43954">
        <w:t>to</w:t>
      </w:r>
      <w:r w:rsidR="002411B3">
        <w:t xml:space="preserve"> </w:t>
      </w:r>
      <w:r w:rsidR="00D43954">
        <w:t>the</w:t>
      </w:r>
      <w:r w:rsidR="002411B3">
        <w:t xml:space="preserve"> </w:t>
      </w:r>
      <w:r w:rsidR="00D43954">
        <w:t>human</w:t>
      </w:r>
      <w:r w:rsidR="002411B3">
        <w:t xml:space="preserve"> </w:t>
      </w:r>
      <w:r w:rsidR="00D43954">
        <w:t>situation.</w:t>
      </w:r>
      <w:r w:rsidR="002411B3">
        <w:t xml:space="preserve"> </w:t>
      </w:r>
      <w:r w:rsidR="008639B4">
        <w:t>Like</w:t>
      </w:r>
      <w:r w:rsidR="002411B3">
        <w:t xml:space="preserve"> </w:t>
      </w:r>
      <w:r w:rsidR="008639B4">
        <w:t>Heschel</w:t>
      </w:r>
      <w:r w:rsidR="00D43954">
        <w:t>,</w:t>
      </w:r>
      <w:r w:rsidR="002411B3">
        <w:t xml:space="preserve"> </w:t>
      </w:r>
      <w:r w:rsidR="00D43954">
        <w:t>Wyschogrod</w:t>
      </w:r>
      <w:r w:rsidR="002411B3">
        <w:t xml:space="preserve"> </w:t>
      </w:r>
      <w:r w:rsidR="00D43954">
        <w:t>talks</w:t>
      </w:r>
      <w:r w:rsidR="002411B3">
        <w:t xml:space="preserve"> </w:t>
      </w:r>
      <w:r w:rsidR="00D43954">
        <w:t>about</w:t>
      </w:r>
      <w:r w:rsidR="002411B3">
        <w:t xml:space="preserve"> </w:t>
      </w:r>
      <w:r w:rsidR="00D43954">
        <w:t>God</w:t>
      </w:r>
      <w:r w:rsidR="00C15081">
        <w:t>’</w:t>
      </w:r>
      <w:r w:rsidR="00D43954">
        <w:t>s</w:t>
      </w:r>
      <w:r w:rsidR="002411B3">
        <w:t xml:space="preserve"> </w:t>
      </w:r>
      <w:r w:rsidR="00D43954">
        <w:t>pathos</w:t>
      </w:r>
      <w:r w:rsidR="002411B3">
        <w:t xml:space="preserve"> </w:t>
      </w:r>
      <w:r w:rsidR="00D43954">
        <w:t>and</w:t>
      </w:r>
      <w:r w:rsidR="002411B3">
        <w:t xml:space="preserve"> </w:t>
      </w:r>
      <w:r w:rsidR="00D43954">
        <w:t>suffering,</w:t>
      </w:r>
      <w:r w:rsidR="002411B3">
        <w:t xml:space="preserve"> </w:t>
      </w:r>
      <w:r w:rsidR="00D43954">
        <w:t>divine</w:t>
      </w:r>
      <w:r w:rsidR="002411B3">
        <w:t xml:space="preserve"> </w:t>
      </w:r>
      <w:r w:rsidR="00D43954">
        <w:t>sympathy</w:t>
      </w:r>
      <w:r w:rsidR="002411B3">
        <w:t xml:space="preserve"> </w:t>
      </w:r>
      <w:r w:rsidR="00D43954">
        <w:t>and</w:t>
      </w:r>
      <w:r w:rsidR="002411B3">
        <w:t xml:space="preserve"> </w:t>
      </w:r>
      <w:r w:rsidR="00D43954">
        <w:t>jealousy,</w:t>
      </w:r>
      <w:r w:rsidR="002411B3">
        <w:t xml:space="preserve"> </w:t>
      </w:r>
      <w:r w:rsidR="00390CB1">
        <w:t>and</w:t>
      </w:r>
      <w:r w:rsidR="002411B3">
        <w:t xml:space="preserve"> </w:t>
      </w:r>
      <w:r w:rsidR="00390CB1">
        <w:t>seeks</w:t>
      </w:r>
      <w:r w:rsidR="002411B3">
        <w:t xml:space="preserve"> </w:t>
      </w:r>
      <w:r w:rsidR="00D43954">
        <w:t>a</w:t>
      </w:r>
      <w:r w:rsidR="002411B3">
        <w:t xml:space="preserve"> </w:t>
      </w:r>
      <w:r w:rsidR="00D43954">
        <w:t>God</w:t>
      </w:r>
      <w:r w:rsidR="002411B3">
        <w:t xml:space="preserve"> </w:t>
      </w:r>
      <w:r w:rsidR="00D43954">
        <w:t>who</w:t>
      </w:r>
      <w:r w:rsidR="002411B3">
        <w:t xml:space="preserve"> </w:t>
      </w:r>
      <w:r w:rsidR="00D43954">
        <w:t>yearns</w:t>
      </w:r>
      <w:r w:rsidR="002411B3">
        <w:t xml:space="preserve"> </w:t>
      </w:r>
      <w:r w:rsidR="00D43954">
        <w:t>for</w:t>
      </w:r>
      <w:r w:rsidR="002411B3">
        <w:t xml:space="preserve"> </w:t>
      </w:r>
      <w:r w:rsidR="00D43954">
        <w:t>human</w:t>
      </w:r>
      <w:r w:rsidR="002411B3">
        <w:t xml:space="preserve"> </w:t>
      </w:r>
      <w:r w:rsidR="00D43954">
        <w:t>companionship.</w:t>
      </w:r>
      <w:r w:rsidR="002411B3">
        <w:t xml:space="preserve"> </w:t>
      </w:r>
      <w:r w:rsidR="00390CB1">
        <w:t>Wyschogrod</w:t>
      </w:r>
      <w:r w:rsidR="00C15081">
        <w:t>’</w:t>
      </w:r>
      <w:r w:rsidR="00390CB1">
        <w:t>s</w:t>
      </w:r>
      <w:r w:rsidR="002411B3">
        <w:t xml:space="preserve"> </w:t>
      </w:r>
      <w:r w:rsidR="00D43954">
        <w:t>God</w:t>
      </w:r>
      <w:r w:rsidR="002411B3">
        <w:t xml:space="preserve"> </w:t>
      </w:r>
      <w:r w:rsidR="00D43954">
        <w:t>is</w:t>
      </w:r>
      <w:r w:rsidR="002411B3">
        <w:t xml:space="preserve"> </w:t>
      </w:r>
      <w:r w:rsidR="00D43954">
        <w:t>not</w:t>
      </w:r>
      <w:r w:rsidR="002411B3">
        <w:t xml:space="preserve"> </w:t>
      </w:r>
      <w:r w:rsidR="00D43954">
        <w:t>an</w:t>
      </w:r>
      <w:r w:rsidR="002411B3">
        <w:t xml:space="preserve"> </w:t>
      </w:r>
      <w:r w:rsidR="00D43954">
        <w:t>unmoved</w:t>
      </w:r>
      <w:r w:rsidR="002411B3">
        <w:t xml:space="preserve"> </w:t>
      </w:r>
      <w:r w:rsidR="00D43954">
        <w:t>mover,</w:t>
      </w:r>
      <w:r w:rsidR="002411B3">
        <w:t xml:space="preserve"> </w:t>
      </w:r>
      <w:r w:rsidR="00D43954">
        <w:t>but</w:t>
      </w:r>
      <w:r w:rsidR="002411B3">
        <w:t xml:space="preserve"> </w:t>
      </w:r>
      <w:r w:rsidR="00D43954">
        <w:t>an</w:t>
      </w:r>
      <w:r w:rsidR="002411B3">
        <w:t xml:space="preserve"> </w:t>
      </w:r>
      <w:r w:rsidR="00D43954">
        <w:t>empathetic</w:t>
      </w:r>
      <w:r w:rsidR="002411B3">
        <w:t xml:space="preserve"> </w:t>
      </w:r>
      <w:r w:rsidR="00D43954">
        <w:t>personality—sometimes</w:t>
      </w:r>
      <w:r w:rsidR="002411B3">
        <w:t xml:space="preserve"> </w:t>
      </w:r>
      <w:r w:rsidR="00D43954">
        <w:t>mature,</w:t>
      </w:r>
      <w:r w:rsidR="002411B3">
        <w:t xml:space="preserve"> </w:t>
      </w:r>
      <w:r w:rsidR="00D43954">
        <w:t>but</w:t>
      </w:r>
      <w:r w:rsidR="002411B3">
        <w:t xml:space="preserve"> </w:t>
      </w:r>
      <w:r w:rsidR="00D43954">
        <w:t>other</w:t>
      </w:r>
      <w:r w:rsidR="002411B3">
        <w:t xml:space="preserve"> </w:t>
      </w:r>
      <w:r w:rsidR="00D43954">
        <w:t>times</w:t>
      </w:r>
      <w:r w:rsidR="002411B3">
        <w:t xml:space="preserve"> </w:t>
      </w:r>
      <w:r w:rsidR="00D43954">
        <w:t>vicious—who</w:t>
      </w:r>
      <w:r w:rsidR="002411B3">
        <w:t xml:space="preserve"> </w:t>
      </w:r>
      <w:r w:rsidR="00D43954">
        <w:t>falls</w:t>
      </w:r>
      <w:r w:rsidR="002411B3">
        <w:t xml:space="preserve"> </w:t>
      </w:r>
      <w:r w:rsidR="00D43954">
        <w:t>in</w:t>
      </w:r>
      <w:r w:rsidR="002411B3">
        <w:t xml:space="preserve"> </w:t>
      </w:r>
      <w:r w:rsidR="00D43954">
        <w:t>love</w:t>
      </w:r>
      <w:r w:rsidR="002411B3">
        <w:t xml:space="preserve"> </w:t>
      </w:r>
      <w:r w:rsidR="00D43954">
        <w:t>with</w:t>
      </w:r>
      <w:r w:rsidR="002411B3">
        <w:t xml:space="preserve"> </w:t>
      </w:r>
      <w:r w:rsidR="00D43954">
        <w:t>the</w:t>
      </w:r>
      <w:r w:rsidR="002411B3">
        <w:t xml:space="preserve"> </w:t>
      </w:r>
      <w:r w:rsidR="00D43954">
        <w:t>people</w:t>
      </w:r>
      <w:r w:rsidR="002411B3">
        <w:t xml:space="preserve"> </w:t>
      </w:r>
      <w:r w:rsidR="00D43954">
        <w:t>Israel.</w:t>
      </w:r>
      <w:r w:rsidR="002411B3">
        <w:t xml:space="preserve"> </w:t>
      </w:r>
      <w:r w:rsidR="00D43954">
        <w:t>This</w:t>
      </w:r>
      <w:r w:rsidR="002411B3">
        <w:t xml:space="preserve"> </w:t>
      </w:r>
      <w:r w:rsidR="00D43954">
        <w:t>Jewish</w:t>
      </w:r>
      <w:r w:rsidR="002411B3">
        <w:t xml:space="preserve"> </w:t>
      </w:r>
      <w:r w:rsidR="00D43954">
        <w:t>God</w:t>
      </w:r>
      <w:r w:rsidR="002411B3">
        <w:t xml:space="preserve"> </w:t>
      </w:r>
      <w:r w:rsidR="00D43954">
        <w:t>is</w:t>
      </w:r>
      <w:r w:rsidR="002411B3">
        <w:t xml:space="preserve"> </w:t>
      </w:r>
      <w:r w:rsidR="00D43954">
        <w:t>known</w:t>
      </w:r>
      <w:r w:rsidR="002411B3">
        <w:t xml:space="preserve"> </w:t>
      </w:r>
      <w:r w:rsidR="00D43954">
        <w:t>as</w:t>
      </w:r>
      <w:r w:rsidR="002411B3">
        <w:t xml:space="preserve"> </w:t>
      </w:r>
      <w:r w:rsidR="00D43954">
        <w:t>Hashem,</w:t>
      </w:r>
      <w:r w:rsidR="002411B3">
        <w:t xml:space="preserve"> </w:t>
      </w:r>
      <w:r w:rsidR="00390CB1">
        <w:t>as</w:t>
      </w:r>
      <w:r w:rsidR="002411B3">
        <w:t xml:space="preserve"> </w:t>
      </w:r>
      <w:r w:rsidR="00390CB1">
        <w:t>the</w:t>
      </w:r>
      <w:r w:rsidR="002411B3">
        <w:t xml:space="preserve"> </w:t>
      </w:r>
      <w:r w:rsidR="00390CB1">
        <w:t>God</w:t>
      </w:r>
      <w:r w:rsidR="002411B3">
        <w:t xml:space="preserve"> </w:t>
      </w:r>
      <w:r w:rsidR="00390CB1">
        <w:t>of</w:t>
      </w:r>
      <w:r w:rsidR="002411B3">
        <w:t xml:space="preserve"> </w:t>
      </w:r>
      <w:r w:rsidR="00390CB1">
        <w:t>Abraham,</w:t>
      </w:r>
      <w:r w:rsidR="002411B3">
        <w:t xml:space="preserve"> </w:t>
      </w:r>
      <w:r w:rsidR="00390CB1">
        <w:t>Isaac</w:t>
      </w:r>
      <w:r w:rsidR="002411B3">
        <w:t xml:space="preserve"> </w:t>
      </w:r>
      <w:r w:rsidR="00390CB1">
        <w:t>and</w:t>
      </w:r>
      <w:r w:rsidR="002411B3">
        <w:t xml:space="preserve"> </w:t>
      </w:r>
      <w:r w:rsidR="00390CB1">
        <w:t>Jacob,</w:t>
      </w:r>
      <w:r w:rsidR="002411B3">
        <w:t xml:space="preserve"> </w:t>
      </w:r>
      <w:r w:rsidR="00390CB1">
        <w:t>who</w:t>
      </w:r>
      <w:r w:rsidR="002411B3">
        <w:t xml:space="preserve"> </w:t>
      </w:r>
      <w:r w:rsidR="00F80B22">
        <w:t>abandons</w:t>
      </w:r>
      <w:r w:rsidR="002411B3">
        <w:t xml:space="preserve"> </w:t>
      </w:r>
      <w:r w:rsidR="00390CB1">
        <w:t>the</w:t>
      </w:r>
      <w:r w:rsidR="002411B3">
        <w:t xml:space="preserve"> </w:t>
      </w:r>
      <w:r w:rsidR="00390CB1">
        <w:t>more</w:t>
      </w:r>
      <w:r w:rsidR="002411B3">
        <w:t xml:space="preserve"> </w:t>
      </w:r>
      <w:r w:rsidR="00F80B22">
        <w:t>abstract</w:t>
      </w:r>
      <w:r w:rsidR="002411B3">
        <w:t xml:space="preserve"> </w:t>
      </w:r>
      <w:r w:rsidR="00F80B22">
        <w:t>concept</w:t>
      </w:r>
      <w:r w:rsidR="002411B3">
        <w:t xml:space="preserve"> </w:t>
      </w:r>
      <w:r w:rsidR="00F80B22">
        <w:t>God</w:t>
      </w:r>
      <w:r w:rsidR="002411B3">
        <w:t xml:space="preserve"> </w:t>
      </w:r>
      <w:r w:rsidR="00E07758">
        <w:t>to</w:t>
      </w:r>
      <w:r w:rsidR="002411B3">
        <w:t xml:space="preserve"> </w:t>
      </w:r>
      <w:r w:rsidR="00E07758">
        <w:t>take</w:t>
      </w:r>
      <w:r w:rsidR="002411B3">
        <w:t xml:space="preserve"> </w:t>
      </w:r>
      <w:r w:rsidR="00E07758">
        <w:t>on</w:t>
      </w:r>
      <w:r w:rsidR="002411B3">
        <w:t xml:space="preserve"> </w:t>
      </w:r>
      <w:r w:rsidR="00E07758">
        <w:t>distinctly</w:t>
      </w:r>
      <w:r w:rsidR="002411B3">
        <w:t xml:space="preserve"> </w:t>
      </w:r>
      <w:r w:rsidR="00E07758">
        <w:t>human</w:t>
      </w:r>
      <w:r w:rsidR="002411B3">
        <w:t xml:space="preserve"> </w:t>
      </w:r>
      <w:r w:rsidR="00E07758">
        <w:t>characteristics</w:t>
      </w:r>
      <w:r w:rsidR="00F80B22">
        <w:t>.</w:t>
      </w:r>
      <w:r w:rsidR="002411B3">
        <w:t xml:space="preserve"> </w:t>
      </w:r>
      <w:r w:rsidR="00F80B22">
        <w:t>Hashem</w:t>
      </w:r>
      <w:r w:rsidR="002411B3">
        <w:t xml:space="preserve"> </w:t>
      </w:r>
      <w:r w:rsidR="00F80B22">
        <w:t>is</w:t>
      </w:r>
      <w:r w:rsidR="002411B3">
        <w:t xml:space="preserve"> </w:t>
      </w:r>
      <w:r w:rsidR="00C15081">
        <w:t>“</w:t>
      </w:r>
      <w:r w:rsidR="00D43954">
        <w:t>the</w:t>
      </w:r>
      <w:r w:rsidR="002411B3">
        <w:t xml:space="preserve"> </w:t>
      </w:r>
      <w:r w:rsidR="00D43954">
        <w:t>one</w:t>
      </w:r>
      <w:r w:rsidR="002411B3">
        <w:t xml:space="preserve"> </w:t>
      </w:r>
      <w:r w:rsidR="00D43954">
        <w:t>who</w:t>
      </w:r>
      <w:r w:rsidR="002411B3">
        <w:t xml:space="preserve"> </w:t>
      </w:r>
      <w:r w:rsidR="00D43954">
        <w:t>is</w:t>
      </w:r>
      <w:r w:rsidR="002411B3">
        <w:t xml:space="preserve"> </w:t>
      </w:r>
      <w:r w:rsidR="00D43954">
        <w:t>related</w:t>
      </w:r>
      <w:r w:rsidR="002411B3">
        <w:t xml:space="preserve"> </w:t>
      </w:r>
      <w:r w:rsidR="00F80B22">
        <w:t>to</w:t>
      </w:r>
      <w:r w:rsidR="002411B3">
        <w:t xml:space="preserve"> </w:t>
      </w:r>
      <w:r w:rsidR="00F80B22">
        <w:t>the</w:t>
      </w:r>
      <w:r w:rsidR="002411B3">
        <w:t xml:space="preserve"> </w:t>
      </w:r>
      <w:r w:rsidR="00F80B22">
        <w:t>people</w:t>
      </w:r>
      <w:r w:rsidR="002411B3">
        <w:t xml:space="preserve"> </w:t>
      </w:r>
      <w:r w:rsidR="00F80B22">
        <w:t>of</w:t>
      </w:r>
      <w:r w:rsidR="002411B3">
        <w:t xml:space="preserve"> </w:t>
      </w:r>
      <w:r w:rsidR="00F80B22">
        <w:t>Israel</w:t>
      </w:r>
      <w:r w:rsidR="00C15081">
        <w:t>”</w:t>
      </w:r>
      <w:r w:rsidR="00F80B22">
        <w:t>;</w:t>
      </w:r>
      <w:r w:rsidR="002411B3">
        <w:t xml:space="preserve"> </w:t>
      </w:r>
      <w:r w:rsidR="00F80B22">
        <w:t>t</w:t>
      </w:r>
      <w:r w:rsidR="00303246">
        <w:t>o</w:t>
      </w:r>
      <w:r w:rsidR="002411B3">
        <w:t xml:space="preserve"> </w:t>
      </w:r>
      <w:r w:rsidR="00303246">
        <w:t>Hashem</w:t>
      </w:r>
      <w:r w:rsidR="002411B3">
        <w:t xml:space="preserve"> </w:t>
      </w:r>
      <w:r w:rsidR="00F80B22">
        <w:t>Israel</w:t>
      </w:r>
      <w:r w:rsidR="002411B3">
        <w:t xml:space="preserve"> </w:t>
      </w:r>
      <w:r w:rsidR="00F80B22">
        <w:t>speaks</w:t>
      </w:r>
      <w:r w:rsidR="002411B3">
        <w:t xml:space="preserve"> </w:t>
      </w:r>
      <w:r w:rsidR="00F80B22">
        <w:t>freely</w:t>
      </w:r>
      <w:r w:rsidR="002411B3">
        <w:t xml:space="preserve"> </w:t>
      </w:r>
      <w:r w:rsidR="00F80B22">
        <w:t>and</w:t>
      </w:r>
      <w:r w:rsidR="002411B3">
        <w:t xml:space="preserve"> </w:t>
      </w:r>
      <w:r w:rsidR="00F80B22">
        <w:t>openly.</w:t>
      </w:r>
      <w:r w:rsidR="002411B3">
        <w:t xml:space="preserve"> </w:t>
      </w:r>
      <w:r w:rsidR="00F80B22">
        <w:t>H</w:t>
      </w:r>
      <w:r w:rsidR="00303246">
        <w:t>ere</w:t>
      </w:r>
      <w:r w:rsidR="002411B3">
        <w:t xml:space="preserve"> </w:t>
      </w:r>
      <w:r w:rsidR="00303246">
        <w:t>is</w:t>
      </w:r>
      <w:r w:rsidR="002411B3">
        <w:t xml:space="preserve"> </w:t>
      </w:r>
      <w:r w:rsidR="00303246">
        <w:t>a</w:t>
      </w:r>
      <w:r w:rsidR="002411B3">
        <w:t xml:space="preserve"> </w:t>
      </w:r>
      <w:r w:rsidR="00303246">
        <w:t>God</w:t>
      </w:r>
      <w:r w:rsidR="002411B3">
        <w:t xml:space="preserve"> </w:t>
      </w:r>
      <w:r w:rsidR="00AF68CC">
        <w:t>who</w:t>
      </w:r>
      <w:r w:rsidR="002411B3">
        <w:t xml:space="preserve"> </w:t>
      </w:r>
      <w:r w:rsidR="00303246">
        <w:t>remains</w:t>
      </w:r>
      <w:r w:rsidR="002411B3">
        <w:t xml:space="preserve"> </w:t>
      </w:r>
      <w:r w:rsidR="00303246">
        <w:t>familiar,</w:t>
      </w:r>
      <w:r w:rsidR="002411B3">
        <w:t xml:space="preserve"> </w:t>
      </w:r>
      <w:r w:rsidR="00303246">
        <w:t>close</w:t>
      </w:r>
      <w:r w:rsidR="002411B3">
        <w:t xml:space="preserve"> </w:t>
      </w:r>
      <w:r w:rsidR="00303246">
        <w:t>at</w:t>
      </w:r>
      <w:r w:rsidR="002411B3">
        <w:t xml:space="preserve"> </w:t>
      </w:r>
      <w:r w:rsidR="00303246">
        <w:t>hand,</w:t>
      </w:r>
      <w:r w:rsidR="002411B3">
        <w:t xml:space="preserve"> </w:t>
      </w:r>
      <w:r w:rsidR="00303246">
        <w:t>and</w:t>
      </w:r>
      <w:r w:rsidR="002411B3">
        <w:t xml:space="preserve"> </w:t>
      </w:r>
      <w:r w:rsidR="00303246">
        <w:t>trustworthy.</w:t>
      </w:r>
      <w:r w:rsidR="00303246">
        <w:rPr>
          <w:rStyle w:val="EndnoteReference"/>
        </w:rPr>
        <w:endnoteReference w:id="8"/>
      </w:r>
      <w:r w:rsidR="002411B3">
        <w:t xml:space="preserve"> </w:t>
      </w:r>
      <w:r w:rsidR="00AF68CC">
        <w:t>This</w:t>
      </w:r>
      <w:r w:rsidR="002411B3">
        <w:t xml:space="preserve"> </w:t>
      </w:r>
      <w:r w:rsidR="00AF68CC">
        <w:t>intimacy</w:t>
      </w:r>
      <w:r w:rsidR="002411B3">
        <w:t xml:space="preserve"> </w:t>
      </w:r>
      <w:r w:rsidR="00AF68CC">
        <w:t>between</w:t>
      </w:r>
      <w:r w:rsidR="002411B3">
        <w:t xml:space="preserve"> </w:t>
      </w:r>
      <w:r w:rsidR="00AF68CC">
        <w:t>a</w:t>
      </w:r>
      <w:r w:rsidR="002411B3">
        <w:t xml:space="preserve"> </w:t>
      </w:r>
      <w:r w:rsidR="00AF68CC">
        <w:t>people</w:t>
      </w:r>
      <w:r w:rsidR="002411B3">
        <w:t xml:space="preserve"> </w:t>
      </w:r>
      <w:r w:rsidR="00AF68CC">
        <w:t>and</w:t>
      </w:r>
      <w:r w:rsidR="002411B3">
        <w:t xml:space="preserve"> </w:t>
      </w:r>
      <w:r w:rsidR="00AF68CC">
        <w:t>their</w:t>
      </w:r>
      <w:r w:rsidR="002411B3">
        <w:t xml:space="preserve"> </w:t>
      </w:r>
      <w:r w:rsidR="00AF68CC">
        <w:t>God</w:t>
      </w:r>
      <w:r w:rsidR="002411B3">
        <w:t xml:space="preserve"> </w:t>
      </w:r>
      <w:r w:rsidR="00AF68CC">
        <w:t>sustains</w:t>
      </w:r>
      <w:r w:rsidR="002411B3">
        <w:t xml:space="preserve"> </w:t>
      </w:r>
      <w:r w:rsidR="00AF68CC">
        <w:t>both</w:t>
      </w:r>
      <w:r w:rsidR="002411B3">
        <w:t xml:space="preserve"> </w:t>
      </w:r>
      <w:r w:rsidR="00AF68CC">
        <w:t>a</w:t>
      </w:r>
      <w:r w:rsidR="002411B3">
        <w:t xml:space="preserve"> </w:t>
      </w:r>
      <w:r w:rsidR="00AF68CC">
        <w:t>spiritual</w:t>
      </w:r>
      <w:r w:rsidR="002411B3">
        <w:t xml:space="preserve"> </w:t>
      </w:r>
      <w:r w:rsidR="00AF68CC">
        <w:t>and</w:t>
      </w:r>
      <w:r w:rsidR="002411B3">
        <w:t xml:space="preserve"> </w:t>
      </w:r>
      <w:r w:rsidR="00AF68CC">
        <w:t>material</w:t>
      </w:r>
      <w:r w:rsidR="002411B3">
        <w:t xml:space="preserve"> </w:t>
      </w:r>
      <w:r w:rsidR="00AF68CC">
        <w:t>presence.</w:t>
      </w:r>
      <w:r w:rsidR="002411B3">
        <w:t xml:space="preserve"> </w:t>
      </w:r>
      <w:r w:rsidR="00AF68CC">
        <w:t>Hashem</w:t>
      </w:r>
      <w:r w:rsidR="002411B3">
        <w:t xml:space="preserve"> </w:t>
      </w:r>
      <w:r w:rsidR="00AF68CC">
        <w:t>offers</w:t>
      </w:r>
      <w:r w:rsidR="002411B3">
        <w:t xml:space="preserve"> </w:t>
      </w:r>
      <w:r w:rsidR="00AF68CC">
        <w:t>neither</w:t>
      </w:r>
      <w:r w:rsidR="002411B3">
        <w:t xml:space="preserve"> </w:t>
      </w:r>
      <w:r w:rsidR="00AF68CC">
        <w:t>metaphysical</w:t>
      </w:r>
      <w:r w:rsidR="002411B3">
        <w:t xml:space="preserve"> </w:t>
      </w:r>
      <w:r w:rsidR="00AF68CC">
        <w:t>grounds</w:t>
      </w:r>
      <w:r w:rsidR="002411B3">
        <w:t xml:space="preserve"> </w:t>
      </w:r>
      <w:r w:rsidR="00AF68CC">
        <w:t>nor</w:t>
      </w:r>
      <w:r w:rsidR="002411B3">
        <w:t xml:space="preserve"> </w:t>
      </w:r>
      <w:r w:rsidR="00AF68CC">
        <w:t>ethical</w:t>
      </w:r>
      <w:r w:rsidR="002411B3">
        <w:t xml:space="preserve"> </w:t>
      </w:r>
      <w:r w:rsidR="00AF68CC">
        <w:t>foundations,</w:t>
      </w:r>
      <w:r w:rsidR="002411B3">
        <w:t xml:space="preserve"> </w:t>
      </w:r>
      <w:r w:rsidR="00AF68CC">
        <w:t>but</w:t>
      </w:r>
      <w:r w:rsidR="002411B3">
        <w:t xml:space="preserve"> </w:t>
      </w:r>
      <w:r w:rsidR="00AF68CC">
        <w:t>reveals</w:t>
      </w:r>
      <w:r w:rsidR="002411B3">
        <w:t xml:space="preserve"> </w:t>
      </w:r>
      <w:r w:rsidR="00AF68CC">
        <w:t>a</w:t>
      </w:r>
      <w:r w:rsidR="002411B3">
        <w:t xml:space="preserve"> </w:t>
      </w:r>
      <w:r w:rsidR="00AF68CC">
        <w:t>physical,</w:t>
      </w:r>
      <w:r w:rsidR="002411B3">
        <w:t xml:space="preserve"> </w:t>
      </w:r>
      <w:r w:rsidR="00AF68CC">
        <w:t>visual</w:t>
      </w:r>
      <w:r w:rsidR="002411B3">
        <w:t xml:space="preserve"> </w:t>
      </w:r>
      <w:r w:rsidR="00AF68CC">
        <w:t>presence</w:t>
      </w:r>
      <w:r w:rsidR="002411B3">
        <w:t xml:space="preserve"> </w:t>
      </w:r>
      <w:r w:rsidR="00AF68CC">
        <w:t>among</w:t>
      </w:r>
      <w:r w:rsidR="002411B3">
        <w:t xml:space="preserve"> </w:t>
      </w:r>
      <w:r w:rsidR="00AF68CC">
        <w:t>Israel.</w:t>
      </w:r>
      <w:r w:rsidR="002411B3">
        <w:t xml:space="preserve"> </w:t>
      </w:r>
      <w:r w:rsidR="00AF68CC">
        <w:t>This</w:t>
      </w:r>
      <w:r w:rsidR="002411B3">
        <w:t xml:space="preserve"> </w:t>
      </w:r>
      <w:r w:rsidR="00AF68CC">
        <w:t>is</w:t>
      </w:r>
      <w:r w:rsidR="002411B3">
        <w:t xml:space="preserve"> </w:t>
      </w:r>
      <w:r w:rsidR="00AF68CC">
        <w:t>but</w:t>
      </w:r>
      <w:r w:rsidR="002411B3">
        <w:t xml:space="preserve"> </w:t>
      </w:r>
      <w:r w:rsidR="00AF68CC">
        <w:t>one</w:t>
      </w:r>
      <w:r w:rsidR="002411B3">
        <w:t xml:space="preserve"> </w:t>
      </w:r>
      <w:r w:rsidR="00AF68CC">
        <w:t>meaning</w:t>
      </w:r>
      <w:r w:rsidR="002411B3">
        <w:t xml:space="preserve"> </w:t>
      </w:r>
      <w:r w:rsidR="00AF68CC">
        <w:t>of</w:t>
      </w:r>
      <w:r w:rsidR="002411B3">
        <w:t xml:space="preserve"> </w:t>
      </w:r>
      <w:r w:rsidR="00AF68CC">
        <w:t>Wyschogrod</w:t>
      </w:r>
      <w:r w:rsidR="00C15081">
        <w:t>’</w:t>
      </w:r>
      <w:r w:rsidR="00AF68CC">
        <w:t>s</w:t>
      </w:r>
      <w:r w:rsidR="002411B3">
        <w:t xml:space="preserve"> </w:t>
      </w:r>
      <w:r w:rsidR="00AF68CC">
        <w:t>title:</w:t>
      </w:r>
      <w:r w:rsidR="002411B3">
        <w:t xml:space="preserve"> </w:t>
      </w:r>
      <w:r w:rsidR="00AF68CC">
        <w:t>God</w:t>
      </w:r>
      <w:r w:rsidR="002411B3">
        <w:t xml:space="preserve"> </w:t>
      </w:r>
      <w:r w:rsidR="00AF68CC">
        <w:t>as</w:t>
      </w:r>
      <w:r w:rsidR="002411B3">
        <w:t xml:space="preserve"> </w:t>
      </w:r>
      <w:r w:rsidR="00AF68CC">
        <w:t>Hashem</w:t>
      </w:r>
      <w:r w:rsidR="002411B3">
        <w:t xml:space="preserve"> </w:t>
      </w:r>
      <w:r w:rsidR="00AF68CC">
        <w:rPr>
          <w:i/>
        </w:rPr>
        <w:t>is</w:t>
      </w:r>
      <w:r w:rsidR="002411B3">
        <w:t xml:space="preserve"> </w:t>
      </w:r>
      <w:r w:rsidR="00AF68CC">
        <w:t>the</w:t>
      </w:r>
      <w:r w:rsidR="002411B3">
        <w:t xml:space="preserve"> </w:t>
      </w:r>
      <w:r w:rsidR="00AF68CC">
        <w:t>body</w:t>
      </w:r>
      <w:r w:rsidR="002411B3">
        <w:t xml:space="preserve"> </w:t>
      </w:r>
      <w:r w:rsidR="00AF68CC">
        <w:t>of</w:t>
      </w:r>
      <w:r w:rsidR="002411B3">
        <w:t xml:space="preserve"> </w:t>
      </w:r>
      <w:r w:rsidR="00AF68CC">
        <w:t>Israel</w:t>
      </w:r>
      <w:r w:rsidR="00C15081">
        <w:t>’</w:t>
      </w:r>
      <w:r w:rsidR="00AF68CC">
        <w:t>s</w:t>
      </w:r>
      <w:r w:rsidR="002411B3">
        <w:t xml:space="preserve"> </w:t>
      </w:r>
      <w:r w:rsidR="00AF68CC">
        <w:t>faith.</w:t>
      </w:r>
      <w:r w:rsidR="002411B3">
        <w:t xml:space="preserve"> </w:t>
      </w:r>
      <w:r w:rsidR="00AF68CC">
        <w:t>This</w:t>
      </w:r>
      <w:r w:rsidR="002411B3">
        <w:t xml:space="preserve"> </w:t>
      </w:r>
      <w:r w:rsidR="00AF68CC">
        <w:t>G</w:t>
      </w:r>
      <w:r w:rsidR="00E07758">
        <w:t>od</w:t>
      </w:r>
      <w:r w:rsidR="002411B3">
        <w:t xml:space="preserve"> </w:t>
      </w:r>
      <w:r w:rsidR="00E07758">
        <w:t>acts,</w:t>
      </w:r>
      <w:r w:rsidR="002411B3">
        <w:t xml:space="preserve"> </w:t>
      </w:r>
      <w:r w:rsidR="00E07758">
        <w:t>feels,</w:t>
      </w:r>
      <w:r w:rsidR="002411B3">
        <w:t xml:space="preserve"> </w:t>
      </w:r>
      <w:r w:rsidR="00E07758">
        <w:t>and</w:t>
      </w:r>
      <w:r w:rsidR="002411B3">
        <w:t xml:space="preserve"> </w:t>
      </w:r>
      <w:r w:rsidR="00E07758">
        <w:t>reflects</w:t>
      </w:r>
      <w:r w:rsidR="002411B3">
        <w:t xml:space="preserve"> </w:t>
      </w:r>
      <w:r w:rsidR="00E07758">
        <w:t>in</w:t>
      </w:r>
      <w:r w:rsidR="002411B3">
        <w:t xml:space="preserve"> </w:t>
      </w:r>
      <w:r w:rsidR="00E07758">
        <w:t>ways</w:t>
      </w:r>
      <w:r w:rsidR="002411B3">
        <w:t xml:space="preserve"> </w:t>
      </w:r>
      <w:r w:rsidR="00AF68CC">
        <w:t>that</w:t>
      </w:r>
      <w:r w:rsidR="002411B3">
        <w:t xml:space="preserve"> </w:t>
      </w:r>
      <w:r w:rsidR="00AF68CC">
        <w:t>human</w:t>
      </w:r>
      <w:r w:rsidR="002411B3">
        <w:t xml:space="preserve"> </w:t>
      </w:r>
      <w:r w:rsidR="00AF68CC">
        <w:t>beings</w:t>
      </w:r>
      <w:r w:rsidR="002411B3">
        <w:t xml:space="preserve"> </w:t>
      </w:r>
      <w:r w:rsidR="00AF68CC">
        <w:t>recognize</w:t>
      </w:r>
      <w:r w:rsidR="002411B3">
        <w:t xml:space="preserve"> </w:t>
      </w:r>
      <w:r w:rsidR="00AF68CC">
        <w:t>as</w:t>
      </w:r>
      <w:r w:rsidR="002411B3">
        <w:t xml:space="preserve"> </w:t>
      </w:r>
      <w:r w:rsidR="00AF68CC">
        <w:t>their</w:t>
      </w:r>
      <w:r w:rsidR="002411B3">
        <w:t xml:space="preserve"> </w:t>
      </w:r>
      <w:r w:rsidR="00AF68CC">
        <w:t>own.</w:t>
      </w:r>
      <w:r w:rsidR="002411B3">
        <w:t xml:space="preserve"> </w:t>
      </w:r>
      <w:r w:rsidR="00AF68CC">
        <w:t>Hashem</w:t>
      </w:r>
      <w:r w:rsidR="00C15081">
        <w:t>’</w:t>
      </w:r>
      <w:r w:rsidR="00AF68CC">
        <w:t>s</w:t>
      </w:r>
      <w:r w:rsidR="002411B3">
        <w:t xml:space="preserve"> </w:t>
      </w:r>
      <w:r w:rsidR="00AF68CC">
        <w:t>jealousy</w:t>
      </w:r>
      <w:r w:rsidR="002411B3">
        <w:t xml:space="preserve"> </w:t>
      </w:r>
      <w:r w:rsidR="00AF68CC">
        <w:t>is</w:t>
      </w:r>
      <w:r w:rsidR="002411B3">
        <w:t xml:space="preserve"> </w:t>
      </w:r>
      <w:r w:rsidR="00AF68CC">
        <w:t>a</w:t>
      </w:r>
      <w:r w:rsidR="002411B3">
        <w:t xml:space="preserve"> </w:t>
      </w:r>
      <w:r w:rsidR="00AF68CC">
        <w:t>human</w:t>
      </w:r>
      <w:r w:rsidR="002411B3">
        <w:t xml:space="preserve"> </w:t>
      </w:r>
      <w:r w:rsidR="00AF68CC">
        <w:t>emotion;</w:t>
      </w:r>
      <w:r w:rsidR="002411B3">
        <w:t xml:space="preserve"> </w:t>
      </w:r>
      <w:r w:rsidR="00AF68CC">
        <w:t>his</w:t>
      </w:r>
      <w:r w:rsidR="002411B3">
        <w:t xml:space="preserve"> </w:t>
      </w:r>
      <w:r w:rsidR="00AF68CC">
        <w:t>loneliness—and</w:t>
      </w:r>
      <w:r w:rsidR="002411B3">
        <w:t xml:space="preserve"> </w:t>
      </w:r>
      <w:r w:rsidR="00AF68CC">
        <w:t>Wyschogrod</w:t>
      </w:r>
      <w:r w:rsidR="002411B3">
        <w:t xml:space="preserve"> </w:t>
      </w:r>
      <w:r w:rsidR="00AF68CC">
        <w:t>always</w:t>
      </w:r>
      <w:r w:rsidR="002411B3">
        <w:t xml:space="preserve"> </w:t>
      </w:r>
      <w:r w:rsidR="00AF68CC">
        <w:t>genders</w:t>
      </w:r>
      <w:r w:rsidR="002411B3">
        <w:t xml:space="preserve"> </w:t>
      </w:r>
      <w:r w:rsidR="00AF68CC">
        <w:t>Hashem</w:t>
      </w:r>
      <w:r w:rsidR="002411B3">
        <w:t xml:space="preserve"> </w:t>
      </w:r>
      <w:r w:rsidR="00AF68CC">
        <w:t>as</w:t>
      </w:r>
      <w:r w:rsidR="002411B3">
        <w:t xml:space="preserve"> </w:t>
      </w:r>
      <w:r w:rsidR="00AF68CC">
        <w:t>male—</w:t>
      </w:r>
      <w:r w:rsidR="00EB7DF2">
        <w:t>provokes</w:t>
      </w:r>
      <w:r w:rsidR="002411B3">
        <w:t xml:space="preserve"> </w:t>
      </w:r>
      <w:r w:rsidR="00AF68CC">
        <w:t>human</w:t>
      </w:r>
      <w:r w:rsidR="002411B3">
        <w:t xml:space="preserve"> </w:t>
      </w:r>
      <w:r w:rsidR="00AF68CC">
        <w:t>empathy</w:t>
      </w:r>
      <w:r w:rsidR="00EB7DF2">
        <w:t>.</w:t>
      </w:r>
      <w:r w:rsidR="002411B3">
        <w:t xml:space="preserve"> </w:t>
      </w:r>
      <w:r w:rsidR="00E07758">
        <w:t>God</w:t>
      </w:r>
      <w:r w:rsidR="002411B3">
        <w:t xml:space="preserve"> </w:t>
      </w:r>
      <w:r w:rsidR="00E07758">
        <w:t>hurts</w:t>
      </w:r>
      <w:r w:rsidR="002411B3">
        <w:t xml:space="preserve"> </w:t>
      </w:r>
      <w:r w:rsidR="00E07758">
        <w:t>like</w:t>
      </w:r>
      <w:r w:rsidR="002411B3">
        <w:t xml:space="preserve"> </w:t>
      </w:r>
      <w:r w:rsidR="00E07758">
        <w:t>we</w:t>
      </w:r>
      <w:r w:rsidR="002411B3">
        <w:t xml:space="preserve"> </w:t>
      </w:r>
      <w:r w:rsidR="00E07758">
        <w:t>do;</w:t>
      </w:r>
      <w:r w:rsidR="002411B3">
        <w:t xml:space="preserve"> </w:t>
      </w:r>
      <w:r w:rsidR="00E07758">
        <w:t>he</w:t>
      </w:r>
      <w:r w:rsidR="002411B3">
        <w:t xml:space="preserve"> </w:t>
      </w:r>
      <w:r w:rsidR="00E07758">
        <w:t>scolds</w:t>
      </w:r>
      <w:r w:rsidR="002411B3">
        <w:t xml:space="preserve"> </w:t>
      </w:r>
      <w:r w:rsidR="00E07758">
        <w:t>his</w:t>
      </w:r>
      <w:r w:rsidR="002411B3">
        <w:t xml:space="preserve"> </w:t>
      </w:r>
      <w:r w:rsidR="00E07758">
        <w:t>children</w:t>
      </w:r>
      <w:r w:rsidR="002411B3">
        <w:t xml:space="preserve"> </w:t>
      </w:r>
      <w:r w:rsidR="00E07758">
        <w:t>like</w:t>
      </w:r>
      <w:r w:rsidR="002411B3">
        <w:t xml:space="preserve"> </w:t>
      </w:r>
      <w:r w:rsidR="00E07758">
        <w:t>human</w:t>
      </w:r>
      <w:r w:rsidR="002411B3">
        <w:t xml:space="preserve"> </w:t>
      </w:r>
      <w:r w:rsidR="00E07758">
        <w:t>parents</w:t>
      </w:r>
      <w:r w:rsidR="002411B3">
        <w:t xml:space="preserve"> </w:t>
      </w:r>
      <w:r w:rsidR="00E07758">
        <w:t>do</w:t>
      </w:r>
      <w:r w:rsidR="002411B3">
        <w:t xml:space="preserve"> </w:t>
      </w:r>
      <w:r w:rsidR="00E07758">
        <w:t>theirs.</w:t>
      </w:r>
      <w:r w:rsidR="002411B3">
        <w:t xml:space="preserve"> </w:t>
      </w:r>
      <w:r w:rsidR="00E07758">
        <w:t>To</w:t>
      </w:r>
      <w:r w:rsidR="002411B3">
        <w:t xml:space="preserve"> </w:t>
      </w:r>
      <w:r w:rsidR="00E07758">
        <w:t>be</w:t>
      </w:r>
      <w:r w:rsidR="002411B3">
        <w:t xml:space="preserve"> </w:t>
      </w:r>
      <w:r w:rsidR="00E07758">
        <w:t>sure,</w:t>
      </w:r>
      <w:r w:rsidR="002411B3">
        <w:t xml:space="preserve"> </w:t>
      </w:r>
      <w:r w:rsidR="00E07758">
        <w:t>Wyschogrod</w:t>
      </w:r>
      <w:r w:rsidR="002411B3">
        <w:t xml:space="preserve"> </w:t>
      </w:r>
      <w:r w:rsidR="00E07758">
        <w:t>still</w:t>
      </w:r>
      <w:r w:rsidR="002411B3">
        <w:t xml:space="preserve"> </w:t>
      </w:r>
      <w:r w:rsidR="00E07758">
        <w:t>upholds</w:t>
      </w:r>
      <w:r w:rsidR="002411B3">
        <w:t xml:space="preserve"> </w:t>
      </w:r>
      <w:r w:rsidR="00E07758">
        <w:t>God</w:t>
      </w:r>
      <w:r w:rsidR="00C15081">
        <w:t>’</w:t>
      </w:r>
      <w:r w:rsidR="00E07758">
        <w:t>s</w:t>
      </w:r>
      <w:r w:rsidR="002411B3">
        <w:t xml:space="preserve"> </w:t>
      </w:r>
      <w:r w:rsidR="00E07758">
        <w:t>invincibility</w:t>
      </w:r>
      <w:r w:rsidR="002411B3">
        <w:t xml:space="preserve"> </w:t>
      </w:r>
      <w:r w:rsidR="00E07758">
        <w:t>and</w:t>
      </w:r>
      <w:r w:rsidR="002411B3">
        <w:t xml:space="preserve"> </w:t>
      </w:r>
      <w:r w:rsidR="00E07758">
        <w:t>supremacy:</w:t>
      </w:r>
      <w:r w:rsidR="002411B3">
        <w:t xml:space="preserve"> </w:t>
      </w:r>
      <w:r w:rsidR="00E07758">
        <w:t>though</w:t>
      </w:r>
      <w:r w:rsidR="002411B3">
        <w:t xml:space="preserve"> </w:t>
      </w:r>
      <w:r w:rsidR="00E07758">
        <w:t>vulnerable,</w:t>
      </w:r>
      <w:r w:rsidR="002411B3">
        <w:t xml:space="preserve"> </w:t>
      </w:r>
      <w:r w:rsidR="00E07758">
        <w:t>this</w:t>
      </w:r>
      <w:r w:rsidR="002411B3">
        <w:t xml:space="preserve"> </w:t>
      </w:r>
      <w:r w:rsidR="00E07758">
        <w:t>God</w:t>
      </w:r>
      <w:r w:rsidR="002411B3">
        <w:t xml:space="preserve"> </w:t>
      </w:r>
      <w:r w:rsidR="00E07758">
        <w:t>still</w:t>
      </w:r>
      <w:r w:rsidR="002411B3">
        <w:t xml:space="preserve"> </w:t>
      </w:r>
      <w:r w:rsidR="00E07758">
        <w:t>commands,</w:t>
      </w:r>
      <w:r w:rsidR="002411B3">
        <w:t xml:space="preserve"> </w:t>
      </w:r>
      <w:r w:rsidR="00E07758">
        <w:t>creates,</w:t>
      </w:r>
      <w:r w:rsidR="002411B3">
        <w:t xml:space="preserve"> </w:t>
      </w:r>
      <w:r w:rsidR="00E07758">
        <w:t>reveals,</w:t>
      </w:r>
      <w:r w:rsidR="002411B3">
        <w:t xml:space="preserve"> </w:t>
      </w:r>
      <w:r w:rsidR="00E07758">
        <w:t>and</w:t>
      </w:r>
      <w:r w:rsidR="002411B3">
        <w:t xml:space="preserve"> </w:t>
      </w:r>
      <w:r w:rsidR="00E07758">
        <w:t>controls</w:t>
      </w:r>
      <w:r w:rsidR="002411B3">
        <w:t xml:space="preserve"> </w:t>
      </w:r>
      <w:r w:rsidR="00E07758">
        <w:t>darker</w:t>
      </w:r>
      <w:r w:rsidR="002411B3">
        <w:t xml:space="preserve"> </w:t>
      </w:r>
      <w:r w:rsidR="00E07758">
        <w:t>forces.</w:t>
      </w:r>
      <w:r w:rsidR="002411B3">
        <w:t xml:space="preserve"> </w:t>
      </w:r>
      <w:r w:rsidR="00E07758">
        <w:t>Even</w:t>
      </w:r>
      <w:r w:rsidR="002411B3">
        <w:t xml:space="preserve"> </w:t>
      </w:r>
      <w:r w:rsidR="00E07758">
        <w:t>so,</w:t>
      </w:r>
      <w:r w:rsidR="002411B3">
        <w:t xml:space="preserve"> </w:t>
      </w:r>
      <w:r w:rsidR="00E07758">
        <w:t>Hashem</w:t>
      </w:r>
      <w:r w:rsidR="002411B3">
        <w:t xml:space="preserve"> </w:t>
      </w:r>
      <w:r w:rsidR="00E07758">
        <w:t>reveals</w:t>
      </w:r>
      <w:r w:rsidR="002411B3">
        <w:t xml:space="preserve"> </w:t>
      </w:r>
      <w:r w:rsidR="00E07758">
        <w:t>himself</w:t>
      </w:r>
      <w:r w:rsidR="002411B3">
        <w:t xml:space="preserve"> </w:t>
      </w:r>
      <w:r w:rsidR="00E07758">
        <w:t>in</w:t>
      </w:r>
      <w:r w:rsidR="002411B3">
        <w:t xml:space="preserve"> </w:t>
      </w:r>
      <w:r w:rsidR="00E07758">
        <w:t>material</w:t>
      </w:r>
      <w:r w:rsidR="002411B3">
        <w:t xml:space="preserve"> </w:t>
      </w:r>
      <w:r w:rsidR="00E07758">
        <w:t>bodies,</w:t>
      </w:r>
      <w:r w:rsidR="002411B3">
        <w:t xml:space="preserve"> </w:t>
      </w:r>
      <w:r w:rsidR="00E07758">
        <w:t>and</w:t>
      </w:r>
      <w:r w:rsidR="002411B3">
        <w:t xml:space="preserve"> </w:t>
      </w:r>
      <w:r w:rsidR="00E07758">
        <w:t>like</w:t>
      </w:r>
      <w:r w:rsidR="002411B3">
        <w:t xml:space="preserve"> </w:t>
      </w:r>
      <w:r w:rsidR="00E07758">
        <w:t>those</w:t>
      </w:r>
      <w:r w:rsidR="002411B3">
        <w:t xml:space="preserve"> </w:t>
      </w:r>
      <w:r w:rsidR="00E07758">
        <w:t>bodies</w:t>
      </w:r>
      <w:r w:rsidR="002411B3">
        <w:t xml:space="preserve"> </w:t>
      </w:r>
      <w:r w:rsidR="00E07758">
        <w:t>he</w:t>
      </w:r>
      <w:r w:rsidR="002411B3">
        <w:t xml:space="preserve"> </w:t>
      </w:r>
      <w:r w:rsidR="00E07758">
        <w:t>travels</w:t>
      </w:r>
      <w:r w:rsidR="002411B3">
        <w:t xml:space="preserve"> </w:t>
      </w:r>
      <w:r w:rsidR="00E07758">
        <w:t>within</w:t>
      </w:r>
      <w:r w:rsidR="002411B3">
        <w:t xml:space="preserve"> </w:t>
      </w:r>
      <w:r w:rsidR="00E07758">
        <w:t>the</w:t>
      </w:r>
      <w:r w:rsidR="002411B3">
        <w:t xml:space="preserve"> </w:t>
      </w:r>
      <w:r w:rsidR="002F008C">
        <w:t>spiritual</w:t>
      </w:r>
      <w:r w:rsidR="002411B3">
        <w:t xml:space="preserve"> </w:t>
      </w:r>
      <w:r w:rsidR="00E07758">
        <w:t>moods</w:t>
      </w:r>
      <w:r w:rsidR="002411B3">
        <w:t xml:space="preserve"> </w:t>
      </w:r>
      <w:r w:rsidR="002F008C">
        <w:t>and</w:t>
      </w:r>
      <w:r w:rsidR="002411B3">
        <w:t xml:space="preserve"> </w:t>
      </w:r>
      <w:r w:rsidR="002F008C">
        <w:t>physical</w:t>
      </w:r>
      <w:r w:rsidR="002411B3">
        <w:t xml:space="preserve"> </w:t>
      </w:r>
      <w:r w:rsidR="002F008C">
        <w:t>boundaries</w:t>
      </w:r>
      <w:r w:rsidR="00E07758">
        <w:t>,</w:t>
      </w:r>
      <w:r w:rsidR="002411B3">
        <w:t xml:space="preserve"> </w:t>
      </w:r>
      <w:r w:rsidR="00E07758">
        <w:t>both</w:t>
      </w:r>
      <w:r w:rsidR="002411B3">
        <w:t xml:space="preserve"> </w:t>
      </w:r>
      <w:r w:rsidR="00E07758">
        <w:t>hopeful</w:t>
      </w:r>
      <w:r w:rsidR="002411B3">
        <w:t xml:space="preserve"> </w:t>
      </w:r>
      <w:r w:rsidR="00E07758">
        <w:t>and</w:t>
      </w:r>
      <w:r w:rsidR="002411B3">
        <w:t xml:space="preserve"> </w:t>
      </w:r>
      <w:r w:rsidR="00E07758">
        <w:t>tragic,</w:t>
      </w:r>
      <w:r w:rsidR="002411B3">
        <w:t xml:space="preserve"> </w:t>
      </w:r>
      <w:r w:rsidR="00E07758">
        <w:t>of</w:t>
      </w:r>
      <w:r w:rsidR="002411B3">
        <w:t xml:space="preserve"> </w:t>
      </w:r>
      <w:r w:rsidR="00E07758">
        <w:t>the</w:t>
      </w:r>
      <w:r w:rsidR="002411B3">
        <w:t xml:space="preserve"> </w:t>
      </w:r>
      <w:r w:rsidR="00E07758">
        <w:t>people</w:t>
      </w:r>
      <w:r w:rsidR="002411B3">
        <w:t xml:space="preserve"> </w:t>
      </w:r>
      <w:r w:rsidR="00E07758">
        <w:t>Israel.</w:t>
      </w:r>
    </w:p>
    <w:p w:rsidR="00171616" w:rsidRDefault="00E07758" w:rsidP="007F56DB">
      <w:pPr>
        <w:spacing w:line="480" w:lineRule="auto"/>
      </w:pPr>
      <w:r>
        <w:tab/>
      </w:r>
      <w:r w:rsidR="002F008C">
        <w:t>Wyschogrod</w:t>
      </w:r>
      <w:r w:rsidR="00C15081">
        <w:t>’</w:t>
      </w:r>
      <w:r w:rsidR="002F008C">
        <w:t>s</w:t>
      </w:r>
      <w:r w:rsidR="002411B3">
        <w:t xml:space="preserve"> </w:t>
      </w:r>
      <w:r w:rsidR="002F008C">
        <w:t>account</w:t>
      </w:r>
      <w:r w:rsidR="002411B3">
        <w:t xml:space="preserve"> </w:t>
      </w:r>
      <w:r w:rsidR="002F008C">
        <w:t>of</w:t>
      </w:r>
      <w:r w:rsidR="002411B3">
        <w:t xml:space="preserve"> </w:t>
      </w:r>
      <w:r w:rsidR="002F008C">
        <w:t>Hashem</w:t>
      </w:r>
      <w:r w:rsidR="002411B3">
        <w:t xml:space="preserve"> </w:t>
      </w:r>
      <w:r w:rsidR="002F008C">
        <w:t>as</w:t>
      </w:r>
      <w:r w:rsidR="002411B3">
        <w:t xml:space="preserve"> </w:t>
      </w:r>
      <w:r w:rsidR="002F008C">
        <w:t>the</w:t>
      </w:r>
      <w:r w:rsidR="002411B3">
        <w:t xml:space="preserve"> </w:t>
      </w:r>
      <w:r w:rsidR="002F008C">
        <w:t>body</w:t>
      </w:r>
      <w:r w:rsidR="002411B3">
        <w:t xml:space="preserve"> </w:t>
      </w:r>
      <w:r w:rsidR="002F008C">
        <w:t>of</w:t>
      </w:r>
      <w:r w:rsidR="002411B3">
        <w:t xml:space="preserve"> </w:t>
      </w:r>
      <w:r w:rsidR="002F008C">
        <w:t>Israel</w:t>
      </w:r>
      <w:r w:rsidR="00C15081">
        <w:t>’</w:t>
      </w:r>
      <w:r w:rsidR="002F008C">
        <w:t>s</w:t>
      </w:r>
      <w:r w:rsidR="002411B3">
        <w:t xml:space="preserve"> </w:t>
      </w:r>
      <w:r w:rsidR="002F008C">
        <w:t>faith</w:t>
      </w:r>
      <w:r w:rsidR="002411B3">
        <w:t xml:space="preserve"> </w:t>
      </w:r>
      <w:r w:rsidR="002F008C">
        <w:t>underscores</w:t>
      </w:r>
      <w:r w:rsidR="002411B3">
        <w:t xml:space="preserve"> </w:t>
      </w:r>
      <w:r w:rsidR="002F008C">
        <w:t>how</w:t>
      </w:r>
      <w:r w:rsidR="002411B3">
        <w:t xml:space="preserve"> </w:t>
      </w:r>
      <w:r w:rsidR="002F008C">
        <w:t>God</w:t>
      </w:r>
      <w:r w:rsidR="00C15081">
        <w:t>’</w:t>
      </w:r>
      <w:r w:rsidR="002F008C">
        <w:t>s</w:t>
      </w:r>
      <w:r w:rsidR="002411B3">
        <w:t xml:space="preserve"> </w:t>
      </w:r>
      <w:r w:rsidR="002F008C">
        <w:t>personality</w:t>
      </w:r>
      <w:r w:rsidR="002411B3">
        <w:t xml:space="preserve"> </w:t>
      </w:r>
      <w:r w:rsidR="002F008C">
        <w:t>authenticates</w:t>
      </w:r>
      <w:r w:rsidR="002411B3">
        <w:t xml:space="preserve"> </w:t>
      </w:r>
      <w:r w:rsidR="002F008C">
        <w:t>human</w:t>
      </w:r>
      <w:r w:rsidR="002411B3">
        <w:t xml:space="preserve"> </w:t>
      </w:r>
      <w:r w:rsidR="002F008C">
        <w:t>existen</w:t>
      </w:r>
      <w:r w:rsidR="007035FC">
        <w:t>ce</w:t>
      </w:r>
      <w:r w:rsidR="002F008C">
        <w:t>.</w:t>
      </w:r>
      <w:r w:rsidR="002411B3">
        <w:t xml:space="preserve"> </w:t>
      </w:r>
      <w:r w:rsidR="002F008C">
        <w:t>This</w:t>
      </w:r>
      <w:r w:rsidR="002411B3">
        <w:t xml:space="preserve"> </w:t>
      </w:r>
      <w:r w:rsidR="002F008C">
        <w:t>is</w:t>
      </w:r>
      <w:r w:rsidR="002411B3">
        <w:t xml:space="preserve"> </w:t>
      </w:r>
      <w:r w:rsidR="002F008C">
        <w:t>a</w:t>
      </w:r>
      <w:r w:rsidR="002411B3">
        <w:t xml:space="preserve"> </w:t>
      </w:r>
      <w:r w:rsidR="002F008C">
        <w:t>God</w:t>
      </w:r>
      <w:r w:rsidR="002411B3">
        <w:t xml:space="preserve"> </w:t>
      </w:r>
      <w:r w:rsidR="002F008C">
        <w:t>who</w:t>
      </w:r>
      <w:r w:rsidR="002411B3">
        <w:t xml:space="preserve"> </w:t>
      </w:r>
      <w:r w:rsidR="002F008C">
        <w:t>condones</w:t>
      </w:r>
      <w:r w:rsidR="002411B3">
        <w:t xml:space="preserve"> </w:t>
      </w:r>
      <w:r w:rsidR="002F008C">
        <w:t>rather</w:t>
      </w:r>
      <w:r w:rsidR="002411B3">
        <w:t xml:space="preserve"> </w:t>
      </w:r>
      <w:r w:rsidR="002F008C">
        <w:t>than</w:t>
      </w:r>
      <w:r w:rsidR="002411B3">
        <w:t xml:space="preserve"> </w:t>
      </w:r>
      <w:r w:rsidR="002F008C">
        <w:t>judges</w:t>
      </w:r>
      <w:r w:rsidR="002411B3">
        <w:t xml:space="preserve"> </w:t>
      </w:r>
      <w:r w:rsidR="002F008C">
        <w:lastRenderedPageBreak/>
        <w:t>human</w:t>
      </w:r>
      <w:r w:rsidR="002411B3">
        <w:t xml:space="preserve"> </w:t>
      </w:r>
      <w:r w:rsidR="002F008C">
        <w:t>desires</w:t>
      </w:r>
      <w:r w:rsidR="002411B3">
        <w:t xml:space="preserve"> </w:t>
      </w:r>
      <w:r w:rsidR="002F008C">
        <w:t>and</w:t>
      </w:r>
      <w:r w:rsidR="002411B3">
        <w:t xml:space="preserve"> </w:t>
      </w:r>
      <w:r w:rsidR="002F008C">
        <w:t>fears.</w:t>
      </w:r>
      <w:r w:rsidR="002411B3">
        <w:t xml:space="preserve"> </w:t>
      </w:r>
      <w:r w:rsidR="002D46A6">
        <w:t>If</w:t>
      </w:r>
      <w:r w:rsidR="002411B3">
        <w:t xml:space="preserve"> </w:t>
      </w:r>
      <w:r w:rsidR="002D46A6">
        <w:t>God</w:t>
      </w:r>
      <w:r w:rsidR="002411B3">
        <w:t xml:space="preserve"> </w:t>
      </w:r>
      <w:r w:rsidR="002D46A6">
        <w:t>loves</w:t>
      </w:r>
      <w:r w:rsidR="002411B3">
        <w:t xml:space="preserve"> </w:t>
      </w:r>
      <w:r w:rsidR="002D46A6">
        <w:t>some</w:t>
      </w:r>
      <w:r w:rsidR="002411B3">
        <w:t xml:space="preserve"> </w:t>
      </w:r>
      <w:r w:rsidR="002D46A6">
        <w:t>more</w:t>
      </w:r>
      <w:r w:rsidR="002411B3">
        <w:t xml:space="preserve"> </w:t>
      </w:r>
      <w:r w:rsidR="002D46A6">
        <w:t>than</w:t>
      </w:r>
      <w:r w:rsidR="002411B3">
        <w:t xml:space="preserve"> </w:t>
      </w:r>
      <w:r w:rsidR="002D46A6">
        <w:t>others,</w:t>
      </w:r>
      <w:r w:rsidR="002411B3">
        <w:t xml:space="preserve"> </w:t>
      </w:r>
      <w:r w:rsidR="002D46A6">
        <w:t>this</w:t>
      </w:r>
      <w:r w:rsidR="002411B3">
        <w:t xml:space="preserve"> </w:t>
      </w:r>
      <w:r w:rsidR="002D46A6">
        <w:t>only</w:t>
      </w:r>
      <w:r w:rsidR="002411B3">
        <w:t xml:space="preserve"> </w:t>
      </w:r>
      <w:r w:rsidR="002D46A6">
        <w:t>confirms</w:t>
      </w:r>
      <w:r w:rsidR="002411B3">
        <w:t xml:space="preserve"> </w:t>
      </w:r>
      <w:r w:rsidR="002D46A6">
        <w:t>how</w:t>
      </w:r>
      <w:r w:rsidR="002411B3">
        <w:t xml:space="preserve"> </w:t>
      </w:r>
      <w:r w:rsidR="002D46A6">
        <w:t>a</w:t>
      </w:r>
      <w:r w:rsidR="002411B3">
        <w:t xml:space="preserve"> </w:t>
      </w:r>
      <w:r w:rsidR="002D46A6">
        <w:t>human</w:t>
      </w:r>
      <w:r w:rsidR="002411B3">
        <w:t xml:space="preserve"> </w:t>
      </w:r>
      <w:r w:rsidR="002D46A6">
        <w:t>father</w:t>
      </w:r>
      <w:r w:rsidR="002411B3">
        <w:t xml:space="preserve"> </w:t>
      </w:r>
      <w:r w:rsidR="00C15081">
        <w:t>“</w:t>
      </w:r>
      <w:r w:rsidR="002D46A6">
        <w:t>will</w:t>
      </w:r>
      <w:r w:rsidR="002411B3">
        <w:t xml:space="preserve"> </w:t>
      </w:r>
      <w:r w:rsidR="002D46A6">
        <w:t>find</w:t>
      </w:r>
      <w:r w:rsidR="002411B3">
        <w:t xml:space="preserve"> </w:t>
      </w:r>
      <w:r w:rsidR="002D46A6">
        <w:t>himself</w:t>
      </w:r>
      <w:r w:rsidR="002411B3">
        <w:t xml:space="preserve"> </w:t>
      </w:r>
      <w:r w:rsidR="002D46A6">
        <w:t>more</w:t>
      </w:r>
      <w:r w:rsidR="002411B3">
        <w:t xml:space="preserve"> </w:t>
      </w:r>
      <w:r w:rsidR="002D46A6">
        <w:t>compatible</w:t>
      </w:r>
      <w:r w:rsidR="002411B3">
        <w:t xml:space="preserve"> </w:t>
      </w:r>
      <w:r w:rsidR="002D46A6">
        <w:t>with</w:t>
      </w:r>
      <w:r w:rsidR="002411B3">
        <w:t xml:space="preserve"> </w:t>
      </w:r>
      <w:r w:rsidR="002D46A6">
        <w:t>some</w:t>
      </w:r>
      <w:r w:rsidR="002411B3">
        <w:t xml:space="preserve"> </w:t>
      </w:r>
      <w:r w:rsidR="002D46A6">
        <w:t>of</w:t>
      </w:r>
      <w:r w:rsidR="002411B3">
        <w:t xml:space="preserve"> </w:t>
      </w:r>
      <w:r w:rsidR="002D46A6">
        <w:t>his</w:t>
      </w:r>
      <w:r w:rsidR="002411B3">
        <w:t xml:space="preserve"> </w:t>
      </w:r>
      <w:r w:rsidR="002D46A6">
        <w:t>children</w:t>
      </w:r>
      <w:r w:rsidR="002411B3">
        <w:t xml:space="preserve"> </w:t>
      </w:r>
      <w:r w:rsidR="002D46A6">
        <w:t>than</w:t>
      </w:r>
      <w:r w:rsidR="002411B3">
        <w:t xml:space="preserve"> </w:t>
      </w:r>
      <w:r w:rsidR="002D46A6">
        <w:t>others</w:t>
      </w:r>
      <w:r w:rsidR="002411B3">
        <w:t xml:space="preserve"> </w:t>
      </w:r>
      <w:r w:rsidR="002D46A6">
        <w:t>and,</w:t>
      </w:r>
      <w:r w:rsidR="002411B3">
        <w:t xml:space="preserve"> </w:t>
      </w:r>
      <w:r w:rsidR="002D46A6">
        <w:t>to</w:t>
      </w:r>
      <w:r w:rsidR="002411B3">
        <w:t xml:space="preserve"> </w:t>
      </w:r>
      <w:r w:rsidR="002D46A6">
        <w:t>speak</w:t>
      </w:r>
      <w:r w:rsidR="002411B3">
        <w:t xml:space="preserve"> </w:t>
      </w:r>
      <w:r w:rsidR="002D46A6">
        <w:t>very</w:t>
      </w:r>
      <w:r w:rsidR="002411B3">
        <w:t xml:space="preserve"> </w:t>
      </w:r>
      <w:r w:rsidR="002D46A6">
        <w:t>plainly,</w:t>
      </w:r>
      <w:r w:rsidR="002411B3">
        <w:t xml:space="preserve"> </w:t>
      </w:r>
      <w:r w:rsidR="002D46A6">
        <w:t>that</w:t>
      </w:r>
      <w:r w:rsidR="002411B3">
        <w:t xml:space="preserve"> </w:t>
      </w:r>
      <w:r w:rsidR="002D46A6">
        <w:t>he</w:t>
      </w:r>
      <w:r w:rsidR="002411B3">
        <w:t xml:space="preserve"> </w:t>
      </w:r>
      <w:r w:rsidR="002D46A6">
        <w:t>love</w:t>
      </w:r>
      <w:r w:rsidR="002411B3">
        <w:t xml:space="preserve"> </w:t>
      </w:r>
      <w:r w:rsidR="002D46A6">
        <w:t>some</w:t>
      </w:r>
      <w:r w:rsidR="002411B3">
        <w:t xml:space="preserve"> </w:t>
      </w:r>
      <w:r w:rsidR="002D46A6">
        <w:t>more</w:t>
      </w:r>
      <w:r w:rsidR="002411B3">
        <w:t xml:space="preserve"> </w:t>
      </w:r>
      <w:r w:rsidR="002D46A6">
        <w:t>than</w:t>
      </w:r>
      <w:r w:rsidR="002411B3">
        <w:t xml:space="preserve"> </w:t>
      </w:r>
      <w:r w:rsidR="002D46A6">
        <w:t>others.</w:t>
      </w:r>
      <w:r w:rsidR="00C15081">
        <w:t>”</w:t>
      </w:r>
      <w:r w:rsidR="004800D2">
        <w:rPr>
          <w:rStyle w:val="EndnoteReference"/>
        </w:rPr>
        <w:endnoteReference w:id="9"/>
      </w:r>
      <w:r w:rsidR="002411B3">
        <w:t xml:space="preserve"> </w:t>
      </w:r>
      <w:r w:rsidR="002D46A6">
        <w:t>Certainly</w:t>
      </w:r>
      <w:r w:rsidR="002411B3">
        <w:t xml:space="preserve"> </w:t>
      </w:r>
      <w:r w:rsidR="002D46A6">
        <w:t>fathers</w:t>
      </w:r>
      <w:r w:rsidR="002411B3">
        <w:t xml:space="preserve"> </w:t>
      </w:r>
      <w:r w:rsidR="002D46A6">
        <w:t>love</w:t>
      </w:r>
      <w:r w:rsidR="002411B3">
        <w:t xml:space="preserve"> </w:t>
      </w:r>
      <w:r w:rsidR="002D46A6">
        <w:t>all</w:t>
      </w:r>
      <w:r w:rsidR="002411B3">
        <w:t xml:space="preserve"> </w:t>
      </w:r>
      <w:r w:rsidR="002D46A6">
        <w:t>their</w:t>
      </w:r>
      <w:r w:rsidR="002411B3">
        <w:t xml:space="preserve"> </w:t>
      </w:r>
      <w:r w:rsidR="002D46A6">
        <w:t>children,</w:t>
      </w:r>
      <w:r w:rsidR="002411B3">
        <w:t xml:space="preserve"> </w:t>
      </w:r>
      <w:r w:rsidR="002D46A6">
        <w:t>as</w:t>
      </w:r>
      <w:r w:rsidR="002411B3">
        <w:t xml:space="preserve"> </w:t>
      </w:r>
      <w:r w:rsidR="002D46A6">
        <w:t>does</w:t>
      </w:r>
      <w:r w:rsidR="002411B3">
        <w:t xml:space="preserve"> </w:t>
      </w:r>
      <w:r w:rsidR="002D46A6">
        <w:t>God.</w:t>
      </w:r>
      <w:r w:rsidR="002411B3">
        <w:t xml:space="preserve"> </w:t>
      </w:r>
      <w:r w:rsidR="002D46A6">
        <w:t>But</w:t>
      </w:r>
      <w:r w:rsidR="002411B3">
        <w:t xml:space="preserve"> </w:t>
      </w:r>
      <w:r w:rsidR="002D46A6">
        <w:t>Hashem</w:t>
      </w:r>
      <w:r w:rsidR="00C15081">
        <w:t>’</w:t>
      </w:r>
      <w:r w:rsidR="002D46A6">
        <w:t>s</w:t>
      </w:r>
      <w:r w:rsidR="002411B3">
        <w:t xml:space="preserve"> </w:t>
      </w:r>
      <w:r w:rsidR="002D46A6">
        <w:t>love</w:t>
      </w:r>
      <w:r w:rsidR="002411B3">
        <w:t xml:space="preserve"> </w:t>
      </w:r>
      <w:r w:rsidR="002D46A6">
        <w:t>arrives</w:t>
      </w:r>
      <w:r w:rsidR="002411B3">
        <w:t xml:space="preserve"> </w:t>
      </w:r>
      <w:r w:rsidR="002D46A6">
        <w:t>not</w:t>
      </w:r>
      <w:r w:rsidR="002411B3">
        <w:t xml:space="preserve"> </w:t>
      </w:r>
      <w:r w:rsidR="002D46A6">
        <w:t>to</w:t>
      </w:r>
      <w:r w:rsidR="002411B3">
        <w:t xml:space="preserve"> </w:t>
      </w:r>
      <w:r w:rsidR="002D46A6">
        <w:t>confront</w:t>
      </w:r>
      <w:r w:rsidR="002411B3">
        <w:t xml:space="preserve"> </w:t>
      </w:r>
      <w:r w:rsidR="002D46A6">
        <w:t>and</w:t>
      </w:r>
      <w:r w:rsidR="002411B3">
        <w:t xml:space="preserve"> </w:t>
      </w:r>
      <w:r w:rsidR="008639B4">
        <w:t>challenge</w:t>
      </w:r>
      <w:r w:rsidR="002411B3">
        <w:t xml:space="preserve"> </w:t>
      </w:r>
      <w:r w:rsidR="008639B4">
        <w:t>human</w:t>
      </w:r>
      <w:r w:rsidR="002411B3">
        <w:t xml:space="preserve"> </w:t>
      </w:r>
      <w:r w:rsidR="008639B4">
        <w:t>love</w:t>
      </w:r>
      <w:r w:rsidR="002411B3">
        <w:t xml:space="preserve"> </w:t>
      </w:r>
      <w:r w:rsidR="008639B4">
        <w:t>as</w:t>
      </w:r>
      <w:r w:rsidR="002411B3">
        <w:t xml:space="preserve"> </w:t>
      </w:r>
      <w:r w:rsidR="008639B4">
        <w:t>partial.</w:t>
      </w:r>
      <w:r w:rsidR="002411B3">
        <w:t xml:space="preserve"> </w:t>
      </w:r>
      <w:r w:rsidR="008639B4">
        <w:t>Israel</w:t>
      </w:r>
      <w:r w:rsidR="00C15081">
        <w:t>’</w:t>
      </w:r>
      <w:r w:rsidR="008639B4">
        <w:t>s</w:t>
      </w:r>
      <w:r w:rsidR="002411B3">
        <w:t xml:space="preserve"> </w:t>
      </w:r>
      <w:r w:rsidR="008639B4">
        <w:t>God</w:t>
      </w:r>
      <w:r w:rsidR="002411B3">
        <w:t xml:space="preserve"> </w:t>
      </w:r>
      <w:r w:rsidR="002D46A6">
        <w:t>accept</w:t>
      </w:r>
      <w:r w:rsidR="008639B4">
        <w:t>s</w:t>
      </w:r>
      <w:r w:rsidR="002411B3">
        <w:t xml:space="preserve"> </w:t>
      </w:r>
      <w:r w:rsidR="008639B4">
        <w:t>fragmentary</w:t>
      </w:r>
      <w:r w:rsidR="002411B3">
        <w:t xml:space="preserve"> </w:t>
      </w:r>
      <w:r w:rsidR="008639B4">
        <w:t>and</w:t>
      </w:r>
      <w:r w:rsidR="002411B3">
        <w:t xml:space="preserve"> </w:t>
      </w:r>
      <w:r w:rsidR="008639B4">
        <w:t>particular</w:t>
      </w:r>
      <w:r w:rsidR="002411B3">
        <w:t xml:space="preserve"> </w:t>
      </w:r>
      <w:r w:rsidR="008639B4">
        <w:t>love</w:t>
      </w:r>
      <w:r w:rsidR="002411B3">
        <w:t xml:space="preserve"> </w:t>
      </w:r>
      <w:r w:rsidR="002D46A6">
        <w:t>as</w:t>
      </w:r>
      <w:r w:rsidR="002411B3">
        <w:t xml:space="preserve"> </w:t>
      </w:r>
      <w:r w:rsidR="008639B4">
        <w:t>fundamentally</w:t>
      </w:r>
      <w:r w:rsidR="002411B3">
        <w:t xml:space="preserve"> </w:t>
      </w:r>
      <w:r w:rsidR="002D46A6">
        <w:t>human</w:t>
      </w:r>
      <w:r w:rsidR="002411B3">
        <w:t xml:space="preserve"> </w:t>
      </w:r>
      <w:r w:rsidR="00191A89">
        <w:t>and</w:t>
      </w:r>
      <w:r w:rsidR="002411B3">
        <w:t xml:space="preserve"> </w:t>
      </w:r>
      <w:r w:rsidR="00191A89">
        <w:t>good</w:t>
      </w:r>
      <w:r w:rsidR="002D46A6">
        <w:t>.</w:t>
      </w:r>
      <w:r w:rsidR="002411B3">
        <w:t xml:space="preserve"> </w:t>
      </w:r>
      <w:r w:rsidR="002F008C">
        <w:t>After</w:t>
      </w:r>
      <w:r w:rsidR="002411B3">
        <w:t xml:space="preserve"> </w:t>
      </w:r>
      <w:r w:rsidR="002F008C">
        <w:t>all,</w:t>
      </w:r>
      <w:r w:rsidR="002411B3">
        <w:t xml:space="preserve"> </w:t>
      </w:r>
      <w:r w:rsidR="002F008C">
        <w:t>this</w:t>
      </w:r>
      <w:r w:rsidR="002411B3">
        <w:t xml:space="preserve"> </w:t>
      </w:r>
      <w:r w:rsidR="002F008C">
        <w:t>God</w:t>
      </w:r>
      <w:r w:rsidR="002411B3">
        <w:t xml:space="preserve"> </w:t>
      </w:r>
      <w:r w:rsidR="002F008C">
        <w:t>created</w:t>
      </w:r>
      <w:r w:rsidR="002411B3">
        <w:t xml:space="preserve"> </w:t>
      </w:r>
      <w:r w:rsidR="002F008C">
        <w:t>beings</w:t>
      </w:r>
      <w:r w:rsidR="002411B3">
        <w:t xml:space="preserve"> </w:t>
      </w:r>
      <w:r w:rsidR="002F008C">
        <w:t>in</w:t>
      </w:r>
      <w:r w:rsidR="002411B3">
        <w:t xml:space="preserve"> </w:t>
      </w:r>
      <w:r w:rsidR="002F008C">
        <w:t>this</w:t>
      </w:r>
      <w:r w:rsidR="002411B3">
        <w:t xml:space="preserve"> </w:t>
      </w:r>
      <w:r w:rsidR="002F008C">
        <w:t>way,</w:t>
      </w:r>
      <w:r w:rsidR="002411B3">
        <w:t xml:space="preserve"> </w:t>
      </w:r>
      <w:r w:rsidR="002F008C">
        <w:t>in</w:t>
      </w:r>
      <w:r w:rsidR="002411B3">
        <w:t xml:space="preserve"> </w:t>
      </w:r>
      <w:r w:rsidR="002F008C">
        <w:t>his</w:t>
      </w:r>
      <w:r w:rsidR="002411B3">
        <w:t xml:space="preserve"> </w:t>
      </w:r>
      <w:r w:rsidR="002F008C">
        <w:t>image,</w:t>
      </w:r>
      <w:r w:rsidR="002411B3">
        <w:t xml:space="preserve"> </w:t>
      </w:r>
      <w:r w:rsidR="002F008C">
        <w:t>and</w:t>
      </w:r>
      <w:r w:rsidR="002411B3">
        <w:t xml:space="preserve"> </w:t>
      </w:r>
      <w:r w:rsidR="002F008C">
        <w:t>so</w:t>
      </w:r>
      <w:r w:rsidR="002411B3">
        <w:t xml:space="preserve"> </w:t>
      </w:r>
      <w:r w:rsidR="002F008C">
        <w:t>their</w:t>
      </w:r>
      <w:r w:rsidR="002411B3">
        <w:t xml:space="preserve"> </w:t>
      </w:r>
      <w:r w:rsidR="00C15B9C">
        <w:t>sensibilities</w:t>
      </w:r>
      <w:r w:rsidR="002411B3">
        <w:t xml:space="preserve"> </w:t>
      </w:r>
      <w:r w:rsidR="00C15B9C">
        <w:t>are</w:t>
      </w:r>
      <w:r w:rsidR="002411B3">
        <w:t xml:space="preserve"> </w:t>
      </w:r>
      <w:r w:rsidR="002F008C">
        <w:t>in</w:t>
      </w:r>
      <w:r w:rsidR="002411B3">
        <w:t xml:space="preserve"> </w:t>
      </w:r>
      <w:r w:rsidR="002F008C">
        <w:t>part</w:t>
      </w:r>
      <w:r w:rsidR="002411B3">
        <w:t xml:space="preserve"> </w:t>
      </w:r>
      <w:r w:rsidR="002F008C">
        <w:t>his</w:t>
      </w:r>
      <w:r w:rsidR="002411B3">
        <w:t xml:space="preserve"> </w:t>
      </w:r>
      <w:r w:rsidR="002F008C">
        <w:t>as</w:t>
      </w:r>
      <w:r w:rsidR="002411B3">
        <w:t xml:space="preserve"> </w:t>
      </w:r>
      <w:r w:rsidR="002F008C">
        <w:t>well.</w:t>
      </w:r>
      <w:r w:rsidR="002411B3">
        <w:t xml:space="preserve"> </w:t>
      </w:r>
      <w:r w:rsidR="00D200C8">
        <w:t>Clearly</w:t>
      </w:r>
      <w:r w:rsidR="002411B3">
        <w:t xml:space="preserve"> </w:t>
      </w:r>
      <w:r w:rsidR="00D200C8">
        <w:t>Wys</w:t>
      </w:r>
      <w:r w:rsidR="007843B1">
        <w:t>chogrod</w:t>
      </w:r>
      <w:r w:rsidR="00C15081">
        <w:t>’</w:t>
      </w:r>
      <w:r w:rsidR="007843B1">
        <w:t>s</w:t>
      </w:r>
      <w:r w:rsidR="002411B3">
        <w:t xml:space="preserve"> </w:t>
      </w:r>
      <w:r w:rsidR="007843B1">
        <w:t>Hashem</w:t>
      </w:r>
      <w:r w:rsidR="002411B3">
        <w:t xml:space="preserve"> </w:t>
      </w:r>
      <w:r w:rsidR="00284709">
        <w:t>does</w:t>
      </w:r>
      <w:r w:rsidR="002411B3">
        <w:t xml:space="preserve"> </w:t>
      </w:r>
      <w:r w:rsidR="00284709">
        <w:t>not</w:t>
      </w:r>
      <w:r w:rsidR="002411B3">
        <w:t xml:space="preserve"> </w:t>
      </w:r>
      <w:r w:rsidR="00284709">
        <w:t>force</w:t>
      </w:r>
      <w:r w:rsidR="002411B3">
        <w:t xml:space="preserve"> </w:t>
      </w:r>
      <w:r w:rsidR="00284709">
        <w:t>submission</w:t>
      </w:r>
      <w:r w:rsidR="002411B3">
        <w:t xml:space="preserve"> </w:t>
      </w:r>
      <w:r w:rsidR="007843B1">
        <w:t>to</w:t>
      </w:r>
      <w:r w:rsidR="002411B3">
        <w:t xml:space="preserve"> </w:t>
      </w:r>
      <w:r w:rsidR="007843B1">
        <w:t>categorical</w:t>
      </w:r>
      <w:r w:rsidR="002411B3">
        <w:t xml:space="preserve"> </w:t>
      </w:r>
      <w:r w:rsidR="007843B1">
        <w:t>ethical</w:t>
      </w:r>
      <w:r w:rsidR="002411B3">
        <w:t xml:space="preserve"> </w:t>
      </w:r>
      <w:r w:rsidR="007843B1">
        <w:t>demands.</w:t>
      </w:r>
      <w:r w:rsidR="002411B3">
        <w:t xml:space="preserve"> </w:t>
      </w:r>
      <w:r w:rsidR="007843B1">
        <w:t>If</w:t>
      </w:r>
      <w:r w:rsidR="002411B3">
        <w:t xml:space="preserve"> </w:t>
      </w:r>
      <w:r w:rsidR="007843B1">
        <w:t>ethics</w:t>
      </w:r>
      <w:r w:rsidR="002411B3">
        <w:t xml:space="preserve"> </w:t>
      </w:r>
      <w:r w:rsidR="007843B1">
        <w:t>channel</w:t>
      </w:r>
      <w:r w:rsidR="002411B3">
        <w:t xml:space="preserve"> </w:t>
      </w:r>
      <w:r w:rsidR="007843B1">
        <w:t>an</w:t>
      </w:r>
      <w:r w:rsidR="002411B3">
        <w:t xml:space="preserve"> </w:t>
      </w:r>
      <w:r w:rsidR="007843B1">
        <w:t>is</w:t>
      </w:r>
      <w:r w:rsidR="002411B3">
        <w:t xml:space="preserve"> </w:t>
      </w:r>
      <w:r w:rsidR="007843B1">
        <w:t>to</w:t>
      </w:r>
      <w:r w:rsidR="002411B3">
        <w:t xml:space="preserve"> </w:t>
      </w:r>
      <w:r w:rsidR="007843B1">
        <w:t>an</w:t>
      </w:r>
      <w:r w:rsidR="002411B3">
        <w:t xml:space="preserve"> </w:t>
      </w:r>
      <w:r w:rsidR="007843B1">
        <w:t>ought,</w:t>
      </w:r>
      <w:r w:rsidR="002411B3">
        <w:t xml:space="preserve"> </w:t>
      </w:r>
      <w:r w:rsidR="007843B1">
        <w:t>such</w:t>
      </w:r>
      <w:r w:rsidR="002411B3">
        <w:t xml:space="preserve"> </w:t>
      </w:r>
      <w:r w:rsidR="007843B1">
        <w:t>that</w:t>
      </w:r>
      <w:r w:rsidR="002411B3">
        <w:t xml:space="preserve"> </w:t>
      </w:r>
      <w:r w:rsidR="007843B1">
        <w:t>persons</w:t>
      </w:r>
      <w:r w:rsidR="002411B3">
        <w:t xml:space="preserve"> </w:t>
      </w:r>
      <w:r w:rsidR="007843B1">
        <w:t>aspire</w:t>
      </w:r>
      <w:r w:rsidR="002411B3">
        <w:t xml:space="preserve"> </w:t>
      </w:r>
      <w:r w:rsidR="007843B1">
        <w:t>to</w:t>
      </w:r>
      <w:r w:rsidR="002411B3">
        <w:t xml:space="preserve"> </w:t>
      </w:r>
      <w:r w:rsidR="007843B1">
        <w:t>what</w:t>
      </w:r>
      <w:r w:rsidR="002411B3">
        <w:t xml:space="preserve"> </w:t>
      </w:r>
      <w:r w:rsidR="007843B1">
        <w:t>they</w:t>
      </w:r>
      <w:r w:rsidR="002411B3">
        <w:t xml:space="preserve"> </w:t>
      </w:r>
      <w:r w:rsidR="007843B1">
        <w:t>ought</w:t>
      </w:r>
      <w:r w:rsidR="002411B3">
        <w:t xml:space="preserve"> </w:t>
      </w:r>
      <w:r w:rsidR="007843B1">
        <w:t>to</w:t>
      </w:r>
      <w:r w:rsidR="002411B3">
        <w:t xml:space="preserve"> </w:t>
      </w:r>
      <w:r w:rsidR="004E7CEC">
        <w:t>be</w:t>
      </w:r>
      <w:r w:rsidR="002411B3">
        <w:t xml:space="preserve"> </w:t>
      </w:r>
      <w:r w:rsidR="004E7CEC">
        <w:t>and</w:t>
      </w:r>
      <w:r w:rsidR="002411B3">
        <w:t xml:space="preserve"> </w:t>
      </w:r>
      <w:r w:rsidR="007843B1">
        <w:t>do,</w:t>
      </w:r>
      <w:r w:rsidR="002411B3">
        <w:t xml:space="preserve"> </w:t>
      </w:r>
      <w:r w:rsidR="007843B1">
        <w:t>then</w:t>
      </w:r>
      <w:r w:rsidR="002411B3">
        <w:t xml:space="preserve"> </w:t>
      </w:r>
      <w:r w:rsidR="007843B1">
        <w:t>Wyschogrod</w:t>
      </w:r>
      <w:r w:rsidR="00C15081">
        <w:t>’</w:t>
      </w:r>
      <w:r w:rsidR="007843B1">
        <w:t>s</w:t>
      </w:r>
      <w:r w:rsidR="002411B3">
        <w:t xml:space="preserve"> </w:t>
      </w:r>
      <w:r w:rsidR="007843B1">
        <w:t>Hashem</w:t>
      </w:r>
      <w:r w:rsidR="002411B3">
        <w:t xml:space="preserve"> </w:t>
      </w:r>
      <w:r w:rsidR="007843B1">
        <w:t>vindicates</w:t>
      </w:r>
      <w:r w:rsidR="002411B3">
        <w:t xml:space="preserve"> </w:t>
      </w:r>
      <w:r w:rsidR="007843B1">
        <w:t>a</w:t>
      </w:r>
      <w:r w:rsidR="002411B3">
        <w:t xml:space="preserve"> </w:t>
      </w:r>
      <w:r w:rsidR="007843B1">
        <w:t>more</w:t>
      </w:r>
      <w:r w:rsidR="002411B3">
        <w:t xml:space="preserve"> </w:t>
      </w:r>
      <w:r w:rsidR="007843B1">
        <w:t>limited,</w:t>
      </w:r>
      <w:r w:rsidR="002411B3">
        <w:t xml:space="preserve"> </w:t>
      </w:r>
      <w:r w:rsidR="007843B1">
        <w:t>flawed,</w:t>
      </w:r>
      <w:r w:rsidR="002411B3">
        <w:t xml:space="preserve"> </w:t>
      </w:r>
      <w:r w:rsidR="007843B1">
        <w:t>and</w:t>
      </w:r>
      <w:r w:rsidR="002411B3">
        <w:t xml:space="preserve"> </w:t>
      </w:r>
      <w:r w:rsidR="007843B1">
        <w:t>sca</w:t>
      </w:r>
      <w:r w:rsidR="004E7CEC">
        <w:t>r</w:t>
      </w:r>
      <w:r w:rsidR="007843B1">
        <w:t>red</w:t>
      </w:r>
      <w:r w:rsidR="002411B3">
        <w:t xml:space="preserve"> </w:t>
      </w:r>
      <w:r w:rsidR="007843B1">
        <w:t>human</w:t>
      </w:r>
      <w:r w:rsidR="002411B3">
        <w:t xml:space="preserve"> </w:t>
      </w:r>
      <w:r w:rsidR="007843B1">
        <w:t>existence.</w:t>
      </w:r>
      <w:r w:rsidR="002411B3">
        <w:t xml:space="preserve"> </w:t>
      </w:r>
      <w:r w:rsidR="007843B1">
        <w:t>This</w:t>
      </w:r>
      <w:r w:rsidR="002411B3">
        <w:t xml:space="preserve"> </w:t>
      </w:r>
      <w:r w:rsidR="007843B1">
        <w:t>God</w:t>
      </w:r>
      <w:r w:rsidR="002411B3">
        <w:t xml:space="preserve"> </w:t>
      </w:r>
      <w:r w:rsidR="007843B1">
        <w:t>meets</w:t>
      </w:r>
      <w:r w:rsidR="002411B3">
        <w:t xml:space="preserve"> </w:t>
      </w:r>
      <w:r w:rsidR="007843B1">
        <w:t>human</w:t>
      </w:r>
      <w:r w:rsidR="002411B3">
        <w:t xml:space="preserve"> </w:t>
      </w:r>
      <w:r w:rsidR="00D200C8">
        <w:t>beings</w:t>
      </w:r>
      <w:r w:rsidR="002411B3">
        <w:t xml:space="preserve"> </w:t>
      </w:r>
      <w:r w:rsidR="007843B1">
        <w:t>where</w:t>
      </w:r>
      <w:r w:rsidR="002411B3">
        <w:t xml:space="preserve"> </w:t>
      </w:r>
      <w:r w:rsidR="007843B1">
        <w:t>they</w:t>
      </w:r>
      <w:r w:rsidR="002411B3">
        <w:t xml:space="preserve"> </w:t>
      </w:r>
      <w:r w:rsidR="007843B1">
        <w:t>are,</w:t>
      </w:r>
      <w:r w:rsidR="002411B3">
        <w:t xml:space="preserve"> </w:t>
      </w:r>
      <w:r w:rsidR="007843B1">
        <w:t>acknowledges</w:t>
      </w:r>
      <w:r w:rsidR="002411B3">
        <w:t xml:space="preserve"> </w:t>
      </w:r>
      <w:r w:rsidR="007843B1">
        <w:t>their</w:t>
      </w:r>
      <w:r w:rsidR="002411B3">
        <w:t xml:space="preserve"> </w:t>
      </w:r>
      <w:r w:rsidR="007A5417">
        <w:t>faults,</w:t>
      </w:r>
      <w:r w:rsidR="002411B3">
        <w:t xml:space="preserve"> </w:t>
      </w:r>
      <w:r w:rsidR="007A5417">
        <w:t>and</w:t>
      </w:r>
      <w:r w:rsidR="002411B3">
        <w:t xml:space="preserve"> </w:t>
      </w:r>
      <w:r w:rsidR="007A5417">
        <w:t>comforts</w:t>
      </w:r>
      <w:r w:rsidR="002411B3">
        <w:t xml:space="preserve"> </w:t>
      </w:r>
      <w:r w:rsidR="007A5417">
        <w:t>them</w:t>
      </w:r>
      <w:r w:rsidR="002411B3">
        <w:t xml:space="preserve"> </w:t>
      </w:r>
      <w:r w:rsidR="007A5417">
        <w:t>in</w:t>
      </w:r>
      <w:r w:rsidR="002411B3">
        <w:t xml:space="preserve"> </w:t>
      </w:r>
      <w:r w:rsidR="007A5417">
        <w:t>the</w:t>
      </w:r>
      <w:r w:rsidR="002411B3">
        <w:t xml:space="preserve"> </w:t>
      </w:r>
      <w:r w:rsidR="007A5417">
        <w:t>hope</w:t>
      </w:r>
      <w:r w:rsidR="002411B3">
        <w:t xml:space="preserve"> </w:t>
      </w:r>
      <w:r w:rsidR="007A5417">
        <w:t>for</w:t>
      </w:r>
      <w:r w:rsidR="002411B3">
        <w:t xml:space="preserve"> </w:t>
      </w:r>
      <w:r w:rsidR="007A5417">
        <w:t>a</w:t>
      </w:r>
      <w:r w:rsidR="002411B3">
        <w:t xml:space="preserve"> </w:t>
      </w:r>
      <w:r w:rsidR="007A5417">
        <w:t>brighter</w:t>
      </w:r>
      <w:r w:rsidR="002411B3">
        <w:t xml:space="preserve"> </w:t>
      </w:r>
      <w:r w:rsidR="007A5417">
        <w:t>future.</w:t>
      </w:r>
      <w:r w:rsidR="002411B3">
        <w:t xml:space="preserve"> </w:t>
      </w:r>
      <w:r w:rsidR="00A876F2">
        <w:t>Though</w:t>
      </w:r>
      <w:r w:rsidR="002411B3">
        <w:t xml:space="preserve"> </w:t>
      </w:r>
      <w:r w:rsidR="00A876F2">
        <w:t>Hashem</w:t>
      </w:r>
      <w:r w:rsidR="002411B3">
        <w:t xml:space="preserve"> </w:t>
      </w:r>
      <w:r w:rsidR="00A876F2">
        <w:t>may</w:t>
      </w:r>
      <w:r w:rsidR="002411B3">
        <w:t xml:space="preserve"> </w:t>
      </w:r>
      <w:r w:rsidR="00A876F2">
        <w:t>expect</w:t>
      </w:r>
      <w:r w:rsidR="002411B3">
        <w:t xml:space="preserve"> </w:t>
      </w:r>
      <w:r w:rsidR="00A876F2">
        <w:t>more,</w:t>
      </w:r>
      <w:r w:rsidR="002411B3">
        <w:t xml:space="preserve"> </w:t>
      </w:r>
      <w:r w:rsidR="00A876F2">
        <w:t>he</w:t>
      </w:r>
      <w:r w:rsidR="002411B3">
        <w:t xml:space="preserve"> </w:t>
      </w:r>
      <w:r w:rsidR="00A876F2">
        <w:t>still</w:t>
      </w:r>
      <w:r w:rsidR="002411B3">
        <w:t xml:space="preserve"> </w:t>
      </w:r>
      <w:r w:rsidR="00284709">
        <w:t>receives</w:t>
      </w:r>
      <w:r w:rsidR="002411B3">
        <w:t xml:space="preserve"> </w:t>
      </w:r>
      <w:r w:rsidR="00A876F2">
        <w:t>less.</w:t>
      </w:r>
      <w:r w:rsidR="002411B3">
        <w:t xml:space="preserve"> </w:t>
      </w:r>
      <w:r w:rsidR="00171616">
        <w:t>Wyschogrod</w:t>
      </w:r>
      <w:r w:rsidR="00C15081">
        <w:t>’</w:t>
      </w:r>
      <w:r w:rsidR="00171616">
        <w:t>s</w:t>
      </w:r>
      <w:r w:rsidR="002411B3">
        <w:t xml:space="preserve"> </w:t>
      </w:r>
      <w:r w:rsidR="00171616">
        <w:t>God</w:t>
      </w:r>
      <w:r w:rsidR="002411B3">
        <w:t xml:space="preserve"> </w:t>
      </w:r>
      <w:r w:rsidR="00171616">
        <w:t>acts</w:t>
      </w:r>
      <w:r w:rsidR="002411B3">
        <w:t xml:space="preserve"> </w:t>
      </w:r>
      <w:r w:rsidR="00F865AB">
        <w:t>as</w:t>
      </w:r>
      <w:r w:rsidR="002411B3">
        <w:t xml:space="preserve"> </w:t>
      </w:r>
      <w:r w:rsidR="00F865AB">
        <w:t>a</w:t>
      </w:r>
      <w:r w:rsidR="002411B3">
        <w:t xml:space="preserve"> </w:t>
      </w:r>
      <w:r w:rsidR="00F865AB">
        <w:t>compassionate</w:t>
      </w:r>
      <w:r w:rsidR="002411B3">
        <w:t xml:space="preserve"> </w:t>
      </w:r>
      <w:r w:rsidR="00F865AB">
        <w:t>father</w:t>
      </w:r>
      <w:r w:rsidR="002411B3">
        <w:t xml:space="preserve"> </w:t>
      </w:r>
      <w:r w:rsidR="00F865AB">
        <w:t>who</w:t>
      </w:r>
      <w:r w:rsidR="002411B3">
        <w:t xml:space="preserve"> </w:t>
      </w:r>
      <w:r w:rsidR="00F865AB">
        <w:t>accepts</w:t>
      </w:r>
      <w:r w:rsidR="002411B3">
        <w:t xml:space="preserve"> </w:t>
      </w:r>
      <w:r w:rsidR="00F865AB">
        <w:t>his</w:t>
      </w:r>
      <w:r w:rsidR="002411B3">
        <w:t xml:space="preserve"> </w:t>
      </w:r>
      <w:r w:rsidR="00F865AB">
        <w:t>children</w:t>
      </w:r>
      <w:r w:rsidR="002411B3">
        <w:t xml:space="preserve"> </w:t>
      </w:r>
      <w:r w:rsidR="00F865AB">
        <w:t>as</w:t>
      </w:r>
      <w:r w:rsidR="002411B3">
        <w:t xml:space="preserve"> </w:t>
      </w:r>
      <w:r w:rsidR="00F865AB">
        <w:t>they</w:t>
      </w:r>
      <w:r w:rsidR="002411B3">
        <w:t xml:space="preserve"> </w:t>
      </w:r>
      <w:r w:rsidR="00F865AB">
        <w:t>are,</w:t>
      </w:r>
      <w:r w:rsidR="002411B3">
        <w:t xml:space="preserve"> </w:t>
      </w:r>
      <w:r w:rsidR="00F865AB">
        <w:t>even</w:t>
      </w:r>
      <w:r w:rsidR="002411B3">
        <w:t xml:space="preserve"> </w:t>
      </w:r>
      <w:r w:rsidR="00F865AB">
        <w:t>if</w:t>
      </w:r>
      <w:r w:rsidR="002411B3">
        <w:t xml:space="preserve"> </w:t>
      </w:r>
      <w:r w:rsidR="00F865AB">
        <w:t>he</w:t>
      </w:r>
      <w:r w:rsidR="002411B3">
        <w:t xml:space="preserve"> </w:t>
      </w:r>
      <w:r w:rsidR="00F865AB">
        <w:t>wis</w:t>
      </w:r>
      <w:r w:rsidR="00171616">
        <w:t>hes</w:t>
      </w:r>
      <w:r w:rsidR="002411B3">
        <w:t xml:space="preserve"> </w:t>
      </w:r>
      <w:r w:rsidR="00171616">
        <w:t>they</w:t>
      </w:r>
      <w:r w:rsidR="002411B3">
        <w:t xml:space="preserve"> </w:t>
      </w:r>
      <w:r w:rsidR="00171616">
        <w:t>could</w:t>
      </w:r>
      <w:r w:rsidR="002411B3">
        <w:t xml:space="preserve"> </w:t>
      </w:r>
      <w:r w:rsidR="00171616">
        <w:t>be</w:t>
      </w:r>
      <w:r w:rsidR="002411B3">
        <w:t xml:space="preserve"> </w:t>
      </w:r>
      <w:r w:rsidR="00171616">
        <w:t>much</w:t>
      </w:r>
      <w:r w:rsidR="002411B3">
        <w:t xml:space="preserve"> </w:t>
      </w:r>
      <w:r w:rsidR="00171616">
        <w:t>more.</w:t>
      </w:r>
    </w:p>
    <w:p w:rsidR="007D1BD5" w:rsidRDefault="00171616" w:rsidP="007F56DB">
      <w:pPr>
        <w:spacing w:line="480" w:lineRule="auto"/>
      </w:pPr>
      <w:r>
        <w:tab/>
      </w:r>
      <w:r w:rsidR="00D17266">
        <w:t>So</w:t>
      </w:r>
      <w:r w:rsidR="002411B3">
        <w:t xml:space="preserve"> </w:t>
      </w:r>
      <w:r w:rsidR="004E7CEC">
        <w:t>Wyschogrod</w:t>
      </w:r>
      <w:r w:rsidR="002411B3">
        <w:t xml:space="preserve"> </w:t>
      </w:r>
      <w:r w:rsidR="004E7CEC">
        <w:t>begins</w:t>
      </w:r>
      <w:r w:rsidR="002411B3">
        <w:t xml:space="preserve"> </w:t>
      </w:r>
      <w:r w:rsidR="004E7CEC">
        <w:t>his</w:t>
      </w:r>
      <w:r w:rsidR="002411B3">
        <w:t xml:space="preserve"> </w:t>
      </w:r>
      <w:r w:rsidR="004E7CEC">
        <w:t>text</w:t>
      </w:r>
      <w:r w:rsidR="002411B3">
        <w:t xml:space="preserve"> </w:t>
      </w:r>
      <w:r w:rsidR="004E7CEC">
        <w:t>with</w:t>
      </w:r>
      <w:r w:rsidR="002411B3">
        <w:t xml:space="preserve"> </w:t>
      </w:r>
      <w:r w:rsidR="004E7CEC">
        <w:t>an</w:t>
      </w:r>
      <w:r w:rsidR="002411B3">
        <w:t xml:space="preserve"> </w:t>
      </w:r>
      <w:r w:rsidR="004E7CEC">
        <w:t>account</w:t>
      </w:r>
      <w:r w:rsidR="002411B3">
        <w:t xml:space="preserve"> </w:t>
      </w:r>
      <w:r w:rsidR="004E7CEC">
        <w:t>of</w:t>
      </w:r>
      <w:r w:rsidR="002411B3">
        <w:t xml:space="preserve"> </w:t>
      </w:r>
      <w:r w:rsidR="004E7CEC">
        <w:t>human</w:t>
      </w:r>
      <w:r w:rsidR="002411B3">
        <w:t xml:space="preserve"> </w:t>
      </w:r>
      <w:r w:rsidR="004E7CEC">
        <w:t>finitude</w:t>
      </w:r>
      <w:r w:rsidR="002411B3">
        <w:t xml:space="preserve"> </w:t>
      </w:r>
      <w:r w:rsidR="00D17266">
        <w:t>to</w:t>
      </w:r>
      <w:r w:rsidR="002411B3">
        <w:t xml:space="preserve"> </w:t>
      </w:r>
      <w:r w:rsidR="00D17266">
        <w:t>better</w:t>
      </w:r>
      <w:r w:rsidR="002411B3">
        <w:t xml:space="preserve"> </w:t>
      </w:r>
      <w:r w:rsidR="00D17266">
        <w:t>situate</w:t>
      </w:r>
      <w:r w:rsidR="002411B3">
        <w:t xml:space="preserve"> </w:t>
      </w:r>
      <w:r w:rsidR="00D17266">
        <w:t>Judaism</w:t>
      </w:r>
      <w:r w:rsidR="002411B3">
        <w:t xml:space="preserve"> </w:t>
      </w:r>
      <w:r w:rsidR="00D17266">
        <w:t>as</w:t>
      </w:r>
      <w:r w:rsidR="002411B3">
        <w:t xml:space="preserve"> </w:t>
      </w:r>
      <w:r w:rsidR="00A65C20">
        <w:t>a</w:t>
      </w:r>
      <w:r w:rsidR="002411B3">
        <w:t xml:space="preserve"> </w:t>
      </w:r>
      <w:r w:rsidR="00D17266">
        <w:t>fitting</w:t>
      </w:r>
      <w:r w:rsidR="002411B3">
        <w:t xml:space="preserve"> </w:t>
      </w:r>
      <w:r w:rsidR="00D17266">
        <w:t>response</w:t>
      </w:r>
      <w:r w:rsidR="002411B3">
        <w:t xml:space="preserve"> </w:t>
      </w:r>
      <w:r w:rsidR="00D17266">
        <w:t>to</w:t>
      </w:r>
      <w:r w:rsidR="002411B3">
        <w:t xml:space="preserve"> </w:t>
      </w:r>
      <w:r w:rsidR="00D17266">
        <w:t>it.</w:t>
      </w:r>
      <w:r w:rsidR="002411B3">
        <w:t xml:space="preserve"> </w:t>
      </w:r>
      <w:r w:rsidR="00191A89">
        <w:t>And</w:t>
      </w:r>
      <w:r w:rsidR="002411B3">
        <w:t xml:space="preserve"> </w:t>
      </w:r>
      <w:r w:rsidR="00191A89">
        <w:t>from</w:t>
      </w:r>
      <w:r w:rsidR="002411B3">
        <w:t xml:space="preserve"> </w:t>
      </w:r>
      <w:r w:rsidR="00191A89">
        <w:t>the</w:t>
      </w:r>
      <w:r w:rsidR="002411B3">
        <w:t xml:space="preserve"> </w:t>
      </w:r>
      <w:r w:rsidR="00191A89">
        <w:t>beginning</w:t>
      </w:r>
      <w:r w:rsidR="002411B3">
        <w:t xml:space="preserve"> </w:t>
      </w:r>
      <w:r w:rsidR="006C46C3">
        <w:t>Wyschogrod</w:t>
      </w:r>
      <w:r w:rsidR="002411B3">
        <w:t xml:space="preserve"> </w:t>
      </w:r>
      <w:r w:rsidR="006C46C3">
        <w:t>establishes</w:t>
      </w:r>
      <w:r w:rsidR="002411B3">
        <w:t xml:space="preserve"> </w:t>
      </w:r>
      <w:r w:rsidR="006C46C3">
        <w:t>the</w:t>
      </w:r>
      <w:r w:rsidR="002411B3">
        <w:t xml:space="preserve"> </w:t>
      </w:r>
      <w:r w:rsidR="006C46C3">
        <w:t>visual</w:t>
      </w:r>
      <w:r w:rsidR="002411B3">
        <w:t xml:space="preserve"> </w:t>
      </w:r>
      <w:r w:rsidR="006C46C3">
        <w:t>as</w:t>
      </w:r>
      <w:r w:rsidR="002411B3">
        <w:t xml:space="preserve"> </w:t>
      </w:r>
      <w:r w:rsidR="006C46C3">
        <w:t>a</w:t>
      </w:r>
      <w:r w:rsidR="002411B3">
        <w:t xml:space="preserve"> </w:t>
      </w:r>
      <w:r w:rsidR="006C46C3">
        <w:t>critical</w:t>
      </w:r>
      <w:r w:rsidR="002411B3">
        <w:t xml:space="preserve"> </w:t>
      </w:r>
      <w:r w:rsidR="006C46C3">
        <w:t>feature</w:t>
      </w:r>
      <w:r w:rsidR="002411B3">
        <w:t xml:space="preserve"> </w:t>
      </w:r>
      <w:r w:rsidR="006C46C3">
        <w:t>of</w:t>
      </w:r>
      <w:r w:rsidR="002411B3">
        <w:t xml:space="preserve"> </w:t>
      </w:r>
      <w:r w:rsidR="006C46C3">
        <w:t>human</w:t>
      </w:r>
      <w:r w:rsidR="002411B3">
        <w:t xml:space="preserve"> </w:t>
      </w:r>
      <w:r w:rsidR="006C46C3">
        <w:t>activity</w:t>
      </w:r>
      <w:r w:rsidR="002411B3">
        <w:t xml:space="preserve"> </w:t>
      </w:r>
      <w:r w:rsidR="006C46C3">
        <w:t>and</w:t>
      </w:r>
      <w:r w:rsidR="002411B3">
        <w:t xml:space="preserve"> </w:t>
      </w:r>
      <w:r w:rsidR="006C46C3">
        <w:t>identity:</w:t>
      </w:r>
      <w:r w:rsidR="002411B3">
        <w:t xml:space="preserve"> </w:t>
      </w:r>
      <w:r w:rsidR="00C15081">
        <w:t>“</w:t>
      </w:r>
      <w:r w:rsidR="0061750F">
        <w:t>Man</w:t>
      </w:r>
      <w:r w:rsidR="002411B3">
        <w:t xml:space="preserve"> </w:t>
      </w:r>
      <w:r w:rsidR="0061750F">
        <w:t>is</w:t>
      </w:r>
      <w:r w:rsidR="002411B3">
        <w:t xml:space="preserve"> </w:t>
      </w:r>
      <w:r w:rsidR="0061750F">
        <w:t>a</w:t>
      </w:r>
      <w:r w:rsidR="002411B3">
        <w:t xml:space="preserve"> </w:t>
      </w:r>
      <w:r w:rsidR="0061750F">
        <w:t>being</w:t>
      </w:r>
      <w:r w:rsidR="002411B3">
        <w:t xml:space="preserve"> </w:t>
      </w:r>
      <w:r w:rsidR="0061750F">
        <w:t>who</w:t>
      </w:r>
      <w:r w:rsidR="002411B3">
        <w:t xml:space="preserve"> </w:t>
      </w:r>
      <w:r w:rsidR="0061750F">
        <w:t>prefers</w:t>
      </w:r>
      <w:r w:rsidR="002411B3">
        <w:t xml:space="preserve"> </w:t>
      </w:r>
      <w:r w:rsidR="0061750F">
        <w:t>light</w:t>
      </w:r>
      <w:r w:rsidR="002411B3">
        <w:t xml:space="preserve"> </w:t>
      </w:r>
      <w:r w:rsidR="0061750F">
        <w:t>over</w:t>
      </w:r>
      <w:r w:rsidR="002411B3">
        <w:t xml:space="preserve"> </w:t>
      </w:r>
      <w:r w:rsidR="0061750F">
        <w:t>darkness.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day</w:t>
      </w:r>
      <w:r w:rsidR="002411B3">
        <w:t xml:space="preserve"> </w:t>
      </w:r>
      <w:r w:rsidR="0061750F">
        <w:t>is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normal</w:t>
      </w:r>
      <w:r w:rsidR="002411B3">
        <w:t xml:space="preserve"> </w:t>
      </w:r>
      <w:r w:rsidR="0061750F">
        <w:t>time</w:t>
      </w:r>
      <w:r w:rsidR="002411B3">
        <w:t xml:space="preserve"> </w:t>
      </w:r>
      <w:r w:rsidR="0061750F">
        <w:t>for</w:t>
      </w:r>
      <w:r w:rsidR="002411B3">
        <w:t xml:space="preserve"> </w:t>
      </w:r>
      <w:r w:rsidR="0061750F">
        <w:t>human</w:t>
      </w:r>
      <w:r w:rsidR="002411B3">
        <w:t xml:space="preserve"> </w:t>
      </w:r>
      <w:r w:rsidR="0061750F">
        <w:t>activity,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night</w:t>
      </w:r>
      <w:r w:rsidR="002411B3">
        <w:t xml:space="preserve"> </w:t>
      </w:r>
      <w:r w:rsidR="0061750F">
        <w:t>for</w:t>
      </w:r>
      <w:r w:rsidR="002411B3">
        <w:t xml:space="preserve"> </w:t>
      </w:r>
      <w:r w:rsidR="0061750F">
        <w:t>sleeping,</w:t>
      </w:r>
      <w:r w:rsidR="002411B3">
        <w:t xml:space="preserve"> </w:t>
      </w:r>
      <w:r w:rsidR="0061750F">
        <w:t>for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suspension</w:t>
      </w:r>
      <w:r w:rsidR="002411B3">
        <w:t xml:space="preserve"> </w:t>
      </w:r>
      <w:r w:rsidR="0061750F">
        <w:t>of</w:t>
      </w:r>
      <w:r w:rsidR="002411B3">
        <w:t xml:space="preserve"> </w:t>
      </w:r>
      <w:r w:rsidR="0061750F">
        <w:t>consciousness</w:t>
      </w:r>
      <w:r w:rsidR="000C0C3E">
        <w:t>.</w:t>
      </w:r>
      <w:r w:rsidR="002411B3">
        <w:t xml:space="preserve"> </w:t>
      </w:r>
      <w:r w:rsidR="0061750F">
        <w:t>.</w:t>
      </w:r>
      <w:r w:rsidR="002411B3">
        <w:t xml:space="preserve"> </w:t>
      </w:r>
      <w:r w:rsidR="0061750F">
        <w:t>.</w:t>
      </w:r>
      <w:r w:rsidR="002411B3">
        <w:t xml:space="preserve"> </w:t>
      </w:r>
      <w:r w:rsidR="0061750F">
        <w:t>.</w:t>
      </w:r>
      <w:r w:rsidR="002411B3">
        <w:t xml:space="preserve"> </w:t>
      </w:r>
      <w:r w:rsidR="0061750F">
        <w:t>But</w:t>
      </w:r>
      <w:r w:rsidR="002411B3">
        <w:t xml:space="preserve"> </w:t>
      </w:r>
      <w:r w:rsidR="0061750F">
        <w:t>human</w:t>
      </w:r>
      <w:r w:rsidR="002411B3">
        <w:t xml:space="preserve"> </w:t>
      </w:r>
      <w:r w:rsidR="0061750F">
        <w:t>being</w:t>
      </w:r>
      <w:r w:rsidR="002411B3">
        <w:t xml:space="preserve"> </w:t>
      </w:r>
      <w:r w:rsidR="0061750F">
        <w:t>is</w:t>
      </w:r>
      <w:r w:rsidR="002411B3">
        <w:t xml:space="preserve"> </w:t>
      </w:r>
      <w:r w:rsidR="0061750F">
        <w:t>being</w:t>
      </w:r>
      <w:r w:rsidR="002411B3">
        <w:t xml:space="preserve"> </w:t>
      </w:r>
      <w:r w:rsidR="0061750F">
        <w:t>in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light</w:t>
      </w:r>
      <w:r w:rsidR="002411B3">
        <w:t xml:space="preserve"> </w:t>
      </w:r>
      <w:r w:rsidR="0061750F">
        <w:t>because</w:t>
      </w:r>
      <w:r w:rsidR="002411B3">
        <w:t xml:space="preserve"> </w:t>
      </w:r>
      <w:r w:rsidR="0061750F">
        <w:t>vision,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primary</w:t>
      </w:r>
      <w:r w:rsidR="002411B3">
        <w:t xml:space="preserve"> </w:t>
      </w:r>
      <w:r w:rsidR="0061750F">
        <w:t>human</w:t>
      </w:r>
      <w:r w:rsidR="002411B3">
        <w:t xml:space="preserve"> </w:t>
      </w:r>
      <w:r w:rsidR="0061750F">
        <w:t>sense,</w:t>
      </w:r>
      <w:r w:rsidR="002411B3">
        <w:t xml:space="preserve"> </w:t>
      </w:r>
      <w:r w:rsidR="0061750F">
        <w:t>functions</w:t>
      </w:r>
      <w:r w:rsidR="002411B3">
        <w:t xml:space="preserve"> </w:t>
      </w:r>
      <w:r w:rsidR="0061750F">
        <w:t>only</w:t>
      </w:r>
      <w:r w:rsidR="002411B3">
        <w:t xml:space="preserve"> </w:t>
      </w:r>
      <w:r w:rsidR="0061750F">
        <w:t>in</w:t>
      </w:r>
      <w:r w:rsidR="002411B3">
        <w:t xml:space="preserve"> </w:t>
      </w:r>
      <w:r w:rsidR="0061750F">
        <w:t>the</w:t>
      </w:r>
      <w:r w:rsidR="002411B3">
        <w:t xml:space="preserve"> </w:t>
      </w:r>
      <w:r w:rsidR="0061750F">
        <w:t>presence</w:t>
      </w:r>
      <w:r w:rsidR="002411B3">
        <w:t xml:space="preserve"> </w:t>
      </w:r>
      <w:r w:rsidR="0061750F">
        <w:t>of</w:t>
      </w:r>
      <w:r w:rsidR="002411B3">
        <w:t xml:space="preserve"> </w:t>
      </w:r>
      <w:r w:rsidR="0061750F">
        <w:t>light.</w:t>
      </w:r>
      <w:r w:rsidR="00C15081">
        <w:t>”</w:t>
      </w:r>
      <w:r w:rsidR="00C8588F">
        <w:rPr>
          <w:rStyle w:val="EndnoteReference"/>
        </w:rPr>
        <w:endnoteReference w:id="10"/>
      </w:r>
      <w:r w:rsidR="002411B3">
        <w:t xml:space="preserve"> </w:t>
      </w:r>
      <w:r w:rsidR="0061750F">
        <w:t>This</w:t>
      </w:r>
      <w:r w:rsidR="002411B3">
        <w:t xml:space="preserve"> </w:t>
      </w:r>
      <w:r w:rsidR="0061750F">
        <w:t>dichotomy</w:t>
      </w:r>
      <w:r w:rsidR="002411B3">
        <w:t xml:space="preserve"> </w:t>
      </w:r>
      <w:r w:rsidR="0061750F">
        <w:t>between</w:t>
      </w:r>
      <w:r w:rsidR="002411B3">
        <w:t xml:space="preserve"> </w:t>
      </w:r>
      <w:r w:rsidR="0061750F">
        <w:t>light</w:t>
      </w:r>
      <w:r w:rsidR="002411B3">
        <w:t xml:space="preserve"> </w:t>
      </w:r>
      <w:r w:rsidR="0061750F">
        <w:t>and</w:t>
      </w:r>
      <w:r w:rsidR="002411B3">
        <w:t xml:space="preserve"> </w:t>
      </w:r>
      <w:r w:rsidR="0061750F">
        <w:t>darkness</w:t>
      </w:r>
      <w:r w:rsidR="002411B3">
        <w:t xml:space="preserve"> </w:t>
      </w:r>
      <w:r w:rsidR="0061750F">
        <w:t>extends</w:t>
      </w:r>
      <w:r w:rsidR="002411B3">
        <w:t xml:space="preserve"> </w:t>
      </w:r>
      <w:r w:rsidR="0061750F">
        <w:t>throughout</w:t>
      </w:r>
      <w:r w:rsidR="002411B3">
        <w:t xml:space="preserve"> </w:t>
      </w:r>
      <w:r w:rsidR="0061750F">
        <w:t>Wyschogrod</w:t>
      </w:r>
      <w:r w:rsidR="00C15081">
        <w:t>’</w:t>
      </w:r>
      <w:r w:rsidR="0061750F">
        <w:t>s</w:t>
      </w:r>
      <w:r w:rsidR="002411B3">
        <w:t xml:space="preserve"> </w:t>
      </w:r>
      <w:r w:rsidR="0061750F">
        <w:t>text</w:t>
      </w:r>
      <w:r w:rsidR="002411B3">
        <w:t xml:space="preserve"> </w:t>
      </w:r>
      <w:r w:rsidR="0061750F">
        <w:t>and</w:t>
      </w:r>
      <w:r w:rsidR="002411B3">
        <w:t xml:space="preserve"> </w:t>
      </w:r>
      <w:r w:rsidR="0061750F">
        <w:t>becomes</w:t>
      </w:r>
      <w:r w:rsidR="002411B3">
        <w:t xml:space="preserve"> </w:t>
      </w:r>
      <w:r w:rsidR="0061750F">
        <w:t>its</w:t>
      </w:r>
      <w:r w:rsidR="002411B3">
        <w:t xml:space="preserve"> </w:t>
      </w:r>
      <w:r w:rsidR="0061750F">
        <w:t>central</w:t>
      </w:r>
      <w:r w:rsidR="002411B3">
        <w:t xml:space="preserve"> </w:t>
      </w:r>
      <w:r w:rsidR="0061750F">
        <w:t>motif.</w:t>
      </w:r>
      <w:r w:rsidR="002411B3">
        <w:t xml:space="preserve"> </w:t>
      </w:r>
      <w:r w:rsidR="002D4DDF">
        <w:t>Though</w:t>
      </w:r>
      <w:r w:rsidR="002411B3">
        <w:t xml:space="preserve"> </w:t>
      </w:r>
      <w:r w:rsidR="002D4DDF">
        <w:t>persons</w:t>
      </w:r>
      <w:r w:rsidR="002411B3">
        <w:t xml:space="preserve"> </w:t>
      </w:r>
      <w:r w:rsidR="002D4DDF">
        <w:t>gravitate</w:t>
      </w:r>
      <w:r w:rsidR="002411B3">
        <w:t xml:space="preserve"> </w:t>
      </w:r>
      <w:r w:rsidR="002D4DDF">
        <w:t>toward</w:t>
      </w:r>
      <w:r w:rsidR="002411B3">
        <w:t xml:space="preserve"> </w:t>
      </w:r>
      <w:r w:rsidR="002D4DDF">
        <w:t>the</w:t>
      </w:r>
      <w:r w:rsidR="002411B3">
        <w:t xml:space="preserve"> </w:t>
      </w:r>
      <w:r w:rsidR="002D4DDF">
        <w:t>light,</w:t>
      </w:r>
      <w:r w:rsidR="002411B3">
        <w:t xml:space="preserve"> </w:t>
      </w:r>
      <w:r w:rsidR="002D4DDF">
        <w:t>they</w:t>
      </w:r>
      <w:r w:rsidR="002411B3">
        <w:t xml:space="preserve"> </w:t>
      </w:r>
      <w:r w:rsidR="002D4DDF">
        <w:t>cannot</w:t>
      </w:r>
      <w:r w:rsidR="002411B3">
        <w:t xml:space="preserve"> </w:t>
      </w:r>
      <w:r w:rsidR="002D4DDF">
        <w:t>escape</w:t>
      </w:r>
      <w:r w:rsidR="002411B3">
        <w:t xml:space="preserve"> </w:t>
      </w:r>
      <w:r w:rsidR="002D4DDF">
        <w:t>darker</w:t>
      </w:r>
      <w:r w:rsidR="002411B3">
        <w:t xml:space="preserve"> </w:t>
      </w:r>
      <w:r w:rsidR="002D4DDF">
        <w:t>corners.</w:t>
      </w:r>
      <w:r w:rsidR="002411B3">
        <w:t xml:space="preserve"> </w:t>
      </w:r>
      <w:r w:rsidR="002D4DDF">
        <w:t>Perception</w:t>
      </w:r>
      <w:r w:rsidR="002411B3">
        <w:t xml:space="preserve"> </w:t>
      </w:r>
      <w:r w:rsidR="002D4DDF">
        <w:t>and</w:t>
      </w:r>
      <w:r w:rsidR="002411B3">
        <w:t xml:space="preserve"> </w:t>
      </w:r>
      <w:r w:rsidR="002D4DDF">
        <w:t>philosophical</w:t>
      </w:r>
      <w:r w:rsidR="002411B3">
        <w:t xml:space="preserve"> </w:t>
      </w:r>
      <w:r w:rsidR="002D4DDF">
        <w:t>scrutiny</w:t>
      </w:r>
      <w:r w:rsidR="002411B3">
        <w:t xml:space="preserve"> </w:t>
      </w:r>
      <w:r w:rsidR="00D200C8">
        <w:t>work</w:t>
      </w:r>
      <w:r w:rsidR="002411B3">
        <w:t xml:space="preserve"> </w:t>
      </w:r>
      <w:r w:rsidR="002D4DDF">
        <w:t>in</w:t>
      </w:r>
      <w:r w:rsidR="002411B3">
        <w:t xml:space="preserve"> </w:t>
      </w:r>
      <w:r w:rsidR="002D4DDF">
        <w:t>the</w:t>
      </w:r>
      <w:r w:rsidR="002411B3">
        <w:t xml:space="preserve"> </w:t>
      </w:r>
      <w:r w:rsidR="002D4DDF">
        <w:t>light,</w:t>
      </w:r>
      <w:r w:rsidR="002411B3">
        <w:t xml:space="preserve"> </w:t>
      </w:r>
      <w:r w:rsidR="002D4DDF">
        <w:t>but</w:t>
      </w:r>
      <w:r w:rsidR="002411B3">
        <w:t xml:space="preserve"> </w:t>
      </w:r>
      <w:r w:rsidR="002D4DDF">
        <w:t>human</w:t>
      </w:r>
      <w:r w:rsidR="002411B3">
        <w:t xml:space="preserve"> </w:t>
      </w:r>
      <w:r w:rsidR="002D4DDF">
        <w:t>beings</w:t>
      </w:r>
      <w:r w:rsidR="002411B3">
        <w:t xml:space="preserve"> </w:t>
      </w:r>
      <w:r w:rsidR="002D4DDF">
        <w:t>must</w:t>
      </w:r>
      <w:r w:rsidR="002411B3">
        <w:t xml:space="preserve"> </w:t>
      </w:r>
      <w:r w:rsidR="002D4DDF">
        <w:t>sleep</w:t>
      </w:r>
      <w:r w:rsidR="002411B3">
        <w:t xml:space="preserve"> </w:t>
      </w:r>
      <w:r w:rsidR="002D4DDF">
        <w:t>too.</w:t>
      </w:r>
      <w:r w:rsidR="002411B3">
        <w:t xml:space="preserve"> </w:t>
      </w:r>
      <w:r w:rsidR="002D4DDF">
        <w:t>This</w:t>
      </w:r>
      <w:r w:rsidR="002411B3">
        <w:t xml:space="preserve"> </w:t>
      </w:r>
      <w:r w:rsidR="002D4DDF">
        <w:t>ever-present</w:t>
      </w:r>
      <w:r w:rsidR="002411B3">
        <w:t xml:space="preserve"> </w:t>
      </w:r>
      <w:r w:rsidR="002D4DDF">
        <w:t>fluctuation</w:t>
      </w:r>
      <w:r w:rsidR="002411B3">
        <w:t xml:space="preserve"> </w:t>
      </w:r>
      <w:r w:rsidR="002D4DDF">
        <w:t>between</w:t>
      </w:r>
      <w:r w:rsidR="002411B3">
        <w:t xml:space="preserve"> </w:t>
      </w:r>
      <w:r w:rsidR="002D4DDF">
        <w:t>illumination</w:t>
      </w:r>
      <w:r w:rsidR="002411B3">
        <w:t xml:space="preserve"> </w:t>
      </w:r>
      <w:r w:rsidR="002D4DDF">
        <w:t>and</w:t>
      </w:r>
      <w:r w:rsidR="002411B3">
        <w:t xml:space="preserve"> </w:t>
      </w:r>
      <w:r w:rsidR="002D4DDF">
        <w:t>concealment</w:t>
      </w:r>
      <w:r w:rsidR="002411B3">
        <w:t xml:space="preserve"> </w:t>
      </w:r>
      <w:r w:rsidR="002D4DDF">
        <w:t>defines</w:t>
      </w:r>
      <w:r w:rsidR="002411B3">
        <w:t xml:space="preserve"> </w:t>
      </w:r>
      <w:r w:rsidR="002D4DDF">
        <w:t>the</w:t>
      </w:r>
      <w:r w:rsidR="002411B3">
        <w:t xml:space="preserve"> </w:t>
      </w:r>
      <w:r w:rsidR="002D4DDF">
        <w:t>human</w:t>
      </w:r>
      <w:r w:rsidR="002411B3">
        <w:t xml:space="preserve"> </w:t>
      </w:r>
      <w:r w:rsidR="002D4DDF">
        <w:t>condition.</w:t>
      </w:r>
      <w:r w:rsidR="002411B3">
        <w:t xml:space="preserve"> </w:t>
      </w:r>
      <w:r w:rsidR="002D4DDF">
        <w:t>Yet</w:t>
      </w:r>
      <w:r w:rsidR="002411B3">
        <w:t xml:space="preserve"> </w:t>
      </w:r>
      <w:r w:rsidR="002D4DDF">
        <w:t>persons</w:t>
      </w:r>
      <w:r w:rsidR="002411B3">
        <w:t xml:space="preserve"> </w:t>
      </w:r>
      <w:r w:rsidR="002D4DDF">
        <w:t>yearn</w:t>
      </w:r>
      <w:r w:rsidR="002411B3">
        <w:t xml:space="preserve"> </w:t>
      </w:r>
      <w:r w:rsidR="002D4DDF">
        <w:t>for</w:t>
      </w:r>
      <w:r w:rsidR="002411B3">
        <w:t xml:space="preserve"> </w:t>
      </w:r>
      <w:r w:rsidR="00246EAB">
        <w:t>brighter</w:t>
      </w:r>
      <w:r w:rsidR="002411B3">
        <w:t xml:space="preserve"> </w:t>
      </w:r>
      <w:r w:rsidR="00246EAB">
        <w:t>enlightenment,</w:t>
      </w:r>
      <w:r w:rsidR="002411B3">
        <w:t xml:space="preserve"> </w:t>
      </w:r>
      <w:r w:rsidR="00246EAB">
        <w:lastRenderedPageBreak/>
        <w:t>argues</w:t>
      </w:r>
      <w:r w:rsidR="002411B3">
        <w:t xml:space="preserve"> </w:t>
      </w:r>
      <w:r w:rsidR="00246EAB">
        <w:t>Wyschogrod,</w:t>
      </w:r>
      <w:r w:rsidR="002411B3">
        <w:t xml:space="preserve"> </w:t>
      </w:r>
      <w:r w:rsidR="00246EAB">
        <w:t>and</w:t>
      </w:r>
      <w:r w:rsidR="002411B3">
        <w:t xml:space="preserve"> </w:t>
      </w:r>
      <w:r w:rsidR="00246EAB">
        <w:t>this</w:t>
      </w:r>
      <w:r w:rsidR="002411B3">
        <w:t xml:space="preserve"> </w:t>
      </w:r>
      <w:r w:rsidR="00246EAB">
        <w:t>because</w:t>
      </w:r>
      <w:r w:rsidR="002411B3">
        <w:t xml:space="preserve"> </w:t>
      </w:r>
      <w:r w:rsidR="00246EAB">
        <w:t>vision</w:t>
      </w:r>
      <w:r w:rsidR="002411B3">
        <w:t xml:space="preserve"> </w:t>
      </w:r>
      <w:r w:rsidR="00246EAB">
        <w:t>is</w:t>
      </w:r>
      <w:r w:rsidR="002411B3">
        <w:t xml:space="preserve"> </w:t>
      </w:r>
      <w:r w:rsidR="00246EAB">
        <w:t>the</w:t>
      </w:r>
      <w:r w:rsidR="002411B3">
        <w:t xml:space="preserve"> </w:t>
      </w:r>
      <w:r w:rsidR="00246EAB">
        <w:t>preeminent</w:t>
      </w:r>
      <w:r w:rsidR="002411B3">
        <w:t xml:space="preserve"> </w:t>
      </w:r>
      <w:r w:rsidR="00246EAB">
        <w:t>human</w:t>
      </w:r>
      <w:r w:rsidR="002411B3">
        <w:t xml:space="preserve"> </w:t>
      </w:r>
      <w:r w:rsidR="00246EAB">
        <w:t>sense.</w:t>
      </w:r>
      <w:r w:rsidR="002411B3">
        <w:t xml:space="preserve"> </w:t>
      </w:r>
      <w:r w:rsidR="007D1BD5">
        <w:t>Light</w:t>
      </w:r>
      <w:r w:rsidR="002411B3">
        <w:t xml:space="preserve"> </w:t>
      </w:r>
      <w:r w:rsidR="007D1BD5">
        <w:t>enables</w:t>
      </w:r>
      <w:r w:rsidR="002411B3">
        <w:t xml:space="preserve"> </w:t>
      </w:r>
      <w:r w:rsidR="007D1BD5">
        <w:t>persons</w:t>
      </w:r>
      <w:r w:rsidR="002411B3">
        <w:t xml:space="preserve"> </w:t>
      </w:r>
      <w:r w:rsidR="007D1BD5">
        <w:t>to</w:t>
      </w:r>
      <w:r w:rsidR="002411B3">
        <w:t xml:space="preserve"> </w:t>
      </w:r>
      <w:r w:rsidR="007D1BD5">
        <w:t>actively</w:t>
      </w:r>
      <w:r w:rsidR="002411B3">
        <w:t xml:space="preserve"> </w:t>
      </w:r>
      <w:r w:rsidR="007D1BD5">
        <w:t>engage</w:t>
      </w:r>
      <w:r w:rsidR="002411B3">
        <w:t xml:space="preserve"> </w:t>
      </w:r>
      <w:r w:rsidR="007D1BD5">
        <w:t>a</w:t>
      </w:r>
      <w:r w:rsidR="002411B3">
        <w:t xml:space="preserve"> </w:t>
      </w:r>
      <w:r w:rsidR="007D1BD5">
        <w:t>world</w:t>
      </w:r>
      <w:r w:rsidR="002411B3">
        <w:t xml:space="preserve"> </w:t>
      </w:r>
      <w:r w:rsidR="007D1BD5">
        <w:t>rather</w:t>
      </w:r>
      <w:r w:rsidR="002411B3">
        <w:t xml:space="preserve"> </w:t>
      </w:r>
      <w:r w:rsidR="007D1BD5">
        <w:t>than</w:t>
      </w:r>
      <w:r w:rsidR="002411B3">
        <w:t xml:space="preserve"> </w:t>
      </w:r>
      <w:r w:rsidR="007D1BD5">
        <w:t>to</w:t>
      </w:r>
      <w:r w:rsidR="002411B3">
        <w:t xml:space="preserve"> </w:t>
      </w:r>
      <w:r w:rsidR="007D1BD5">
        <w:t>passively</w:t>
      </w:r>
      <w:r w:rsidR="002411B3">
        <w:t xml:space="preserve"> </w:t>
      </w:r>
      <w:r w:rsidR="007D1BD5">
        <w:t>receive</w:t>
      </w:r>
      <w:r w:rsidR="002411B3">
        <w:t xml:space="preserve"> </w:t>
      </w:r>
      <w:r w:rsidR="007D1BD5">
        <w:t>it.</w:t>
      </w:r>
      <w:r w:rsidR="002411B3">
        <w:t xml:space="preserve"> </w:t>
      </w:r>
      <w:r w:rsidR="007D1BD5">
        <w:t>Vision</w:t>
      </w:r>
      <w:r w:rsidR="002411B3">
        <w:t xml:space="preserve"> </w:t>
      </w:r>
      <w:r w:rsidR="007D1BD5">
        <w:t>opens</w:t>
      </w:r>
      <w:r w:rsidR="002411B3">
        <w:t xml:space="preserve"> </w:t>
      </w:r>
      <w:r w:rsidR="007D1BD5">
        <w:t>up</w:t>
      </w:r>
      <w:r w:rsidR="002411B3">
        <w:t xml:space="preserve"> </w:t>
      </w:r>
      <w:r w:rsidR="007D1BD5">
        <w:t>a</w:t>
      </w:r>
      <w:r w:rsidR="002411B3">
        <w:t xml:space="preserve"> </w:t>
      </w:r>
      <w:r w:rsidR="007D1BD5">
        <w:t>horizon</w:t>
      </w:r>
      <w:r w:rsidR="002411B3">
        <w:t xml:space="preserve"> </w:t>
      </w:r>
      <w:r w:rsidR="007D1BD5">
        <w:t>of</w:t>
      </w:r>
      <w:r w:rsidR="002411B3">
        <w:t xml:space="preserve"> </w:t>
      </w:r>
      <w:r w:rsidR="007D1BD5">
        <w:t>possibility</w:t>
      </w:r>
      <w:r w:rsidR="002411B3">
        <w:t xml:space="preserve"> </w:t>
      </w:r>
      <w:r w:rsidR="007D1BD5">
        <w:t>in</w:t>
      </w:r>
      <w:r w:rsidR="002411B3">
        <w:t xml:space="preserve"> </w:t>
      </w:r>
      <w:r w:rsidR="007D1BD5">
        <w:t>ways</w:t>
      </w:r>
      <w:r w:rsidR="002411B3">
        <w:t xml:space="preserve"> </w:t>
      </w:r>
      <w:r w:rsidR="007D1BD5">
        <w:t>that</w:t>
      </w:r>
      <w:r w:rsidR="002411B3">
        <w:t xml:space="preserve"> </w:t>
      </w:r>
      <w:r w:rsidR="007D1BD5">
        <w:t>other</w:t>
      </w:r>
      <w:r w:rsidR="002411B3">
        <w:t xml:space="preserve"> </w:t>
      </w:r>
      <w:r w:rsidR="007D1BD5">
        <w:t>senses</w:t>
      </w:r>
      <w:r w:rsidR="002411B3">
        <w:t xml:space="preserve"> </w:t>
      </w:r>
      <w:r w:rsidR="007D1BD5">
        <w:t>conceal</w:t>
      </w:r>
      <w:r w:rsidR="002411B3">
        <w:t xml:space="preserve"> </w:t>
      </w:r>
      <w:r w:rsidR="007D1BD5">
        <w:t>out</w:t>
      </w:r>
      <w:r w:rsidR="002411B3">
        <w:t xml:space="preserve"> </w:t>
      </w:r>
      <w:r w:rsidR="007D1BD5">
        <w:t>of</w:t>
      </w:r>
      <w:r w:rsidR="002411B3">
        <w:t xml:space="preserve"> </w:t>
      </w:r>
      <w:r w:rsidR="007D1BD5">
        <w:t>sight:</w:t>
      </w:r>
    </w:p>
    <w:p w:rsidR="00C15081" w:rsidRDefault="00C15081" w:rsidP="007F56DB">
      <w:pPr>
        <w:spacing w:line="480" w:lineRule="auto"/>
      </w:pPr>
      <w:r>
        <w:t>&lt;ext&gt;</w:t>
      </w:r>
    </w:p>
    <w:p w:rsidR="00B626A2" w:rsidRDefault="009D4024" w:rsidP="007F56DB">
      <w:pPr>
        <w:spacing w:line="480" w:lineRule="auto"/>
        <w:ind w:left="720"/>
      </w:pPr>
      <w:r>
        <w:t>To</w:t>
      </w:r>
      <w:r w:rsidR="002411B3">
        <w:t xml:space="preserve"> </w:t>
      </w:r>
      <w:r>
        <w:t>some</w:t>
      </w:r>
      <w:r w:rsidR="002411B3">
        <w:t xml:space="preserve"> </w:t>
      </w:r>
      <w:r>
        <w:t>degree,</w:t>
      </w:r>
      <w:r w:rsidR="002411B3">
        <w:t xml:space="preserve"> </w:t>
      </w:r>
      <w:r>
        <w:t>the</w:t>
      </w:r>
      <w:r w:rsidR="002411B3">
        <w:t xml:space="preserve"> </w:t>
      </w:r>
      <w:r>
        <w:t>world</w:t>
      </w:r>
      <w:r w:rsidR="002411B3">
        <w:t xml:space="preserve"> </w:t>
      </w:r>
      <w:r>
        <w:t>reveals</w:t>
      </w:r>
      <w:r w:rsidR="002411B3">
        <w:t xml:space="preserve"> </w:t>
      </w:r>
      <w:r>
        <w:t>itself</w:t>
      </w:r>
      <w:r w:rsidR="002411B3">
        <w:t xml:space="preserve"> </w:t>
      </w:r>
      <w:r>
        <w:t>in</w:t>
      </w:r>
      <w:r w:rsidR="002411B3">
        <w:t xml:space="preserve"> </w:t>
      </w:r>
      <w:r>
        <w:t>smell</w:t>
      </w:r>
      <w:r w:rsidR="002411B3">
        <w:t xml:space="preserve"> </w:t>
      </w:r>
      <w:r>
        <w:t>and</w:t>
      </w:r>
      <w:r w:rsidR="002411B3">
        <w:t xml:space="preserve"> </w:t>
      </w:r>
      <w:r>
        <w:t>touch,</w:t>
      </w:r>
      <w:r w:rsidR="002411B3">
        <w:t xml:space="preserve"> </w:t>
      </w:r>
      <w:r>
        <w:t>hearing</w:t>
      </w:r>
      <w:r w:rsidR="002411B3">
        <w:t xml:space="preserve"> </w:t>
      </w:r>
      <w:r>
        <w:t>and</w:t>
      </w:r>
      <w:r w:rsidR="002411B3">
        <w:t xml:space="preserve"> </w:t>
      </w:r>
      <w:r>
        <w:t>tasting.</w:t>
      </w:r>
      <w:r w:rsidR="002411B3">
        <w:t xml:space="preserve"> </w:t>
      </w:r>
      <w:r>
        <w:t>But</w:t>
      </w:r>
      <w:r w:rsidR="002411B3">
        <w:t xml:space="preserve"> </w:t>
      </w:r>
      <w:r>
        <w:t>a</w:t>
      </w:r>
      <w:r w:rsidR="002411B3">
        <w:t xml:space="preserve"> </w:t>
      </w:r>
      <w:r>
        <w:t>dark</w:t>
      </w:r>
      <w:r w:rsidR="002411B3">
        <w:t xml:space="preserve"> </w:t>
      </w:r>
      <w:r>
        <w:t>world</w:t>
      </w:r>
      <w:r w:rsidR="002411B3">
        <w:t xml:space="preserve"> </w:t>
      </w:r>
      <w:r>
        <w:t>in</w:t>
      </w:r>
      <w:r w:rsidR="002411B3">
        <w:t xml:space="preserve"> </w:t>
      </w:r>
      <w:r>
        <w:t>which</w:t>
      </w:r>
      <w:r w:rsidR="002411B3">
        <w:t xml:space="preserve"> </w:t>
      </w:r>
      <w:r>
        <w:t>odors</w:t>
      </w:r>
      <w:r w:rsidR="002411B3">
        <w:t xml:space="preserve"> </w:t>
      </w:r>
      <w:r>
        <w:t>are</w:t>
      </w:r>
      <w:r w:rsidR="002411B3">
        <w:t xml:space="preserve"> </w:t>
      </w:r>
      <w:r>
        <w:t>smelled,</w:t>
      </w:r>
      <w:r w:rsidR="002411B3">
        <w:t xml:space="preserve"> </w:t>
      </w:r>
      <w:r>
        <w:t>surfaces</w:t>
      </w:r>
      <w:r w:rsidR="002411B3">
        <w:t xml:space="preserve"> </w:t>
      </w:r>
      <w:r>
        <w:t>touched,</w:t>
      </w:r>
      <w:r w:rsidR="002411B3">
        <w:t xml:space="preserve"> </w:t>
      </w:r>
      <w:r>
        <w:t>sounds</w:t>
      </w:r>
      <w:r w:rsidR="002411B3">
        <w:t xml:space="preserve"> </w:t>
      </w:r>
      <w:r>
        <w:t>heard,</w:t>
      </w:r>
      <w:r w:rsidR="002411B3">
        <w:t xml:space="preserve"> </w:t>
      </w:r>
      <w:r>
        <w:t>and</w:t>
      </w:r>
      <w:r w:rsidR="002411B3">
        <w:t xml:space="preserve"> </w:t>
      </w:r>
      <w:r>
        <w:t>flavors</w:t>
      </w:r>
      <w:r w:rsidR="002411B3">
        <w:t xml:space="preserve"> </w:t>
      </w:r>
      <w:r>
        <w:t>tasted</w:t>
      </w:r>
      <w:r w:rsidR="002411B3">
        <w:t xml:space="preserve"> </w:t>
      </w:r>
      <w:r>
        <w:t>but</w:t>
      </w:r>
      <w:r w:rsidR="002411B3">
        <w:t xml:space="preserve"> </w:t>
      </w:r>
      <w:r>
        <w:t>nothing</w:t>
      </w:r>
      <w:r w:rsidR="002411B3">
        <w:t xml:space="preserve"> </w:t>
      </w:r>
      <w:r>
        <w:t>is</w:t>
      </w:r>
      <w:r w:rsidR="002411B3">
        <w:t xml:space="preserve"> </w:t>
      </w:r>
      <w:r>
        <w:t>seen,</w:t>
      </w:r>
      <w:r w:rsidR="002411B3">
        <w:t xml:space="preserve"> </w:t>
      </w:r>
      <w:r>
        <w:t>remains</w:t>
      </w:r>
      <w:r w:rsidR="002411B3">
        <w:t xml:space="preserve"> </w:t>
      </w:r>
      <w:r>
        <w:t>a</w:t>
      </w:r>
      <w:r w:rsidR="002411B3">
        <w:t xml:space="preserve"> </w:t>
      </w:r>
      <w:r>
        <w:t>world</w:t>
      </w:r>
      <w:r w:rsidR="002411B3">
        <w:t xml:space="preserve"> </w:t>
      </w:r>
      <w:r>
        <w:t>that</w:t>
      </w:r>
      <w:r w:rsidR="002411B3">
        <w:t xml:space="preserve"> </w:t>
      </w:r>
      <w:r>
        <w:t>crowds</w:t>
      </w:r>
      <w:r w:rsidR="002411B3">
        <w:t xml:space="preserve"> </w:t>
      </w:r>
      <w:r>
        <w:t>man,</w:t>
      </w:r>
      <w:r w:rsidR="002411B3">
        <w:t xml:space="preserve"> </w:t>
      </w:r>
      <w:r>
        <w:t>that</w:t>
      </w:r>
      <w:r w:rsidR="002411B3">
        <w:t xml:space="preserve"> </w:t>
      </w:r>
      <w:r w:rsidR="00971024">
        <w:t>does</w:t>
      </w:r>
      <w:r w:rsidR="002411B3">
        <w:t xml:space="preserve"> </w:t>
      </w:r>
      <w:r w:rsidR="00971024">
        <w:t>not</w:t>
      </w:r>
      <w:r w:rsidR="002411B3">
        <w:t xml:space="preserve"> </w:t>
      </w:r>
      <w:r w:rsidR="00971024">
        <w:t>open</w:t>
      </w:r>
      <w:r w:rsidR="002411B3">
        <w:t xml:space="preserve"> </w:t>
      </w:r>
      <w:r w:rsidR="00971024">
        <w:t>itself</w:t>
      </w:r>
      <w:r w:rsidR="002411B3">
        <w:t xml:space="preserve"> </w:t>
      </w:r>
      <w:r w:rsidR="00971024">
        <w:t>but</w:t>
      </w:r>
      <w:r w:rsidR="002411B3">
        <w:t xml:space="preserve"> </w:t>
      </w:r>
      <w:r w:rsidR="00971024">
        <w:t>imp</w:t>
      </w:r>
      <w:r>
        <w:t>inges</w:t>
      </w:r>
      <w:r w:rsidR="002411B3">
        <w:t xml:space="preserve"> </w:t>
      </w:r>
      <w:r>
        <w:t>upon</w:t>
      </w:r>
      <w:r w:rsidR="002411B3">
        <w:t xml:space="preserve"> </w:t>
      </w:r>
      <w:r>
        <w:t>him</w:t>
      </w:r>
      <w:r w:rsidR="002411B3">
        <w:t xml:space="preserve"> </w:t>
      </w:r>
      <w:r>
        <w:t>and</w:t>
      </w:r>
      <w:r w:rsidR="002411B3">
        <w:t xml:space="preserve"> </w:t>
      </w:r>
      <w:r>
        <w:t>turns</w:t>
      </w:r>
      <w:r w:rsidR="002411B3">
        <w:t xml:space="preserve"> </w:t>
      </w:r>
      <w:r>
        <w:t>man</w:t>
      </w:r>
      <w:r w:rsidR="002411B3">
        <w:t xml:space="preserve"> </w:t>
      </w:r>
      <w:r>
        <w:t>into</w:t>
      </w:r>
      <w:r w:rsidR="002411B3">
        <w:t xml:space="preserve"> </w:t>
      </w:r>
      <w:r>
        <w:t>a</w:t>
      </w:r>
      <w:r w:rsidR="002411B3">
        <w:t xml:space="preserve"> </w:t>
      </w:r>
      <w:r>
        <w:t>recipient</w:t>
      </w:r>
      <w:r w:rsidR="002411B3">
        <w:t xml:space="preserve"> </w:t>
      </w:r>
      <w:r>
        <w:t>of</w:t>
      </w:r>
      <w:r w:rsidR="002411B3">
        <w:t xml:space="preserve"> </w:t>
      </w:r>
      <w:r>
        <w:t>what</w:t>
      </w:r>
      <w:r w:rsidR="002411B3">
        <w:t xml:space="preserve"> </w:t>
      </w:r>
      <w:r>
        <w:t>the</w:t>
      </w:r>
      <w:r w:rsidR="002411B3">
        <w:t xml:space="preserve"> </w:t>
      </w:r>
      <w:r>
        <w:t>world</w:t>
      </w:r>
      <w:r w:rsidR="002411B3">
        <w:t xml:space="preserve"> </w:t>
      </w:r>
      <w:r>
        <w:t>wishes</w:t>
      </w:r>
      <w:r w:rsidR="002411B3">
        <w:t xml:space="preserve"> </w:t>
      </w:r>
      <w:r>
        <w:t>to</w:t>
      </w:r>
      <w:r w:rsidR="002411B3">
        <w:t xml:space="preserve"> </w:t>
      </w:r>
      <w:r>
        <w:t>deliver</w:t>
      </w:r>
      <w:r w:rsidR="002411B3">
        <w:t xml:space="preserve"> </w:t>
      </w:r>
      <w:r>
        <w:t>to</w:t>
      </w:r>
      <w:r w:rsidR="002411B3">
        <w:t xml:space="preserve"> </w:t>
      </w:r>
      <w:r>
        <w:t>him.</w:t>
      </w:r>
      <w:r w:rsidR="002411B3">
        <w:t xml:space="preserve"> </w:t>
      </w:r>
      <w:r>
        <w:t>Only</w:t>
      </w:r>
      <w:r w:rsidR="002411B3">
        <w:t xml:space="preserve"> </w:t>
      </w:r>
      <w:r>
        <w:t>the</w:t>
      </w:r>
      <w:r w:rsidR="002411B3">
        <w:t xml:space="preserve"> </w:t>
      </w:r>
      <w:r>
        <w:t>seen</w:t>
      </w:r>
      <w:r w:rsidR="002411B3">
        <w:t xml:space="preserve"> </w:t>
      </w:r>
      <w:r>
        <w:t>world,</w:t>
      </w:r>
      <w:r w:rsidR="002411B3">
        <w:t xml:space="preserve"> </w:t>
      </w:r>
      <w:r>
        <w:t>the</w:t>
      </w:r>
      <w:r w:rsidR="002411B3">
        <w:t xml:space="preserve"> </w:t>
      </w:r>
      <w:r>
        <w:t>illuminated</w:t>
      </w:r>
      <w:r w:rsidR="002411B3">
        <w:t xml:space="preserve"> </w:t>
      </w:r>
      <w:r>
        <w:t>world</w:t>
      </w:r>
      <w:r w:rsidR="002411B3">
        <w:t xml:space="preserve"> </w:t>
      </w:r>
      <w:r>
        <w:t>stretches</w:t>
      </w:r>
      <w:r w:rsidR="002411B3">
        <w:t xml:space="preserve"> </w:t>
      </w:r>
      <w:r>
        <w:t>off</w:t>
      </w:r>
      <w:r w:rsidR="002411B3">
        <w:t xml:space="preserve"> </w:t>
      </w:r>
      <w:r>
        <w:t>into</w:t>
      </w:r>
      <w:r w:rsidR="002411B3">
        <w:t xml:space="preserve"> </w:t>
      </w:r>
      <w:r>
        <w:t>the</w:t>
      </w:r>
      <w:r w:rsidR="002411B3">
        <w:t xml:space="preserve"> </w:t>
      </w:r>
      <w:r>
        <w:t>horizon.</w:t>
      </w:r>
      <w:r w:rsidR="00C8588F">
        <w:rPr>
          <w:rStyle w:val="EndnoteReference"/>
        </w:rPr>
        <w:endnoteReference w:id="11"/>
      </w:r>
    </w:p>
    <w:p w:rsidR="00C15081" w:rsidRDefault="00C15081" w:rsidP="007F56DB">
      <w:pPr>
        <w:spacing w:line="480" w:lineRule="auto"/>
        <w:ind w:left="720"/>
      </w:pPr>
      <w:r>
        <w:t>&lt;/ext&gt;</w:t>
      </w:r>
    </w:p>
    <w:p w:rsidR="0088228C" w:rsidRDefault="00922C4B" w:rsidP="007F56DB">
      <w:pPr>
        <w:spacing w:line="480" w:lineRule="auto"/>
      </w:pPr>
      <w:r>
        <w:t>A</w:t>
      </w:r>
      <w:r w:rsidR="002411B3">
        <w:t xml:space="preserve"> </w:t>
      </w:r>
      <w:r>
        <w:t>person</w:t>
      </w:r>
      <w:r w:rsidR="002411B3">
        <w:t xml:space="preserve"> </w:t>
      </w:r>
      <w:r>
        <w:t>visually</w:t>
      </w:r>
      <w:r w:rsidR="002411B3">
        <w:t xml:space="preserve"> </w:t>
      </w:r>
      <w:r>
        <w:t>impaired</w:t>
      </w:r>
      <w:r w:rsidR="002411B3">
        <w:t xml:space="preserve"> </w:t>
      </w:r>
      <w:r>
        <w:t>cannot</w:t>
      </w:r>
      <w:r w:rsidR="002411B3">
        <w:t xml:space="preserve"> </w:t>
      </w:r>
      <w:r>
        <w:t>lead</w:t>
      </w:r>
      <w:r w:rsidR="002411B3">
        <w:t xml:space="preserve"> </w:t>
      </w:r>
      <w:r>
        <w:t>a</w:t>
      </w:r>
      <w:r w:rsidR="002411B3">
        <w:t xml:space="preserve"> </w:t>
      </w:r>
      <w:r>
        <w:t>flourishing</w:t>
      </w:r>
      <w:r w:rsidR="002411B3">
        <w:t xml:space="preserve"> </w:t>
      </w:r>
      <w:r>
        <w:t>human</w:t>
      </w:r>
      <w:r w:rsidR="002411B3">
        <w:t xml:space="preserve"> </w:t>
      </w:r>
      <w:r>
        <w:t>life</w:t>
      </w:r>
      <w:r w:rsidR="0088228C">
        <w:t>,</w:t>
      </w:r>
      <w:r w:rsidR="002411B3">
        <w:t xml:space="preserve"> </w:t>
      </w:r>
      <w:r w:rsidR="0088228C">
        <w:t>so</w:t>
      </w:r>
      <w:r w:rsidR="002411B3">
        <w:t xml:space="preserve"> </w:t>
      </w:r>
      <w:r w:rsidR="0088228C">
        <w:t>Wyschogrod</w:t>
      </w:r>
      <w:r w:rsidR="002411B3">
        <w:t xml:space="preserve"> </w:t>
      </w:r>
      <w:r w:rsidR="0088228C">
        <w:t>implies</w:t>
      </w:r>
      <w:r w:rsidR="002411B3">
        <w:t xml:space="preserve"> </w:t>
      </w:r>
      <w:r w:rsidR="0088228C">
        <w:t>here</w:t>
      </w:r>
      <w:r>
        <w:t>.</w:t>
      </w:r>
      <w:r w:rsidR="002411B3">
        <w:t xml:space="preserve"> </w:t>
      </w:r>
      <w:r>
        <w:t>Such</w:t>
      </w:r>
      <w:r w:rsidR="002411B3">
        <w:t xml:space="preserve"> </w:t>
      </w:r>
      <w:r>
        <w:t>a</w:t>
      </w:r>
      <w:r w:rsidR="002411B3">
        <w:t xml:space="preserve"> </w:t>
      </w:r>
      <w:r>
        <w:t>visual</w:t>
      </w:r>
      <w:r w:rsidR="002411B3">
        <w:t xml:space="preserve"> </w:t>
      </w:r>
      <w:r>
        <w:t>deficit</w:t>
      </w:r>
      <w:r w:rsidR="002411B3">
        <w:t xml:space="preserve"> </w:t>
      </w:r>
      <w:r>
        <w:t>impedes</w:t>
      </w:r>
      <w:r w:rsidR="002411B3">
        <w:t xml:space="preserve"> </w:t>
      </w:r>
      <w:r>
        <w:t>human</w:t>
      </w:r>
      <w:r w:rsidR="002411B3">
        <w:t xml:space="preserve"> </w:t>
      </w:r>
      <w:r>
        <w:t>productivity,</w:t>
      </w:r>
      <w:r w:rsidR="002411B3">
        <w:t xml:space="preserve"> </w:t>
      </w:r>
      <w:r>
        <w:t>for</w:t>
      </w:r>
      <w:r w:rsidR="002411B3">
        <w:t xml:space="preserve"> </w:t>
      </w:r>
      <w:r w:rsidR="00CD79FF">
        <w:t>an</w:t>
      </w:r>
      <w:r w:rsidR="002411B3">
        <w:t xml:space="preserve"> </w:t>
      </w:r>
      <w:r w:rsidR="00CD79FF">
        <w:t>unseen</w:t>
      </w:r>
      <w:r w:rsidR="002411B3">
        <w:t xml:space="preserve"> </w:t>
      </w:r>
      <w:r>
        <w:t>world</w:t>
      </w:r>
      <w:r w:rsidR="002411B3">
        <w:t xml:space="preserve"> </w:t>
      </w:r>
      <w:r w:rsidR="00C15081">
        <w:t>“</w:t>
      </w:r>
      <w:r>
        <w:t>crowds</w:t>
      </w:r>
      <w:r w:rsidR="00C15081">
        <w:t>”</w:t>
      </w:r>
      <w:r w:rsidR="002411B3">
        <w:t xml:space="preserve"> </w:t>
      </w:r>
      <w:r>
        <w:t>and</w:t>
      </w:r>
      <w:r w:rsidR="002411B3">
        <w:t xml:space="preserve"> </w:t>
      </w:r>
      <w:r w:rsidR="00C15081">
        <w:t>“</w:t>
      </w:r>
      <w:r>
        <w:t>impinges</w:t>
      </w:r>
      <w:r w:rsidR="00C15081">
        <w:t>”</w:t>
      </w:r>
      <w:r w:rsidR="002411B3">
        <w:t xml:space="preserve"> </w:t>
      </w:r>
      <w:r>
        <w:t>human</w:t>
      </w:r>
      <w:r w:rsidR="002411B3">
        <w:t xml:space="preserve"> </w:t>
      </w:r>
      <w:r>
        <w:t>expression.</w:t>
      </w:r>
      <w:r w:rsidR="002411B3">
        <w:t xml:space="preserve"> </w:t>
      </w:r>
      <w:r w:rsidR="0088228C">
        <w:t>Note</w:t>
      </w:r>
      <w:r w:rsidR="002411B3">
        <w:t xml:space="preserve"> </w:t>
      </w:r>
      <w:r w:rsidR="0088228C">
        <w:t>how</w:t>
      </w:r>
      <w:r w:rsidR="002411B3">
        <w:t xml:space="preserve"> </w:t>
      </w:r>
      <w:r>
        <w:t>Wyschogrod</w:t>
      </w:r>
      <w:r w:rsidR="002411B3">
        <w:t xml:space="preserve"> </w:t>
      </w:r>
      <w:r>
        <w:t>appropriates</w:t>
      </w:r>
      <w:r w:rsidR="002411B3">
        <w:t xml:space="preserve"> </w:t>
      </w:r>
      <w:r>
        <w:t>the</w:t>
      </w:r>
      <w:r w:rsidR="002411B3">
        <w:t xml:space="preserve"> </w:t>
      </w:r>
      <w:r>
        <w:t>long-standing</w:t>
      </w:r>
      <w:r w:rsidR="002411B3">
        <w:t xml:space="preserve"> </w:t>
      </w:r>
      <w:r w:rsidR="00660D36">
        <w:t>reverence</w:t>
      </w:r>
      <w:r w:rsidR="002411B3">
        <w:t xml:space="preserve"> </w:t>
      </w:r>
      <w:r w:rsidR="00660D36">
        <w:t>for</w:t>
      </w:r>
      <w:r w:rsidR="002411B3">
        <w:t xml:space="preserve"> </w:t>
      </w:r>
      <w:r w:rsidR="00660D36">
        <w:t>sight</w:t>
      </w:r>
      <w:r w:rsidR="002411B3">
        <w:t xml:space="preserve"> </w:t>
      </w:r>
      <w:r w:rsidR="00660D36">
        <w:t>as</w:t>
      </w:r>
      <w:r w:rsidR="002411B3">
        <w:t xml:space="preserve"> </w:t>
      </w:r>
      <w:r w:rsidR="00660D36">
        <w:t>the</w:t>
      </w:r>
      <w:r w:rsidR="002411B3">
        <w:t xml:space="preserve"> </w:t>
      </w:r>
      <w:r w:rsidR="00660D36">
        <w:t>master</w:t>
      </w:r>
      <w:r w:rsidR="002411B3">
        <w:t xml:space="preserve"> </w:t>
      </w:r>
      <w:r w:rsidR="00660D36">
        <w:t>sense,</w:t>
      </w:r>
      <w:r w:rsidR="00C8588F">
        <w:rPr>
          <w:rStyle w:val="EndnoteReference"/>
        </w:rPr>
        <w:endnoteReference w:id="12"/>
      </w:r>
      <w:r w:rsidR="002411B3">
        <w:t xml:space="preserve"> </w:t>
      </w:r>
      <w:r w:rsidR="00CD79FF">
        <w:t>and</w:t>
      </w:r>
      <w:r w:rsidR="002411B3">
        <w:t xml:space="preserve"> </w:t>
      </w:r>
      <w:r w:rsidR="00660D36">
        <w:t>does</w:t>
      </w:r>
      <w:r w:rsidR="002411B3">
        <w:t xml:space="preserve"> </w:t>
      </w:r>
      <w:r w:rsidR="00660D36">
        <w:t>so</w:t>
      </w:r>
      <w:r w:rsidR="002411B3">
        <w:t xml:space="preserve"> </w:t>
      </w:r>
      <w:r w:rsidR="00660D36">
        <w:t>by</w:t>
      </w:r>
      <w:r w:rsidR="002411B3">
        <w:t xml:space="preserve"> </w:t>
      </w:r>
      <w:r w:rsidR="00660D36">
        <w:t>turning</w:t>
      </w:r>
      <w:r w:rsidR="002411B3">
        <w:t xml:space="preserve"> </w:t>
      </w:r>
      <w:r w:rsidR="00660D36">
        <w:t>against</w:t>
      </w:r>
      <w:r w:rsidR="002411B3">
        <w:t xml:space="preserve"> </w:t>
      </w:r>
      <w:r w:rsidR="00660D36">
        <w:t>the</w:t>
      </w:r>
      <w:r w:rsidR="002411B3">
        <w:t xml:space="preserve"> </w:t>
      </w:r>
      <w:r w:rsidR="00660D36">
        <w:t>efficacy</w:t>
      </w:r>
      <w:r w:rsidR="002411B3">
        <w:t xml:space="preserve"> </w:t>
      </w:r>
      <w:r w:rsidR="00660D36">
        <w:t>of</w:t>
      </w:r>
      <w:r w:rsidR="002411B3">
        <w:t xml:space="preserve"> </w:t>
      </w:r>
      <w:r w:rsidR="00660D36">
        <w:t>other</w:t>
      </w:r>
      <w:r w:rsidR="002411B3">
        <w:t xml:space="preserve"> </w:t>
      </w:r>
      <w:r w:rsidR="00660D36">
        <w:t>modes</w:t>
      </w:r>
      <w:r w:rsidR="002411B3">
        <w:t xml:space="preserve"> </w:t>
      </w:r>
      <w:r w:rsidR="00660D36">
        <w:t>of</w:t>
      </w:r>
      <w:r w:rsidR="002411B3">
        <w:t xml:space="preserve"> </w:t>
      </w:r>
      <w:r w:rsidR="00660D36">
        <w:t>engagement.</w:t>
      </w:r>
      <w:r w:rsidR="002411B3">
        <w:t xml:space="preserve"> </w:t>
      </w:r>
      <w:r w:rsidR="00660D36">
        <w:t>Touch,</w:t>
      </w:r>
      <w:r w:rsidR="002411B3">
        <w:t xml:space="preserve"> </w:t>
      </w:r>
      <w:r w:rsidR="00660D36">
        <w:t>smell,</w:t>
      </w:r>
      <w:r w:rsidR="002411B3">
        <w:t xml:space="preserve"> </w:t>
      </w:r>
      <w:r w:rsidR="00660D36">
        <w:t>and</w:t>
      </w:r>
      <w:r w:rsidR="002411B3">
        <w:t xml:space="preserve"> </w:t>
      </w:r>
      <w:r w:rsidR="00660D36">
        <w:t>taste</w:t>
      </w:r>
      <w:r w:rsidR="002411B3">
        <w:t xml:space="preserve"> </w:t>
      </w:r>
      <w:r w:rsidR="00660D36">
        <w:t>are</w:t>
      </w:r>
      <w:r w:rsidR="002411B3">
        <w:t xml:space="preserve"> </w:t>
      </w:r>
      <w:r w:rsidR="00660D36">
        <w:t>passive</w:t>
      </w:r>
      <w:r w:rsidR="002411B3">
        <w:t xml:space="preserve"> </w:t>
      </w:r>
      <w:r w:rsidR="00660D36">
        <w:t>responses</w:t>
      </w:r>
      <w:r w:rsidR="002411B3">
        <w:t xml:space="preserve"> </w:t>
      </w:r>
      <w:r w:rsidR="00660D36">
        <w:t>to</w:t>
      </w:r>
      <w:r w:rsidR="002411B3">
        <w:t xml:space="preserve"> </w:t>
      </w:r>
      <w:r w:rsidR="00660D36">
        <w:t>a</w:t>
      </w:r>
      <w:r w:rsidR="002411B3">
        <w:t xml:space="preserve"> </w:t>
      </w:r>
      <w:r w:rsidR="00660D36">
        <w:t>world</w:t>
      </w:r>
      <w:r w:rsidR="002411B3">
        <w:t xml:space="preserve"> </w:t>
      </w:r>
      <w:r w:rsidR="00660D36">
        <w:t>that</w:t>
      </w:r>
      <w:r w:rsidR="002411B3">
        <w:t xml:space="preserve"> </w:t>
      </w:r>
      <w:r w:rsidR="00660D36">
        <w:t>seeks</w:t>
      </w:r>
      <w:r w:rsidR="002411B3">
        <w:t xml:space="preserve"> </w:t>
      </w:r>
      <w:r w:rsidR="00660D36">
        <w:t>more</w:t>
      </w:r>
      <w:r w:rsidR="002411B3">
        <w:t xml:space="preserve"> </w:t>
      </w:r>
      <w:r w:rsidR="00660D36">
        <w:t>active</w:t>
      </w:r>
      <w:r w:rsidR="002411B3">
        <w:t xml:space="preserve"> </w:t>
      </w:r>
      <w:r w:rsidR="00660D36">
        <w:t>feedback.</w:t>
      </w:r>
      <w:r w:rsidR="002411B3">
        <w:t xml:space="preserve"> </w:t>
      </w:r>
      <w:r w:rsidR="00660D36">
        <w:t>Through</w:t>
      </w:r>
      <w:r w:rsidR="002411B3">
        <w:t xml:space="preserve"> </w:t>
      </w:r>
      <w:r w:rsidR="00660D36">
        <w:t>these</w:t>
      </w:r>
      <w:r w:rsidR="002411B3">
        <w:t xml:space="preserve"> </w:t>
      </w:r>
      <w:r w:rsidR="00660D36">
        <w:t>less</w:t>
      </w:r>
      <w:r w:rsidR="002411B3">
        <w:t xml:space="preserve"> </w:t>
      </w:r>
      <w:r w:rsidR="00660D36">
        <w:t>vigorous</w:t>
      </w:r>
      <w:r w:rsidR="002411B3">
        <w:t xml:space="preserve"> </w:t>
      </w:r>
      <w:r w:rsidR="00660D36">
        <w:t>senses,</w:t>
      </w:r>
      <w:r w:rsidR="002411B3">
        <w:t xml:space="preserve"> </w:t>
      </w:r>
      <w:r w:rsidR="00660D36">
        <w:t>persons</w:t>
      </w:r>
      <w:r w:rsidR="002411B3">
        <w:t xml:space="preserve"> </w:t>
      </w:r>
      <w:r w:rsidR="00660D36">
        <w:t>become</w:t>
      </w:r>
      <w:r w:rsidR="002411B3">
        <w:t xml:space="preserve"> </w:t>
      </w:r>
      <w:r w:rsidR="00660D36">
        <w:t>mere</w:t>
      </w:r>
      <w:r w:rsidR="002411B3">
        <w:t xml:space="preserve"> </w:t>
      </w:r>
      <w:r w:rsidR="00660D36">
        <w:t>recipients</w:t>
      </w:r>
      <w:r w:rsidR="002411B3">
        <w:t xml:space="preserve"> </w:t>
      </w:r>
      <w:r w:rsidR="00660D36">
        <w:t>of</w:t>
      </w:r>
      <w:r w:rsidR="002411B3">
        <w:t xml:space="preserve"> </w:t>
      </w:r>
      <w:r w:rsidR="00660D36">
        <w:t>experience</w:t>
      </w:r>
      <w:r w:rsidR="002411B3">
        <w:t xml:space="preserve"> </w:t>
      </w:r>
      <w:r w:rsidR="00660D36">
        <w:t>and</w:t>
      </w:r>
      <w:r w:rsidR="002411B3">
        <w:t xml:space="preserve"> </w:t>
      </w:r>
      <w:r w:rsidR="00660D36">
        <w:t>not</w:t>
      </w:r>
      <w:r w:rsidR="002411B3">
        <w:t xml:space="preserve"> </w:t>
      </w:r>
      <w:r w:rsidR="0092477D">
        <w:t>purveyors</w:t>
      </w:r>
      <w:r w:rsidR="002411B3">
        <w:t xml:space="preserve"> </w:t>
      </w:r>
      <w:r w:rsidR="0092477D">
        <w:t>of</w:t>
      </w:r>
      <w:r w:rsidR="002411B3">
        <w:t xml:space="preserve"> </w:t>
      </w:r>
      <w:r w:rsidR="0092477D">
        <w:t>and</w:t>
      </w:r>
      <w:r w:rsidR="002411B3">
        <w:t xml:space="preserve"> </w:t>
      </w:r>
      <w:r w:rsidR="0092477D">
        <w:t>actors</w:t>
      </w:r>
      <w:r w:rsidR="002411B3">
        <w:t xml:space="preserve"> </w:t>
      </w:r>
      <w:r w:rsidR="0092477D">
        <w:t>in</w:t>
      </w:r>
      <w:r w:rsidR="002411B3">
        <w:t xml:space="preserve"> </w:t>
      </w:r>
      <w:r w:rsidR="0092477D">
        <w:t>a</w:t>
      </w:r>
      <w:r w:rsidR="002411B3">
        <w:t xml:space="preserve"> </w:t>
      </w:r>
      <w:r w:rsidR="0092477D">
        <w:t>world.</w:t>
      </w:r>
      <w:r w:rsidR="002411B3">
        <w:t xml:space="preserve"> </w:t>
      </w:r>
      <w:r w:rsidR="0088228C">
        <w:t>To</w:t>
      </w:r>
      <w:r w:rsidR="002411B3">
        <w:t xml:space="preserve"> </w:t>
      </w:r>
      <w:r w:rsidR="0088228C">
        <w:t>be</w:t>
      </w:r>
      <w:r w:rsidR="002411B3">
        <w:t xml:space="preserve"> </w:t>
      </w:r>
      <w:r w:rsidR="0088228C">
        <w:t>human</w:t>
      </w:r>
      <w:r w:rsidR="002411B3">
        <w:t xml:space="preserve"> </w:t>
      </w:r>
      <w:r w:rsidR="0088228C">
        <w:t>is</w:t>
      </w:r>
      <w:r w:rsidR="002411B3">
        <w:t xml:space="preserve"> </w:t>
      </w:r>
      <w:r w:rsidR="0088228C">
        <w:t>to</w:t>
      </w:r>
      <w:r w:rsidR="002411B3">
        <w:t xml:space="preserve"> </w:t>
      </w:r>
      <w:r w:rsidR="0088228C">
        <w:t>stretch</w:t>
      </w:r>
      <w:r w:rsidR="002411B3">
        <w:t xml:space="preserve"> </w:t>
      </w:r>
      <w:r w:rsidR="0088228C">
        <w:t>beyond</w:t>
      </w:r>
      <w:r w:rsidR="002411B3">
        <w:t xml:space="preserve"> </w:t>
      </w:r>
      <w:r w:rsidR="0088228C">
        <w:t>a</w:t>
      </w:r>
      <w:r w:rsidR="002411B3">
        <w:t xml:space="preserve"> </w:t>
      </w:r>
      <w:r w:rsidR="00C15081">
        <w:t>“</w:t>
      </w:r>
      <w:r w:rsidR="0088228C">
        <w:t>dark</w:t>
      </w:r>
      <w:r w:rsidR="002411B3">
        <w:t xml:space="preserve"> </w:t>
      </w:r>
      <w:r w:rsidR="0088228C">
        <w:t>world</w:t>
      </w:r>
      <w:r w:rsidR="00C15081">
        <w:t>”</w:t>
      </w:r>
      <w:r w:rsidR="002411B3">
        <w:t xml:space="preserve"> </w:t>
      </w:r>
      <w:r w:rsidR="0088228C">
        <w:t>and</w:t>
      </w:r>
      <w:r w:rsidR="002411B3">
        <w:t xml:space="preserve"> </w:t>
      </w:r>
      <w:r w:rsidR="00284709">
        <w:t>to</w:t>
      </w:r>
      <w:r w:rsidR="002411B3">
        <w:t xml:space="preserve"> </w:t>
      </w:r>
      <w:r w:rsidR="0088228C">
        <w:t>engage</w:t>
      </w:r>
      <w:r w:rsidR="002411B3">
        <w:t xml:space="preserve"> </w:t>
      </w:r>
      <w:r w:rsidR="0088228C">
        <w:t>the</w:t>
      </w:r>
      <w:r w:rsidR="002411B3">
        <w:t xml:space="preserve"> </w:t>
      </w:r>
      <w:r w:rsidR="0088228C">
        <w:t>illuminated</w:t>
      </w:r>
      <w:r w:rsidR="002411B3">
        <w:t xml:space="preserve"> </w:t>
      </w:r>
      <w:r w:rsidR="0088228C">
        <w:t>space</w:t>
      </w:r>
      <w:r w:rsidR="002411B3">
        <w:t xml:space="preserve"> </w:t>
      </w:r>
      <w:r w:rsidR="0088228C">
        <w:t>of</w:t>
      </w:r>
      <w:r w:rsidR="002411B3">
        <w:t xml:space="preserve"> </w:t>
      </w:r>
      <w:r w:rsidR="0088228C">
        <w:t>a</w:t>
      </w:r>
      <w:r w:rsidR="002411B3">
        <w:t xml:space="preserve"> </w:t>
      </w:r>
      <w:r w:rsidR="0088228C">
        <w:t>distant</w:t>
      </w:r>
      <w:r w:rsidR="002411B3">
        <w:t xml:space="preserve"> </w:t>
      </w:r>
      <w:r w:rsidR="0088228C">
        <w:t>horizon.</w:t>
      </w:r>
    </w:p>
    <w:p w:rsidR="003323BE" w:rsidRDefault="0088228C" w:rsidP="007F56DB">
      <w:pPr>
        <w:spacing w:line="480" w:lineRule="auto"/>
      </w:pPr>
      <w:r>
        <w:tab/>
        <w:t>This</w:t>
      </w:r>
      <w:r w:rsidR="002411B3">
        <w:t xml:space="preserve"> </w:t>
      </w:r>
      <w:r>
        <w:t>visual</w:t>
      </w:r>
      <w:r w:rsidR="002411B3">
        <w:t xml:space="preserve"> </w:t>
      </w:r>
      <w:r>
        <w:t>perspective</w:t>
      </w:r>
      <w:r w:rsidR="002411B3">
        <w:t xml:space="preserve"> </w:t>
      </w:r>
      <w:r>
        <w:t>drives</w:t>
      </w:r>
      <w:r w:rsidR="002411B3">
        <w:t xml:space="preserve"> </w:t>
      </w:r>
      <w:r>
        <w:t>human</w:t>
      </w:r>
      <w:r w:rsidR="002411B3">
        <w:t xml:space="preserve"> </w:t>
      </w:r>
      <w:r>
        <w:t>beings</w:t>
      </w:r>
      <w:r w:rsidR="002411B3">
        <w:t xml:space="preserve"> </w:t>
      </w:r>
      <w:r w:rsidR="00060FEA">
        <w:t>toward</w:t>
      </w:r>
      <w:r w:rsidR="002411B3">
        <w:t xml:space="preserve"> </w:t>
      </w:r>
      <w:r w:rsidR="00060FEA">
        <w:t>an</w:t>
      </w:r>
      <w:r w:rsidR="002411B3">
        <w:t xml:space="preserve"> </w:t>
      </w:r>
      <w:r w:rsidR="00060FEA">
        <w:t>enlightened</w:t>
      </w:r>
      <w:r w:rsidR="002411B3">
        <w:t xml:space="preserve"> </w:t>
      </w:r>
      <w:r w:rsidR="00060FEA">
        <w:t>future.</w:t>
      </w:r>
      <w:r w:rsidR="002411B3">
        <w:t xml:space="preserve"> </w:t>
      </w:r>
      <w:r w:rsidR="00065169">
        <w:t>A</w:t>
      </w:r>
      <w:r w:rsidR="002411B3">
        <w:t xml:space="preserve"> </w:t>
      </w:r>
      <w:r w:rsidR="002C7AA4">
        <w:t>prospective</w:t>
      </w:r>
      <w:r w:rsidR="002411B3">
        <w:t xml:space="preserve"> </w:t>
      </w:r>
      <w:r w:rsidR="002C7AA4">
        <w:t>gaze,</w:t>
      </w:r>
      <w:r w:rsidR="002411B3">
        <w:t xml:space="preserve"> </w:t>
      </w:r>
      <w:r w:rsidR="002C7AA4">
        <w:t>as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fundamental</w:t>
      </w:r>
      <w:r w:rsidR="002411B3">
        <w:t xml:space="preserve"> </w:t>
      </w:r>
      <w:r w:rsidR="002C7AA4">
        <w:t>human</w:t>
      </w:r>
      <w:r w:rsidR="002411B3">
        <w:t xml:space="preserve"> </w:t>
      </w:r>
      <w:r w:rsidR="002C7AA4">
        <w:t>directionality,</w:t>
      </w:r>
      <w:r w:rsidR="002411B3">
        <w:t xml:space="preserve"> </w:t>
      </w:r>
      <w:r w:rsidR="002C7AA4">
        <w:t>positions</w:t>
      </w:r>
      <w:r w:rsidR="002411B3">
        <w:t xml:space="preserve"> </w:t>
      </w:r>
      <w:r w:rsidR="002C7AA4">
        <w:t>Judaism</w:t>
      </w:r>
      <w:r w:rsidR="002411B3">
        <w:t xml:space="preserve"> </w:t>
      </w:r>
      <w:r w:rsidR="002C7AA4">
        <w:t>as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religion</w:t>
      </w:r>
      <w:r w:rsidR="002411B3">
        <w:t xml:space="preserve"> </w:t>
      </w:r>
      <w:r w:rsidR="002C7AA4">
        <w:t>of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future.</w:t>
      </w:r>
      <w:r w:rsidR="002411B3">
        <w:t xml:space="preserve"> </w:t>
      </w:r>
      <w:r w:rsidR="002C7AA4">
        <w:t>For</w:t>
      </w:r>
      <w:r w:rsidR="002411B3">
        <w:t xml:space="preserve"> </w:t>
      </w:r>
      <w:r w:rsidR="002C7AA4">
        <w:t>Jewish</w:t>
      </w:r>
      <w:r w:rsidR="002411B3">
        <w:t xml:space="preserve"> </w:t>
      </w:r>
      <w:r w:rsidR="002C7AA4">
        <w:t>thought</w:t>
      </w:r>
      <w:r w:rsidR="002411B3">
        <w:t xml:space="preserve"> </w:t>
      </w:r>
      <w:r w:rsidR="002C7AA4">
        <w:t>to</w:t>
      </w:r>
      <w:r w:rsidR="002411B3">
        <w:t xml:space="preserve"> </w:t>
      </w:r>
      <w:r w:rsidR="002C7AA4">
        <w:t>adequately</w:t>
      </w:r>
      <w:r w:rsidR="002411B3">
        <w:t xml:space="preserve"> </w:t>
      </w:r>
      <w:r w:rsidR="002C7AA4">
        <w:t>respond</w:t>
      </w:r>
      <w:r w:rsidR="002411B3">
        <w:t xml:space="preserve"> </w:t>
      </w:r>
      <w:r w:rsidR="002C7AA4">
        <w:t>to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human</w:t>
      </w:r>
      <w:r w:rsidR="002411B3">
        <w:t xml:space="preserve"> </w:t>
      </w:r>
      <w:r w:rsidR="002C7AA4">
        <w:t>condition,</w:t>
      </w:r>
      <w:r w:rsidR="002411B3">
        <w:t xml:space="preserve"> </w:t>
      </w:r>
      <w:r w:rsidR="00A65C20">
        <w:t>it</w:t>
      </w:r>
      <w:r w:rsidR="002411B3">
        <w:t xml:space="preserve"> </w:t>
      </w:r>
      <w:r w:rsidR="002C7AA4">
        <w:t>must</w:t>
      </w:r>
      <w:r w:rsidR="002411B3">
        <w:t xml:space="preserve"> </w:t>
      </w:r>
      <w:r w:rsidR="002C7AA4">
        <w:t>seek</w:t>
      </w:r>
      <w:r w:rsidR="002411B3">
        <w:t xml:space="preserve"> </w:t>
      </w:r>
      <w:r w:rsidR="002C7AA4">
        <w:t>out</w:t>
      </w:r>
      <w:r w:rsidR="002411B3">
        <w:t xml:space="preserve"> </w:t>
      </w:r>
      <w:r w:rsidR="002C7AA4">
        <w:t>an</w:t>
      </w:r>
      <w:r w:rsidR="002411B3">
        <w:t xml:space="preserve"> </w:t>
      </w:r>
      <w:r w:rsidR="002C7AA4">
        <w:t>intended</w:t>
      </w:r>
      <w:r w:rsidR="002411B3">
        <w:t xml:space="preserve"> </w:t>
      </w:r>
      <w:r w:rsidR="002C7AA4">
        <w:t>future</w:t>
      </w:r>
      <w:r w:rsidR="002411B3">
        <w:t xml:space="preserve"> </w:t>
      </w:r>
      <w:r w:rsidR="002C7AA4">
        <w:t>without</w:t>
      </w:r>
      <w:r w:rsidR="002411B3">
        <w:t xml:space="preserve"> </w:t>
      </w:r>
      <w:r w:rsidR="00F714B5">
        <w:t>always</w:t>
      </w:r>
      <w:r w:rsidR="002411B3">
        <w:t xml:space="preserve"> </w:t>
      </w:r>
      <w:r w:rsidR="002C7AA4">
        <w:t>looking</w:t>
      </w:r>
      <w:r w:rsidR="002411B3">
        <w:t xml:space="preserve"> </w:t>
      </w:r>
      <w:r w:rsidR="002C7AA4">
        <w:t>back.</w:t>
      </w:r>
      <w:r w:rsidR="002411B3">
        <w:t xml:space="preserve"> </w:t>
      </w:r>
      <w:r w:rsidR="002C7AA4">
        <w:t>This</w:t>
      </w:r>
      <w:r w:rsidR="002411B3">
        <w:t xml:space="preserve"> </w:t>
      </w:r>
      <w:r w:rsidR="002C7AA4">
        <w:t>yields</w:t>
      </w:r>
      <w:r w:rsidR="002411B3">
        <w:t xml:space="preserve"> </w:t>
      </w:r>
      <w:r w:rsidR="002C7AA4">
        <w:t>important</w:t>
      </w:r>
      <w:r w:rsidR="002411B3">
        <w:t xml:space="preserve"> </w:t>
      </w:r>
      <w:r w:rsidR="002C7AA4">
        <w:t>consequences</w:t>
      </w:r>
      <w:r w:rsidR="002411B3">
        <w:t xml:space="preserve"> </w:t>
      </w:r>
      <w:r w:rsidR="002C7AA4">
        <w:t>for</w:t>
      </w:r>
      <w:r w:rsidR="002411B3">
        <w:t xml:space="preserve"> </w:t>
      </w:r>
      <w:r w:rsidR="002C7AA4">
        <w:t>Wyschogrod</w:t>
      </w:r>
      <w:r w:rsidR="00C15081">
        <w:t>’</w:t>
      </w:r>
      <w:r w:rsidR="002C7AA4">
        <w:t>s</w:t>
      </w:r>
      <w:r w:rsidR="002411B3">
        <w:t xml:space="preserve"> </w:t>
      </w:r>
      <w:r w:rsidR="002C7AA4">
        <w:t>critique</w:t>
      </w:r>
      <w:r w:rsidR="002411B3">
        <w:t xml:space="preserve"> </w:t>
      </w:r>
      <w:r w:rsidR="002C7AA4">
        <w:t>of</w:t>
      </w:r>
      <w:r w:rsidR="002411B3">
        <w:t xml:space="preserve"> </w:t>
      </w:r>
      <w:r w:rsidR="002C7AA4">
        <w:t>Christianity</w:t>
      </w:r>
      <w:r w:rsidR="002411B3">
        <w:t xml:space="preserve"> </w:t>
      </w:r>
      <w:r w:rsidR="002C7AA4">
        <w:t>and</w:t>
      </w:r>
      <w:r w:rsidR="002411B3">
        <w:t xml:space="preserve"> </w:t>
      </w:r>
      <w:r w:rsidR="002C7AA4">
        <w:t>some</w:t>
      </w:r>
      <w:r w:rsidR="002411B3">
        <w:t xml:space="preserve"> </w:t>
      </w:r>
      <w:r w:rsidR="002C7AA4">
        <w:t>forms</w:t>
      </w:r>
      <w:r w:rsidR="002411B3">
        <w:t xml:space="preserve"> </w:t>
      </w:r>
      <w:r w:rsidR="002C7AA4">
        <w:t>of</w:t>
      </w:r>
      <w:r w:rsidR="002411B3">
        <w:t xml:space="preserve"> </w:t>
      </w:r>
      <w:r w:rsidR="002C7AA4">
        <w:t>Orthodox</w:t>
      </w:r>
      <w:r w:rsidR="002411B3">
        <w:t xml:space="preserve"> </w:t>
      </w:r>
      <w:r w:rsidR="002C7AA4">
        <w:t>Judaism.</w:t>
      </w:r>
      <w:r w:rsidR="002411B3">
        <w:t xml:space="preserve"> </w:t>
      </w:r>
      <w:r w:rsidR="00A65C20">
        <w:t>Religions</w:t>
      </w:r>
      <w:r w:rsidR="002411B3">
        <w:t xml:space="preserve"> </w:t>
      </w:r>
      <w:r w:rsidR="00A65C20">
        <w:t>that</w:t>
      </w:r>
      <w:r w:rsidR="002411B3">
        <w:t xml:space="preserve"> </w:t>
      </w:r>
      <w:r w:rsidR="00A65C20">
        <w:t>look</w:t>
      </w:r>
      <w:r w:rsidR="002411B3">
        <w:t xml:space="preserve"> </w:t>
      </w:r>
      <w:r w:rsidR="00A65C20">
        <w:t>backwards</w:t>
      </w:r>
      <w:r w:rsidR="002411B3">
        <w:t xml:space="preserve"> </w:t>
      </w:r>
      <w:r w:rsidR="002C7AA4">
        <w:t>to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glorious</w:t>
      </w:r>
      <w:r w:rsidR="002411B3">
        <w:t xml:space="preserve"> </w:t>
      </w:r>
      <w:r w:rsidR="002C7AA4">
        <w:lastRenderedPageBreak/>
        <w:t>past</w:t>
      </w:r>
      <w:r w:rsidR="002411B3">
        <w:t xml:space="preserve"> </w:t>
      </w:r>
      <w:r w:rsidR="002C7AA4">
        <w:t>(some</w:t>
      </w:r>
      <w:r w:rsidR="002411B3">
        <w:t xml:space="preserve"> </w:t>
      </w:r>
      <w:r w:rsidR="002C7AA4">
        <w:t>Orthodox</w:t>
      </w:r>
      <w:r w:rsidR="002411B3">
        <w:t xml:space="preserve"> </w:t>
      </w:r>
      <w:r w:rsidR="002C7AA4">
        <w:t>Judaisms)</w:t>
      </w:r>
      <w:r w:rsidR="002411B3">
        <w:t xml:space="preserve"> </w:t>
      </w:r>
      <w:r w:rsidR="002C7AA4">
        <w:t>or</w:t>
      </w:r>
      <w:r w:rsidR="002411B3">
        <w:t xml:space="preserve"> </w:t>
      </w:r>
      <w:r w:rsidR="002C7AA4">
        <w:t>to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fulfilled</w:t>
      </w:r>
      <w:r w:rsidR="002411B3">
        <w:t xml:space="preserve"> </w:t>
      </w:r>
      <w:r w:rsidR="002C7AA4">
        <w:t>prophecy</w:t>
      </w:r>
      <w:r w:rsidR="002411B3">
        <w:t xml:space="preserve"> </w:t>
      </w:r>
      <w:r w:rsidR="002C7AA4">
        <w:t>(Christianity)</w:t>
      </w:r>
      <w:r w:rsidR="002411B3">
        <w:t xml:space="preserve"> </w:t>
      </w:r>
      <w:r w:rsidR="002C7AA4">
        <w:t>reverse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natural</w:t>
      </w:r>
      <w:r w:rsidR="002411B3">
        <w:t xml:space="preserve"> </w:t>
      </w:r>
      <w:r w:rsidR="002C7AA4">
        <w:t>human</w:t>
      </w:r>
      <w:r w:rsidR="002411B3">
        <w:t xml:space="preserve"> </w:t>
      </w:r>
      <w:r w:rsidR="002C7AA4">
        <w:t>gaze</w:t>
      </w:r>
      <w:r w:rsidR="002411B3">
        <w:t xml:space="preserve"> </w:t>
      </w:r>
      <w:r w:rsidR="00A65C20">
        <w:t>toward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future.</w:t>
      </w:r>
      <w:r w:rsidR="002411B3">
        <w:t xml:space="preserve"> </w:t>
      </w:r>
      <w:r w:rsidR="002C7AA4">
        <w:t>These</w:t>
      </w:r>
      <w:r w:rsidR="002411B3">
        <w:t xml:space="preserve"> </w:t>
      </w:r>
      <w:r w:rsidR="002C7AA4">
        <w:t>perspectives</w:t>
      </w:r>
      <w:r w:rsidR="00065169">
        <w:t>,</w:t>
      </w:r>
      <w:r w:rsidR="002411B3">
        <w:t xml:space="preserve"> </w:t>
      </w:r>
      <w:r w:rsidR="00065169">
        <w:t>so</w:t>
      </w:r>
      <w:r w:rsidR="002411B3">
        <w:t xml:space="preserve"> </w:t>
      </w:r>
      <w:r w:rsidR="00065169">
        <w:t>Wyschogrod</w:t>
      </w:r>
      <w:r w:rsidR="002411B3">
        <w:t xml:space="preserve"> </w:t>
      </w:r>
      <w:r w:rsidR="00065169">
        <w:t>argues,</w:t>
      </w:r>
      <w:r w:rsidR="002411B3">
        <w:t xml:space="preserve"> </w:t>
      </w:r>
      <w:r w:rsidR="002C7AA4">
        <w:t>are</w:t>
      </w:r>
      <w:r w:rsidR="002411B3">
        <w:t xml:space="preserve"> </w:t>
      </w:r>
      <w:r w:rsidR="002C7AA4">
        <w:t>ill-suited</w:t>
      </w:r>
      <w:r w:rsidR="002411B3">
        <w:t xml:space="preserve"> </w:t>
      </w:r>
      <w:r w:rsidR="002C7AA4">
        <w:t>to</w:t>
      </w:r>
      <w:r w:rsidR="002411B3">
        <w:t xml:space="preserve"> </w:t>
      </w:r>
      <w:r w:rsidR="002C7AA4">
        <w:t>fully</w:t>
      </w:r>
      <w:r w:rsidR="002411B3">
        <w:t xml:space="preserve"> </w:t>
      </w:r>
      <w:r w:rsidR="002C7AA4">
        <w:t>account</w:t>
      </w:r>
      <w:r w:rsidR="002411B3">
        <w:t xml:space="preserve"> </w:t>
      </w:r>
      <w:r w:rsidR="002C7AA4">
        <w:t>for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inevitable</w:t>
      </w:r>
      <w:r w:rsidR="002411B3">
        <w:t xml:space="preserve"> </w:t>
      </w:r>
      <w:r w:rsidR="002C7AA4">
        <w:t>darkness,</w:t>
      </w:r>
      <w:r w:rsidR="002411B3">
        <w:t xml:space="preserve"> </w:t>
      </w:r>
      <w:r w:rsidR="002C7AA4">
        <w:t>insecurity,</w:t>
      </w:r>
      <w:r w:rsidR="002411B3">
        <w:t xml:space="preserve"> </w:t>
      </w:r>
      <w:r w:rsidR="002C7AA4">
        <w:t>and</w:t>
      </w:r>
      <w:r w:rsidR="002411B3">
        <w:t xml:space="preserve"> </w:t>
      </w:r>
      <w:r w:rsidR="002C7AA4">
        <w:t>ignorance</w:t>
      </w:r>
      <w:r w:rsidR="002411B3">
        <w:t xml:space="preserve"> </w:t>
      </w:r>
      <w:r w:rsidR="002C7AA4">
        <w:t>of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future</w:t>
      </w:r>
      <w:r w:rsidR="002411B3">
        <w:t xml:space="preserve"> </w:t>
      </w:r>
      <w:r w:rsidR="002C7AA4">
        <w:t>not-yet</w:t>
      </w:r>
      <w:r w:rsidR="002411B3">
        <w:t xml:space="preserve"> </w:t>
      </w:r>
      <w:r w:rsidR="002C7AA4">
        <w:t>born</w:t>
      </w:r>
      <w:r w:rsidR="002411B3">
        <w:t xml:space="preserve"> </w:t>
      </w:r>
      <w:r w:rsidR="002C7AA4">
        <w:t>into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light.</w:t>
      </w:r>
      <w:r w:rsidR="002411B3">
        <w:t xml:space="preserve"> </w:t>
      </w:r>
      <w:r w:rsidR="001766B3">
        <w:t>Here</w:t>
      </w:r>
      <w:r w:rsidR="002411B3">
        <w:t xml:space="preserve"> </w:t>
      </w:r>
      <w:r w:rsidR="001766B3">
        <w:t>we</w:t>
      </w:r>
      <w:r w:rsidR="002411B3">
        <w:t xml:space="preserve"> </w:t>
      </w:r>
      <w:r w:rsidR="001766B3">
        <w:t>get</w:t>
      </w:r>
      <w:r w:rsidR="002411B3">
        <w:t xml:space="preserve"> </w:t>
      </w:r>
      <w:r w:rsidR="001766B3">
        <w:t>a</w:t>
      </w:r>
      <w:r w:rsidR="002411B3">
        <w:t xml:space="preserve"> </w:t>
      </w:r>
      <w:r w:rsidR="001766B3">
        <w:t>glimpse</w:t>
      </w:r>
      <w:r w:rsidR="002411B3">
        <w:t xml:space="preserve"> </w:t>
      </w:r>
      <w:r w:rsidR="001766B3">
        <w:t>at</w:t>
      </w:r>
      <w:r w:rsidR="002411B3">
        <w:t xml:space="preserve"> </w:t>
      </w:r>
      <w:r w:rsidR="001766B3">
        <w:t>those</w:t>
      </w:r>
      <w:r w:rsidR="002411B3">
        <w:t xml:space="preserve"> </w:t>
      </w:r>
      <w:r w:rsidR="001766B3">
        <w:t>outsiders</w:t>
      </w:r>
      <w:r w:rsidR="002411B3">
        <w:t xml:space="preserve"> </w:t>
      </w:r>
      <w:r w:rsidR="001766B3">
        <w:t>who</w:t>
      </w:r>
      <w:r w:rsidR="002411B3">
        <w:t xml:space="preserve"> </w:t>
      </w:r>
      <w:r w:rsidR="001766B3">
        <w:t>fail</w:t>
      </w:r>
      <w:r w:rsidR="002411B3">
        <w:t xml:space="preserve"> </w:t>
      </w:r>
      <w:r w:rsidR="001766B3">
        <w:t>to</w:t>
      </w:r>
      <w:r w:rsidR="002411B3">
        <w:t xml:space="preserve"> </w:t>
      </w:r>
      <w:r w:rsidR="001766B3">
        <w:t>see</w:t>
      </w:r>
      <w:r w:rsidR="002411B3">
        <w:t xml:space="preserve"> </w:t>
      </w:r>
      <w:r w:rsidR="001766B3">
        <w:t>well,</w:t>
      </w:r>
      <w:r w:rsidR="002411B3">
        <w:t xml:space="preserve"> </w:t>
      </w:r>
      <w:r w:rsidR="001766B3">
        <w:t>who</w:t>
      </w:r>
      <w:r w:rsidR="002411B3">
        <w:t xml:space="preserve"> </w:t>
      </w:r>
      <w:r w:rsidR="001766B3">
        <w:t>misdirect</w:t>
      </w:r>
      <w:r w:rsidR="002411B3">
        <w:t xml:space="preserve"> </w:t>
      </w:r>
      <w:r w:rsidR="001766B3">
        <w:t>their</w:t>
      </w:r>
      <w:r w:rsidR="002411B3">
        <w:t xml:space="preserve"> </w:t>
      </w:r>
      <w:r w:rsidR="001766B3">
        <w:t>gaze</w:t>
      </w:r>
      <w:r w:rsidR="002411B3">
        <w:t xml:space="preserve"> </w:t>
      </w:r>
      <w:r w:rsidR="001766B3">
        <w:t>in</w:t>
      </w:r>
      <w:r w:rsidR="002411B3">
        <w:t xml:space="preserve"> </w:t>
      </w:r>
      <w:r w:rsidR="001766B3">
        <w:t>one</w:t>
      </w:r>
      <w:r w:rsidR="002411B3">
        <w:t xml:space="preserve"> </w:t>
      </w:r>
      <w:r w:rsidR="001766B3">
        <w:t>way</w:t>
      </w:r>
      <w:r w:rsidR="002411B3">
        <w:t xml:space="preserve"> </w:t>
      </w:r>
      <w:r w:rsidR="001766B3">
        <w:t>or</w:t>
      </w:r>
      <w:r w:rsidR="002411B3">
        <w:t xml:space="preserve"> </w:t>
      </w:r>
      <w:r w:rsidR="001766B3">
        <w:t>another.</w:t>
      </w:r>
      <w:r w:rsidR="002411B3">
        <w:t xml:space="preserve"> </w:t>
      </w:r>
      <w:r w:rsidR="001766B3">
        <w:t>They</w:t>
      </w:r>
      <w:r w:rsidR="002411B3">
        <w:t xml:space="preserve"> </w:t>
      </w:r>
      <w:r w:rsidR="001766B3">
        <w:t>do</w:t>
      </w:r>
      <w:r w:rsidR="002411B3">
        <w:t xml:space="preserve"> </w:t>
      </w:r>
      <w:r w:rsidR="001766B3">
        <w:t>not</w:t>
      </w:r>
      <w:r w:rsidR="002411B3">
        <w:t xml:space="preserve"> </w:t>
      </w:r>
      <w:r w:rsidR="001766B3">
        <w:t>envision</w:t>
      </w:r>
      <w:r w:rsidR="002411B3">
        <w:t xml:space="preserve"> </w:t>
      </w:r>
      <w:r w:rsidR="001766B3">
        <w:t>a</w:t>
      </w:r>
      <w:r w:rsidR="002411B3">
        <w:t xml:space="preserve"> </w:t>
      </w:r>
      <w:r w:rsidR="001766B3">
        <w:t>more</w:t>
      </w:r>
      <w:r w:rsidR="002411B3">
        <w:t xml:space="preserve"> </w:t>
      </w:r>
      <w:r w:rsidR="001766B3">
        <w:t>earthy,</w:t>
      </w:r>
      <w:r w:rsidR="002411B3">
        <w:t xml:space="preserve"> </w:t>
      </w:r>
      <w:r w:rsidR="001766B3">
        <w:t>bounded</w:t>
      </w:r>
      <w:r w:rsidR="002411B3">
        <w:t xml:space="preserve"> </w:t>
      </w:r>
      <w:r w:rsidR="001766B3">
        <w:t>humanity</w:t>
      </w:r>
      <w:r w:rsidR="002411B3">
        <w:t xml:space="preserve"> </w:t>
      </w:r>
      <w:r w:rsidR="001766B3">
        <w:t>that</w:t>
      </w:r>
      <w:r w:rsidR="002411B3">
        <w:t xml:space="preserve"> </w:t>
      </w:r>
      <w:r w:rsidR="001766B3">
        <w:t>still</w:t>
      </w:r>
      <w:r w:rsidR="002411B3">
        <w:t xml:space="preserve"> </w:t>
      </w:r>
      <w:r w:rsidR="001766B3">
        <w:t>looks</w:t>
      </w:r>
      <w:r w:rsidR="002411B3">
        <w:t xml:space="preserve"> </w:t>
      </w:r>
      <w:r w:rsidR="001766B3">
        <w:t>ahead.</w:t>
      </w:r>
      <w:r w:rsidR="002411B3">
        <w:t xml:space="preserve"> </w:t>
      </w:r>
      <w:r w:rsidR="002C7AA4">
        <w:t>As</w:t>
      </w:r>
      <w:r w:rsidR="002411B3">
        <w:t xml:space="preserve"> </w:t>
      </w:r>
      <w:r w:rsidR="002C7AA4">
        <w:t>Wyschogrod</w:t>
      </w:r>
      <w:r w:rsidR="00C15081">
        <w:t>’</w:t>
      </w:r>
      <w:r w:rsidR="002C7AA4">
        <w:t>s</w:t>
      </w:r>
      <w:r w:rsidR="002411B3">
        <w:t xml:space="preserve"> </w:t>
      </w:r>
      <w:r w:rsidR="002C7AA4">
        <w:t>anthropology</w:t>
      </w:r>
      <w:r w:rsidR="002411B3">
        <w:t xml:space="preserve"> </w:t>
      </w:r>
      <w:r w:rsidR="002C7AA4">
        <w:t>would</w:t>
      </w:r>
      <w:r w:rsidR="002411B3">
        <w:t xml:space="preserve"> </w:t>
      </w:r>
      <w:r w:rsidR="002C7AA4">
        <w:t>have</w:t>
      </w:r>
      <w:r w:rsidR="002411B3">
        <w:t xml:space="preserve"> </w:t>
      </w:r>
      <w:r w:rsidR="002C7AA4">
        <w:t>it,</w:t>
      </w:r>
      <w:r w:rsidR="002411B3">
        <w:t xml:space="preserve"> </w:t>
      </w:r>
      <w:r w:rsidR="002C7AA4">
        <w:t>human</w:t>
      </w:r>
      <w:r w:rsidR="002411B3">
        <w:t xml:space="preserve"> </w:t>
      </w:r>
      <w:r w:rsidR="002C7AA4">
        <w:t>beings</w:t>
      </w:r>
      <w:r w:rsidR="002411B3">
        <w:t xml:space="preserve"> </w:t>
      </w:r>
      <w:r w:rsidR="002C7AA4">
        <w:t>oscillate</w:t>
      </w:r>
      <w:r w:rsidR="002411B3">
        <w:t xml:space="preserve"> </w:t>
      </w:r>
      <w:r w:rsidR="002C7AA4">
        <w:t>between</w:t>
      </w:r>
      <w:r w:rsidR="002411B3">
        <w:t xml:space="preserve"> </w:t>
      </w:r>
      <w:r w:rsidR="002C7AA4">
        <w:t>reflective</w:t>
      </w:r>
      <w:r w:rsidR="002411B3">
        <w:t xml:space="preserve"> </w:t>
      </w:r>
      <w:r w:rsidR="002C7AA4">
        <w:t>light</w:t>
      </w:r>
      <w:r w:rsidR="002411B3">
        <w:t xml:space="preserve"> </w:t>
      </w:r>
      <w:r w:rsidR="002C7AA4">
        <w:t>and</w:t>
      </w:r>
      <w:r w:rsidR="002411B3">
        <w:t xml:space="preserve"> </w:t>
      </w:r>
      <w:r w:rsidR="002C7AA4">
        <w:t>obscure</w:t>
      </w:r>
      <w:r w:rsidR="002411B3">
        <w:t xml:space="preserve"> </w:t>
      </w:r>
      <w:r w:rsidR="002C7AA4">
        <w:t>darkness,</w:t>
      </w:r>
      <w:r w:rsidR="002411B3">
        <w:t xml:space="preserve"> </w:t>
      </w:r>
      <w:r w:rsidR="002C7AA4">
        <w:t>and</w:t>
      </w:r>
      <w:r w:rsidR="002411B3">
        <w:t xml:space="preserve"> </w:t>
      </w:r>
      <w:r w:rsidR="002C7AA4">
        <w:t>so</w:t>
      </w:r>
      <w:r w:rsidR="002411B3">
        <w:t xml:space="preserve"> </w:t>
      </w:r>
      <w:r w:rsidR="002C7AA4">
        <w:t>live</w:t>
      </w:r>
      <w:r w:rsidR="002411B3">
        <w:t xml:space="preserve"> </w:t>
      </w:r>
      <w:r w:rsidR="002C7AA4">
        <w:t>in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present</w:t>
      </w:r>
      <w:r w:rsidR="002411B3">
        <w:t xml:space="preserve"> </w:t>
      </w:r>
      <w:r w:rsidR="002C7AA4">
        <w:t>with</w:t>
      </w:r>
      <w:r w:rsidR="002411B3">
        <w:t xml:space="preserve"> </w:t>
      </w:r>
      <w:r w:rsidR="002C7AA4">
        <w:t>the</w:t>
      </w:r>
      <w:r w:rsidR="002411B3">
        <w:t xml:space="preserve"> </w:t>
      </w:r>
      <w:r w:rsidR="002C7AA4">
        <w:t>inheritance</w:t>
      </w:r>
      <w:r w:rsidR="002411B3">
        <w:t xml:space="preserve"> </w:t>
      </w:r>
      <w:r w:rsidR="002C7AA4">
        <w:t>of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past</w:t>
      </w:r>
      <w:r w:rsidR="002411B3">
        <w:t xml:space="preserve"> </w:t>
      </w:r>
      <w:r w:rsidR="002C7AA4">
        <w:t>and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yearning</w:t>
      </w:r>
      <w:r w:rsidR="002411B3">
        <w:t xml:space="preserve"> </w:t>
      </w:r>
      <w:r w:rsidR="002C7AA4">
        <w:t>for</w:t>
      </w:r>
      <w:r w:rsidR="002411B3">
        <w:t xml:space="preserve"> </w:t>
      </w:r>
      <w:r w:rsidR="002C7AA4">
        <w:t>a</w:t>
      </w:r>
      <w:r w:rsidR="002411B3">
        <w:t xml:space="preserve"> </w:t>
      </w:r>
      <w:r w:rsidR="002C7AA4">
        <w:t>brighter</w:t>
      </w:r>
      <w:r w:rsidR="002411B3">
        <w:t xml:space="preserve"> </w:t>
      </w:r>
      <w:r w:rsidR="002C7AA4">
        <w:t>future.</w:t>
      </w:r>
      <w:r w:rsidR="002411B3">
        <w:t xml:space="preserve"> </w:t>
      </w:r>
      <w:r w:rsidR="00CE50A8">
        <w:t>Here</w:t>
      </w:r>
      <w:r w:rsidR="002411B3">
        <w:t xml:space="preserve"> </w:t>
      </w:r>
      <w:r w:rsidR="00CE50A8">
        <w:t>too,</w:t>
      </w:r>
      <w:r w:rsidR="002411B3">
        <w:t xml:space="preserve"> </w:t>
      </w:r>
      <w:r w:rsidR="00CE50A8">
        <w:t>we</w:t>
      </w:r>
      <w:r w:rsidR="002411B3">
        <w:t xml:space="preserve"> </w:t>
      </w:r>
      <w:r w:rsidR="00CE50A8">
        <w:t>can</w:t>
      </w:r>
      <w:r w:rsidR="002411B3">
        <w:t xml:space="preserve"> </w:t>
      </w:r>
      <w:r w:rsidR="00CE50A8">
        <w:t>see</w:t>
      </w:r>
      <w:r w:rsidR="002411B3">
        <w:t xml:space="preserve"> </w:t>
      </w:r>
      <w:r w:rsidR="00CE50A8">
        <w:t>why</w:t>
      </w:r>
      <w:r w:rsidR="002411B3">
        <w:t xml:space="preserve"> </w:t>
      </w:r>
      <w:r w:rsidR="00CE50A8">
        <w:t>vision</w:t>
      </w:r>
      <w:r w:rsidR="002411B3">
        <w:t xml:space="preserve"> </w:t>
      </w:r>
      <w:r w:rsidR="00CE50A8">
        <w:t>is</w:t>
      </w:r>
      <w:r w:rsidR="002411B3">
        <w:t xml:space="preserve"> </w:t>
      </w:r>
      <w:r w:rsidR="00CE50A8">
        <w:t>so</w:t>
      </w:r>
      <w:r w:rsidR="002411B3">
        <w:t xml:space="preserve"> </w:t>
      </w:r>
      <w:r w:rsidR="00CE50A8">
        <w:t>crucial</w:t>
      </w:r>
      <w:r w:rsidR="002411B3">
        <w:t xml:space="preserve"> </w:t>
      </w:r>
      <w:r w:rsidR="00CE50A8">
        <w:t>to</w:t>
      </w:r>
      <w:r w:rsidR="002411B3">
        <w:t xml:space="preserve"> </w:t>
      </w:r>
      <w:r w:rsidR="00CE50A8">
        <w:t>Wyschogrod</w:t>
      </w:r>
      <w:r w:rsidR="00C15081">
        <w:t>’</w:t>
      </w:r>
      <w:r w:rsidR="00CE50A8">
        <w:t>s</w:t>
      </w:r>
      <w:r w:rsidR="002411B3">
        <w:t xml:space="preserve"> </w:t>
      </w:r>
      <w:r w:rsidR="00CE50A8">
        <w:t>account</w:t>
      </w:r>
      <w:r w:rsidR="002411B3">
        <w:t xml:space="preserve"> </w:t>
      </w:r>
      <w:r w:rsidR="00CE50A8">
        <w:t>of</w:t>
      </w:r>
      <w:r w:rsidR="002411B3">
        <w:t xml:space="preserve"> </w:t>
      </w:r>
      <w:r w:rsidR="00CE50A8">
        <w:t>human</w:t>
      </w:r>
      <w:r w:rsidR="002411B3">
        <w:t xml:space="preserve"> </w:t>
      </w:r>
      <w:r w:rsidR="00CE50A8">
        <w:t>being-in-the-world,</w:t>
      </w:r>
      <w:r w:rsidR="002411B3">
        <w:t xml:space="preserve"> </w:t>
      </w:r>
      <w:r w:rsidR="00CE50A8">
        <w:t>for</w:t>
      </w:r>
      <w:r w:rsidR="002411B3">
        <w:t xml:space="preserve"> </w:t>
      </w:r>
      <w:r w:rsidR="00CE50A8">
        <w:t>the</w:t>
      </w:r>
      <w:r w:rsidR="002411B3">
        <w:t xml:space="preserve"> </w:t>
      </w:r>
      <w:r w:rsidR="00CE50A8">
        <w:t>light</w:t>
      </w:r>
      <w:r w:rsidR="002411B3">
        <w:t xml:space="preserve"> </w:t>
      </w:r>
      <w:r w:rsidR="00CE50A8">
        <w:t>of</w:t>
      </w:r>
      <w:r w:rsidR="002411B3">
        <w:t xml:space="preserve"> </w:t>
      </w:r>
      <w:r w:rsidR="00CE50A8">
        <w:t>day</w:t>
      </w:r>
      <w:r w:rsidR="002411B3">
        <w:t xml:space="preserve"> </w:t>
      </w:r>
      <w:r w:rsidR="00C15081">
        <w:t>“</w:t>
      </w:r>
      <w:r w:rsidR="00CE50A8">
        <w:t>releases</w:t>
      </w:r>
      <w:r w:rsidR="002411B3">
        <w:t xml:space="preserve"> </w:t>
      </w:r>
      <w:r w:rsidR="00CE50A8">
        <w:t>man</w:t>
      </w:r>
      <w:r w:rsidR="002411B3">
        <w:t xml:space="preserve"> </w:t>
      </w:r>
      <w:r w:rsidR="00CE50A8">
        <w:t>from</w:t>
      </w:r>
      <w:r w:rsidR="002411B3">
        <w:t xml:space="preserve"> </w:t>
      </w:r>
      <w:r w:rsidR="00CE50A8">
        <w:t>its</w:t>
      </w:r>
      <w:r w:rsidR="002411B3">
        <w:t xml:space="preserve"> </w:t>
      </w:r>
      <w:r w:rsidR="00CE50A8">
        <w:t>[the</w:t>
      </w:r>
      <w:r w:rsidR="002411B3">
        <w:t xml:space="preserve"> </w:t>
      </w:r>
      <w:r w:rsidR="00CE50A8">
        <w:t>world</w:t>
      </w:r>
      <w:r w:rsidR="00C15081">
        <w:t>’</w:t>
      </w:r>
      <w:r w:rsidR="00CE50A8">
        <w:t>s]</w:t>
      </w:r>
      <w:r w:rsidR="002411B3">
        <w:t xml:space="preserve"> </w:t>
      </w:r>
      <w:r w:rsidR="00CE50A8">
        <w:t>tight</w:t>
      </w:r>
      <w:r w:rsidR="002411B3">
        <w:t xml:space="preserve"> </w:t>
      </w:r>
      <w:r w:rsidR="00CE50A8">
        <w:t>embrace</w:t>
      </w:r>
      <w:r w:rsidR="002411B3">
        <w:t xml:space="preserve"> </w:t>
      </w:r>
      <w:r w:rsidR="00CE50A8">
        <w:t>and</w:t>
      </w:r>
      <w:r w:rsidR="002411B3">
        <w:t xml:space="preserve"> </w:t>
      </w:r>
      <w:r w:rsidR="00CE50A8">
        <w:t>reveals</w:t>
      </w:r>
      <w:r w:rsidR="002411B3">
        <w:t xml:space="preserve"> </w:t>
      </w:r>
      <w:r w:rsidR="00CE50A8">
        <w:t>to</w:t>
      </w:r>
      <w:r w:rsidR="002411B3">
        <w:t xml:space="preserve"> </w:t>
      </w:r>
      <w:r w:rsidR="00CE50A8">
        <w:t>him</w:t>
      </w:r>
      <w:r w:rsidR="002411B3">
        <w:t xml:space="preserve"> </w:t>
      </w:r>
      <w:r w:rsidR="00CE50A8">
        <w:t>vistas</w:t>
      </w:r>
      <w:r w:rsidR="002411B3">
        <w:t xml:space="preserve"> </w:t>
      </w:r>
      <w:r w:rsidR="00CE50A8">
        <w:t>in</w:t>
      </w:r>
      <w:r w:rsidR="002411B3">
        <w:t xml:space="preserve"> </w:t>
      </w:r>
      <w:r w:rsidR="00CE50A8">
        <w:t>all</w:t>
      </w:r>
      <w:r w:rsidR="002411B3">
        <w:t xml:space="preserve"> </w:t>
      </w:r>
      <w:r w:rsidR="00CE50A8">
        <w:t>directions,</w:t>
      </w:r>
      <w:r w:rsidR="002411B3">
        <w:t xml:space="preserve"> </w:t>
      </w:r>
      <w:r w:rsidR="00CE50A8">
        <w:t>toward</w:t>
      </w:r>
      <w:r w:rsidR="002411B3">
        <w:t xml:space="preserve"> </w:t>
      </w:r>
      <w:r w:rsidR="00CE50A8">
        <w:t>which</w:t>
      </w:r>
      <w:r w:rsidR="002411B3">
        <w:t xml:space="preserve"> </w:t>
      </w:r>
      <w:r w:rsidR="00CE50A8">
        <w:t>he</w:t>
      </w:r>
      <w:r w:rsidR="002411B3">
        <w:t xml:space="preserve"> </w:t>
      </w:r>
      <w:r w:rsidR="00CE50A8">
        <w:t>can</w:t>
      </w:r>
      <w:r w:rsidR="002411B3">
        <w:t xml:space="preserve"> </w:t>
      </w:r>
      <w:r w:rsidR="00CE50A8">
        <w:t>move</w:t>
      </w:r>
      <w:r w:rsidR="002411B3">
        <w:t xml:space="preserve"> </w:t>
      </w:r>
      <w:r w:rsidR="00CE50A8">
        <w:t>and</w:t>
      </w:r>
      <w:r w:rsidR="002411B3">
        <w:t xml:space="preserve"> </w:t>
      </w:r>
      <w:r w:rsidR="00CE50A8">
        <w:t>which</w:t>
      </w:r>
      <w:r w:rsidR="002411B3">
        <w:t xml:space="preserve"> </w:t>
      </w:r>
      <w:r w:rsidR="00CE50A8">
        <w:t>he</w:t>
      </w:r>
      <w:r w:rsidR="002411B3">
        <w:t xml:space="preserve"> </w:t>
      </w:r>
      <w:r w:rsidR="00CE50A8">
        <w:t>perceives</w:t>
      </w:r>
      <w:r w:rsidR="002411B3">
        <w:t xml:space="preserve"> </w:t>
      </w:r>
      <w:r w:rsidR="00CE50A8">
        <w:t>long</w:t>
      </w:r>
      <w:r w:rsidR="002411B3">
        <w:t xml:space="preserve"> </w:t>
      </w:r>
      <w:r w:rsidR="00CE50A8">
        <w:t>before</w:t>
      </w:r>
      <w:r w:rsidR="002411B3">
        <w:t xml:space="preserve"> </w:t>
      </w:r>
      <w:r w:rsidR="00CE50A8">
        <w:t>he</w:t>
      </w:r>
      <w:r w:rsidR="002411B3">
        <w:t xml:space="preserve"> </w:t>
      </w:r>
      <w:r w:rsidR="00CE50A8">
        <w:t>sets</w:t>
      </w:r>
      <w:r w:rsidR="002411B3">
        <w:t xml:space="preserve"> </w:t>
      </w:r>
      <w:r w:rsidR="00CE50A8">
        <w:t>out</w:t>
      </w:r>
      <w:r w:rsidR="002411B3">
        <w:t xml:space="preserve"> </w:t>
      </w:r>
      <w:r w:rsidR="00CE50A8">
        <w:t>toward</w:t>
      </w:r>
      <w:r w:rsidR="002411B3">
        <w:t xml:space="preserve"> </w:t>
      </w:r>
      <w:r w:rsidR="00CE50A8">
        <w:t>them.</w:t>
      </w:r>
      <w:r w:rsidR="00C15081">
        <w:t>”</w:t>
      </w:r>
      <w:r w:rsidR="002411B3">
        <w:t xml:space="preserve"> </w:t>
      </w:r>
      <w:r w:rsidR="00CE50A8">
        <w:t>Vision</w:t>
      </w:r>
      <w:r w:rsidR="002411B3">
        <w:t xml:space="preserve"> </w:t>
      </w:r>
      <w:r w:rsidR="00CE50A8">
        <w:t>propels</w:t>
      </w:r>
      <w:r w:rsidR="002411B3">
        <w:t xml:space="preserve"> </w:t>
      </w:r>
      <w:r w:rsidR="00CE50A8">
        <w:t>human</w:t>
      </w:r>
      <w:r w:rsidR="002411B3">
        <w:t xml:space="preserve"> </w:t>
      </w:r>
      <w:r w:rsidR="007E3168">
        <w:t>beings</w:t>
      </w:r>
      <w:r w:rsidR="002411B3">
        <w:t xml:space="preserve"> </w:t>
      </w:r>
      <w:r w:rsidR="007E3168">
        <w:t>forward,</w:t>
      </w:r>
      <w:r w:rsidR="002411B3">
        <w:t xml:space="preserve"> </w:t>
      </w:r>
      <w:r w:rsidR="007E3168">
        <w:t>opening</w:t>
      </w:r>
      <w:r w:rsidR="002411B3">
        <w:t xml:space="preserve"> </w:t>
      </w:r>
      <w:r w:rsidR="007E3168">
        <w:t>up</w:t>
      </w:r>
      <w:r w:rsidR="002411B3">
        <w:t xml:space="preserve"> </w:t>
      </w:r>
      <w:r w:rsidR="007E3168">
        <w:t>a</w:t>
      </w:r>
      <w:r w:rsidR="002411B3">
        <w:t xml:space="preserve"> </w:t>
      </w:r>
      <w:r w:rsidR="007E3168">
        <w:t>world</w:t>
      </w:r>
      <w:r w:rsidR="002411B3">
        <w:t xml:space="preserve"> </w:t>
      </w:r>
      <w:r w:rsidR="00872F58">
        <w:t>of</w:t>
      </w:r>
      <w:r w:rsidR="002411B3">
        <w:t xml:space="preserve"> </w:t>
      </w:r>
      <w:r w:rsidR="00872F58">
        <w:t>possibility</w:t>
      </w:r>
      <w:r w:rsidR="002411B3">
        <w:t xml:space="preserve"> </w:t>
      </w:r>
      <w:r w:rsidR="00872F58">
        <w:t>and</w:t>
      </w:r>
      <w:r w:rsidR="002411B3">
        <w:t xml:space="preserve"> </w:t>
      </w:r>
      <w:r w:rsidR="00872F58">
        <w:t>freedom.</w:t>
      </w:r>
      <w:r w:rsidR="002411B3">
        <w:t xml:space="preserve"> </w:t>
      </w:r>
      <w:r w:rsidR="00872F58">
        <w:t>O</w:t>
      </w:r>
      <w:r w:rsidR="00BA366F">
        <w:t>n</w:t>
      </w:r>
      <w:r w:rsidR="002411B3">
        <w:t xml:space="preserve"> </w:t>
      </w:r>
      <w:r w:rsidR="00BA366F">
        <w:t>one</w:t>
      </w:r>
      <w:r w:rsidR="002411B3">
        <w:t xml:space="preserve"> </w:t>
      </w:r>
      <w:r w:rsidR="00BA366F">
        <w:t>reading</w:t>
      </w:r>
      <w:r w:rsidR="002411B3">
        <w:t xml:space="preserve"> </w:t>
      </w:r>
      <w:r w:rsidR="00BA366F">
        <w:t>of</w:t>
      </w:r>
      <w:r w:rsidR="002411B3">
        <w:t xml:space="preserve"> </w:t>
      </w:r>
      <w:r w:rsidR="00BA366F">
        <w:t>the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7E3168">
        <w:t>text</w:t>
      </w:r>
      <w:r w:rsidR="002411B3">
        <w:t xml:space="preserve"> </w:t>
      </w:r>
      <w:r w:rsidR="007E3168">
        <w:t>Israel</w:t>
      </w:r>
      <w:r w:rsidR="002411B3">
        <w:t xml:space="preserve"> </w:t>
      </w:r>
      <w:r w:rsidR="007E3168">
        <w:t>promises</w:t>
      </w:r>
      <w:r w:rsidR="002411B3">
        <w:t xml:space="preserve"> </w:t>
      </w:r>
      <w:r w:rsidR="007E3168">
        <w:t>to</w:t>
      </w:r>
      <w:r w:rsidR="002411B3">
        <w:t xml:space="preserve"> </w:t>
      </w:r>
      <w:r w:rsidR="007E3168">
        <w:t>perform</w:t>
      </w:r>
      <w:r w:rsidR="002411B3">
        <w:t xml:space="preserve"> </w:t>
      </w:r>
      <w:r w:rsidR="007E3168">
        <w:t>the</w:t>
      </w:r>
      <w:r w:rsidR="002411B3">
        <w:t xml:space="preserve"> </w:t>
      </w:r>
      <w:r w:rsidR="007E3168">
        <w:t>commandments</w:t>
      </w:r>
      <w:r w:rsidR="002411B3">
        <w:t xml:space="preserve"> </w:t>
      </w:r>
      <w:r w:rsidR="007E3168">
        <w:t>before</w:t>
      </w:r>
      <w:r w:rsidR="002411B3">
        <w:t xml:space="preserve"> </w:t>
      </w:r>
      <w:r w:rsidR="007E3168">
        <w:t>actually</w:t>
      </w:r>
      <w:r w:rsidR="002411B3">
        <w:t xml:space="preserve"> </w:t>
      </w:r>
      <w:r w:rsidR="00BA366F">
        <w:t>hearing</w:t>
      </w:r>
      <w:r w:rsidR="002411B3">
        <w:t xml:space="preserve"> </w:t>
      </w:r>
      <w:r w:rsidR="00BA366F">
        <w:t>about</w:t>
      </w:r>
      <w:r w:rsidR="002411B3">
        <w:t xml:space="preserve"> </w:t>
      </w:r>
      <w:r w:rsidR="007E3168">
        <w:t>them</w:t>
      </w:r>
      <w:r w:rsidR="002411B3">
        <w:t xml:space="preserve"> </w:t>
      </w:r>
      <w:r w:rsidR="007E3168">
        <w:t>(Exodus</w:t>
      </w:r>
      <w:r w:rsidR="002411B3">
        <w:t xml:space="preserve"> </w:t>
      </w:r>
      <w:r w:rsidR="00BA366F">
        <w:t>24:7</w:t>
      </w:r>
      <w:r w:rsidR="00872F58">
        <w:t>);</w:t>
      </w:r>
      <w:r w:rsidR="002411B3">
        <w:t xml:space="preserve"> </w:t>
      </w:r>
      <w:r w:rsidR="00872F58">
        <w:t>i</w:t>
      </w:r>
      <w:r w:rsidR="007E3168">
        <w:t>n</w:t>
      </w:r>
      <w:r w:rsidR="002411B3">
        <w:t xml:space="preserve"> </w:t>
      </w:r>
      <w:r w:rsidR="007E3168">
        <w:t>Wyschogrod</w:t>
      </w:r>
      <w:r w:rsidR="00C15081">
        <w:t>’</w:t>
      </w:r>
      <w:r w:rsidR="007E3168">
        <w:t>s</w:t>
      </w:r>
      <w:r w:rsidR="002411B3">
        <w:t xml:space="preserve"> </w:t>
      </w:r>
      <w:r w:rsidR="007E3168">
        <w:t>visual</w:t>
      </w:r>
      <w:r w:rsidR="002411B3">
        <w:t xml:space="preserve"> </w:t>
      </w:r>
      <w:r w:rsidR="007E3168">
        <w:t>depiction,</w:t>
      </w:r>
      <w:r w:rsidR="002411B3">
        <w:t xml:space="preserve"> </w:t>
      </w:r>
      <w:r w:rsidR="007E3168">
        <w:t>human</w:t>
      </w:r>
      <w:r w:rsidR="002411B3">
        <w:t xml:space="preserve"> </w:t>
      </w:r>
      <w:r w:rsidR="007E3168">
        <w:t>beings</w:t>
      </w:r>
      <w:r w:rsidR="002411B3">
        <w:t xml:space="preserve"> </w:t>
      </w:r>
      <w:r w:rsidR="007E3168">
        <w:t>see</w:t>
      </w:r>
      <w:r w:rsidR="002411B3">
        <w:t xml:space="preserve"> </w:t>
      </w:r>
      <w:r w:rsidR="007E3168">
        <w:t>before</w:t>
      </w:r>
      <w:r w:rsidR="002411B3">
        <w:t xml:space="preserve"> </w:t>
      </w:r>
      <w:r w:rsidR="007E3168">
        <w:t>doing.</w:t>
      </w:r>
      <w:r w:rsidR="002411B3">
        <w:t xml:space="preserve"> </w:t>
      </w:r>
      <w:r w:rsidR="00BA366F">
        <w:t>Physical</w:t>
      </w:r>
      <w:r w:rsidR="002411B3">
        <w:t xml:space="preserve"> </w:t>
      </w:r>
      <w:r w:rsidR="00BA366F">
        <w:t>sight</w:t>
      </w:r>
      <w:r w:rsidR="002411B3">
        <w:t xml:space="preserve"> </w:t>
      </w:r>
      <w:r w:rsidR="00BA366F">
        <w:t>liberates</w:t>
      </w:r>
      <w:r w:rsidR="002411B3">
        <w:t xml:space="preserve"> </w:t>
      </w:r>
      <w:r w:rsidR="00BA366F">
        <w:t>the</w:t>
      </w:r>
      <w:r w:rsidR="002411B3">
        <w:t xml:space="preserve"> </w:t>
      </w:r>
      <w:r w:rsidR="00BA366F">
        <w:t>human</w:t>
      </w:r>
      <w:r w:rsidR="002411B3">
        <w:t xml:space="preserve"> </w:t>
      </w:r>
      <w:r w:rsidR="00BA366F">
        <w:t>to</w:t>
      </w:r>
      <w:r w:rsidR="002411B3">
        <w:t xml:space="preserve"> </w:t>
      </w:r>
      <w:r w:rsidR="00BA366F">
        <w:t>expand</w:t>
      </w:r>
      <w:r w:rsidR="002411B3">
        <w:t xml:space="preserve"> </w:t>
      </w:r>
      <w:r w:rsidR="00BA366F">
        <w:t>toward</w:t>
      </w:r>
      <w:r w:rsidR="002411B3">
        <w:t xml:space="preserve"> </w:t>
      </w:r>
      <w:r w:rsidR="00BA366F">
        <w:t>objects</w:t>
      </w:r>
      <w:r w:rsidR="002411B3">
        <w:t xml:space="preserve"> </w:t>
      </w:r>
      <w:r w:rsidR="00BA366F">
        <w:t>of</w:t>
      </w:r>
      <w:r w:rsidR="002411B3">
        <w:t xml:space="preserve"> </w:t>
      </w:r>
      <w:r w:rsidR="00BA366F">
        <w:t>desire.</w:t>
      </w:r>
      <w:r w:rsidR="002411B3">
        <w:t xml:space="preserve"> </w:t>
      </w:r>
      <w:r w:rsidR="00BA366F">
        <w:t>Indeed,</w:t>
      </w:r>
      <w:r w:rsidR="002411B3">
        <w:t xml:space="preserve"> </w:t>
      </w:r>
      <w:r w:rsidR="00BA366F">
        <w:t>Wyschogrod</w:t>
      </w:r>
      <w:r w:rsidR="002411B3">
        <w:t xml:space="preserve"> </w:t>
      </w:r>
      <w:r w:rsidR="00BA366F">
        <w:t>tightly</w:t>
      </w:r>
      <w:r w:rsidR="002411B3">
        <w:t xml:space="preserve"> </w:t>
      </w:r>
      <w:r w:rsidR="00BA366F">
        <w:t>binds</w:t>
      </w:r>
      <w:r w:rsidR="002411B3">
        <w:t xml:space="preserve"> </w:t>
      </w:r>
      <w:r w:rsidR="00BA366F">
        <w:t>vision</w:t>
      </w:r>
      <w:r w:rsidR="002411B3">
        <w:t xml:space="preserve"> </w:t>
      </w:r>
      <w:r w:rsidR="00BA366F">
        <w:t>with</w:t>
      </w:r>
      <w:r w:rsidR="002411B3">
        <w:t xml:space="preserve"> </w:t>
      </w:r>
      <w:r w:rsidR="00BA366F">
        <w:t>desire</w:t>
      </w:r>
      <w:r w:rsidR="002411B3">
        <w:t xml:space="preserve"> </w:t>
      </w:r>
      <w:r w:rsidR="00BA366F">
        <w:t>in</w:t>
      </w:r>
      <w:r w:rsidR="002411B3">
        <w:t xml:space="preserve"> </w:t>
      </w:r>
      <w:r w:rsidR="00BA366F">
        <w:t>ways</w:t>
      </w:r>
      <w:r w:rsidR="002411B3">
        <w:t xml:space="preserve"> </w:t>
      </w:r>
      <w:r w:rsidR="00BA366F">
        <w:t>that</w:t>
      </w:r>
      <w:r w:rsidR="002411B3">
        <w:t xml:space="preserve"> </w:t>
      </w:r>
      <w:r w:rsidR="00BA366F">
        <w:t>activate</w:t>
      </w:r>
      <w:r w:rsidR="002411B3">
        <w:t xml:space="preserve"> </w:t>
      </w:r>
      <w:r w:rsidR="00BA366F">
        <w:t>directional</w:t>
      </w:r>
      <w:r w:rsidR="002411B3">
        <w:t xml:space="preserve"> </w:t>
      </w:r>
      <w:r w:rsidR="00BA366F">
        <w:t>and</w:t>
      </w:r>
      <w:r w:rsidR="002411B3">
        <w:t xml:space="preserve"> </w:t>
      </w:r>
      <w:r w:rsidR="00BA366F">
        <w:t>purposeful</w:t>
      </w:r>
      <w:r w:rsidR="002411B3">
        <w:t xml:space="preserve"> </w:t>
      </w:r>
      <w:r w:rsidR="00BA366F">
        <w:t>activity.</w:t>
      </w:r>
      <w:r w:rsidR="002411B3">
        <w:t xml:space="preserve"> </w:t>
      </w:r>
      <w:r w:rsidR="00B832CA">
        <w:t>Light</w:t>
      </w:r>
      <w:r w:rsidR="002411B3">
        <w:t xml:space="preserve"> </w:t>
      </w:r>
      <w:r w:rsidR="00B832CA">
        <w:t>then</w:t>
      </w:r>
      <w:r w:rsidR="002411B3">
        <w:t xml:space="preserve"> </w:t>
      </w:r>
      <w:r w:rsidR="003F2353">
        <w:t>bec</w:t>
      </w:r>
      <w:r w:rsidR="00FD09F8">
        <w:t>omes</w:t>
      </w:r>
      <w:r w:rsidR="002411B3">
        <w:t xml:space="preserve"> </w:t>
      </w:r>
      <w:r w:rsidR="00C15081">
        <w:t>“</w:t>
      </w:r>
      <w:r w:rsidR="00FD09F8">
        <w:t>the</w:t>
      </w:r>
      <w:r w:rsidR="002411B3">
        <w:t xml:space="preserve"> </w:t>
      </w:r>
      <w:r w:rsidR="00FD09F8">
        <w:t>great</w:t>
      </w:r>
      <w:r w:rsidR="002411B3">
        <w:t xml:space="preserve"> </w:t>
      </w:r>
      <w:r w:rsidR="00FD09F8">
        <w:t>liberator</w:t>
      </w:r>
      <w:r w:rsidR="002411B3">
        <w:t xml:space="preserve"> </w:t>
      </w:r>
      <w:r w:rsidR="00FD09F8">
        <w:t>that</w:t>
      </w:r>
      <w:r w:rsidR="002411B3">
        <w:t xml:space="preserve"> </w:t>
      </w:r>
      <w:r w:rsidR="003F2353">
        <w:t>bestows</w:t>
      </w:r>
      <w:r w:rsidR="002411B3">
        <w:t xml:space="preserve"> </w:t>
      </w:r>
      <w:r w:rsidR="003F2353">
        <w:t>power</w:t>
      </w:r>
      <w:r w:rsidR="002411B3">
        <w:t xml:space="preserve"> </w:t>
      </w:r>
      <w:r w:rsidR="00FD09F8">
        <w:t>because</w:t>
      </w:r>
      <w:r w:rsidR="002411B3">
        <w:t xml:space="preserve"> </w:t>
      </w:r>
      <w:r w:rsidR="00FD09F8">
        <w:t>it</w:t>
      </w:r>
      <w:r w:rsidR="002411B3">
        <w:t xml:space="preserve"> </w:t>
      </w:r>
      <w:r w:rsidR="00FD09F8">
        <w:t>transfers</w:t>
      </w:r>
      <w:r w:rsidR="002411B3">
        <w:t xml:space="preserve"> </w:t>
      </w:r>
      <w:r w:rsidR="00FD09F8">
        <w:t>the</w:t>
      </w:r>
      <w:r w:rsidR="002411B3">
        <w:t xml:space="preserve"> </w:t>
      </w:r>
      <w:r w:rsidR="00FD09F8">
        <w:t>inititative</w:t>
      </w:r>
      <w:r w:rsidR="002411B3">
        <w:t xml:space="preserve"> </w:t>
      </w:r>
      <w:r w:rsidR="00FD09F8">
        <w:t>[sic]</w:t>
      </w:r>
      <w:r w:rsidR="002411B3">
        <w:t xml:space="preserve"> </w:t>
      </w:r>
      <w:r w:rsidR="00FD09F8">
        <w:t>to</w:t>
      </w:r>
      <w:r w:rsidR="002411B3">
        <w:t xml:space="preserve"> </w:t>
      </w:r>
      <w:r w:rsidR="00FD09F8">
        <w:t>man.</w:t>
      </w:r>
      <w:r w:rsidR="00C15081">
        <w:t>”</w:t>
      </w:r>
      <w:r w:rsidR="00FD09F8">
        <w:rPr>
          <w:rStyle w:val="EndnoteReference"/>
        </w:rPr>
        <w:endnoteReference w:id="13"/>
      </w:r>
      <w:r w:rsidR="002411B3">
        <w:t xml:space="preserve"> </w:t>
      </w:r>
      <w:r w:rsidR="003323BE">
        <w:t>Human</w:t>
      </w:r>
      <w:r w:rsidR="002411B3">
        <w:t xml:space="preserve"> </w:t>
      </w:r>
      <w:r w:rsidR="003323BE">
        <w:t>beings</w:t>
      </w:r>
      <w:r w:rsidR="002411B3">
        <w:t xml:space="preserve"> </w:t>
      </w:r>
      <w:r w:rsidR="003323BE">
        <w:t>lean</w:t>
      </w:r>
      <w:r w:rsidR="002411B3">
        <w:t xml:space="preserve"> </w:t>
      </w:r>
      <w:r w:rsidR="003323BE">
        <w:t>toward</w:t>
      </w:r>
      <w:r w:rsidR="002411B3">
        <w:t xml:space="preserve"> </w:t>
      </w:r>
      <w:r w:rsidR="003323BE">
        <w:t>a</w:t>
      </w:r>
      <w:r w:rsidR="002411B3">
        <w:t xml:space="preserve"> </w:t>
      </w:r>
      <w:r w:rsidR="003323BE">
        <w:t>future</w:t>
      </w:r>
      <w:r w:rsidR="002411B3">
        <w:t xml:space="preserve"> </w:t>
      </w:r>
      <w:r w:rsidR="003323BE">
        <w:t>brightness</w:t>
      </w:r>
      <w:r w:rsidR="002411B3">
        <w:t xml:space="preserve"> </w:t>
      </w:r>
      <w:r w:rsidR="003323BE">
        <w:t>illumined</w:t>
      </w:r>
      <w:r w:rsidR="002411B3">
        <w:t xml:space="preserve"> </w:t>
      </w:r>
      <w:r w:rsidR="003323BE">
        <w:t>by</w:t>
      </w:r>
      <w:r w:rsidR="002411B3">
        <w:t xml:space="preserve"> </w:t>
      </w:r>
      <w:r w:rsidR="003323BE">
        <w:t>the</w:t>
      </w:r>
      <w:r w:rsidR="002411B3">
        <w:t xml:space="preserve"> </w:t>
      </w:r>
      <w:r w:rsidR="003323BE">
        <w:t>master</w:t>
      </w:r>
      <w:r w:rsidR="002411B3">
        <w:t xml:space="preserve"> </w:t>
      </w:r>
      <w:r w:rsidR="003323BE">
        <w:t>sense</w:t>
      </w:r>
      <w:r w:rsidR="002411B3">
        <w:t xml:space="preserve"> </w:t>
      </w:r>
      <w:r w:rsidR="003323BE">
        <w:t>of</w:t>
      </w:r>
      <w:r w:rsidR="002411B3">
        <w:t xml:space="preserve"> </w:t>
      </w:r>
      <w:r w:rsidR="003323BE">
        <w:t>sight.</w:t>
      </w:r>
      <w:r w:rsidR="002411B3">
        <w:t xml:space="preserve"> </w:t>
      </w:r>
      <w:r w:rsidR="003323BE">
        <w:t>With</w:t>
      </w:r>
      <w:r w:rsidR="002411B3">
        <w:t xml:space="preserve"> </w:t>
      </w:r>
      <w:r w:rsidR="003323BE">
        <w:t>this</w:t>
      </w:r>
      <w:r w:rsidR="002411B3">
        <w:t xml:space="preserve"> </w:t>
      </w:r>
      <w:r w:rsidR="003323BE">
        <w:t>visual</w:t>
      </w:r>
      <w:r w:rsidR="002411B3">
        <w:t xml:space="preserve"> </w:t>
      </w:r>
      <w:r w:rsidR="003323BE">
        <w:t>perspective,</w:t>
      </w:r>
      <w:r w:rsidR="002411B3">
        <w:t xml:space="preserve"> </w:t>
      </w:r>
      <w:r w:rsidR="003323BE">
        <w:t>the</w:t>
      </w:r>
      <w:r w:rsidR="002411B3">
        <w:t xml:space="preserve"> </w:t>
      </w:r>
      <w:r w:rsidR="003323BE">
        <w:t>world</w:t>
      </w:r>
      <w:r w:rsidR="002411B3">
        <w:t xml:space="preserve"> </w:t>
      </w:r>
      <w:r w:rsidR="003323BE">
        <w:t>no</w:t>
      </w:r>
      <w:r w:rsidR="002411B3">
        <w:t xml:space="preserve"> </w:t>
      </w:r>
      <w:r w:rsidR="003323BE">
        <w:t>longer</w:t>
      </w:r>
      <w:r w:rsidR="002411B3">
        <w:t xml:space="preserve"> </w:t>
      </w:r>
      <w:r w:rsidR="00C15081">
        <w:t>“</w:t>
      </w:r>
      <w:r w:rsidR="003323BE">
        <w:t>crowds</w:t>
      </w:r>
      <w:r w:rsidR="00C15081">
        <w:t>”</w:t>
      </w:r>
      <w:r w:rsidR="002411B3">
        <w:t xml:space="preserve"> </w:t>
      </w:r>
      <w:r w:rsidR="003323BE">
        <w:t>but</w:t>
      </w:r>
      <w:r w:rsidR="002411B3">
        <w:t xml:space="preserve"> </w:t>
      </w:r>
      <w:r w:rsidR="003323BE">
        <w:t>instead</w:t>
      </w:r>
      <w:r w:rsidR="002411B3">
        <w:t xml:space="preserve"> </w:t>
      </w:r>
      <w:r w:rsidR="003323BE">
        <w:t>draws</w:t>
      </w:r>
      <w:r w:rsidR="002411B3">
        <w:t xml:space="preserve"> </w:t>
      </w:r>
      <w:r w:rsidR="003323BE">
        <w:t>closer</w:t>
      </w:r>
      <w:r w:rsidR="002411B3">
        <w:t xml:space="preserve"> </w:t>
      </w:r>
      <w:r w:rsidR="003323BE">
        <w:t>to</w:t>
      </w:r>
      <w:r w:rsidR="002411B3">
        <w:t xml:space="preserve"> </w:t>
      </w:r>
      <w:r w:rsidR="003323BE">
        <w:t>human</w:t>
      </w:r>
      <w:r w:rsidR="002411B3">
        <w:t xml:space="preserve"> </w:t>
      </w:r>
      <w:r w:rsidR="003323BE">
        <w:t>control.</w:t>
      </w:r>
      <w:r w:rsidR="002411B3">
        <w:t xml:space="preserve"> </w:t>
      </w:r>
      <w:r w:rsidR="003323BE">
        <w:t>Vision</w:t>
      </w:r>
      <w:r w:rsidR="002411B3">
        <w:t xml:space="preserve"> </w:t>
      </w:r>
      <w:r w:rsidR="003323BE">
        <w:t>allows</w:t>
      </w:r>
      <w:r w:rsidR="002411B3">
        <w:t xml:space="preserve"> </w:t>
      </w:r>
      <w:r w:rsidR="003323BE">
        <w:t>persons</w:t>
      </w:r>
      <w:r w:rsidR="002411B3">
        <w:t xml:space="preserve"> </w:t>
      </w:r>
      <w:r w:rsidR="003323BE">
        <w:t>to</w:t>
      </w:r>
      <w:r w:rsidR="002411B3">
        <w:t xml:space="preserve"> </w:t>
      </w:r>
      <w:r w:rsidR="003323BE">
        <w:t>master</w:t>
      </w:r>
      <w:r w:rsidR="002411B3">
        <w:t xml:space="preserve"> </w:t>
      </w:r>
      <w:r w:rsidR="003323BE">
        <w:t>the</w:t>
      </w:r>
      <w:r w:rsidR="002411B3">
        <w:t xml:space="preserve"> </w:t>
      </w:r>
      <w:r w:rsidR="003323BE">
        <w:t>world.</w:t>
      </w:r>
    </w:p>
    <w:p w:rsidR="00C65CB5" w:rsidRDefault="003323BE" w:rsidP="007F56DB">
      <w:pPr>
        <w:spacing w:line="480" w:lineRule="auto"/>
      </w:pPr>
      <w:r>
        <w:tab/>
      </w:r>
      <w:r w:rsidR="00131722">
        <w:t>Animals</w:t>
      </w:r>
      <w:r w:rsidR="002411B3">
        <w:t xml:space="preserve"> </w:t>
      </w:r>
      <w:r w:rsidR="00131722">
        <w:t>too</w:t>
      </w:r>
      <w:r w:rsidR="002411B3">
        <w:t xml:space="preserve"> </w:t>
      </w:r>
      <w:r w:rsidR="00131722">
        <w:t>have</w:t>
      </w:r>
      <w:r w:rsidR="002411B3">
        <w:t xml:space="preserve"> </w:t>
      </w:r>
      <w:r w:rsidR="00131722">
        <w:t>eyes</w:t>
      </w:r>
      <w:r w:rsidR="002411B3">
        <w:t xml:space="preserve"> </w:t>
      </w:r>
      <w:r w:rsidR="00131722">
        <w:t>to</w:t>
      </w:r>
      <w:r w:rsidR="002411B3">
        <w:t xml:space="preserve"> </w:t>
      </w:r>
      <w:r w:rsidR="00131722">
        <w:t>see,</w:t>
      </w:r>
      <w:r w:rsidR="002411B3">
        <w:t xml:space="preserve"> </w:t>
      </w:r>
      <w:r w:rsidR="00131722">
        <w:t>and</w:t>
      </w:r>
      <w:r w:rsidR="002411B3">
        <w:t xml:space="preserve"> </w:t>
      </w:r>
      <w:r w:rsidR="00131722">
        <w:t>compared</w:t>
      </w:r>
      <w:r w:rsidR="002411B3">
        <w:t xml:space="preserve"> </w:t>
      </w:r>
      <w:r w:rsidR="00131722">
        <w:t>to</w:t>
      </w:r>
      <w:r w:rsidR="002411B3">
        <w:t xml:space="preserve"> </w:t>
      </w:r>
      <w:r w:rsidR="00131722">
        <w:t>inanimate</w:t>
      </w:r>
      <w:r w:rsidR="002411B3">
        <w:t xml:space="preserve"> </w:t>
      </w:r>
      <w:r w:rsidR="00131722">
        <w:t>things</w:t>
      </w:r>
      <w:r w:rsidR="009D245E">
        <w:t>,</w:t>
      </w:r>
      <w:r w:rsidR="002411B3">
        <w:t xml:space="preserve"> </w:t>
      </w:r>
      <w:r w:rsidR="00131722">
        <w:t>they</w:t>
      </w:r>
      <w:r w:rsidR="002411B3">
        <w:t xml:space="preserve"> </w:t>
      </w:r>
      <w:r w:rsidR="009D245E">
        <w:t>also</w:t>
      </w:r>
      <w:r w:rsidR="002411B3">
        <w:t xml:space="preserve"> </w:t>
      </w:r>
      <w:r w:rsidR="00131722">
        <w:t>illumine</w:t>
      </w:r>
      <w:r w:rsidR="002411B3">
        <w:t xml:space="preserve"> </w:t>
      </w:r>
      <w:r w:rsidR="00131722">
        <w:t>a</w:t>
      </w:r>
      <w:r w:rsidR="002411B3">
        <w:t xml:space="preserve"> </w:t>
      </w:r>
      <w:r w:rsidR="00131722">
        <w:t>world</w:t>
      </w:r>
      <w:r w:rsidR="002411B3">
        <w:t xml:space="preserve"> </w:t>
      </w:r>
      <w:r w:rsidR="00131722">
        <w:t>before</w:t>
      </w:r>
      <w:r w:rsidR="002411B3">
        <w:t xml:space="preserve"> </w:t>
      </w:r>
      <w:r w:rsidR="00131722">
        <w:t>them.</w:t>
      </w:r>
      <w:r w:rsidR="002411B3">
        <w:t xml:space="preserve"> </w:t>
      </w:r>
      <w:r w:rsidR="00131722">
        <w:t>But</w:t>
      </w:r>
      <w:r w:rsidR="002411B3">
        <w:t xml:space="preserve"> </w:t>
      </w:r>
      <w:r w:rsidR="00131722">
        <w:t>to</w:t>
      </w:r>
      <w:r w:rsidR="002411B3">
        <w:t xml:space="preserve"> </w:t>
      </w:r>
      <w:r w:rsidR="00131722">
        <w:t>these</w:t>
      </w:r>
      <w:r w:rsidR="002411B3">
        <w:t xml:space="preserve"> </w:t>
      </w:r>
      <w:r w:rsidR="00131722">
        <w:t>other</w:t>
      </w:r>
      <w:r w:rsidR="002411B3">
        <w:t xml:space="preserve"> </w:t>
      </w:r>
      <w:r w:rsidR="00131722">
        <w:t>creatures</w:t>
      </w:r>
      <w:r w:rsidR="002411B3">
        <w:t xml:space="preserve"> </w:t>
      </w:r>
      <w:r w:rsidR="00131722">
        <w:t>reside</w:t>
      </w:r>
      <w:r w:rsidR="005A427B">
        <w:t>s</w:t>
      </w:r>
      <w:r w:rsidR="002411B3">
        <w:t xml:space="preserve"> </w:t>
      </w:r>
      <w:r w:rsidR="00131722">
        <w:t>a</w:t>
      </w:r>
      <w:r w:rsidR="002411B3">
        <w:t xml:space="preserve"> </w:t>
      </w:r>
      <w:r w:rsidR="00C15081">
        <w:t>“</w:t>
      </w:r>
      <w:r w:rsidR="00131722">
        <w:t>darkness</w:t>
      </w:r>
      <w:r w:rsidR="002411B3">
        <w:t xml:space="preserve"> </w:t>
      </w:r>
      <w:r w:rsidR="00131722">
        <w:t>of</w:t>
      </w:r>
      <w:r w:rsidR="002411B3">
        <w:t xml:space="preserve"> </w:t>
      </w:r>
      <w:r w:rsidR="00131722">
        <w:t>consciousness</w:t>
      </w:r>
      <w:r w:rsidR="00C15081">
        <w:t>”</w:t>
      </w:r>
      <w:r w:rsidR="00344715">
        <w:rPr>
          <w:rStyle w:val="EndnoteReference"/>
        </w:rPr>
        <w:endnoteReference w:id="14"/>
      </w:r>
      <w:r w:rsidR="002411B3">
        <w:t xml:space="preserve"> </w:t>
      </w:r>
      <w:r w:rsidR="00131722">
        <w:t>that</w:t>
      </w:r>
      <w:r w:rsidR="002411B3">
        <w:t xml:space="preserve"> </w:t>
      </w:r>
      <w:r w:rsidR="00131722">
        <w:t>forever</w:t>
      </w:r>
      <w:r w:rsidR="002411B3">
        <w:t xml:space="preserve"> </w:t>
      </w:r>
      <w:r w:rsidR="00131722">
        <w:t>remains</w:t>
      </w:r>
      <w:r w:rsidR="002411B3">
        <w:t xml:space="preserve"> </w:t>
      </w:r>
      <w:r w:rsidR="00131722">
        <w:t>obscure</w:t>
      </w:r>
      <w:r w:rsidR="002411B3">
        <w:t xml:space="preserve"> </w:t>
      </w:r>
      <w:r w:rsidR="00131722">
        <w:t>to</w:t>
      </w:r>
      <w:r w:rsidR="002411B3">
        <w:t xml:space="preserve"> </w:t>
      </w:r>
      <w:r w:rsidR="00131722">
        <w:t>human</w:t>
      </w:r>
      <w:r w:rsidR="002411B3">
        <w:t xml:space="preserve"> </w:t>
      </w:r>
      <w:r w:rsidR="00131722">
        <w:t>perception.</w:t>
      </w:r>
      <w:r w:rsidR="002411B3">
        <w:t xml:space="preserve"> </w:t>
      </w:r>
      <w:r w:rsidR="009D245E">
        <w:t>Persons</w:t>
      </w:r>
      <w:r w:rsidR="002411B3">
        <w:t xml:space="preserve"> </w:t>
      </w:r>
      <w:r w:rsidR="009D245E">
        <w:t>ascend</w:t>
      </w:r>
      <w:r w:rsidR="002411B3">
        <w:t xml:space="preserve"> </w:t>
      </w:r>
      <w:r w:rsidR="009D245E">
        <w:t>toward</w:t>
      </w:r>
      <w:r w:rsidR="002411B3">
        <w:t xml:space="preserve"> </w:t>
      </w:r>
      <w:r w:rsidR="009D245E">
        <w:t>the</w:t>
      </w:r>
      <w:r w:rsidR="002411B3">
        <w:t xml:space="preserve"> </w:t>
      </w:r>
      <w:r w:rsidR="009D245E">
        <w:t>light,</w:t>
      </w:r>
      <w:r w:rsidR="002411B3">
        <w:t xml:space="preserve"> </w:t>
      </w:r>
      <w:r w:rsidR="009D245E">
        <w:t>and</w:t>
      </w:r>
      <w:r w:rsidR="002411B3">
        <w:t xml:space="preserve"> </w:t>
      </w:r>
      <w:r w:rsidR="009D245E">
        <w:t>this</w:t>
      </w:r>
      <w:r w:rsidR="002411B3">
        <w:t xml:space="preserve"> </w:t>
      </w:r>
      <w:r w:rsidR="009D245E">
        <w:lastRenderedPageBreak/>
        <w:t>determined</w:t>
      </w:r>
      <w:r w:rsidR="002411B3">
        <w:t xml:space="preserve"> </w:t>
      </w:r>
      <w:r w:rsidR="009D245E">
        <w:t>movement</w:t>
      </w:r>
      <w:r w:rsidR="002411B3">
        <w:t xml:space="preserve"> </w:t>
      </w:r>
      <w:r w:rsidR="009D245E">
        <w:t>toward</w:t>
      </w:r>
      <w:r w:rsidR="002411B3">
        <w:t xml:space="preserve"> </w:t>
      </w:r>
      <w:r w:rsidR="009D245E">
        <w:t>the</w:t>
      </w:r>
      <w:r w:rsidR="002411B3">
        <w:t xml:space="preserve"> </w:t>
      </w:r>
      <w:r w:rsidR="009D245E">
        <w:t>beyond</w:t>
      </w:r>
      <w:r w:rsidR="002411B3">
        <w:t xml:space="preserve"> </w:t>
      </w:r>
      <w:r w:rsidR="009D245E">
        <w:t>contrasts</w:t>
      </w:r>
      <w:r w:rsidR="002411B3">
        <w:t xml:space="preserve"> </w:t>
      </w:r>
      <w:r w:rsidR="009D245E">
        <w:t>with</w:t>
      </w:r>
      <w:r w:rsidR="002411B3">
        <w:t xml:space="preserve"> </w:t>
      </w:r>
      <w:r w:rsidR="00142BCB">
        <w:t>the</w:t>
      </w:r>
      <w:r w:rsidR="002411B3">
        <w:t xml:space="preserve"> </w:t>
      </w:r>
      <w:r w:rsidR="00C65CB5">
        <w:t>instinctual</w:t>
      </w:r>
      <w:r w:rsidR="002411B3">
        <w:t xml:space="preserve"> </w:t>
      </w:r>
      <w:r w:rsidR="00142BCB">
        <w:t>pursuits</w:t>
      </w:r>
      <w:r w:rsidR="002411B3">
        <w:t xml:space="preserve"> </w:t>
      </w:r>
      <w:r w:rsidR="00142BCB">
        <w:t>that</w:t>
      </w:r>
      <w:r w:rsidR="002411B3">
        <w:t xml:space="preserve"> </w:t>
      </w:r>
      <w:r w:rsidR="00142BCB">
        <w:t>mark</w:t>
      </w:r>
      <w:r w:rsidR="002411B3">
        <w:t xml:space="preserve"> </w:t>
      </w:r>
      <w:r w:rsidR="009D245E">
        <w:t>other</w:t>
      </w:r>
      <w:r w:rsidR="002411B3">
        <w:t xml:space="preserve"> </w:t>
      </w:r>
      <w:r w:rsidR="009D245E">
        <w:t>animals.</w:t>
      </w:r>
      <w:r w:rsidR="002411B3">
        <w:t xml:space="preserve"> </w:t>
      </w:r>
      <w:r w:rsidR="00A32854">
        <w:t>Wyschogrod</w:t>
      </w:r>
      <w:r w:rsidR="002411B3">
        <w:t xml:space="preserve"> </w:t>
      </w:r>
      <w:r w:rsidR="00A32854">
        <w:t>associates</w:t>
      </w:r>
      <w:r w:rsidR="002411B3">
        <w:t xml:space="preserve"> </w:t>
      </w:r>
      <w:r w:rsidR="00A32854">
        <w:t>critical</w:t>
      </w:r>
      <w:r w:rsidR="002411B3">
        <w:t xml:space="preserve"> </w:t>
      </w:r>
      <w:r w:rsidR="00A32854">
        <w:t>thinking,</w:t>
      </w:r>
      <w:r w:rsidR="002411B3">
        <w:t xml:space="preserve"> </w:t>
      </w:r>
      <w:r w:rsidR="00A32854">
        <w:t>consciousness,</w:t>
      </w:r>
      <w:r w:rsidR="002411B3">
        <w:t xml:space="preserve"> </w:t>
      </w:r>
      <w:r w:rsidR="00A32854">
        <w:t>philosophy</w:t>
      </w:r>
      <w:r w:rsidR="00142BCB">
        <w:t>,</w:t>
      </w:r>
      <w:r w:rsidR="002411B3">
        <w:t xml:space="preserve"> </w:t>
      </w:r>
      <w:r w:rsidR="00142BCB">
        <w:t>and</w:t>
      </w:r>
      <w:r w:rsidR="002411B3">
        <w:t xml:space="preserve"> </w:t>
      </w:r>
      <w:r w:rsidR="00142BCB">
        <w:t>knowledge</w:t>
      </w:r>
      <w:r w:rsidR="002411B3">
        <w:t xml:space="preserve"> </w:t>
      </w:r>
      <w:r w:rsidR="00142BCB">
        <w:t>with</w:t>
      </w:r>
      <w:r w:rsidR="002411B3">
        <w:t xml:space="preserve"> </w:t>
      </w:r>
      <w:r w:rsidR="00142BCB">
        <w:t>the</w:t>
      </w:r>
      <w:r w:rsidR="002411B3">
        <w:t xml:space="preserve"> </w:t>
      </w:r>
      <w:r w:rsidR="00142BCB">
        <w:t>light;</w:t>
      </w:r>
      <w:r w:rsidR="002411B3">
        <w:t xml:space="preserve"> </w:t>
      </w:r>
      <w:r w:rsidR="00A32854">
        <w:t>embodiment,</w:t>
      </w:r>
      <w:r w:rsidR="002411B3">
        <w:t xml:space="preserve"> </w:t>
      </w:r>
      <w:r w:rsidR="00A32854">
        <w:t>emotions,</w:t>
      </w:r>
      <w:r w:rsidR="002411B3">
        <w:t xml:space="preserve"> </w:t>
      </w:r>
      <w:r w:rsidR="00A32854">
        <w:t>and</w:t>
      </w:r>
      <w:r w:rsidR="002411B3">
        <w:t xml:space="preserve"> </w:t>
      </w:r>
      <w:r w:rsidR="00A32854">
        <w:t>partial</w:t>
      </w:r>
      <w:r w:rsidR="002411B3">
        <w:t xml:space="preserve"> </w:t>
      </w:r>
      <w:r w:rsidR="00A32854">
        <w:t>knowledge</w:t>
      </w:r>
      <w:r w:rsidR="002411B3">
        <w:t xml:space="preserve"> </w:t>
      </w:r>
      <w:r w:rsidR="00297149">
        <w:t>belong</w:t>
      </w:r>
      <w:r w:rsidR="002411B3">
        <w:t xml:space="preserve"> </w:t>
      </w:r>
      <w:r w:rsidR="00297149">
        <w:t>to</w:t>
      </w:r>
      <w:r w:rsidR="002411B3">
        <w:t xml:space="preserve"> </w:t>
      </w:r>
      <w:r w:rsidR="00142BCB">
        <w:t>darkness.</w:t>
      </w:r>
      <w:r w:rsidR="002411B3">
        <w:t xml:space="preserve"> </w:t>
      </w:r>
      <w:r w:rsidR="00142BCB">
        <w:t>Persons</w:t>
      </w:r>
      <w:r w:rsidR="002411B3">
        <w:t xml:space="preserve"> </w:t>
      </w:r>
      <w:r w:rsidR="00142BCB">
        <w:t>instinctively</w:t>
      </w:r>
      <w:r w:rsidR="002411B3">
        <w:t xml:space="preserve"> </w:t>
      </w:r>
      <w:r w:rsidR="00142BCB">
        <w:t>gravitate</w:t>
      </w:r>
      <w:r w:rsidR="002411B3">
        <w:t xml:space="preserve"> </w:t>
      </w:r>
      <w:r w:rsidR="00142BCB">
        <w:t>toward</w:t>
      </w:r>
      <w:r w:rsidR="002411B3">
        <w:t xml:space="preserve"> </w:t>
      </w:r>
      <w:r w:rsidR="00142BCB">
        <w:t>philosophical</w:t>
      </w:r>
      <w:r w:rsidR="002411B3">
        <w:t xml:space="preserve"> </w:t>
      </w:r>
      <w:r w:rsidR="00142BCB">
        <w:t>knowledge</w:t>
      </w:r>
      <w:r w:rsidR="002411B3">
        <w:t xml:space="preserve"> </w:t>
      </w:r>
      <w:r w:rsidR="00142BCB">
        <w:t>and</w:t>
      </w:r>
      <w:r w:rsidR="002411B3">
        <w:t xml:space="preserve"> </w:t>
      </w:r>
      <w:r w:rsidR="00142BCB">
        <w:t>the</w:t>
      </w:r>
      <w:r w:rsidR="002411B3">
        <w:t xml:space="preserve"> </w:t>
      </w:r>
      <w:r w:rsidR="00142BCB">
        <w:t>brilliant</w:t>
      </w:r>
      <w:r w:rsidR="002411B3">
        <w:t xml:space="preserve"> </w:t>
      </w:r>
      <w:r w:rsidR="00142BCB">
        <w:t>illumination</w:t>
      </w:r>
      <w:r w:rsidR="002411B3">
        <w:t xml:space="preserve"> </w:t>
      </w:r>
      <w:r w:rsidR="00142BCB">
        <w:t>it</w:t>
      </w:r>
      <w:r w:rsidR="002411B3">
        <w:t xml:space="preserve"> </w:t>
      </w:r>
      <w:r w:rsidR="00142BCB">
        <w:t>promises,</w:t>
      </w:r>
      <w:r w:rsidR="002411B3">
        <w:t xml:space="preserve"> </w:t>
      </w:r>
      <w:r w:rsidR="00142BCB">
        <w:t>but</w:t>
      </w:r>
      <w:r w:rsidR="002411B3">
        <w:t xml:space="preserve"> </w:t>
      </w:r>
      <w:r w:rsidR="00142BCB">
        <w:t>they</w:t>
      </w:r>
      <w:r w:rsidR="002411B3">
        <w:t xml:space="preserve"> </w:t>
      </w:r>
      <w:r w:rsidR="00142BCB">
        <w:t>are</w:t>
      </w:r>
      <w:r w:rsidR="002411B3">
        <w:t xml:space="preserve"> </w:t>
      </w:r>
      <w:r w:rsidR="00142BCB">
        <w:t>embodied</w:t>
      </w:r>
      <w:r w:rsidR="002411B3">
        <w:t xml:space="preserve"> </w:t>
      </w:r>
      <w:r w:rsidR="00142BCB">
        <w:t>beings</w:t>
      </w:r>
      <w:r w:rsidR="002411B3">
        <w:t xml:space="preserve"> </w:t>
      </w:r>
      <w:r w:rsidR="00142BCB">
        <w:t>who</w:t>
      </w:r>
      <w:r w:rsidR="002411B3">
        <w:t xml:space="preserve"> </w:t>
      </w:r>
      <w:r w:rsidR="00142BCB">
        <w:t>come</w:t>
      </w:r>
      <w:r w:rsidR="002411B3">
        <w:t xml:space="preserve"> </w:t>
      </w:r>
      <w:r w:rsidR="00142BCB">
        <w:t>up</w:t>
      </w:r>
      <w:r w:rsidR="002411B3">
        <w:t xml:space="preserve"> </w:t>
      </w:r>
      <w:r w:rsidR="00142BCB">
        <w:t>against</w:t>
      </w:r>
      <w:r w:rsidR="002411B3">
        <w:t xml:space="preserve"> </w:t>
      </w:r>
      <w:r w:rsidR="00142BCB">
        <w:t>dark</w:t>
      </w:r>
      <w:r w:rsidR="002411B3">
        <w:t xml:space="preserve"> </w:t>
      </w:r>
      <w:r w:rsidR="00142BCB">
        <w:t>limits.</w:t>
      </w:r>
      <w:r w:rsidR="002411B3">
        <w:t xml:space="preserve"> </w:t>
      </w:r>
      <w:r w:rsidR="00142BCB">
        <w:t>A</w:t>
      </w:r>
      <w:r w:rsidR="002411B3">
        <w:t xml:space="preserve"> </w:t>
      </w:r>
      <w:r w:rsidR="00142BCB">
        <w:t>reason</w:t>
      </w:r>
      <w:r w:rsidR="002411B3">
        <w:t xml:space="preserve"> </w:t>
      </w:r>
      <w:r w:rsidR="00142BCB">
        <w:t>true</w:t>
      </w:r>
      <w:r w:rsidR="002411B3">
        <w:t xml:space="preserve"> </w:t>
      </w:r>
      <w:r w:rsidR="00142BCB">
        <w:t>to</w:t>
      </w:r>
      <w:r w:rsidR="002411B3">
        <w:t xml:space="preserve"> </w:t>
      </w:r>
      <w:r w:rsidR="00142BCB">
        <w:t>the</w:t>
      </w:r>
      <w:r w:rsidR="002411B3">
        <w:t xml:space="preserve"> </w:t>
      </w:r>
      <w:r w:rsidR="00142BCB">
        <w:t>human</w:t>
      </w:r>
      <w:r w:rsidR="002411B3">
        <w:t xml:space="preserve"> </w:t>
      </w:r>
      <w:r w:rsidR="00142BCB">
        <w:t>condition</w:t>
      </w:r>
      <w:r w:rsidR="002411B3">
        <w:t xml:space="preserve"> </w:t>
      </w:r>
      <w:r w:rsidR="00142BCB">
        <w:t>would</w:t>
      </w:r>
      <w:r w:rsidR="002411B3">
        <w:t xml:space="preserve"> </w:t>
      </w:r>
      <w:r w:rsidR="00142BCB">
        <w:t>be</w:t>
      </w:r>
      <w:r w:rsidR="002411B3">
        <w:t xml:space="preserve"> </w:t>
      </w:r>
      <w:r w:rsidR="00142BCB">
        <w:t>a</w:t>
      </w:r>
      <w:r w:rsidR="002411B3">
        <w:t xml:space="preserve"> </w:t>
      </w:r>
      <w:r w:rsidR="00142BCB">
        <w:t>dark</w:t>
      </w:r>
      <w:r w:rsidR="002411B3">
        <w:t xml:space="preserve"> </w:t>
      </w:r>
      <w:r w:rsidR="00A32854">
        <w:t>one</w:t>
      </w:r>
      <w:r w:rsidR="002411B3">
        <w:t xml:space="preserve"> </w:t>
      </w:r>
      <w:r w:rsidR="00A32854">
        <w:t>that</w:t>
      </w:r>
      <w:r w:rsidR="002411B3">
        <w:t xml:space="preserve"> </w:t>
      </w:r>
      <w:r w:rsidR="00A32854">
        <w:t>acknowledges</w:t>
      </w:r>
      <w:r w:rsidR="002411B3">
        <w:t xml:space="preserve"> </w:t>
      </w:r>
      <w:r w:rsidR="00A32854">
        <w:t>obscurity,</w:t>
      </w:r>
      <w:r w:rsidR="002411B3">
        <w:t xml:space="preserve"> </w:t>
      </w:r>
      <w:r w:rsidR="00A32854">
        <w:t>ambivalence,</w:t>
      </w:r>
      <w:r w:rsidR="002411B3">
        <w:t xml:space="preserve"> </w:t>
      </w:r>
      <w:r w:rsidR="00A32854">
        <w:t>and</w:t>
      </w:r>
      <w:r w:rsidR="002411B3">
        <w:t xml:space="preserve"> </w:t>
      </w:r>
      <w:r w:rsidR="00A32854">
        <w:t>finitude</w:t>
      </w:r>
      <w:r w:rsidR="002411B3">
        <w:t xml:space="preserve"> </w:t>
      </w:r>
      <w:r w:rsidR="00A32854">
        <w:t>as</w:t>
      </w:r>
      <w:r w:rsidR="002411B3">
        <w:t xml:space="preserve"> </w:t>
      </w:r>
      <w:r w:rsidR="00A32854">
        <w:t>inescapable</w:t>
      </w:r>
      <w:r w:rsidR="002411B3">
        <w:t xml:space="preserve"> </w:t>
      </w:r>
      <w:r w:rsidR="00A32854">
        <w:t>features</w:t>
      </w:r>
      <w:r w:rsidR="002411B3">
        <w:t xml:space="preserve"> </w:t>
      </w:r>
      <w:r w:rsidR="00A32854">
        <w:t>of</w:t>
      </w:r>
      <w:r w:rsidR="002411B3">
        <w:t xml:space="preserve"> </w:t>
      </w:r>
      <w:r w:rsidR="00A32854">
        <w:t>human</w:t>
      </w:r>
      <w:r w:rsidR="002411B3">
        <w:t xml:space="preserve"> </w:t>
      </w:r>
      <w:r w:rsidR="00A32854">
        <w:t>existence.</w:t>
      </w:r>
      <w:r w:rsidR="002411B3">
        <w:t xml:space="preserve"> </w:t>
      </w:r>
      <w:r w:rsidR="00142BCB">
        <w:t>Persons</w:t>
      </w:r>
      <w:r w:rsidR="002411B3">
        <w:t xml:space="preserve"> </w:t>
      </w:r>
      <w:r w:rsidR="00142BCB">
        <w:t>exist</w:t>
      </w:r>
      <w:r w:rsidR="002411B3">
        <w:t xml:space="preserve"> </w:t>
      </w:r>
      <w:r w:rsidR="00142BCB">
        <w:t>somewhere</w:t>
      </w:r>
      <w:r w:rsidR="002411B3">
        <w:t xml:space="preserve"> </w:t>
      </w:r>
      <w:r w:rsidR="00142BCB">
        <w:t>between</w:t>
      </w:r>
      <w:r w:rsidR="002411B3">
        <w:t xml:space="preserve"> </w:t>
      </w:r>
      <w:r w:rsidR="00142BCB">
        <w:t>t</w:t>
      </w:r>
      <w:r w:rsidR="00443FCF">
        <w:t>he</w:t>
      </w:r>
      <w:r w:rsidR="002411B3">
        <w:t xml:space="preserve"> </w:t>
      </w:r>
      <w:r w:rsidR="00443FCF">
        <w:t>light</w:t>
      </w:r>
      <w:r w:rsidR="002411B3">
        <w:t xml:space="preserve"> </w:t>
      </w:r>
      <w:r w:rsidR="00142BCB">
        <w:t>as</w:t>
      </w:r>
      <w:r w:rsidR="002411B3">
        <w:t xml:space="preserve"> </w:t>
      </w:r>
      <w:r w:rsidR="00443FCF">
        <w:t>high</w:t>
      </w:r>
      <w:r w:rsidR="002411B3">
        <w:t xml:space="preserve"> </w:t>
      </w:r>
      <w:r w:rsidR="00443FCF">
        <w:t>and</w:t>
      </w:r>
      <w:r w:rsidR="002411B3">
        <w:t xml:space="preserve"> </w:t>
      </w:r>
      <w:r w:rsidR="00443FCF">
        <w:t>beyond,</w:t>
      </w:r>
      <w:r w:rsidR="002411B3">
        <w:t xml:space="preserve"> </w:t>
      </w:r>
      <w:r w:rsidR="00142BCB">
        <w:t>and</w:t>
      </w:r>
      <w:r w:rsidR="002411B3">
        <w:t xml:space="preserve"> </w:t>
      </w:r>
      <w:r w:rsidR="00142BCB">
        <w:t>a</w:t>
      </w:r>
      <w:r w:rsidR="002411B3">
        <w:t xml:space="preserve"> </w:t>
      </w:r>
      <w:r w:rsidR="00443FCF">
        <w:t>dark</w:t>
      </w:r>
      <w:r w:rsidR="00142BCB">
        <w:t>ness</w:t>
      </w:r>
      <w:r w:rsidR="002411B3">
        <w:t xml:space="preserve"> </w:t>
      </w:r>
      <w:r w:rsidR="00142BCB">
        <w:t>as</w:t>
      </w:r>
      <w:r w:rsidR="002411B3">
        <w:t xml:space="preserve"> </w:t>
      </w:r>
      <w:r w:rsidR="00443FCF">
        <w:t>low</w:t>
      </w:r>
      <w:r w:rsidR="002411B3">
        <w:t xml:space="preserve"> </w:t>
      </w:r>
      <w:r w:rsidR="00443FCF">
        <w:t>and</w:t>
      </w:r>
      <w:r w:rsidR="002411B3">
        <w:t xml:space="preserve"> </w:t>
      </w:r>
      <w:r w:rsidR="00443FCF">
        <w:t>behind.</w:t>
      </w:r>
      <w:r w:rsidR="002411B3">
        <w:t xml:space="preserve"> </w:t>
      </w:r>
      <w:r w:rsidR="00142BCB">
        <w:t>And</w:t>
      </w:r>
      <w:r w:rsidR="002411B3">
        <w:t xml:space="preserve"> </w:t>
      </w:r>
      <w:r w:rsidR="00142BCB">
        <w:t>this</w:t>
      </w:r>
      <w:r w:rsidR="002411B3">
        <w:t xml:space="preserve"> </w:t>
      </w:r>
      <w:r w:rsidR="00142BCB">
        <w:t>positionality</w:t>
      </w:r>
      <w:r w:rsidR="002411B3">
        <w:t xml:space="preserve"> </w:t>
      </w:r>
      <w:r w:rsidR="00142BCB">
        <w:t>between</w:t>
      </w:r>
      <w:r w:rsidR="002411B3">
        <w:t xml:space="preserve"> </w:t>
      </w:r>
      <w:r w:rsidR="00142BCB">
        <w:t>light</w:t>
      </w:r>
      <w:r w:rsidR="002411B3">
        <w:t xml:space="preserve"> </w:t>
      </w:r>
      <w:r w:rsidR="00142BCB">
        <w:t>and</w:t>
      </w:r>
      <w:r w:rsidR="002411B3">
        <w:t xml:space="preserve"> </w:t>
      </w:r>
      <w:r w:rsidR="00142BCB">
        <w:t>d</w:t>
      </w:r>
      <w:r w:rsidR="00C65CB5">
        <w:t>arkness</w:t>
      </w:r>
      <w:r w:rsidR="002411B3">
        <w:t xml:space="preserve"> </w:t>
      </w:r>
      <w:r w:rsidR="00C65CB5">
        <w:t>is</w:t>
      </w:r>
      <w:r w:rsidR="002411B3">
        <w:t xml:space="preserve"> </w:t>
      </w:r>
      <w:r w:rsidR="00C65CB5">
        <w:t>a</w:t>
      </w:r>
      <w:r w:rsidR="002411B3">
        <w:t xml:space="preserve"> </w:t>
      </w:r>
      <w:r w:rsidR="00C65CB5">
        <w:t>physical</w:t>
      </w:r>
      <w:r w:rsidR="002411B3">
        <w:t xml:space="preserve"> </w:t>
      </w:r>
      <w:r w:rsidR="00C65CB5">
        <w:t>reality.</w:t>
      </w:r>
    </w:p>
    <w:p w:rsidR="00443FCF" w:rsidRDefault="00153F40" w:rsidP="007F56DB">
      <w:pPr>
        <w:spacing w:line="480" w:lineRule="auto"/>
        <w:ind w:firstLine="720"/>
      </w:pPr>
      <w:r>
        <w:t>W</w:t>
      </w:r>
      <w:r w:rsidR="00443FCF">
        <w:t>hen</w:t>
      </w:r>
      <w:r w:rsidR="002411B3">
        <w:t xml:space="preserve"> </w:t>
      </w:r>
      <w:r w:rsidR="00443FCF">
        <w:t>Wyschogrod</w:t>
      </w:r>
      <w:r w:rsidR="002411B3">
        <w:t xml:space="preserve"> </w:t>
      </w:r>
      <w:r w:rsidR="00443FCF">
        <w:t>claims</w:t>
      </w:r>
      <w:r w:rsidR="002411B3">
        <w:t xml:space="preserve"> </w:t>
      </w:r>
      <w:r w:rsidR="00443FCF">
        <w:t>that</w:t>
      </w:r>
      <w:r w:rsidR="002411B3">
        <w:t xml:space="preserve"> </w:t>
      </w:r>
      <w:r w:rsidR="00443FCF">
        <w:t>persons</w:t>
      </w:r>
      <w:r w:rsidR="002411B3">
        <w:t xml:space="preserve"> </w:t>
      </w:r>
      <w:r w:rsidR="00443FCF">
        <w:t>meet</w:t>
      </w:r>
      <w:r w:rsidR="002411B3">
        <w:t xml:space="preserve"> </w:t>
      </w:r>
      <w:r w:rsidR="00443FCF">
        <w:t>God</w:t>
      </w:r>
      <w:r w:rsidR="002411B3">
        <w:t xml:space="preserve"> </w:t>
      </w:r>
      <w:r w:rsidR="00443FCF">
        <w:t>in</w:t>
      </w:r>
      <w:r w:rsidR="002411B3">
        <w:t xml:space="preserve"> </w:t>
      </w:r>
      <w:r w:rsidR="00C15081">
        <w:t>“</w:t>
      </w:r>
      <w:r w:rsidR="00443FCF">
        <w:t>the</w:t>
      </w:r>
      <w:r w:rsidR="002411B3">
        <w:t xml:space="preserve"> </w:t>
      </w:r>
      <w:r w:rsidR="00443FCF">
        <w:t>realm</w:t>
      </w:r>
      <w:r w:rsidR="002411B3">
        <w:t xml:space="preserve"> </w:t>
      </w:r>
      <w:r w:rsidR="00443FCF">
        <w:t>of</w:t>
      </w:r>
      <w:r w:rsidR="002411B3">
        <w:t xml:space="preserve"> </w:t>
      </w:r>
      <w:r w:rsidR="00443FCF">
        <w:t>light,</w:t>
      </w:r>
      <w:r w:rsidR="00C15081">
        <w:t>”</w:t>
      </w:r>
      <w:r w:rsidR="002411B3">
        <w:t xml:space="preserve"> </w:t>
      </w:r>
      <w:r w:rsidR="00443FCF">
        <w:t>he</w:t>
      </w:r>
      <w:r w:rsidR="002411B3">
        <w:t xml:space="preserve"> </w:t>
      </w:r>
      <w:r w:rsidR="00443FCF">
        <w:t>recognizes</w:t>
      </w:r>
      <w:r w:rsidR="002411B3">
        <w:t xml:space="preserve"> </w:t>
      </w:r>
      <w:r w:rsidR="00443FCF">
        <w:t>this</w:t>
      </w:r>
      <w:r w:rsidR="002411B3">
        <w:t xml:space="preserve"> </w:t>
      </w:r>
      <w:r w:rsidR="00443FCF">
        <w:t>as</w:t>
      </w:r>
      <w:r w:rsidR="002411B3">
        <w:t xml:space="preserve"> </w:t>
      </w:r>
      <w:r w:rsidR="00443FCF">
        <w:t>metaphorical</w:t>
      </w:r>
      <w:r w:rsidR="002411B3">
        <w:t xml:space="preserve"> </w:t>
      </w:r>
      <w:r w:rsidR="00443FCF">
        <w:t>speech.</w:t>
      </w:r>
      <w:r w:rsidR="002411B3">
        <w:t xml:space="preserve"> </w:t>
      </w:r>
      <w:r w:rsidR="00443FCF">
        <w:t>It</w:t>
      </w:r>
      <w:r w:rsidR="002411B3">
        <w:t xml:space="preserve"> </w:t>
      </w:r>
      <w:r w:rsidR="00443FCF">
        <w:t>is</w:t>
      </w:r>
      <w:r w:rsidR="002411B3">
        <w:t xml:space="preserve"> </w:t>
      </w:r>
      <w:r w:rsidR="00443FCF">
        <w:t>a</w:t>
      </w:r>
      <w:r w:rsidR="002411B3">
        <w:t xml:space="preserve"> </w:t>
      </w:r>
      <w:r w:rsidR="00443FCF">
        <w:t>peculiar</w:t>
      </w:r>
      <w:r w:rsidR="002411B3">
        <w:t xml:space="preserve"> </w:t>
      </w:r>
      <w:r w:rsidR="00443FCF">
        <w:t>human</w:t>
      </w:r>
      <w:r w:rsidR="002411B3">
        <w:t xml:space="preserve"> </w:t>
      </w:r>
      <w:r w:rsidR="00443FCF">
        <w:t>mode</w:t>
      </w:r>
      <w:r w:rsidR="002411B3">
        <w:t xml:space="preserve"> </w:t>
      </w:r>
      <w:r w:rsidR="00443FCF">
        <w:t>of</w:t>
      </w:r>
      <w:r w:rsidR="002411B3">
        <w:t xml:space="preserve"> </w:t>
      </w:r>
      <w:r w:rsidR="00443FCF">
        <w:t>talking</w:t>
      </w:r>
      <w:r w:rsidR="002411B3">
        <w:t xml:space="preserve"> </w:t>
      </w:r>
      <w:r w:rsidR="00443FCF">
        <w:t>about</w:t>
      </w:r>
      <w:r w:rsidR="002411B3">
        <w:t xml:space="preserve"> </w:t>
      </w:r>
      <w:r w:rsidR="00443FCF">
        <w:t>the</w:t>
      </w:r>
      <w:r w:rsidR="002411B3">
        <w:t xml:space="preserve"> </w:t>
      </w:r>
      <w:r w:rsidR="00443FCF">
        <w:t>sacred.</w:t>
      </w:r>
      <w:r w:rsidR="002411B3">
        <w:t xml:space="preserve"> </w:t>
      </w:r>
      <w:r w:rsidR="00443FCF">
        <w:t>But</w:t>
      </w:r>
      <w:r w:rsidR="002411B3">
        <w:t xml:space="preserve"> </w:t>
      </w:r>
      <w:r w:rsidR="00443FCF">
        <w:t>he</w:t>
      </w:r>
      <w:r w:rsidR="002411B3">
        <w:t xml:space="preserve"> </w:t>
      </w:r>
      <w:r w:rsidR="00443FCF">
        <w:t>also</w:t>
      </w:r>
      <w:r w:rsidR="002411B3">
        <w:t xml:space="preserve"> </w:t>
      </w:r>
      <w:r w:rsidR="00443FCF">
        <w:t>believes</w:t>
      </w:r>
      <w:r w:rsidR="002411B3">
        <w:t xml:space="preserve"> </w:t>
      </w:r>
      <w:r w:rsidR="00443FCF">
        <w:t>such</w:t>
      </w:r>
      <w:r w:rsidR="002411B3">
        <w:t xml:space="preserve"> </w:t>
      </w:r>
      <w:r w:rsidR="00443FCF">
        <w:t>appeals</w:t>
      </w:r>
      <w:r w:rsidR="002411B3">
        <w:t xml:space="preserve"> </w:t>
      </w:r>
      <w:r w:rsidR="00443FCF">
        <w:t>to</w:t>
      </w:r>
      <w:r w:rsidR="002411B3">
        <w:t xml:space="preserve"> </w:t>
      </w:r>
      <w:r w:rsidR="00443FCF">
        <w:t>visual</w:t>
      </w:r>
      <w:r w:rsidR="002411B3">
        <w:t xml:space="preserve"> </w:t>
      </w:r>
      <w:r w:rsidR="00443FCF">
        <w:t>images</w:t>
      </w:r>
      <w:r w:rsidR="002411B3">
        <w:t xml:space="preserve"> </w:t>
      </w:r>
      <w:r w:rsidR="00443FCF">
        <w:t>are</w:t>
      </w:r>
      <w:r w:rsidR="002411B3">
        <w:t xml:space="preserve"> </w:t>
      </w:r>
      <w:r w:rsidR="00443FCF">
        <w:t>more,</w:t>
      </w:r>
      <w:r w:rsidR="002411B3">
        <w:t xml:space="preserve"> </w:t>
      </w:r>
      <w:r w:rsidR="00443FCF">
        <w:t>or</w:t>
      </w:r>
      <w:r w:rsidR="002411B3">
        <w:t xml:space="preserve"> </w:t>
      </w:r>
      <w:r w:rsidR="00443FCF">
        <w:t>perhaps</w:t>
      </w:r>
      <w:r w:rsidR="002411B3">
        <w:t xml:space="preserve"> </w:t>
      </w:r>
      <w:r w:rsidR="00443FCF">
        <w:t>less,</w:t>
      </w:r>
      <w:r w:rsidR="002411B3">
        <w:t xml:space="preserve"> </w:t>
      </w:r>
      <w:r w:rsidR="00443FCF">
        <w:t>than</w:t>
      </w:r>
      <w:r w:rsidR="002411B3">
        <w:t xml:space="preserve"> </w:t>
      </w:r>
      <w:r w:rsidR="00443FCF">
        <w:t>metaphorical</w:t>
      </w:r>
      <w:r w:rsidR="002411B3">
        <w:t xml:space="preserve"> </w:t>
      </w:r>
      <w:r w:rsidR="00443FCF">
        <w:t>leaps:</w:t>
      </w:r>
    </w:p>
    <w:p w:rsidR="00C15081" w:rsidRDefault="00C15081" w:rsidP="007F56DB">
      <w:pPr>
        <w:spacing w:line="480" w:lineRule="auto"/>
        <w:ind w:firstLine="720"/>
      </w:pPr>
      <w:r>
        <w:t>&lt;ext&gt;</w:t>
      </w:r>
    </w:p>
    <w:p w:rsidR="00E76B02" w:rsidRDefault="00E76B02" w:rsidP="007F56DB">
      <w:pPr>
        <w:spacing w:line="480" w:lineRule="auto"/>
        <w:ind w:left="720"/>
      </w:pPr>
      <w:r>
        <w:t>Viewed</w:t>
      </w:r>
      <w:r w:rsidR="002411B3">
        <w:t xml:space="preserve"> </w:t>
      </w:r>
      <w:r>
        <w:t>mundanely,</w:t>
      </w:r>
      <w:r w:rsidR="002411B3">
        <w:t xml:space="preserve"> </w:t>
      </w:r>
      <w:r>
        <w:t>the</w:t>
      </w:r>
      <w:r w:rsidR="002411B3">
        <w:t xml:space="preserve"> </w:t>
      </w:r>
      <w:r>
        <w:t>language</w:t>
      </w:r>
      <w:r w:rsidR="002411B3">
        <w:t xml:space="preserve"> </w:t>
      </w:r>
      <w:r>
        <w:t>of</w:t>
      </w:r>
      <w:r w:rsidR="002411B3">
        <w:t xml:space="preserve"> </w:t>
      </w:r>
      <w:r>
        <w:t>light</w:t>
      </w:r>
      <w:r w:rsidR="002411B3">
        <w:t xml:space="preserve"> </w:t>
      </w:r>
      <w:r>
        <w:t>when</w:t>
      </w:r>
      <w:r w:rsidR="002411B3">
        <w:t xml:space="preserve"> </w:t>
      </w:r>
      <w:r>
        <w:t>applied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sacred</w:t>
      </w:r>
      <w:r w:rsidR="002411B3">
        <w:t xml:space="preserve"> </w:t>
      </w:r>
      <w:r>
        <w:t>is</w:t>
      </w:r>
      <w:r w:rsidR="002411B3">
        <w:t xml:space="preserve"> </w:t>
      </w:r>
      <w:r>
        <w:t>metaphorical</w:t>
      </w:r>
      <w:r w:rsidR="002411B3">
        <w:t xml:space="preserve"> </w:t>
      </w:r>
      <w:r>
        <w:t>language,</w:t>
      </w:r>
      <w:r w:rsidR="002411B3">
        <w:t xml:space="preserve"> </w:t>
      </w:r>
      <w:r>
        <w:t>applying</w:t>
      </w:r>
      <w:r w:rsidR="002411B3">
        <w:t xml:space="preserve"> </w:t>
      </w:r>
      <w:r>
        <w:t>an</w:t>
      </w:r>
      <w:r w:rsidR="002411B3">
        <w:t xml:space="preserve"> </w:t>
      </w:r>
      <w:r>
        <w:t>aspect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material</w:t>
      </w:r>
      <w:r w:rsidR="002411B3">
        <w:t xml:space="preserve"> </w:t>
      </w:r>
      <w:r>
        <w:t>world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divine</w:t>
      </w:r>
      <w:r w:rsidR="002411B3">
        <w:t xml:space="preserve"> </w:t>
      </w:r>
      <w:r>
        <w:t>domain.</w:t>
      </w:r>
      <w:r w:rsidR="002411B3">
        <w:t xml:space="preserve"> </w:t>
      </w:r>
      <w:r>
        <w:t>But</w:t>
      </w:r>
      <w:r w:rsidR="002411B3">
        <w:t xml:space="preserve"> </w:t>
      </w:r>
      <w:r>
        <w:t>after</w:t>
      </w:r>
      <w:r w:rsidR="002411B3">
        <w:t xml:space="preserve"> </w:t>
      </w:r>
      <w:r>
        <w:t>a</w:t>
      </w:r>
      <w:r w:rsidR="002411B3">
        <w:t xml:space="preserve"> </w:t>
      </w:r>
      <w:r>
        <w:t>while,</w:t>
      </w:r>
      <w:r w:rsidR="002411B3">
        <w:t xml:space="preserve"> </w:t>
      </w:r>
      <w:r>
        <w:t>we</w:t>
      </w:r>
      <w:r w:rsidR="002411B3">
        <w:t xml:space="preserve"> </w:t>
      </w:r>
      <w:r>
        <w:t>find</w:t>
      </w:r>
      <w:r w:rsidR="002411B3">
        <w:t xml:space="preserve"> </w:t>
      </w:r>
      <w:r>
        <w:t>ourselves</w:t>
      </w:r>
      <w:r w:rsidR="002411B3">
        <w:t xml:space="preserve"> </w:t>
      </w:r>
      <w:r>
        <w:t>less</w:t>
      </w:r>
      <w:r w:rsidR="002411B3">
        <w:t xml:space="preserve"> </w:t>
      </w:r>
      <w:r>
        <w:t>certain</w:t>
      </w:r>
      <w:r w:rsidR="002411B3">
        <w:t xml:space="preserve"> </w:t>
      </w:r>
      <w:r>
        <w:t>about</w:t>
      </w:r>
      <w:r w:rsidR="002411B3">
        <w:t xml:space="preserve"> </w:t>
      </w:r>
      <w:r>
        <w:t>our</w:t>
      </w:r>
      <w:r w:rsidR="002411B3">
        <w:t xml:space="preserve"> </w:t>
      </w:r>
      <w:r>
        <w:t>ability</w:t>
      </w:r>
      <w:r w:rsidR="002411B3">
        <w:t xml:space="preserve"> </w:t>
      </w:r>
      <w:r>
        <w:t>to</w:t>
      </w:r>
      <w:r w:rsidR="002411B3">
        <w:t xml:space="preserve"> </w:t>
      </w:r>
      <w:r>
        <w:t>distinguish</w:t>
      </w:r>
      <w:r w:rsidR="002411B3">
        <w:t xml:space="preserve"> </w:t>
      </w:r>
      <w:r>
        <w:t>the</w:t>
      </w:r>
      <w:r w:rsidR="002411B3">
        <w:t xml:space="preserve"> </w:t>
      </w:r>
      <w:r>
        <w:t>literal</w:t>
      </w:r>
      <w:r w:rsidR="002411B3">
        <w:t xml:space="preserve"> </w:t>
      </w:r>
      <w:r>
        <w:t>from</w:t>
      </w:r>
      <w:r w:rsidR="002411B3">
        <w:t xml:space="preserve"> </w:t>
      </w:r>
      <w:r>
        <w:t>the</w:t>
      </w:r>
      <w:r w:rsidR="002411B3">
        <w:t xml:space="preserve"> </w:t>
      </w:r>
      <w:r>
        <w:t>metaphorical.</w:t>
      </w:r>
      <w:r w:rsidR="002411B3">
        <w:t xml:space="preserve"> </w:t>
      </w:r>
      <w:r>
        <w:t>Does</w:t>
      </w:r>
      <w:r w:rsidR="002411B3">
        <w:t xml:space="preserve"> </w:t>
      </w:r>
      <w:r w:rsidR="00C15081">
        <w:t>“</w:t>
      </w:r>
      <w:r>
        <w:t>seeing</w:t>
      </w:r>
      <w:r w:rsidR="00C15081">
        <w:t>”</w:t>
      </w:r>
      <w:r w:rsidR="002411B3">
        <w:t xml:space="preserve"> </w:t>
      </w:r>
      <w:r>
        <w:t>literally</w:t>
      </w:r>
      <w:r w:rsidR="002411B3">
        <w:t xml:space="preserve"> </w:t>
      </w:r>
      <w:r>
        <w:t>refer</w:t>
      </w:r>
      <w:r w:rsidR="002411B3">
        <w:t xml:space="preserve"> </w:t>
      </w:r>
      <w:r>
        <w:t>to</w:t>
      </w:r>
      <w:r w:rsidR="002411B3">
        <w:t xml:space="preserve"> </w:t>
      </w:r>
      <w:r>
        <w:t>what</w:t>
      </w:r>
      <w:r w:rsidR="002411B3">
        <w:t xml:space="preserve"> </w:t>
      </w:r>
      <w:r>
        <w:t>we</w:t>
      </w:r>
      <w:r w:rsidR="002411B3">
        <w:t xml:space="preserve"> </w:t>
      </w:r>
      <w:r>
        <w:t>perceive</w:t>
      </w:r>
      <w:r w:rsidR="002411B3">
        <w:t xml:space="preserve"> </w:t>
      </w:r>
      <w:r>
        <w:t>with</w:t>
      </w:r>
      <w:r w:rsidR="002411B3">
        <w:t xml:space="preserve"> </w:t>
      </w:r>
      <w:r>
        <w:t>our</w:t>
      </w:r>
      <w:r w:rsidR="002411B3">
        <w:t xml:space="preserve"> </w:t>
      </w:r>
      <w:r>
        <w:t>eyes</w:t>
      </w:r>
      <w:r w:rsidR="002411B3">
        <w:t xml:space="preserve"> </w:t>
      </w:r>
      <w:r>
        <w:t>and</w:t>
      </w:r>
      <w:r w:rsidR="002411B3">
        <w:t xml:space="preserve"> </w:t>
      </w:r>
      <w:r>
        <w:t>only</w:t>
      </w:r>
      <w:r w:rsidR="002411B3">
        <w:t xml:space="preserve"> </w:t>
      </w:r>
      <w:r>
        <w:t>metaphorically</w:t>
      </w:r>
      <w:r w:rsidR="002411B3">
        <w:t xml:space="preserve"> </w:t>
      </w:r>
      <w:r>
        <w:t>to</w:t>
      </w:r>
      <w:r w:rsidR="002411B3">
        <w:t xml:space="preserve"> </w:t>
      </w:r>
      <w:r>
        <w:t>understanding</w:t>
      </w:r>
      <w:r w:rsidR="002411B3">
        <w:t xml:space="preserve"> </w:t>
      </w:r>
      <w:r>
        <w:t>or</w:t>
      </w:r>
      <w:r w:rsidR="002411B3">
        <w:t xml:space="preserve"> </w:t>
      </w:r>
      <w:r>
        <w:t>is</w:t>
      </w:r>
      <w:r w:rsidR="002411B3">
        <w:t xml:space="preserve"> </w:t>
      </w:r>
      <w:r>
        <w:t>it</w:t>
      </w:r>
      <w:r w:rsidR="002411B3">
        <w:t xml:space="preserve"> </w:t>
      </w:r>
      <w:r>
        <w:t>the</w:t>
      </w:r>
      <w:r w:rsidR="002411B3">
        <w:t xml:space="preserve"> </w:t>
      </w:r>
      <w:r>
        <w:t>other</w:t>
      </w:r>
      <w:r w:rsidR="002411B3">
        <w:t xml:space="preserve"> </w:t>
      </w:r>
      <w:r>
        <w:t>way</w:t>
      </w:r>
      <w:r w:rsidR="002411B3">
        <w:t xml:space="preserve"> </w:t>
      </w:r>
      <w:r>
        <w:t>around?</w:t>
      </w:r>
      <w:r w:rsidR="00344715">
        <w:rPr>
          <w:rStyle w:val="EndnoteReference"/>
        </w:rPr>
        <w:endnoteReference w:id="15"/>
      </w:r>
    </w:p>
    <w:p w:rsidR="00C15081" w:rsidRDefault="00C15081" w:rsidP="007F56DB">
      <w:pPr>
        <w:spacing w:line="480" w:lineRule="auto"/>
        <w:ind w:left="720"/>
      </w:pPr>
      <w:r>
        <w:t>&lt;/ext&gt;</w:t>
      </w:r>
    </w:p>
    <w:p w:rsidR="0041453C" w:rsidRDefault="004B28D5" w:rsidP="007F56DB">
      <w:pPr>
        <w:spacing w:line="480" w:lineRule="auto"/>
      </w:pPr>
      <w:r>
        <w:t>What</w:t>
      </w:r>
      <w:r w:rsidR="002411B3">
        <w:t xml:space="preserve"> </w:t>
      </w:r>
      <w:r>
        <w:t>would</w:t>
      </w:r>
      <w:r w:rsidR="002411B3">
        <w:t xml:space="preserve"> </w:t>
      </w:r>
      <w:r w:rsidR="00C15081">
        <w:t>“</w:t>
      </w:r>
      <w:r>
        <w:t>the</w:t>
      </w:r>
      <w:r w:rsidR="002411B3">
        <w:t xml:space="preserve"> </w:t>
      </w:r>
      <w:r>
        <w:t>other</w:t>
      </w:r>
      <w:r w:rsidR="002411B3">
        <w:t xml:space="preserve"> </w:t>
      </w:r>
      <w:r>
        <w:t>way</w:t>
      </w:r>
      <w:r w:rsidR="002411B3">
        <w:t xml:space="preserve"> </w:t>
      </w:r>
      <w:r>
        <w:t>around</w:t>
      </w:r>
      <w:r w:rsidR="00C15081">
        <w:t>”</w:t>
      </w:r>
      <w:r w:rsidR="002411B3">
        <w:t xml:space="preserve"> </w:t>
      </w:r>
      <w:r w:rsidR="00344715">
        <w:t>look</w:t>
      </w:r>
      <w:r w:rsidR="002411B3">
        <w:t xml:space="preserve"> </w:t>
      </w:r>
      <w:r w:rsidR="00344715">
        <w:t>like</w:t>
      </w:r>
      <w:r w:rsidR="002411B3">
        <w:t xml:space="preserve"> </w:t>
      </w:r>
      <w:r>
        <w:t>in</w:t>
      </w:r>
      <w:r w:rsidR="002411B3">
        <w:t xml:space="preserve"> </w:t>
      </w:r>
      <w:r>
        <w:t>Wyschogrod</w:t>
      </w:r>
      <w:r w:rsidR="00C15081">
        <w:t>’</w:t>
      </w:r>
      <w:r>
        <w:t>s</w:t>
      </w:r>
      <w:r w:rsidR="002411B3">
        <w:t xml:space="preserve"> </w:t>
      </w:r>
      <w:r>
        <w:t>visual</w:t>
      </w:r>
      <w:r w:rsidR="002411B3">
        <w:t xml:space="preserve"> </w:t>
      </w:r>
      <w:r>
        <w:t>anthropology?</w:t>
      </w:r>
      <w:r w:rsidR="002411B3">
        <w:t xml:space="preserve"> </w:t>
      </w:r>
      <w:r w:rsidR="007438D9">
        <w:t>He</w:t>
      </w:r>
      <w:r w:rsidR="002411B3">
        <w:t xml:space="preserve"> </w:t>
      </w:r>
      <w:r w:rsidR="007438D9">
        <w:t>asks</w:t>
      </w:r>
      <w:r w:rsidR="002411B3">
        <w:t xml:space="preserve"> </w:t>
      </w:r>
      <w:r w:rsidR="007438D9">
        <w:t>us</w:t>
      </w:r>
      <w:r w:rsidR="002411B3">
        <w:t xml:space="preserve"> </w:t>
      </w:r>
      <w:r w:rsidR="007438D9">
        <w:t>to</w:t>
      </w:r>
      <w:r w:rsidR="002411B3">
        <w:t xml:space="preserve"> </w:t>
      </w:r>
      <w:r w:rsidR="007438D9">
        <w:t>consider</w:t>
      </w:r>
      <w:r w:rsidR="002411B3">
        <w:t xml:space="preserve"> </w:t>
      </w:r>
      <w:r w:rsidR="007438D9">
        <w:t>a</w:t>
      </w:r>
      <w:r w:rsidR="002411B3">
        <w:t xml:space="preserve"> </w:t>
      </w:r>
      <w:r w:rsidR="007438D9">
        <w:t>mode</w:t>
      </w:r>
      <w:r w:rsidR="002411B3">
        <w:t xml:space="preserve"> </w:t>
      </w:r>
      <w:r w:rsidR="007438D9">
        <w:t>of</w:t>
      </w:r>
      <w:r w:rsidR="002411B3">
        <w:t xml:space="preserve"> </w:t>
      </w:r>
      <w:r w:rsidR="007438D9">
        <w:t>understanding</w:t>
      </w:r>
      <w:r w:rsidR="002411B3">
        <w:t xml:space="preserve"> </w:t>
      </w:r>
      <w:r w:rsidR="007438D9">
        <w:t>that</w:t>
      </w:r>
      <w:r w:rsidR="002411B3">
        <w:t xml:space="preserve"> </w:t>
      </w:r>
      <w:r w:rsidR="007438D9">
        <w:t>is</w:t>
      </w:r>
      <w:r w:rsidR="002411B3">
        <w:t xml:space="preserve"> </w:t>
      </w:r>
      <w:r w:rsidR="007438D9">
        <w:t>a</w:t>
      </w:r>
      <w:r w:rsidR="002411B3">
        <w:t xml:space="preserve"> </w:t>
      </w:r>
      <w:r w:rsidR="007438D9">
        <w:t>literal</w:t>
      </w:r>
      <w:r w:rsidR="002411B3">
        <w:t xml:space="preserve"> </w:t>
      </w:r>
      <w:r w:rsidR="007438D9">
        <w:t>and</w:t>
      </w:r>
      <w:r w:rsidR="002411B3">
        <w:t xml:space="preserve"> </w:t>
      </w:r>
      <w:r w:rsidR="007438D9">
        <w:t>physical</w:t>
      </w:r>
      <w:r w:rsidR="002411B3">
        <w:t xml:space="preserve"> </w:t>
      </w:r>
      <w:r w:rsidR="007438D9">
        <w:t>seeing.</w:t>
      </w:r>
      <w:r w:rsidR="002411B3">
        <w:t xml:space="preserve"> </w:t>
      </w:r>
      <w:r w:rsidR="00144EA7">
        <w:t>Appealing</w:t>
      </w:r>
      <w:r w:rsidR="002411B3">
        <w:t xml:space="preserve"> </w:t>
      </w:r>
      <w:r w:rsidR="00144EA7">
        <w:t>to</w:t>
      </w:r>
      <w:r w:rsidR="002411B3">
        <w:t xml:space="preserve"> </w:t>
      </w:r>
      <w:r w:rsidR="00C15081">
        <w:t>“</w:t>
      </w:r>
      <w:r w:rsidR="00144EA7">
        <w:t>the</w:t>
      </w:r>
      <w:r w:rsidR="002411B3">
        <w:t xml:space="preserve"> </w:t>
      </w:r>
      <w:r w:rsidR="00144EA7">
        <w:t>other</w:t>
      </w:r>
      <w:r w:rsidR="002411B3">
        <w:t xml:space="preserve"> </w:t>
      </w:r>
      <w:r w:rsidR="00144EA7">
        <w:t>way</w:t>
      </w:r>
      <w:r w:rsidR="002411B3">
        <w:t xml:space="preserve"> </w:t>
      </w:r>
      <w:r w:rsidR="00144EA7">
        <w:t>around,</w:t>
      </w:r>
      <w:r w:rsidR="00C15081">
        <w:t>”</w:t>
      </w:r>
      <w:r w:rsidR="002411B3">
        <w:t xml:space="preserve"> </w:t>
      </w:r>
      <w:r w:rsidR="00144EA7">
        <w:t>Wyschogrod</w:t>
      </w:r>
      <w:r w:rsidR="002411B3">
        <w:t xml:space="preserve"> </w:t>
      </w:r>
      <w:r w:rsidR="00144EA7">
        <w:t>suggests</w:t>
      </w:r>
      <w:r w:rsidR="002411B3">
        <w:t xml:space="preserve"> </w:t>
      </w:r>
      <w:r w:rsidR="00144EA7">
        <w:t>neither</w:t>
      </w:r>
      <w:r w:rsidR="002411B3">
        <w:t xml:space="preserve"> </w:t>
      </w:r>
      <w:r w:rsidR="00144EA7">
        <w:t>an</w:t>
      </w:r>
      <w:r w:rsidR="002411B3">
        <w:t xml:space="preserve"> </w:t>
      </w:r>
      <w:r w:rsidR="007438D9">
        <w:t>analogical</w:t>
      </w:r>
      <w:r w:rsidR="002411B3">
        <w:t xml:space="preserve"> </w:t>
      </w:r>
      <w:r w:rsidR="00144EA7">
        <w:t>n</w:t>
      </w:r>
      <w:r w:rsidR="007438D9">
        <w:t>or</w:t>
      </w:r>
      <w:r w:rsidR="002411B3">
        <w:t xml:space="preserve"> </w:t>
      </w:r>
      <w:r w:rsidR="00144EA7">
        <w:t>a</w:t>
      </w:r>
      <w:r w:rsidR="002411B3">
        <w:t xml:space="preserve"> </w:t>
      </w:r>
      <w:r w:rsidR="007438D9">
        <w:t>metaphorical</w:t>
      </w:r>
      <w:r w:rsidR="002411B3">
        <w:t xml:space="preserve"> </w:t>
      </w:r>
      <w:r w:rsidR="007438D9">
        <w:t>account</w:t>
      </w:r>
      <w:r w:rsidR="002411B3">
        <w:t xml:space="preserve"> </w:t>
      </w:r>
      <w:r w:rsidR="007438D9">
        <w:t>of</w:t>
      </w:r>
      <w:r w:rsidR="002411B3">
        <w:t xml:space="preserve"> </w:t>
      </w:r>
      <w:r w:rsidR="007438D9">
        <w:t>knowledge,</w:t>
      </w:r>
      <w:r w:rsidR="002411B3">
        <w:t xml:space="preserve"> </w:t>
      </w:r>
      <w:r w:rsidR="007438D9">
        <w:t>but</w:t>
      </w:r>
      <w:r w:rsidR="002411B3">
        <w:t xml:space="preserve"> </w:t>
      </w:r>
      <w:r w:rsidR="007438D9">
        <w:t>rather</w:t>
      </w:r>
      <w:r w:rsidR="002411B3">
        <w:t xml:space="preserve"> </w:t>
      </w:r>
      <w:r w:rsidR="007438D9">
        <w:t>a</w:t>
      </w:r>
      <w:r w:rsidR="002411B3">
        <w:t xml:space="preserve"> </w:t>
      </w:r>
      <w:r w:rsidR="007438D9">
        <w:t>physical</w:t>
      </w:r>
      <w:r w:rsidR="002411B3">
        <w:t xml:space="preserve"> </w:t>
      </w:r>
      <w:r w:rsidR="007438D9">
        <w:t>mode</w:t>
      </w:r>
      <w:r w:rsidR="002411B3">
        <w:t xml:space="preserve"> </w:t>
      </w:r>
      <w:r w:rsidR="007438D9">
        <w:t>of</w:t>
      </w:r>
      <w:r w:rsidR="002411B3">
        <w:t xml:space="preserve"> </w:t>
      </w:r>
      <w:r w:rsidR="007438D9">
        <w:t>understanding.</w:t>
      </w:r>
      <w:r w:rsidR="002411B3">
        <w:t xml:space="preserve"> </w:t>
      </w:r>
      <w:r w:rsidR="007438D9">
        <w:t>Can</w:t>
      </w:r>
      <w:r w:rsidR="002411B3">
        <w:t xml:space="preserve"> </w:t>
      </w:r>
      <w:r w:rsidR="007438D9">
        <w:t>we</w:t>
      </w:r>
      <w:r w:rsidR="002411B3">
        <w:t xml:space="preserve"> </w:t>
      </w:r>
      <w:r w:rsidR="007438D9">
        <w:t>see</w:t>
      </w:r>
      <w:r w:rsidR="002411B3">
        <w:t xml:space="preserve"> </w:t>
      </w:r>
      <w:r w:rsidR="007438D9">
        <w:t>knowledge</w:t>
      </w:r>
      <w:r w:rsidR="002411B3">
        <w:t xml:space="preserve"> </w:t>
      </w:r>
      <w:r w:rsidR="007438D9">
        <w:t>in</w:t>
      </w:r>
      <w:r w:rsidR="002411B3">
        <w:t xml:space="preserve"> </w:t>
      </w:r>
      <w:r w:rsidR="007438D9">
        <w:t>this</w:t>
      </w:r>
      <w:r w:rsidR="002411B3">
        <w:t xml:space="preserve"> </w:t>
      </w:r>
      <w:r w:rsidR="007438D9">
        <w:t>way?</w:t>
      </w:r>
      <w:r w:rsidR="002411B3">
        <w:t xml:space="preserve"> </w:t>
      </w:r>
      <w:r w:rsidR="002E7466">
        <w:t>Is</w:t>
      </w:r>
      <w:r w:rsidR="002411B3">
        <w:t xml:space="preserve"> </w:t>
      </w:r>
      <w:r w:rsidR="002E7466">
        <w:lastRenderedPageBreak/>
        <w:t>epistemology</w:t>
      </w:r>
      <w:r w:rsidR="002411B3">
        <w:t xml:space="preserve"> </w:t>
      </w:r>
      <w:r w:rsidR="002E7466">
        <w:t>a</w:t>
      </w:r>
      <w:r w:rsidR="002411B3">
        <w:t xml:space="preserve"> </w:t>
      </w:r>
      <w:r w:rsidR="002E7466">
        <w:t>visual</w:t>
      </w:r>
      <w:r w:rsidR="002411B3">
        <w:t xml:space="preserve"> </w:t>
      </w:r>
      <w:r w:rsidR="002E7466">
        <w:t>practice?</w:t>
      </w:r>
      <w:r w:rsidR="002411B3">
        <w:t xml:space="preserve"> </w:t>
      </w:r>
      <w:r w:rsidR="00F07EF2">
        <w:t>Wyschogrod</w:t>
      </w:r>
      <w:r w:rsidR="002411B3">
        <w:t xml:space="preserve"> </w:t>
      </w:r>
      <w:r w:rsidR="00F07EF2">
        <w:t>raises</w:t>
      </w:r>
      <w:r w:rsidR="002411B3">
        <w:t xml:space="preserve"> </w:t>
      </w:r>
      <w:r w:rsidR="00F07EF2">
        <w:t>but</w:t>
      </w:r>
      <w:r w:rsidR="002411B3">
        <w:t xml:space="preserve"> </w:t>
      </w:r>
      <w:r w:rsidR="00F07EF2">
        <w:t>does</w:t>
      </w:r>
      <w:r w:rsidR="002411B3">
        <w:t xml:space="preserve"> </w:t>
      </w:r>
      <w:r w:rsidR="00F07EF2">
        <w:t>not</w:t>
      </w:r>
      <w:r w:rsidR="002411B3">
        <w:t xml:space="preserve"> </w:t>
      </w:r>
      <w:r w:rsidR="00F07EF2">
        <w:t>fully</w:t>
      </w:r>
      <w:r w:rsidR="002411B3">
        <w:t xml:space="preserve"> </w:t>
      </w:r>
      <w:r w:rsidR="00F07EF2">
        <w:t>come</w:t>
      </w:r>
      <w:r w:rsidR="002411B3">
        <w:t xml:space="preserve"> </w:t>
      </w:r>
      <w:r w:rsidR="00F07EF2">
        <w:t>to</w:t>
      </w:r>
      <w:r w:rsidR="002411B3">
        <w:t xml:space="preserve"> </w:t>
      </w:r>
      <w:r w:rsidR="00F07EF2">
        <w:t>terms</w:t>
      </w:r>
      <w:r w:rsidR="002411B3">
        <w:t xml:space="preserve"> </w:t>
      </w:r>
      <w:r w:rsidR="00F07EF2">
        <w:t>with</w:t>
      </w:r>
      <w:r w:rsidR="002411B3">
        <w:t xml:space="preserve"> </w:t>
      </w:r>
      <w:r w:rsidR="00F07EF2">
        <w:t>these</w:t>
      </w:r>
      <w:r w:rsidR="002411B3">
        <w:t xml:space="preserve"> </w:t>
      </w:r>
      <w:r w:rsidR="00F07EF2">
        <w:t>questions</w:t>
      </w:r>
      <w:r w:rsidR="002411B3">
        <w:t xml:space="preserve"> </w:t>
      </w:r>
      <w:r w:rsidR="00F07EF2">
        <w:t>(in</w:t>
      </w:r>
      <w:r w:rsidR="002411B3">
        <w:t xml:space="preserve"> </w:t>
      </w:r>
      <w:r w:rsidR="00F07EF2">
        <w:t>this</w:t>
      </w:r>
      <w:r w:rsidR="002411B3">
        <w:t xml:space="preserve"> </w:t>
      </w:r>
      <w:r w:rsidR="00F07EF2">
        <w:t>too</w:t>
      </w:r>
      <w:r w:rsidR="002411B3">
        <w:t xml:space="preserve"> </w:t>
      </w:r>
      <w:r w:rsidR="00F07EF2">
        <w:t>he</w:t>
      </w:r>
      <w:r w:rsidR="002411B3">
        <w:t xml:space="preserve"> </w:t>
      </w:r>
      <w:r w:rsidR="00F07EF2">
        <w:t>shares</w:t>
      </w:r>
      <w:r w:rsidR="002411B3">
        <w:t xml:space="preserve"> </w:t>
      </w:r>
      <w:r w:rsidR="00F07EF2">
        <w:t>much</w:t>
      </w:r>
      <w:r w:rsidR="002411B3">
        <w:t xml:space="preserve"> </w:t>
      </w:r>
      <w:r w:rsidR="00F07EF2">
        <w:t>with</w:t>
      </w:r>
      <w:r w:rsidR="002411B3">
        <w:t xml:space="preserve"> </w:t>
      </w:r>
      <w:r w:rsidR="00F07EF2">
        <w:t>Heschel).</w:t>
      </w:r>
      <w:r w:rsidR="002411B3">
        <w:t xml:space="preserve"> </w:t>
      </w:r>
      <w:r w:rsidR="00F07EF2">
        <w:t>But</w:t>
      </w:r>
      <w:r w:rsidR="002411B3">
        <w:t xml:space="preserve"> </w:t>
      </w:r>
      <w:r w:rsidR="00F07EF2">
        <w:t>it</w:t>
      </w:r>
      <w:r w:rsidR="002411B3">
        <w:t xml:space="preserve"> </w:t>
      </w:r>
      <w:r w:rsidR="00F07EF2">
        <w:t>does</w:t>
      </w:r>
      <w:r w:rsidR="002411B3">
        <w:t xml:space="preserve"> </w:t>
      </w:r>
      <w:r w:rsidR="00F07EF2">
        <w:t>seem</w:t>
      </w:r>
      <w:r w:rsidR="002411B3">
        <w:t xml:space="preserve"> </w:t>
      </w:r>
      <w:r w:rsidR="007278DC">
        <w:t>clear</w:t>
      </w:r>
      <w:r w:rsidR="002411B3">
        <w:t xml:space="preserve"> </w:t>
      </w:r>
      <w:r w:rsidR="007278DC">
        <w:t>that</w:t>
      </w:r>
      <w:r w:rsidR="002411B3">
        <w:t xml:space="preserve"> </w:t>
      </w:r>
      <w:r w:rsidR="007278DC">
        <w:t>Wyschogrod</w:t>
      </w:r>
      <w:r w:rsidR="002411B3">
        <w:t xml:space="preserve"> </w:t>
      </w:r>
      <w:r w:rsidR="007278DC">
        <w:t>wants</w:t>
      </w:r>
      <w:r w:rsidR="002411B3">
        <w:t xml:space="preserve"> </w:t>
      </w:r>
      <w:r w:rsidR="007278DC">
        <w:t>his</w:t>
      </w:r>
      <w:r w:rsidR="002411B3">
        <w:t xml:space="preserve"> </w:t>
      </w:r>
      <w:r w:rsidR="007278DC">
        <w:t>readers</w:t>
      </w:r>
      <w:r w:rsidR="002411B3">
        <w:t xml:space="preserve"> </w:t>
      </w:r>
      <w:r w:rsidR="007278DC">
        <w:t>to</w:t>
      </w:r>
      <w:r w:rsidR="002411B3">
        <w:t xml:space="preserve"> </w:t>
      </w:r>
      <w:r w:rsidR="007278DC">
        <w:t>think</w:t>
      </w:r>
      <w:r w:rsidR="002411B3">
        <w:t xml:space="preserve"> </w:t>
      </w:r>
      <w:r w:rsidR="007278DC">
        <w:t>and</w:t>
      </w:r>
      <w:r w:rsidR="002411B3">
        <w:t xml:space="preserve"> </w:t>
      </w:r>
      <w:r w:rsidR="007278DC">
        <w:t>see</w:t>
      </w:r>
      <w:r w:rsidR="002411B3">
        <w:t xml:space="preserve"> </w:t>
      </w:r>
      <w:r w:rsidR="007278DC">
        <w:t>materially,</w:t>
      </w:r>
      <w:r w:rsidR="002411B3">
        <w:t xml:space="preserve"> </w:t>
      </w:r>
      <w:r w:rsidR="00376B60">
        <w:t>and</w:t>
      </w:r>
      <w:r w:rsidR="002411B3">
        <w:t xml:space="preserve"> </w:t>
      </w:r>
      <w:r w:rsidR="007278DC">
        <w:t>to</w:t>
      </w:r>
      <w:r w:rsidR="002411B3">
        <w:t xml:space="preserve"> </w:t>
      </w:r>
      <w:r w:rsidR="007278DC">
        <w:t>consider</w:t>
      </w:r>
      <w:r w:rsidR="002411B3">
        <w:t xml:space="preserve"> </w:t>
      </w:r>
      <w:r w:rsidR="007278DC">
        <w:t>light</w:t>
      </w:r>
      <w:r w:rsidR="002411B3">
        <w:t xml:space="preserve"> </w:t>
      </w:r>
      <w:r w:rsidR="007278DC">
        <w:t>and</w:t>
      </w:r>
      <w:r w:rsidR="002411B3">
        <w:t xml:space="preserve"> </w:t>
      </w:r>
      <w:r w:rsidR="007278DC">
        <w:t>darkness</w:t>
      </w:r>
      <w:r w:rsidR="002411B3">
        <w:t xml:space="preserve"> </w:t>
      </w:r>
      <w:r w:rsidR="007278DC">
        <w:t>as</w:t>
      </w:r>
      <w:r w:rsidR="002411B3">
        <w:t xml:space="preserve"> </w:t>
      </w:r>
      <w:r w:rsidR="007278DC">
        <w:t>physical</w:t>
      </w:r>
      <w:r w:rsidR="002411B3">
        <w:t xml:space="preserve"> </w:t>
      </w:r>
      <w:r w:rsidR="007278DC">
        <w:t>attributes</w:t>
      </w:r>
      <w:r w:rsidR="002411B3">
        <w:t xml:space="preserve"> </w:t>
      </w:r>
      <w:r w:rsidR="007278DC">
        <w:t>that</w:t>
      </w:r>
      <w:r w:rsidR="002411B3">
        <w:t xml:space="preserve"> </w:t>
      </w:r>
      <w:r w:rsidR="007278DC">
        <w:t>make</w:t>
      </w:r>
      <w:r w:rsidR="002411B3">
        <w:t xml:space="preserve"> </w:t>
      </w:r>
      <w:r w:rsidR="007278DC">
        <w:t>human</w:t>
      </w:r>
      <w:r w:rsidR="002411B3">
        <w:t xml:space="preserve"> </w:t>
      </w:r>
      <w:r w:rsidR="007278DC">
        <w:t>knowledge</w:t>
      </w:r>
      <w:r w:rsidR="002411B3">
        <w:t xml:space="preserve"> </w:t>
      </w:r>
      <w:r w:rsidR="007278DC">
        <w:t>possible.</w:t>
      </w:r>
      <w:r w:rsidR="002411B3">
        <w:t xml:space="preserve"> </w:t>
      </w:r>
      <w:r w:rsidR="00376B60">
        <w:t>It</w:t>
      </w:r>
      <w:r w:rsidR="002411B3">
        <w:t xml:space="preserve"> </w:t>
      </w:r>
      <w:r w:rsidR="00376B60">
        <w:t>is</w:t>
      </w:r>
      <w:r w:rsidR="002411B3">
        <w:t xml:space="preserve"> </w:t>
      </w:r>
      <w:r w:rsidR="00376B60">
        <w:t>as</w:t>
      </w:r>
      <w:r w:rsidR="002411B3">
        <w:t xml:space="preserve"> </w:t>
      </w:r>
      <w:r w:rsidR="00376B60">
        <w:t>if</w:t>
      </w:r>
      <w:r w:rsidR="002411B3">
        <w:t xml:space="preserve"> </w:t>
      </w:r>
      <w:r w:rsidR="00376B60">
        <w:t>Wyschogrod</w:t>
      </w:r>
      <w:r w:rsidR="002411B3">
        <w:t xml:space="preserve"> </w:t>
      </w:r>
      <w:r w:rsidR="00376B60">
        <w:t>fears</w:t>
      </w:r>
      <w:r w:rsidR="002411B3">
        <w:t xml:space="preserve"> </w:t>
      </w:r>
      <w:r w:rsidR="00376B60">
        <w:t>that</w:t>
      </w:r>
      <w:r w:rsidR="002411B3">
        <w:t xml:space="preserve"> </w:t>
      </w:r>
      <w:r w:rsidR="00376B60">
        <w:t>his</w:t>
      </w:r>
      <w:r w:rsidR="002411B3">
        <w:t xml:space="preserve"> </w:t>
      </w:r>
      <w:r w:rsidR="00376B60">
        <w:t>readers</w:t>
      </w:r>
      <w:r w:rsidR="002411B3">
        <w:t xml:space="preserve"> </w:t>
      </w:r>
      <w:r w:rsidR="00376B60">
        <w:t>will</w:t>
      </w:r>
      <w:r w:rsidR="002411B3">
        <w:t xml:space="preserve"> </w:t>
      </w:r>
      <w:r w:rsidR="00376B60">
        <w:t>too</w:t>
      </w:r>
      <w:r w:rsidR="002411B3">
        <w:t xml:space="preserve"> </w:t>
      </w:r>
      <w:r w:rsidR="00376B60">
        <w:t>easily</w:t>
      </w:r>
      <w:r w:rsidR="002411B3">
        <w:t xml:space="preserve"> </w:t>
      </w:r>
      <w:r w:rsidR="00376B60">
        <w:t>escape</w:t>
      </w:r>
      <w:r w:rsidR="002411B3">
        <w:t xml:space="preserve"> </w:t>
      </w:r>
      <w:r w:rsidR="00376B60">
        <w:t>darkness</w:t>
      </w:r>
      <w:r w:rsidR="002411B3">
        <w:t xml:space="preserve"> </w:t>
      </w:r>
      <w:r w:rsidR="00376B60">
        <w:t>through</w:t>
      </w:r>
      <w:r w:rsidR="002411B3">
        <w:t xml:space="preserve"> </w:t>
      </w:r>
      <w:r w:rsidR="00376B60">
        <w:t>metaphorical</w:t>
      </w:r>
      <w:r w:rsidR="002411B3">
        <w:t xml:space="preserve"> </w:t>
      </w:r>
      <w:r w:rsidR="00376B60">
        <w:t>flights</w:t>
      </w:r>
      <w:r w:rsidR="002411B3">
        <w:t xml:space="preserve"> </w:t>
      </w:r>
      <w:r w:rsidR="00376B60">
        <w:t>to</w:t>
      </w:r>
      <w:r w:rsidR="002411B3">
        <w:t xml:space="preserve"> </w:t>
      </w:r>
      <w:r w:rsidR="00376B60">
        <w:t>the</w:t>
      </w:r>
      <w:r w:rsidR="002411B3">
        <w:t xml:space="preserve"> </w:t>
      </w:r>
      <w:r w:rsidR="00376B60">
        <w:t>light.</w:t>
      </w:r>
      <w:r w:rsidR="002411B3">
        <w:t xml:space="preserve"> </w:t>
      </w:r>
      <w:r w:rsidR="00376B60">
        <w:t>Reason</w:t>
      </w:r>
      <w:r w:rsidR="002411B3">
        <w:t xml:space="preserve"> </w:t>
      </w:r>
      <w:r w:rsidR="00376B60">
        <w:t>may</w:t>
      </w:r>
      <w:r w:rsidR="002411B3">
        <w:t xml:space="preserve"> </w:t>
      </w:r>
      <w:r w:rsidR="00376B60">
        <w:t>observe</w:t>
      </w:r>
      <w:r w:rsidR="002411B3">
        <w:t xml:space="preserve"> </w:t>
      </w:r>
      <w:r w:rsidR="00376B60">
        <w:t>and</w:t>
      </w:r>
      <w:r w:rsidR="002411B3">
        <w:t xml:space="preserve"> </w:t>
      </w:r>
      <w:r w:rsidR="00376B60">
        <w:t>enlighten</w:t>
      </w:r>
      <w:r w:rsidR="002411B3">
        <w:t xml:space="preserve"> </w:t>
      </w:r>
      <w:r w:rsidR="00376B60">
        <w:t>a</w:t>
      </w:r>
      <w:r w:rsidR="002411B3">
        <w:t xml:space="preserve"> </w:t>
      </w:r>
      <w:r w:rsidR="00376B60">
        <w:t>future,</w:t>
      </w:r>
      <w:r w:rsidR="002411B3">
        <w:t xml:space="preserve"> </w:t>
      </w:r>
      <w:r w:rsidR="00376B60">
        <w:t>but</w:t>
      </w:r>
      <w:r w:rsidR="002411B3">
        <w:t xml:space="preserve"> </w:t>
      </w:r>
      <w:r w:rsidR="00376B60">
        <w:t>it</w:t>
      </w:r>
      <w:r w:rsidR="002411B3">
        <w:t xml:space="preserve"> </w:t>
      </w:r>
      <w:r w:rsidR="00376B60">
        <w:t>is</w:t>
      </w:r>
      <w:r w:rsidR="002411B3">
        <w:t xml:space="preserve"> </w:t>
      </w:r>
      <w:r w:rsidR="00376B60">
        <w:t>still</w:t>
      </w:r>
      <w:r w:rsidR="002411B3">
        <w:t xml:space="preserve"> </w:t>
      </w:r>
      <w:r w:rsidR="00376B60">
        <w:t>an</w:t>
      </w:r>
      <w:r w:rsidR="002411B3">
        <w:t xml:space="preserve"> </w:t>
      </w:r>
      <w:r w:rsidR="00376B60">
        <w:t>embodied</w:t>
      </w:r>
      <w:r w:rsidR="002411B3">
        <w:t xml:space="preserve"> </w:t>
      </w:r>
      <w:r w:rsidR="00376B60">
        <w:t>reason</w:t>
      </w:r>
      <w:r w:rsidR="002411B3">
        <w:t xml:space="preserve"> </w:t>
      </w:r>
      <w:r w:rsidR="0041453C">
        <w:t>that</w:t>
      </w:r>
      <w:r w:rsidR="002411B3">
        <w:t xml:space="preserve"> </w:t>
      </w:r>
      <w:r w:rsidR="0041453C">
        <w:t>bumps</w:t>
      </w:r>
      <w:r w:rsidR="002411B3">
        <w:t xml:space="preserve"> </w:t>
      </w:r>
      <w:r w:rsidR="0041453C">
        <w:t>up</w:t>
      </w:r>
      <w:r w:rsidR="002411B3">
        <w:t xml:space="preserve"> </w:t>
      </w:r>
      <w:r w:rsidR="0041453C">
        <w:t>against</w:t>
      </w:r>
      <w:r w:rsidR="002411B3">
        <w:t xml:space="preserve"> </w:t>
      </w:r>
      <w:r w:rsidR="0041453C">
        <w:t>darker</w:t>
      </w:r>
      <w:r w:rsidR="002411B3">
        <w:t xml:space="preserve"> </w:t>
      </w:r>
      <w:r w:rsidR="0041453C">
        <w:t>forces.</w:t>
      </w:r>
    </w:p>
    <w:p w:rsidR="00A00F5B" w:rsidRDefault="00144EA7" w:rsidP="007F56DB">
      <w:pPr>
        <w:spacing w:line="480" w:lineRule="auto"/>
      </w:pPr>
      <w:r>
        <w:tab/>
        <w:t>The</w:t>
      </w:r>
      <w:r w:rsidR="002411B3">
        <w:t xml:space="preserve"> </w:t>
      </w:r>
      <w:r w:rsidR="0041453C">
        <w:t>human</w:t>
      </w:r>
      <w:r w:rsidR="002411B3">
        <w:t xml:space="preserve"> </w:t>
      </w:r>
      <w:r w:rsidR="00F136BC">
        <w:t>experiential</w:t>
      </w:r>
      <w:r w:rsidR="002411B3">
        <w:t xml:space="preserve"> </w:t>
      </w:r>
      <w:r w:rsidR="0041453C">
        <w:t>wavering</w:t>
      </w:r>
      <w:r w:rsidR="002411B3">
        <w:t xml:space="preserve"> </w:t>
      </w:r>
      <w:r w:rsidR="0041453C">
        <w:t>between</w:t>
      </w:r>
      <w:r w:rsidR="002411B3">
        <w:t xml:space="preserve"> </w:t>
      </w:r>
      <w:r w:rsidR="0041453C">
        <w:t>light</w:t>
      </w:r>
      <w:r w:rsidR="002411B3">
        <w:t xml:space="preserve"> </w:t>
      </w:r>
      <w:r w:rsidR="0041453C">
        <w:t>and</w:t>
      </w:r>
      <w:r w:rsidR="002411B3">
        <w:t xml:space="preserve"> </w:t>
      </w:r>
      <w:r w:rsidR="0041453C">
        <w:t>darkness</w:t>
      </w:r>
      <w:r w:rsidR="002411B3">
        <w:t xml:space="preserve"> </w:t>
      </w:r>
      <w:r w:rsidR="00F136BC">
        <w:t>shapes</w:t>
      </w:r>
      <w:r w:rsidR="002411B3">
        <w:t xml:space="preserve"> </w:t>
      </w:r>
      <w:r w:rsidR="0041453C">
        <w:t>Wyschogrod</w:t>
      </w:r>
      <w:r w:rsidR="00C15081">
        <w:t>’</w:t>
      </w:r>
      <w:r w:rsidR="0041453C">
        <w:t>s</w:t>
      </w:r>
      <w:r w:rsidR="002411B3">
        <w:t xml:space="preserve"> </w:t>
      </w:r>
      <w:r w:rsidR="0041453C">
        <w:t>account</w:t>
      </w:r>
      <w:r w:rsidR="002411B3">
        <w:t xml:space="preserve"> </w:t>
      </w:r>
      <w:r w:rsidR="0041453C">
        <w:t>of</w:t>
      </w:r>
      <w:r w:rsidR="002411B3">
        <w:t xml:space="preserve"> </w:t>
      </w:r>
      <w:r w:rsidR="0041453C">
        <w:t>knowledge.</w:t>
      </w:r>
      <w:r w:rsidR="002411B3">
        <w:t xml:space="preserve"> </w:t>
      </w:r>
      <w:r w:rsidR="00151E37">
        <w:t>To</w:t>
      </w:r>
      <w:r w:rsidR="002411B3">
        <w:t xml:space="preserve"> </w:t>
      </w:r>
      <w:r w:rsidR="00151E37">
        <w:t>see</w:t>
      </w:r>
      <w:r w:rsidR="002411B3">
        <w:t xml:space="preserve"> </w:t>
      </w:r>
      <w:r w:rsidR="00151E37">
        <w:t>an</w:t>
      </w:r>
      <w:r w:rsidR="002411B3">
        <w:t xml:space="preserve"> </w:t>
      </w:r>
      <w:r w:rsidR="00151E37">
        <w:t>object</w:t>
      </w:r>
      <w:r w:rsidR="002411B3">
        <w:t xml:space="preserve"> </w:t>
      </w:r>
      <w:r w:rsidR="00151E37">
        <w:t>requires</w:t>
      </w:r>
      <w:r w:rsidR="002411B3">
        <w:t xml:space="preserve"> </w:t>
      </w:r>
      <w:r w:rsidR="00151E37">
        <w:t>both</w:t>
      </w:r>
      <w:r w:rsidR="002411B3">
        <w:t xml:space="preserve"> </w:t>
      </w:r>
      <w:r w:rsidR="00151E37">
        <w:t>a</w:t>
      </w:r>
      <w:r w:rsidR="002411B3">
        <w:t xml:space="preserve"> </w:t>
      </w:r>
      <w:r w:rsidR="00151E37">
        <w:t>radiance</w:t>
      </w:r>
      <w:r w:rsidR="002411B3">
        <w:t xml:space="preserve"> </w:t>
      </w:r>
      <w:r w:rsidR="00151E37">
        <w:t>to</w:t>
      </w:r>
      <w:r w:rsidR="002411B3">
        <w:t xml:space="preserve"> </w:t>
      </w:r>
      <w:r w:rsidR="00151E37">
        <w:t>illumine</w:t>
      </w:r>
      <w:r w:rsidR="002411B3">
        <w:t xml:space="preserve"> </w:t>
      </w:r>
      <w:r w:rsidR="00151E37">
        <w:t>and</w:t>
      </w:r>
      <w:r w:rsidR="002411B3">
        <w:t xml:space="preserve"> </w:t>
      </w:r>
      <w:r w:rsidR="00151E37">
        <w:t>an</w:t>
      </w:r>
      <w:r w:rsidR="002411B3">
        <w:t xml:space="preserve"> </w:t>
      </w:r>
      <w:r w:rsidR="00151E37">
        <w:t>opaqueness</w:t>
      </w:r>
      <w:r w:rsidR="002411B3">
        <w:t xml:space="preserve"> </w:t>
      </w:r>
      <w:r w:rsidR="00151E37">
        <w:t>to</w:t>
      </w:r>
      <w:r w:rsidR="002411B3">
        <w:t xml:space="preserve"> </w:t>
      </w:r>
      <w:r w:rsidR="00151E37">
        <w:t>delimit</w:t>
      </w:r>
      <w:r w:rsidR="002411B3">
        <w:t xml:space="preserve"> </w:t>
      </w:r>
      <w:r w:rsidR="00151E37">
        <w:t>it</w:t>
      </w:r>
      <w:r w:rsidR="002411B3">
        <w:t xml:space="preserve"> </w:t>
      </w:r>
      <w:r w:rsidR="00151E37">
        <w:t>among</w:t>
      </w:r>
      <w:r w:rsidR="002411B3">
        <w:t xml:space="preserve"> </w:t>
      </w:r>
      <w:r w:rsidR="00151E37">
        <w:t>other</w:t>
      </w:r>
      <w:r w:rsidR="002411B3">
        <w:t xml:space="preserve"> </w:t>
      </w:r>
      <w:r w:rsidR="00151E37">
        <w:t>things.</w:t>
      </w:r>
      <w:r w:rsidR="002411B3">
        <w:t xml:space="preserve"> </w:t>
      </w:r>
      <w:r w:rsidR="00151E37">
        <w:t>Something</w:t>
      </w:r>
      <w:r w:rsidR="002411B3">
        <w:t xml:space="preserve"> </w:t>
      </w:r>
      <w:r w:rsidR="00151E37">
        <w:t>must</w:t>
      </w:r>
      <w:r w:rsidR="002411B3">
        <w:t xml:space="preserve"> </w:t>
      </w:r>
      <w:r w:rsidR="00151E37">
        <w:t>reflect</w:t>
      </w:r>
      <w:r w:rsidR="002411B3">
        <w:t xml:space="preserve"> </w:t>
      </w:r>
      <w:r w:rsidR="00151E37">
        <w:t>back</w:t>
      </w:r>
      <w:r w:rsidR="002411B3">
        <w:t xml:space="preserve"> </w:t>
      </w:r>
      <w:r w:rsidR="00151E37">
        <w:t>the</w:t>
      </w:r>
      <w:r w:rsidR="002411B3">
        <w:t xml:space="preserve"> </w:t>
      </w:r>
      <w:r w:rsidR="00151E37">
        <w:t>light</w:t>
      </w:r>
      <w:r w:rsidR="002411B3">
        <w:t xml:space="preserve"> </w:t>
      </w:r>
      <w:r w:rsidR="00151E37">
        <w:t>of</w:t>
      </w:r>
      <w:r w:rsidR="002411B3">
        <w:t xml:space="preserve"> </w:t>
      </w:r>
      <w:r w:rsidR="00151E37">
        <w:t>vision</w:t>
      </w:r>
      <w:r w:rsidR="002411B3">
        <w:t xml:space="preserve"> </w:t>
      </w:r>
      <w:r w:rsidR="00151E37">
        <w:t>for</w:t>
      </w:r>
      <w:r w:rsidR="002411B3">
        <w:t xml:space="preserve"> </w:t>
      </w:r>
      <w:r w:rsidR="00151E37">
        <w:t>the</w:t>
      </w:r>
      <w:r w:rsidR="002411B3">
        <w:t xml:space="preserve"> </w:t>
      </w:r>
      <w:r w:rsidR="00151E37">
        <w:t>object</w:t>
      </w:r>
      <w:r w:rsidR="002411B3">
        <w:t xml:space="preserve"> </w:t>
      </w:r>
      <w:r w:rsidR="00151E37">
        <w:t>to</w:t>
      </w:r>
      <w:r w:rsidR="002411B3">
        <w:t xml:space="preserve"> </w:t>
      </w:r>
      <w:r w:rsidR="00151E37">
        <w:t>come</w:t>
      </w:r>
      <w:r w:rsidR="002411B3">
        <w:t xml:space="preserve"> </w:t>
      </w:r>
      <w:r w:rsidR="00151E37">
        <w:t>into</w:t>
      </w:r>
      <w:r w:rsidR="002411B3">
        <w:t xml:space="preserve"> </w:t>
      </w:r>
      <w:r w:rsidR="00151E37">
        <w:t>view.</w:t>
      </w:r>
      <w:r w:rsidR="002411B3">
        <w:t xml:space="preserve"> </w:t>
      </w:r>
      <w:r w:rsidR="00F82091">
        <w:t>Wyschogrod</w:t>
      </w:r>
      <w:r w:rsidR="002411B3">
        <w:t xml:space="preserve"> </w:t>
      </w:r>
      <w:r w:rsidR="00F82091">
        <w:t>offers</w:t>
      </w:r>
      <w:r w:rsidR="002411B3">
        <w:t xml:space="preserve"> </w:t>
      </w:r>
      <w:r w:rsidR="00F82091">
        <w:t>something</w:t>
      </w:r>
      <w:r w:rsidR="002411B3">
        <w:t xml:space="preserve"> </w:t>
      </w:r>
      <w:r w:rsidR="00F82091">
        <w:t>close</w:t>
      </w:r>
      <w:r w:rsidR="002411B3">
        <w:t xml:space="preserve"> </w:t>
      </w:r>
      <w:r w:rsidR="00F82091">
        <w:t>to</w:t>
      </w:r>
      <w:r w:rsidR="002411B3">
        <w:t xml:space="preserve"> </w:t>
      </w:r>
      <w:r w:rsidR="00F82091">
        <w:t>a</w:t>
      </w:r>
      <w:r w:rsidR="002411B3">
        <w:t xml:space="preserve"> </w:t>
      </w:r>
      <w:r w:rsidR="00151E37">
        <w:t>phenomenological</w:t>
      </w:r>
      <w:r w:rsidR="002411B3">
        <w:t xml:space="preserve"> </w:t>
      </w:r>
      <w:r w:rsidR="00151E37">
        <w:t>account</w:t>
      </w:r>
      <w:r w:rsidR="002411B3">
        <w:t xml:space="preserve"> </w:t>
      </w:r>
      <w:r w:rsidR="00151E37">
        <w:t>of</w:t>
      </w:r>
      <w:r w:rsidR="002411B3">
        <w:t xml:space="preserve"> </w:t>
      </w:r>
      <w:r w:rsidR="00151E37">
        <w:t>vision</w:t>
      </w:r>
      <w:r w:rsidR="002411B3">
        <w:t xml:space="preserve"> </w:t>
      </w:r>
      <w:r w:rsidR="00F82091">
        <w:t>in</w:t>
      </w:r>
      <w:r w:rsidR="002411B3">
        <w:t xml:space="preserve"> </w:t>
      </w:r>
      <w:r w:rsidR="00F82091">
        <w:t>which</w:t>
      </w:r>
      <w:r w:rsidR="009B341F">
        <w:t>,</w:t>
      </w:r>
      <w:r w:rsidR="002411B3">
        <w:t xml:space="preserve"> </w:t>
      </w:r>
      <w:r w:rsidR="00C15081">
        <w:t>“</w:t>
      </w:r>
      <w:r w:rsidR="009B341F">
        <w:t>seeing</w:t>
      </w:r>
      <w:r w:rsidR="002411B3">
        <w:t xml:space="preserve"> </w:t>
      </w:r>
      <w:r w:rsidR="009B341F">
        <w:t>requires</w:t>
      </w:r>
      <w:r w:rsidR="002411B3">
        <w:t xml:space="preserve"> </w:t>
      </w:r>
      <w:r w:rsidR="009B341F">
        <w:t>the</w:t>
      </w:r>
      <w:r w:rsidR="002411B3">
        <w:t xml:space="preserve"> </w:t>
      </w:r>
      <w:r w:rsidR="009B341F">
        <w:t>opaque</w:t>
      </w:r>
      <w:r w:rsidR="002411B3">
        <w:t xml:space="preserve"> </w:t>
      </w:r>
      <w:r w:rsidR="009B341F">
        <w:t>becau</w:t>
      </w:r>
      <w:r w:rsidR="00523960">
        <w:t>se</w:t>
      </w:r>
      <w:r w:rsidR="002411B3">
        <w:t xml:space="preserve"> </w:t>
      </w:r>
      <w:r w:rsidR="00523960">
        <w:t>without</w:t>
      </w:r>
      <w:r w:rsidR="002411B3">
        <w:t xml:space="preserve"> </w:t>
      </w:r>
      <w:r w:rsidR="00523960">
        <w:t>it</w:t>
      </w:r>
      <w:r w:rsidR="002411B3">
        <w:t xml:space="preserve"> </w:t>
      </w:r>
      <w:r w:rsidR="00523960">
        <w:t>there</w:t>
      </w:r>
      <w:r w:rsidR="002411B3">
        <w:t xml:space="preserve"> </w:t>
      </w:r>
      <w:r w:rsidR="00523960">
        <w:t>is</w:t>
      </w:r>
      <w:r w:rsidR="002411B3">
        <w:t xml:space="preserve"> </w:t>
      </w:r>
      <w:r w:rsidR="00523960">
        <w:t>nothing</w:t>
      </w:r>
      <w:r w:rsidR="002411B3">
        <w:t xml:space="preserve"> </w:t>
      </w:r>
      <w:r w:rsidR="009B341F">
        <w:t>to</w:t>
      </w:r>
      <w:r w:rsidR="002411B3">
        <w:t xml:space="preserve"> </w:t>
      </w:r>
      <w:r w:rsidR="009B341F">
        <w:t>reflect</w:t>
      </w:r>
      <w:r w:rsidR="002411B3">
        <w:t xml:space="preserve"> </w:t>
      </w:r>
      <w:r w:rsidR="009B341F">
        <w:t>back</w:t>
      </w:r>
      <w:r w:rsidR="002411B3">
        <w:t xml:space="preserve"> </w:t>
      </w:r>
      <w:r w:rsidR="009B341F">
        <w:t>the</w:t>
      </w:r>
      <w:r w:rsidR="002411B3">
        <w:t xml:space="preserve"> </w:t>
      </w:r>
      <w:r w:rsidR="009B341F">
        <w:t>light,</w:t>
      </w:r>
      <w:r w:rsidR="002411B3">
        <w:t xml:space="preserve"> </w:t>
      </w:r>
      <w:r w:rsidR="009B341F">
        <w:t>thus</w:t>
      </w:r>
      <w:r w:rsidR="002411B3">
        <w:t xml:space="preserve"> </w:t>
      </w:r>
      <w:r w:rsidR="009B341F">
        <w:t>making</w:t>
      </w:r>
      <w:r w:rsidR="002411B3">
        <w:t xml:space="preserve"> </w:t>
      </w:r>
      <w:r w:rsidR="009B341F">
        <w:t>something</w:t>
      </w:r>
      <w:r w:rsidR="002411B3">
        <w:t xml:space="preserve"> </w:t>
      </w:r>
      <w:r w:rsidR="009B341F">
        <w:t>visible</w:t>
      </w:r>
      <w:r w:rsidR="002411B3">
        <w:t xml:space="preserve"> </w:t>
      </w:r>
      <w:r w:rsidR="009B341F">
        <w:t>since</w:t>
      </w:r>
      <w:r w:rsidR="002411B3">
        <w:t xml:space="preserve"> </w:t>
      </w:r>
      <w:r w:rsidR="009B341F">
        <w:t>light</w:t>
      </w:r>
      <w:r w:rsidR="002411B3">
        <w:t xml:space="preserve"> </w:t>
      </w:r>
      <w:r w:rsidR="009B341F">
        <w:t>travels</w:t>
      </w:r>
      <w:r w:rsidR="002411B3">
        <w:t xml:space="preserve"> </w:t>
      </w:r>
      <w:r w:rsidR="009B341F">
        <w:t>until</w:t>
      </w:r>
      <w:r w:rsidR="002411B3">
        <w:t xml:space="preserve"> </w:t>
      </w:r>
      <w:r w:rsidR="009B341F">
        <w:t>it</w:t>
      </w:r>
      <w:r w:rsidR="002411B3">
        <w:t xml:space="preserve"> </w:t>
      </w:r>
      <w:r w:rsidR="009B341F">
        <w:t>reaches</w:t>
      </w:r>
      <w:r w:rsidR="002411B3">
        <w:t xml:space="preserve"> </w:t>
      </w:r>
      <w:r w:rsidR="009B341F">
        <w:t>that</w:t>
      </w:r>
      <w:r w:rsidR="002411B3">
        <w:t xml:space="preserve"> </w:t>
      </w:r>
      <w:r w:rsidR="009B341F">
        <w:t>which</w:t>
      </w:r>
      <w:r w:rsidR="002411B3">
        <w:t xml:space="preserve"> </w:t>
      </w:r>
      <w:r w:rsidR="009B341F">
        <w:t>it</w:t>
      </w:r>
      <w:r w:rsidR="002411B3">
        <w:t xml:space="preserve"> </w:t>
      </w:r>
      <w:r w:rsidR="009B341F">
        <w:t>cannot</w:t>
      </w:r>
      <w:r w:rsidR="002411B3">
        <w:t xml:space="preserve"> </w:t>
      </w:r>
      <w:r w:rsidR="009B341F">
        <w:t>penetrate</w:t>
      </w:r>
      <w:r w:rsidR="002411B3">
        <w:t xml:space="preserve"> </w:t>
      </w:r>
      <w:r w:rsidR="009B341F">
        <w:t>and</w:t>
      </w:r>
      <w:r w:rsidR="002411B3">
        <w:t xml:space="preserve"> </w:t>
      </w:r>
      <w:r w:rsidR="009B341F">
        <w:t>only</w:t>
      </w:r>
      <w:r w:rsidR="002411B3">
        <w:t xml:space="preserve"> </w:t>
      </w:r>
      <w:r w:rsidR="009B341F">
        <w:t>then</w:t>
      </w:r>
      <w:r w:rsidR="002411B3">
        <w:t xml:space="preserve"> </w:t>
      </w:r>
      <w:r w:rsidR="009B341F">
        <w:t>does</w:t>
      </w:r>
      <w:r w:rsidR="002411B3">
        <w:t xml:space="preserve"> </w:t>
      </w:r>
      <w:r w:rsidR="009B341F">
        <w:t>it</w:t>
      </w:r>
      <w:r w:rsidR="002411B3">
        <w:t xml:space="preserve"> </w:t>
      </w:r>
      <w:r w:rsidR="009B341F">
        <w:t>return</w:t>
      </w:r>
      <w:r w:rsidR="002411B3">
        <w:t xml:space="preserve"> </w:t>
      </w:r>
      <w:r w:rsidR="009B341F">
        <w:t>to</w:t>
      </w:r>
      <w:r w:rsidR="002411B3">
        <w:t xml:space="preserve"> </w:t>
      </w:r>
      <w:r w:rsidR="009B341F">
        <w:t>the</w:t>
      </w:r>
      <w:r w:rsidR="002411B3">
        <w:t xml:space="preserve"> </w:t>
      </w:r>
      <w:r w:rsidR="009B341F">
        <w:t>observer,</w:t>
      </w:r>
      <w:r w:rsidR="002411B3">
        <w:t xml:space="preserve"> </w:t>
      </w:r>
      <w:r w:rsidR="009B341F">
        <w:t>carrying</w:t>
      </w:r>
      <w:r w:rsidR="002411B3">
        <w:t xml:space="preserve"> </w:t>
      </w:r>
      <w:r w:rsidR="009B341F">
        <w:t>the</w:t>
      </w:r>
      <w:r w:rsidR="002411B3">
        <w:t xml:space="preserve"> </w:t>
      </w:r>
      <w:r w:rsidR="009B341F">
        <w:t>image</w:t>
      </w:r>
      <w:r w:rsidR="002411B3">
        <w:t xml:space="preserve"> </w:t>
      </w:r>
      <w:r w:rsidR="009B341F">
        <w:t>of</w:t>
      </w:r>
      <w:r w:rsidR="002411B3">
        <w:t xml:space="preserve"> </w:t>
      </w:r>
      <w:r w:rsidR="009B341F">
        <w:t>that</w:t>
      </w:r>
      <w:r w:rsidR="002411B3">
        <w:t xml:space="preserve"> </w:t>
      </w:r>
      <w:r w:rsidR="009B341F">
        <w:t>which</w:t>
      </w:r>
      <w:r w:rsidR="002411B3">
        <w:t xml:space="preserve"> </w:t>
      </w:r>
      <w:r w:rsidR="009B341F">
        <w:t>refused</w:t>
      </w:r>
      <w:r w:rsidR="002411B3">
        <w:t xml:space="preserve"> </w:t>
      </w:r>
      <w:r w:rsidR="009B341F">
        <w:t>it</w:t>
      </w:r>
      <w:r w:rsidR="002411B3">
        <w:t xml:space="preserve"> </w:t>
      </w:r>
      <w:r w:rsidR="009B341F">
        <w:t>passage.</w:t>
      </w:r>
      <w:r w:rsidR="00C15081">
        <w:t>”</w:t>
      </w:r>
      <w:r w:rsidR="009F3A83">
        <w:rPr>
          <w:rStyle w:val="EndnoteReference"/>
        </w:rPr>
        <w:endnoteReference w:id="16"/>
      </w:r>
      <w:r w:rsidR="002411B3">
        <w:t xml:space="preserve"> </w:t>
      </w:r>
      <w:r w:rsidR="00502C1B">
        <w:t>My</w:t>
      </w:r>
      <w:r w:rsidR="002411B3">
        <w:t xml:space="preserve"> </w:t>
      </w:r>
      <w:r w:rsidR="00502C1B">
        <w:t>concern</w:t>
      </w:r>
      <w:r w:rsidR="002411B3">
        <w:t xml:space="preserve"> </w:t>
      </w:r>
      <w:r w:rsidR="00502C1B">
        <w:t>here</w:t>
      </w:r>
      <w:r w:rsidR="002411B3">
        <w:t xml:space="preserve"> </w:t>
      </w:r>
      <w:r w:rsidR="00502C1B">
        <w:t>is</w:t>
      </w:r>
      <w:r w:rsidR="002411B3">
        <w:t xml:space="preserve"> </w:t>
      </w:r>
      <w:r w:rsidR="00502C1B">
        <w:t>not</w:t>
      </w:r>
      <w:r w:rsidR="002411B3">
        <w:t xml:space="preserve"> </w:t>
      </w:r>
      <w:r w:rsidR="00502C1B">
        <w:t>with</w:t>
      </w:r>
      <w:r w:rsidR="002411B3">
        <w:t xml:space="preserve"> </w:t>
      </w:r>
      <w:r w:rsidR="00502C1B">
        <w:t>the</w:t>
      </w:r>
      <w:r w:rsidR="002411B3">
        <w:t xml:space="preserve"> </w:t>
      </w:r>
      <w:r w:rsidR="00A51132">
        <w:t>scientific</w:t>
      </w:r>
      <w:r w:rsidR="002411B3">
        <w:t xml:space="preserve"> </w:t>
      </w:r>
      <w:r w:rsidR="00502C1B">
        <w:t>accuracy</w:t>
      </w:r>
      <w:r w:rsidR="002411B3">
        <w:t xml:space="preserve"> </w:t>
      </w:r>
      <w:r w:rsidR="00502C1B">
        <w:t>of</w:t>
      </w:r>
      <w:r w:rsidR="002411B3">
        <w:t xml:space="preserve"> </w:t>
      </w:r>
      <w:r w:rsidR="00502C1B">
        <w:t>Wyschogrod</w:t>
      </w:r>
      <w:r w:rsidR="00C15081">
        <w:t>’</w:t>
      </w:r>
      <w:r w:rsidR="00502C1B">
        <w:t>s</w:t>
      </w:r>
      <w:r w:rsidR="002411B3">
        <w:t xml:space="preserve"> </w:t>
      </w:r>
      <w:r w:rsidR="00502C1B">
        <w:t>claims,</w:t>
      </w:r>
      <w:r w:rsidR="002411B3">
        <w:t xml:space="preserve"> </w:t>
      </w:r>
      <w:r w:rsidR="00502C1B">
        <w:t>but</w:t>
      </w:r>
      <w:r w:rsidR="002411B3">
        <w:t xml:space="preserve"> </w:t>
      </w:r>
      <w:r w:rsidR="00502C1B">
        <w:t>rather</w:t>
      </w:r>
      <w:r w:rsidR="002411B3">
        <w:t xml:space="preserve"> </w:t>
      </w:r>
      <w:r w:rsidR="00502C1B">
        <w:t>the</w:t>
      </w:r>
      <w:r w:rsidR="002411B3">
        <w:t xml:space="preserve"> </w:t>
      </w:r>
      <w:r w:rsidR="00502C1B">
        <w:t>work</w:t>
      </w:r>
      <w:r w:rsidR="002411B3">
        <w:t xml:space="preserve"> </w:t>
      </w:r>
      <w:r w:rsidR="00502C1B">
        <w:t>such</w:t>
      </w:r>
      <w:r w:rsidR="002411B3">
        <w:t xml:space="preserve"> </w:t>
      </w:r>
      <w:r w:rsidR="00502C1B">
        <w:t>claims</w:t>
      </w:r>
      <w:r w:rsidR="002411B3">
        <w:t xml:space="preserve"> </w:t>
      </w:r>
      <w:r w:rsidR="00502C1B">
        <w:t>do</w:t>
      </w:r>
      <w:r w:rsidR="002411B3">
        <w:t xml:space="preserve"> </w:t>
      </w:r>
      <w:r w:rsidR="00502C1B">
        <w:t>to</w:t>
      </w:r>
      <w:r w:rsidR="002411B3">
        <w:t xml:space="preserve"> </w:t>
      </w:r>
      <w:r w:rsidR="00502C1B">
        <w:t>structure</w:t>
      </w:r>
      <w:r w:rsidR="002411B3">
        <w:t xml:space="preserve"> </w:t>
      </w:r>
      <w:r w:rsidR="00502C1B">
        <w:t>his</w:t>
      </w:r>
      <w:r w:rsidR="002411B3">
        <w:t xml:space="preserve"> </w:t>
      </w:r>
      <w:r w:rsidR="00502C1B">
        <w:t>account</w:t>
      </w:r>
      <w:r w:rsidR="002411B3">
        <w:t xml:space="preserve"> </w:t>
      </w:r>
      <w:r w:rsidR="00502C1B">
        <w:t>of</w:t>
      </w:r>
      <w:r w:rsidR="002411B3">
        <w:t xml:space="preserve"> </w:t>
      </w:r>
      <w:r w:rsidR="00502C1B">
        <w:t>reason.</w:t>
      </w:r>
      <w:r w:rsidR="002411B3">
        <w:t xml:space="preserve"> </w:t>
      </w:r>
      <w:r w:rsidR="00502C1B">
        <w:t>Wyschogrod</w:t>
      </w:r>
      <w:r w:rsidR="002411B3">
        <w:t xml:space="preserve"> </w:t>
      </w:r>
      <w:r w:rsidR="00502C1B">
        <w:t>believes</w:t>
      </w:r>
      <w:r w:rsidR="002411B3">
        <w:t xml:space="preserve"> </w:t>
      </w:r>
      <w:r w:rsidR="00502C1B">
        <w:t>that</w:t>
      </w:r>
      <w:r w:rsidR="002411B3">
        <w:t xml:space="preserve"> </w:t>
      </w:r>
      <w:r w:rsidR="00502C1B">
        <w:t>i</w:t>
      </w:r>
      <w:r w:rsidR="00C91013">
        <w:t>n</w:t>
      </w:r>
      <w:r w:rsidR="002411B3">
        <w:t xml:space="preserve"> </w:t>
      </w:r>
      <w:r w:rsidR="00C91013">
        <w:t>the</w:t>
      </w:r>
      <w:r w:rsidR="002411B3">
        <w:t xml:space="preserve"> </w:t>
      </w:r>
      <w:r w:rsidR="00C91013">
        <w:t>visual</w:t>
      </w:r>
      <w:r w:rsidR="002411B3">
        <w:t xml:space="preserve"> </w:t>
      </w:r>
      <w:r w:rsidR="00C91013">
        <w:t>act</w:t>
      </w:r>
      <w:r w:rsidR="002411B3">
        <w:t xml:space="preserve"> </w:t>
      </w:r>
      <w:r w:rsidR="00C91013">
        <w:t>of</w:t>
      </w:r>
      <w:r w:rsidR="002411B3">
        <w:t xml:space="preserve"> </w:t>
      </w:r>
      <w:r w:rsidR="00C91013">
        <w:t>seeing</w:t>
      </w:r>
      <w:r w:rsidR="00523960">
        <w:t>,</w:t>
      </w:r>
      <w:r w:rsidR="002411B3">
        <w:t xml:space="preserve"> </w:t>
      </w:r>
      <w:r w:rsidR="00F136BC">
        <w:t>a</w:t>
      </w:r>
      <w:r w:rsidR="002411B3">
        <w:t xml:space="preserve"> </w:t>
      </w:r>
      <w:r w:rsidR="00F136BC">
        <w:t>ray</w:t>
      </w:r>
      <w:r w:rsidR="002411B3">
        <w:t xml:space="preserve"> </w:t>
      </w:r>
      <w:r w:rsidR="00F136BC">
        <w:t>of</w:t>
      </w:r>
      <w:r w:rsidR="002411B3">
        <w:t xml:space="preserve"> </w:t>
      </w:r>
      <w:r w:rsidR="00F136BC">
        <w:t>light</w:t>
      </w:r>
      <w:r w:rsidR="002411B3">
        <w:t xml:space="preserve"> </w:t>
      </w:r>
      <w:r w:rsidR="00523960">
        <w:t>project</w:t>
      </w:r>
      <w:r w:rsidR="00F136BC">
        <w:t>s</w:t>
      </w:r>
      <w:r w:rsidR="002411B3">
        <w:t xml:space="preserve"> </w:t>
      </w:r>
      <w:r w:rsidR="00523960">
        <w:t>toward</w:t>
      </w:r>
      <w:r w:rsidR="002411B3">
        <w:t xml:space="preserve"> </w:t>
      </w:r>
      <w:r w:rsidR="00C91013">
        <w:t>an</w:t>
      </w:r>
      <w:r w:rsidR="002411B3">
        <w:t xml:space="preserve"> </w:t>
      </w:r>
      <w:r w:rsidR="00C91013">
        <w:t>object</w:t>
      </w:r>
      <w:r w:rsidR="00523960">
        <w:t>.</w:t>
      </w:r>
      <w:r w:rsidR="002411B3">
        <w:t xml:space="preserve"> </w:t>
      </w:r>
      <w:r w:rsidR="00523960">
        <w:t>That</w:t>
      </w:r>
      <w:r w:rsidR="002411B3">
        <w:t xml:space="preserve"> </w:t>
      </w:r>
      <w:r w:rsidR="00523960">
        <w:t>object</w:t>
      </w:r>
      <w:r w:rsidR="002411B3">
        <w:t xml:space="preserve"> </w:t>
      </w:r>
      <w:r w:rsidR="00523960">
        <w:t>reflects</w:t>
      </w:r>
      <w:r w:rsidR="002411B3">
        <w:t xml:space="preserve"> </w:t>
      </w:r>
      <w:r w:rsidR="00F136BC">
        <w:t>the</w:t>
      </w:r>
      <w:r w:rsidR="002411B3">
        <w:t xml:space="preserve"> </w:t>
      </w:r>
      <w:r w:rsidR="00F136BC">
        <w:t>light</w:t>
      </w:r>
      <w:r w:rsidR="002411B3">
        <w:t xml:space="preserve"> </w:t>
      </w:r>
      <w:r w:rsidR="00F136BC">
        <w:t>back</w:t>
      </w:r>
      <w:r w:rsidR="002411B3">
        <w:t xml:space="preserve"> </w:t>
      </w:r>
      <w:r w:rsidR="00F136BC">
        <w:t>to</w:t>
      </w:r>
      <w:r w:rsidR="002411B3">
        <w:t xml:space="preserve"> </w:t>
      </w:r>
      <w:r w:rsidR="00F136BC">
        <w:t>the</w:t>
      </w:r>
      <w:r w:rsidR="002411B3">
        <w:t xml:space="preserve"> </w:t>
      </w:r>
      <w:r w:rsidR="00F136BC">
        <w:t>observer</w:t>
      </w:r>
      <w:r w:rsidR="00523960">
        <w:t>,</w:t>
      </w:r>
      <w:r w:rsidR="002411B3">
        <w:t xml:space="preserve"> </w:t>
      </w:r>
      <w:r w:rsidR="00F136BC">
        <w:t>and</w:t>
      </w:r>
      <w:r w:rsidR="002411B3">
        <w:t xml:space="preserve"> </w:t>
      </w:r>
      <w:r w:rsidR="00F136BC">
        <w:t>the</w:t>
      </w:r>
      <w:r w:rsidR="002411B3">
        <w:t xml:space="preserve"> </w:t>
      </w:r>
      <w:r w:rsidR="00F136BC">
        <w:t>light</w:t>
      </w:r>
      <w:r w:rsidR="002411B3">
        <w:t xml:space="preserve"> </w:t>
      </w:r>
      <w:r w:rsidR="00523960">
        <w:t>now</w:t>
      </w:r>
      <w:r w:rsidR="002411B3">
        <w:t xml:space="preserve"> </w:t>
      </w:r>
      <w:r w:rsidR="00523960">
        <w:t>carries</w:t>
      </w:r>
      <w:r w:rsidR="002411B3">
        <w:t xml:space="preserve"> </w:t>
      </w:r>
      <w:r w:rsidR="00523960">
        <w:t>with</w:t>
      </w:r>
      <w:r w:rsidR="002411B3">
        <w:t xml:space="preserve"> </w:t>
      </w:r>
      <w:r w:rsidR="00523960">
        <w:t>it</w:t>
      </w:r>
      <w:r w:rsidR="002411B3">
        <w:t xml:space="preserve"> </w:t>
      </w:r>
      <w:r w:rsidR="00523960">
        <w:t>an</w:t>
      </w:r>
      <w:r w:rsidR="002411B3">
        <w:t xml:space="preserve"> </w:t>
      </w:r>
      <w:r w:rsidR="00523960">
        <w:t>image</w:t>
      </w:r>
      <w:r w:rsidR="002411B3">
        <w:t xml:space="preserve"> </w:t>
      </w:r>
      <w:r w:rsidR="00523960">
        <w:t>of</w:t>
      </w:r>
      <w:r w:rsidR="002411B3">
        <w:t xml:space="preserve"> </w:t>
      </w:r>
      <w:r w:rsidR="00523960">
        <w:t>the</w:t>
      </w:r>
      <w:r w:rsidR="002411B3">
        <w:t xml:space="preserve"> </w:t>
      </w:r>
      <w:r w:rsidR="00C91013">
        <w:t>material</w:t>
      </w:r>
      <w:r w:rsidR="002411B3">
        <w:t xml:space="preserve"> </w:t>
      </w:r>
      <w:r w:rsidR="00C91013">
        <w:t>thing</w:t>
      </w:r>
      <w:r w:rsidR="00523960">
        <w:t>.</w:t>
      </w:r>
      <w:r w:rsidR="002411B3">
        <w:t xml:space="preserve"> </w:t>
      </w:r>
      <w:r>
        <w:t>T</w:t>
      </w:r>
      <w:r w:rsidR="00F82091">
        <w:t>his</w:t>
      </w:r>
      <w:r w:rsidR="002411B3">
        <w:t xml:space="preserve"> </w:t>
      </w:r>
      <w:r w:rsidR="00F82091">
        <w:t>visual</w:t>
      </w:r>
      <w:r w:rsidR="002411B3">
        <w:t xml:space="preserve"> </w:t>
      </w:r>
      <w:r w:rsidR="009F3A83">
        <w:t>structure</w:t>
      </w:r>
      <w:r w:rsidR="002411B3">
        <w:t xml:space="preserve"> </w:t>
      </w:r>
      <w:r w:rsidR="009F3A83">
        <w:t>reveals</w:t>
      </w:r>
      <w:r w:rsidR="002411B3">
        <w:t xml:space="preserve"> </w:t>
      </w:r>
      <w:r>
        <w:t>how</w:t>
      </w:r>
      <w:r w:rsidR="002411B3">
        <w:t xml:space="preserve"> </w:t>
      </w:r>
      <w:r>
        <w:t>talk</w:t>
      </w:r>
      <w:r w:rsidR="002411B3">
        <w:t xml:space="preserve"> </w:t>
      </w:r>
      <w:r w:rsidR="009F3A83">
        <w:t>of</w:t>
      </w:r>
      <w:r w:rsidR="002411B3">
        <w:t xml:space="preserve"> </w:t>
      </w:r>
      <w:r w:rsidR="009F3A83">
        <w:t>rational</w:t>
      </w:r>
      <w:r w:rsidR="002411B3">
        <w:t xml:space="preserve"> </w:t>
      </w:r>
      <w:r w:rsidR="009F3A83">
        <w:t>light</w:t>
      </w:r>
      <w:r w:rsidR="002411B3">
        <w:t xml:space="preserve"> </w:t>
      </w:r>
      <w:r w:rsidR="009F3A83">
        <w:t>and</w:t>
      </w:r>
      <w:r w:rsidR="002411B3">
        <w:t xml:space="preserve"> </w:t>
      </w:r>
      <w:r w:rsidR="009F3A83">
        <w:t>embodied</w:t>
      </w:r>
      <w:r w:rsidR="002411B3">
        <w:t xml:space="preserve"> </w:t>
      </w:r>
      <w:r w:rsidR="009F3A83">
        <w:t>darkness</w:t>
      </w:r>
      <w:r w:rsidR="002411B3">
        <w:t xml:space="preserve"> </w:t>
      </w:r>
      <w:r w:rsidR="009F3A83">
        <w:t>is</w:t>
      </w:r>
      <w:r w:rsidR="002411B3">
        <w:t xml:space="preserve"> </w:t>
      </w:r>
      <w:r w:rsidR="009F3A83">
        <w:t>not</w:t>
      </w:r>
      <w:r w:rsidR="002411B3">
        <w:t xml:space="preserve"> </w:t>
      </w:r>
      <w:r w:rsidR="009F3A83">
        <w:t>merely</w:t>
      </w:r>
      <w:r w:rsidR="002411B3">
        <w:t xml:space="preserve"> </w:t>
      </w:r>
      <w:r w:rsidR="009F3A83">
        <w:t>metaphorical</w:t>
      </w:r>
      <w:r w:rsidR="002411B3">
        <w:t xml:space="preserve"> </w:t>
      </w:r>
      <w:r>
        <w:t>language</w:t>
      </w:r>
      <w:r w:rsidR="009F3A83">
        <w:t>.</w:t>
      </w:r>
      <w:r w:rsidR="002411B3">
        <w:t xml:space="preserve"> </w:t>
      </w:r>
      <w:r w:rsidR="009F3A83">
        <w:t>Knowledge</w:t>
      </w:r>
      <w:r w:rsidR="002411B3">
        <w:t xml:space="preserve"> </w:t>
      </w:r>
      <w:r w:rsidR="009F3A83">
        <w:t>of</w:t>
      </w:r>
      <w:r w:rsidR="002411B3">
        <w:t xml:space="preserve"> </w:t>
      </w:r>
      <w:r w:rsidR="009F3A83">
        <w:t>things</w:t>
      </w:r>
      <w:r w:rsidR="002411B3">
        <w:t xml:space="preserve"> </w:t>
      </w:r>
      <w:r w:rsidR="009F3A83">
        <w:t>is</w:t>
      </w:r>
      <w:r w:rsidR="002411B3">
        <w:t xml:space="preserve"> </w:t>
      </w:r>
      <w:r w:rsidR="009F3A83">
        <w:t>a</w:t>
      </w:r>
      <w:r w:rsidR="002411B3">
        <w:t xml:space="preserve"> </w:t>
      </w:r>
      <w:r w:rsidR="009F3A83">
        <w:t>physical</w:t>
      </w:r>
      <w:r w:rsidR="002411B3">
        <w:t xml:space="preserve"> </w:t>
      </w:r>
      <w:r w:rsidR="009F3A83">
        <w:t>seeing</w:t>
      </w:r>
      <w:r w:rsidR="002411B3">
        <w:t xml:space="preserve"> </w:t>
      </w:r>
      <w:r w:rsidR="009F3A83">
        <w:t>that</w:t>
      </w:r>
      <w:r w:rsidR="002411B3">
        <w:t xml:space="preserve"> </w:t>
      </w:r>
      <w:r w:rsidR="009F3A83">
        <w:t>requires</w:t>
      </w:r>
      <w:r w:rsidR="002411B3">
        <w:t xml:space="preserve"> </w:t>
      </w:r>
      <w:r w:rsidR="009F3A83">
        <w:t>both</w:t>
      </w:r>
      <w:r w:rsidR="002411B3">
        <w:t xml:space="preserve"> </w:t>
      </w:r>
      <w:r w:rsidR="009F3A83">
        <w:t>obscure</w:t>
      </w:r>
      <w:r w:rsidR="002411B3">
        <w:t xml:space="preserve"> </w:t>
      </w:r>
      <w:r w:rsidR="009F3A83">
        <w:t>things</w:t>
      </w:r>
      <w:r w:rsidR="002411B3">
        <w:t xml:space="preserve"> </w:t>
      </w:r>
      <w:r w:rsidR="009F3A83">
        <w:t>and</w:t>
      </w:r>
      <w:r w:rsidR="002411B3">
        <w:t xml:space="preserve"> </w:t>
      </w:r>
      <w:r w:rsidR="004A111F">
        <w:t>brilliant</w:t>
      </w:r>
      <w:r w:rsidR="002411B3">
        <w:t xml:space="preserve"> </w:t>
      </w:r>
      <w:r w:rsidR="004A111F">
        <w:t>rays</w:t>
      </w:r>
      <w:r w:rsidR="002411B3">
        <w:t xml:space="preserve"> </w:t>
      </w:r>
      <w:r w:rsidR="004A111F">
        <w:t>of</w:t>
      </w:r>
      <w:r w:rsidR="002411B3">
        <w:t xml:space="preserve"> </w:t>
      </w:r>
      <w:r w:rsidR="00FD06C9">
        <w:t>light</w:t>
      </w:r>
      <w:r w:rsidR="004A111F">
        <w:t>.</w:t>
      </w:r>
      <w:r w:rsidR="002411B3">
        <w:t xml:space="preserve"> </w:t>
      </w:r>
      <w:r w:rsidR="00FD06C9">
        <w:t>Understanding</w:t>
      </w:r>
      <w:r w:rsidR="002411B3">
        <w:t xml:space="preserve"> </w:t>
      </w:r>
      <w:r w:rsidR="00FD06C9">
        <w:t>in</w:t>
      </w:r>
      <w:r w:rsidR="002411B3">
        <w:t xml:space="preserve"> </w:t>
      </w:r>
      <w:r w:rsidR="00FD06C9">
        <w:t>this</w:t>
      </w:r>
      <w:r w:rsidR="002411B3">
        <w:t xml:space="preserve"> </w:t>
      </w:r>
      <w:r w:rsidR="00FD06C9">
        <w:t>empirical,</w:t>
      </w:r>
      <w:r w:rsidR="002411B3">
        <w:t xml:space="preserve"> </w:t>
      </w:r>
      <w:r w:rsidR="00C15081">
        <w:t>“</w:t>
      </w:r>
      <w:r w:rsidR="00FD06C9">
        <w:t>other</w:t>
      </w:r>
      <w:r w:rsidR="002411B3">
        <w:t xml:space="preserve"> </w:t>
      </w:r>
      <w:r w:rsidR="00FD06C9">
        <w:t>way</w:t>
      </w:r>
      <w:r w:rsidR="002411B3">
        <w:t xml:space="preserve"> </w:t>
      </w:r>
      <w:r w:rsidR="00FD06C9">
        <w:t>around</w:t>
      </w:r>
      <w:r w:rsidR="00C15081">
        <w:t>”</w:t>
      </w:r>
      <w:r w:rsidR="002411B3">
        <w:t xml:space="preserve"> </w:t>
      </w:r>
      <w:r w:rsidR="00F740F9">
        <w:t>sense</w:t>
      </w:r>
      <w:r w:rsidR="002411B3">
        <w:t xml:space="preserve"> </w:t>
      </w:r>
      <w:r w:rsidR="00FD06C9">
        <w:t>is</w:t>
      </w:r>
      <w:r w:rsidR="002411B3">
        <w:t xml:space="preserve"> </w:t>
      </w:r>
      <w:r w:rsidR="00FD06C9">
        <w:t>a</w:t>
      </w:r>
      <w:r w:rsidR="002411B3">
        <w:t xml:space="preserve"> </w:t>
      </w:r>
      <w:r w:rsidR="00FD06C9">
        <w:t>seeing</w:t>
      </w:r>
      <w:r w:rsidR="002411B3">
        <w:t xml:space="preserve"> </w:t>
      </w:r>
      <w:r w:rsidR="00FD06C9">
        <w:t>that</w:t>
      </w:r>
      <w:r w:rsidR="002411B3">
        <w:t xml:space="preserve"> </w:t>
      </w:r>
      <w:r w:rsidR="00FD06C9">
        <w:t>requires</w:t>
      </w:r>
      <w:r w:rsidR="002411B3">
        <w:t xml:space="preserve"> </w:t>
      </w:r>
      <w:r w:rsidR="00FD06C9">
        <w:t>both</w:t>
      </w:r>
      <w:r w:rsidR="002411B3">
        <w:t xml:space="preserve"> </w:t>
      </w:r>
      <w:r w:rsidR="00FD06C9">
        <w:t>light</w:t>
      </w:r>
      <w:r w:rsidR="002411B3">
        <w:t xml:space="preserve"> </w:t>
      </w:r>
      <w:r w:rsidR="00FD06C9">
        <w:t>and</w:t>
      </w:r>
      <w:r w:rsidR="002411B3">
        <w:t xml:space="preserve"> </w:t>
      </w:r>
      <w:r w:rsidR="00FD06C9">
        <w:t>darkness.</w:t>
      </w:r>
      <w:r w:rsidR="002411B3">
        <w:t xml:space="preserve"> </w:t>
      </w:r>
      <w:r w:rsidR="00FD06C9">
        <w:t>As</w:t>
      </w:r>
      <w:r w:rsidR="002411B3">
        <w:t xml:space="preserve"> </w:t>
      </w:r>
      <w:r w:rsidR="00FD06C9">
        <w:t>Wyschogrod</w:t>
      </w:r>
      <w:r w:rsidR="002411B3">
        <w:t xml:space="preserve"> </w:t>
      </w:r>
      <w:r w:rsidR="00FD06C9">
        <w:t>would</w:t>
      </w:r>
      <w:r w:rsidR="002411B3">
        <w:t xml:space="preserve"> </w:t>
      </w:r>
      <w:r w:rsidR="00FD06C9">
        <w:t>have</w:t>
      </w:r>
      <w:r w:rsidR="002411B3">
        <w:t xml:space="preserve"> </w:t>
      </w:r>
      <w:r w:rsidR="00FD06C9">
        <w:t>it,</w:t>
      </w:r>
      <w:r w:rsidR="002411B3">
        <w:t xml:space="preserve"> </w:t>
      </w:r>
      <w:r w:rsidR="00C15081">
        <w:t>“</w:t>
      </w:r>
      <w:r w:rsidR="00FD06C9">
        <w:t>without</w:t>
      </w:r>
      <w:r w:rsidR="002411B3">
        <w:t xml:space="preserve"> </w:t>
      </w:r>
      <w:r w:rsidR="00FD06C9">
        <w:t>meeting</w:t>
      </w:r>
      <w:r w:rsidR="002411B3">
        <w:t xml:space="preserve"> </w:t>
      </w:r>
      <w:r w:rsidR="00FD06C9">
        <w:t>such</w:t>
      </w:r>
      <w:r w:rsidR="002411B3">
        <w:t xml:space="preserve"> </w:t>
      </w:r>
      <w:r w:rsidR="00FD06C9">
        <w:t>opacity,</w:t>
      </w:r>
      <w:r w:rsidR="002411B3">
        <w:t xml:space="preserve"> </w:t>
      </w:r>
      <w:r w:rsidR="00FD06C9">
        <w:t>reason</w:t>
      </w:r>
      <w:r w:rsidR="002411B3">
        <w:t xml:space="preserve"> </w:t>
      </w:r>
      <w:r w:rsidR="00FD06C9">
        <w:t>would</w:t>
      </w:r>
      <w:r w:rsidR="002411B3">
        <w:t xml:space="preserve"> </w:t>
      </w:r>
      <w:r w:rsidR="00FD06C9">
        <w:t>lose</w:t>
      </w:r>
      <w:r w:rsidR="002411B3">
        <w:t xml:space="preserve"> </w:t>
      </w:r>
      <w:r w:rsidR="00FD06C9">
        <w:t>its</w:t>
      </w:r>
      <w:r w:rsidR="002411B3">
        <w:t xml:space="preserve"> </w:t>
      </w:r>
      <w:r w:rsidR="00FD06C9">
        <w:t>contact</w:t>
      </w:r>
      <w:r w:rsidR="002411B3">
        <w:t xml:space="preserve"> </w:t>
      </w:r>
      <w:r w:rsidR="00FD06C9">
        <w:t>with</w:t>
      </w:r>
      <w:r w:rsidR="002411B3">
        <w:t xml:space="preserve"> </w:t>
      </w:r>
      <w:r w:rsidR="00FD06C9">
        <w:t>being</w:t>
      </w:r>
      <w:r w:rsidR="002411B3">
        <w:t xml:space="preserve"> </w:t>
      </w:r>
      <w:r w:rsidR="00FD06C9">
        <w:t>and</w:t>
      </w:r>
      <w:r w:rsidR="002411B3">
        <w:t xml:space="preserve"> </w:t>
      </w:r>
      <w:r w:rsidR="00FD06C9">
        <w:t>its</w:t>
      </w:r>
      <w:r w:rsidR="002411B3">
        <w:t xml:space="preserve"> </w:t>
      </w:r>
      <w:r w:rsidR="00FD06C9">
        <w:t>light</w:t>
      </w:r>
      <w:r w:rsidR="002411B3">
        <w:t xml:space="preserve"> </w:t>
      </w:r>
      <w:r w:rsidR="00FD06C9">
        <w:t>would</w:t>
      </w:r>
      <w:r w:rsidR="002411B3">
        <w:t xml:space="preserve"> </w:t>
      </w:r>
      <w:r w:rsidR="00FD06C9">
        <w:t>become</w:t>
      </w:r>
      <w:r w:rsidR="002411B3">
        <w:t xml:space="preserve"> </w:t>
      </w:r>
      <w:r w:rsidR="00FD06C9">
        <w:t>invisible.</w:t>
      </w:r>
      <w:r w:rsidR="00C15081">
        <w:t>”</w:t>
      </w:r>
      <w:r w:rsidR="00F740F9">
        <w:rPr>
          <w:rStyle w:val="EndnoteReference"/>
        </w:rPr>
        <w:endnoteReference w:id="17"/>
      </w:r>
      <w:r w:rsidR="002411B3">
        <w:t xml:space="preserve"> </w:t>
      </w:r>
      <w:r w:rsidR="00FD06C9">
        <w:t>Wyschogrod</w:t>
      </w:r>
      <w:r w:rsidR="002411B3">
        <w:t xml:space="preserve"> </w:t>
      </w:r>
      <w:r w:rsidR="00A00F5B">
        <w:t>stands</w:t>
      </w:r>
      <w:r w:rsidR="002411B3">
        <w:t xml:space="preserve"> </w:t>
      </w:r>
      <w:r w:rsidR="00A00F5B">
        <w:lastRenderedPageBreak/>
        <w:t>fir</w:t>
      </w:r>
      <w:r w:rsidR="003019CE">
        <w:t>mly</w:t>
      </w:r>
      <w:r w:rsidR="002411B3">
        <w:t xml:space="preserve"> </w:t>
      </w:r>
      <w:r w:rsidR="003019CE">
        <w:t>in</w:t>
      </w:r>
      <w:r w:rsidR="002411B3">
        <w:t xml:space="preserve"> </w:t>
      </w:r>
      <w:r w:rsidR="003019CE">
        <w:t>the</w:t>
      </w:r>
      <w:r w:rsidR="002411B3">
        <w:t xml:space="preserve"> </w:t>
      </w:r>
      <w:r w:rsidR="003019CE">
        <w:t>dark</w:t>
      </w:r>
      <w:r w:rsidR="002411B3">
        <w:t xml:space="preserve"> </w:t>
      </w:r>
      <w:r w:rsidR="00F740F9">
        <w:t>soil</w:t>
      </w:r>
      <w:r w:rsidR="002411B3">
        <w:t xml:space="preserve"> </w:t>
      </w:r>
      <w:r w:rsidR="00F740F9">
        <w:t>of</w:t>
      </w:r>
      <w:r w:rsidR="002411B3">
        <w:t xml:space="preserve"> </w:t>
      </w:r>
      <w:r w:rsidR="00F740F9">
        <w:t>being</w:t>
      </w:r>
      <w:r w:rsidR="002411B3">
        <w:t xml:space="preserve"> </w:t>
      </w:r>
      <w:r w:rsidR="00A00F5B">
        <w:t>and</w:t>
      </w:r>
      <w:r w:rsidR="002411B3">
        <w:t xml:space="preserve"> </w:t>
      </w:r>
      <w:r w:rsidR="00A00F5B">
        <w:t>the</w:t>
      </w:r>
      <w:r w:rsidR="002411B3">
        <w:t xml:space="preserve"> </w:t>
      </w:r>
      <w:r w:rsidR="00A00F5B">
        <w:t>visible,</w:t>
      </w:r>
      <w:r w:rsidR="002411B3">
        <w:t xml:space="preserve"> </w:t>
      </w:r>
      <w:r w:rsidR="00A00F5B">
        <w:t>illumined</w:t>
      </w:r>
      <w:r w:rsidR="002411B3">
        <w:t xml:space="preserve"> </w:t>
      </w:r>
      <w:r w:rsidR="00A00F5B">
        <w:t>objects</w:t>
      </w:r>
      <w:r w:rsidR="002411B3">
        <w:t xml:space="preserve"> </w:t>
      </w:r>
      <w:r w:rsidR="00A00F5B">
        <w:t>stretched</w:t>
      </w:r>
      <w:r w:rsidR="002411B3">
        <w:t xml:space="preserve"> </w:t>
      </w:r>
      <w:r w:rsidR="00A00F5B">
        <w:t>out</w:t>
      </w:r>
      <w:r w:rsidR="002411B3">
        <w:t xml:space="preserve"> </w:t>
      </w:r>
      <w:r w:rsidR="00A00F5B">
        <w:t>before</w:t>
      </w:r>
      <w:r w:rsidR="002411B3">
        <w:t xml:space="preserve"> </w:t>
      </w:r>
      <w:r w:rsidR="00A00F5B">
        <w:t>the</w:t>
      </w:r>
      <w:r w:rsidR="002411B3">
        <w:t xml:space="preserve"> </w:t>
      </w:r>
      <w:r w:rsidR="00A00F5B">
        <w:t>human</w:t>
      </w:r>
      <w:r w:rsidR="002411B3">
        <w:t xml:space="preserve"> </w:t>
      </w:r>
      <w:r w:rsidR="00A00F5B">
        <w:t>gaze.</w:t>
      </w:r>
    </w:p>
    <w:p w:rsidR="001032B6" w:rsidRDefault="00A00F5B" w:rsidP="007F56DB">
      <w:pPr>
        <w:spacing w:line="480" w:lineRule="auto"/>
      </w:pPr>
      <w:r>
        <w:tab/>
      </w:r>
      <w:r w:rsidR="001032B6">
        <w:t>God</w:t>
      </w:r>
      <w:r w:rsidR="002411B3">
        <w:t xml:space="preserve"> </w:t>
      </w:r>
      <w:r w:rsidR="001032B6">
        <w:t>created</w:t>
      </w:r>
      <w:r w:rsidR="002411B3">
        <w:t xml:space="preserve"> </w:t>
      </w:r>
      <w:r w:rsidR="001032B6">
        <w:t>Adam</w:t>
      </w:r>
      <w:r w:rsidR="002411B3">
        <w:t xml:space="preserve"> </w:t>
      </w:r>
      <w:r w:rsidR="001032B6">
        <w:t>and</w:t>
      </w:r>
      <w:r w:rsidR="002411B3">
        <w:t xml:space="preserve"> </w:t>
      </w:r>
      <w:r w:rsidR="001032B6">
        <w:t>Eve</w:t>
      </w:r>
      <w:r w:rsidR="002411B3">
        <w:t xml:space="preserve"> </w:t>
      </w:r>
      <w:r w:rsidR="001032B6">
        <w:t>as</w:t>
      </w:r>
      <w:r w:rsidR="002411B3">
        <w:t xml:space="preserve"> </w:t>
      </w:r>
      <w:r w:rsidR="00F072DF">
        <w:t>physical,</w:t>
      </w:r>
      <w:r w:rsidR="002411B3">
        <w:t xml:space="preserve"> </w:t>
      </w:r>
      <w:r w:rsidR="00F072DF">
        <w:t>embodied</w:t>
      </w:r>
      <w:r w:rsidR="002411B3">
        <w:t xml:space="preserve"> </w:t>
      </w:r>
      <w:r w:rsidR="00F072DF">
        <w:t>beings.</w:t>
      </w:r>
      <w:r w:rsidR="002411B3">
        <w:t xml:space="preserve"> </w:t>
      </w:r>
      <w:r w:rsidR="00F072DF">
        <w:t>Turning</w:t>
      </w:r>
      <w:r w:rsidR="002411B3">
        <w:t xml:space="preserve"> </w:t>
      </w:r>
      <w:r w:rsidR="00747D2A">
        <w:t>to</w:t>
      </w:r>
      <w:r w:rsidR="002411B3">
        <w:t xml:space="preserve"> </w:t>
      </w:r>
      <w:r w:rsidR="00747D2A">
        <w:t>the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1032B6">
        <w:t>terms</w:t>
      </w:r>
      <w:r w:rsidR="002411B3">
        <w:t xml:space="preserve"> </w:t>
      </w:r>
      <w:r w:rsidR="001032B6">
        <w:t>in</w:t>
      </w:r>
      <w:r w:rsidR="002411B3">
        <w:t xml:space="preserve"> </w:t>
      </w:r>
      <w:r w:rsidR="001032B6">
        <w:t>Genesis</w:t>
      </w:r>
      <w:r w:rsidR="002411B3">
        <w:t xml:space="preserve"> </w:t>
      </w:r>
      <w:r w:rsidR="001032B6">
        <w:t>for</w:t>
      </w:r>
      <w:r w:rsidR="002411B3">
        <w:t xml:space="preserve"> </w:t>
      </w:r>
      <w:r w:rsidR="001032B6">
        <w:t>image</w:t>
      </w:r>
      <w:r w:rsidR="002411B3">
        <w:t xml:space="preserve"> </w:t>
      </w:r>
      <w:r w:rsidR="001032B6">
        <w:t>and</w:t>
      </w:r>
      <w:r w:rsidR="002411B3">
        <w:t xml:space="preserve"> </w:t>
      </w:r>
      <w:r w:rsidR="001032B6">
        <w:t>likeness</w:t>
      </w:r>
      <w:r w:rsidR="002411B3">
        <w:t xml:space="preserve"> </w:t>
      </w:r>
      <w:r w:rsidR="001032B6">
        <w:t>(</w:t>
      </w:r>
      <w:r w:rsidR="001032B6">
        <w:rPr>
          <w:i/>
        </w:rPr>
        <w:t>tselem</w:t>
      </w:r>
      <w:r w:rsidR="002411B3">
        <w:t xml:space="preserve"> </w:t>
      </w:r>
      <w:r w:rsidR="001032B6">
        <w:t>and</w:t>
      </w:r>
      <w:r w:rsidR="002411B3">
        <w:t xml:space="preserve"> </w:t>
      </w:r>
      <w:r w:rsidR="001032B6">
        <w:rPr>
          <w:i/>
        </w:rPr>
        <w:t>demut</w:t>
      </w:r>
      <w:r w:rsidR="001032B6">
        <w:t>)</w:t>
      </w:r>
      <w:r w:rsidR="000E529C">
        <w:t>,</w:t>
      </w:r>
      <w:r w:rsidR="002411B3">
        <w:t xml:space="preserve"> </w:t>
      </w:r>
      <w:r w:rsidR="00F072DF">
        <w:t>Wyschogrod</w:t>
      </w:r>
      <w:r w:rsidR="002411B3">
        <w:t xml:space="preserve"> </w:t>
      </w:r>
      <w:r w:rsidR="001032B6">
        <w:t>offers</w:t>
      </w:r>
      <w:r w:rsidR="002411B3">
        <w:t xml:space="preserve"> </w:t>
      </w:r>
      <w:r w:rsidR="001032B6">
        <w:t>this</w:t>
      </w:r>
      <w:r w:rsidR="002411B3">
        <w:t xml:space="preserve"> </w:t>
      </w:r>
      <w:r w:rsidR="001032B6">
        <w:t>provocative</w:t>
      </w:r>
      <w:r w:rsidR="002411B3">
        <w:t xml:space="preserve"> </w:t>
      </w:r>
      <w:r w:rsidR="001032B6">
        <w:t>reading:</w:t>
      </w:r>
    </w:p>
    <w:p w:rsidR="00C15081" w:rsidRDefault="00C15081" w:rsidP="007F56DB">
      <w:pPr>
        <w:spacing w:line="480" w:lineRule="auto"/>
      </w:pPr>
      <w:r>
        <w:t>&lt;ext&gt;</w:t>
      </w:r>
    </w:p>
    <w:p w:rsidR="001032B6" w:rsidRDefault="001032B6" w:rsidP="007F56DB">
      <w:pPr>
        <w:spacing w:line="480" w:lineRule="auto"/>
        <w:ind w:left="720"/>
      </w:pPr>
      <w:r>
        <w:t>These</w:t>
      </w:r>
      <w:r w:rsidR="002411B3">
        <w:t xml:space="preserve"> </w:t>
      </w:r>
      <w:r>
        <w:t>are</w:t>
      </w:r>
      <w:r w:rsidR="002411B3">
        <w:t xml:space="preserve"> </w:t>
      </w:r>
      <w:r>
        <w:t>basically</w:t>
      </w:r>
      <w:r w:rsidR="002411B3">
        <w:t xml:space="preserve"> </w:t>
      </w:r>
      <w:r>
        <w:t>visual</w:t>
      </w:r>
      <w:r w:rsidR="002411B3">
        <w:t xml:space="preserve"> </w:t>
      </w:r>
      <w:r>
        <w:t>terms,</w:t>
      </w:r>
      <w:r w:rsidR="002411B3">
        <w:t xml:space="preserve"> </w:t>
      </w:r>
      <w:r>
        <w:t>and</w:t>
      </w:r>
      <w:r w:rsidR="002411B3">
        <w:t xml:space="preserve"> </w:t>
      </w:r>
      <w:r>
        <w:t>were</w:t>
      </w:r>
      <w:r w:rsidR="002411B3">
        <w:t xml:space="preserve"> </w:t>
      </w:r>
      <w:r>
        <w:t>it</w:t>
      </w:r>
      <w:r w:rsidR="002411B3">
        <w:t xml:space="preserve"> </w:t>
      </w:r>
      <w:r>
        <w:t>not</w:t>
      </w:r>
      <w:r w:rsidR="002411B3">
        <w:t xml:space="preserve"> </w:t>
      </w:r>
      <w:r>
        <w:t>for</w:t>
      </w:r>
      <w:r w:rsidR="002411B3">
        <w:t xml:space="preserve"> </w:t>
      </w:r>
      <w:r>
        <w:t>the</w:t>
      </w:r>
      <w:r w:rsidR="002411B3">
        <w:t xml:space="preserve"> </w:t>
      </w:r>
      <w:r>
        <w:t>long-standing</w:t>
      </w:r>
      <w:r w:rsidR="002411B3">
        <w:t xml:space="preserve"> </w:t>
      </w:r>
      <w:r>
        <w:t>resistance</w:t>
      </w:r>
      <w:r w:rsidR="002411B3">
        <w:t xml:space="preserve"> </w:t>
      </w:r>
      <w:r>
        <w:t>to</w:t>
      </w:r>
      <w:r w:rsidR="002411B3">
        <w:t xml:space="preserve"> </w:t>
      </w:r>
      <w:r>
        <w:t>anthropomorphism,</w:t>
      </w:r>
      <w:r w:rsidR="002411B3">
        <w:t xml:space="preserve"> </w:t>
      </w:r>
      <w:r>
        <w:t>we</w:t>
      </w:r>
      <w:r w:rsidR="002411B3">
        <w:t xml:space="preserve"> </w:t>
      </w:r>
      <w:r>
        <w:t>would</w:t>
      </w:r>
      <w:r w:rsidR="002411B3">
        <w:t xml:space="preserve"> </w:t>
      </w:r>
      <w:r>
        <w:t>interpret</w:t>
      </w:r>
      <w:r w:rsidR="002411B3">
        <w:t xml:space="preserve"> </w:t>
      </w:r>
      <w:r>
        <w:t>them</w:t>
      </w:r>
      <w:r w:rsidR="002411B3">
        <w:t xml:space="preserve"> </w:t>
      </w:r>
      <w:r>
        <w:t>in</w:t>
      </w:r>
      <w:r w:rsidR="002411B3">
        <w:t xml:space="preserve"> </w:t>
      </w:r>
      <w:r>
        <w:t>physical</w:t>
      </w:r>
      <w:r w:rsidR="002411B3">
        <w:t xml:space="preserve"> </w:t>
      </w:r>
      <w:r>
        <w:t>terms</w:t>
      </w:r>
      <w:r w:rsidR="002411B3">
        <w:t xml:space="preserve"> </w:t>
      </w:r>
      <w:r>
        <w:t>to</w:t>
      </w:r>
      <w:r w:rsidR="002411B3">
        <w:t xml:space="preserve"> </w:t>
      </w:r>
      <w:r>
        <w:t>refer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kind</w:t>
      </w:r>
      <w:r w:rsidR="002411B3">
        <w:t xml:space="preserve"> </w:t>
      </w:r>
      <w:r>
        <w:t>of</w:t>
      </w:r>
      <w:r w:rsidR="002411B3">
        <w:t xml:space="preserve"> </w:t>
      </w:r>
      <w:r>
        <w:t>resemblance</w:t>
      </w:r>
      <w:r w:rsidR="002411B3">
        <w:t xml:space="preserve"> </w:t>
      </w:r>
      <w:r>
        <w:t>children</w:t>
      </w:r>
      <w:r w:rsidR="002411B3">
        <w:t xml:space="preserve"> </w:t>
      </w:r>
      <w:r>
        <w:t>have</w:t>
      </w:r>
      <w:r w:rsidR="002411B3">
        <w:t xml:space="preserve"> </w:t>
      </w:r>
      <w:r>
        <w:t>to</w:t>
      </w:r>
      <w:r w:rsidR="002411B3">
        <w:t xml:space="preserve"> </w:t>
      </w:r>
      <w:r>
        <w:t>their</w:t>
      </w:r>
      <w:r w:rsidR="002411B3">
        <w:t xml:space="preserve"> </w:t>
      </w:r>
      <w:r>
        <w:t>parents.</w:t>
      </w:r>
      <w:r w:rsidR="002411B3">
        <w:t xml:space="preserve"> </w:t>
      </w:r>
      <w:r>
        <w:t>It</w:t>
      </w:r>
      <w:r w:rsidR="002411B3">
        <w:t xml:space="preserve"> </w:t>
      </w:r>
      <w:r>
        <w:t>may</w:t>
      </w:r>
      <w:r w:rsidR="002411B3">
        <w:t xml:space="preserve"> </w:t>
      </w:r>
      <w:r>
        <w:t>therefore</w:t>
      </w:r>
      <w:r w:rsidR="002411B3">
        <w:t xml:space="preserve"> </w:t>
      </w:r>
      <w:r>
        <w:t>be</w:t>
      </w:r>
      <w:r w:rsidR="002411B3">
        <w:t xml:space="preserve"> </w:t>
      </w:r>
      <w:r>
        <w:t>the</w:t>
      </w:r>
      <w:r w:rsidR="002411B3">
        <w:t xml:space="preserve"> </w:t>
      </w:r>
      <w:r>
        <w:t>case</w:t>
      </w:r>
      <w:r w:rsidR="002411B3">
        <w:t xml:space="preserve"> </w:t>
      </w:r>
      <w:r>
        <w:t>that</w:t>
      </w:r>
      <w:r w:rsidR="002411B3">
        <w:t xml:space="preserve"> </w:t>
      </w:r>
      <w:r>
        <w:t>the</w:t>
      </w:r>
      <w:r w:rsidR="002411B3">
        <w:t xml:space="preserve"> </w:t>
      </w:r>
      <w:r>
        <w:t>Bible</w:t>
      </w:r>
      <w:r w:rsidR="002411B3">
        <w:t xml:space="preserve"> </w:t>
      </w:r>
      <w:r>
        <w:t>would</w:t>
      </w:r>
      <w:r w:rsidR="002411B3">
        <w:t xml:space="preserve"> </w:t>
      </w:r>
      <w:r>
        <w:t>find</w:t>
      </w:r>
      <w:r w:rsidR="002411B3">
        <w:t xml:space="preserve"> </w:t>
      </w:r>
      <w:r>
        <w:t>it</w:t>
      </w:r>
      <w:r w:rsidR="002411B3">
        <w:t xml:space="preserve"> </w:t>
      </w:r>
      <w:r>
        <w:t>difficult</w:t>
      </w:r>
      <w:r w:rsidR="002411B3">
        <w:t xml:space="preserve"> </w:t>
      </w:r>
      <w:r>
        <w:t>to</w:t>
      </w:r>
      <w:r w:rsidR="002411B3">
        <w:t xml:space="preserve"> </w:t>
      </w:r>
      <w:r>
        <w:t>focus</w:t>
      </w:r>
      <w:r w:rsidR="002411B3">
        <w:t xml:space="preserve"> </w:t>
      </w:r>
      <w:r>
        <w:t>on</w:t>
      </w:r>
      <w:r w:rsidR="002411B3">
        <w:t xml:space="preserve"> </w:t>
      </w:r>
      <w:r>
        <w:t>reason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defining</w:t>
      </w:r>
      <w:r w:rsidR="002411B3">
        <w:t xml:space="preserve"> </w:t>
      </w:r>
      <w:r>
        <w:t>essence</w:t>
      </w:r>
      <w:r w:rsidR="002411B3">
        <w:t xml:space="preserve"> </w:t>
      </w:r>
      <w:r>
        <w:t>of</w:t>
      </w:r>
      <w:r w:rsidR="002411B3">
        <w:t xml:space="preserve"> </w:t>
      </w:r>
      <w:r>
        <w:t>man</w:t>
      </w:r>
      <w:r w:rsidR="002411B3">
        <w:t xml:space="preserve"> </w:t>
      </w:r>
      <w:r>
        <w:t>because</w:t>
      </w:r>
      <w:r w:rsidR="002411B3">
        <w:t xml:space="preserve"> </w:t>
      </w:r>
      <w:r>
        <w:t>reason</w:t>
      </w:r>
      <w:r w:rsidR="002411B3">
        <w:t xml:space="preserve"> </w:t>
      </w:r>
      <w:r>
        <w:t>is</w:t>
      </w:r>
      <w:r w:rsidR="002411B3">
        <w:t xml:space="preserve"> </w:t>
      </w:r>
      <w:r>
        <w:t>a</w:t>
      </w:r>
      <w:r w:rsidR="002411B3">
        <w:t xml:space="preserve"> </w:t>
      </w:r>
      <w:r>
        <w:t>mental</w:t>
      </w:r>
      <w:r w:rsidR="002411B3">
        <w:t xml:space="preserve"> </w:t>
      </w:r>
      <w:r>
        <w:t>capacity</w:t>
      </w:r>
      <w:r w:rsidR="002411B3">
        <w:t xml:space="preserve"> </w:t>
      </w:r>
      <w:r>
        <w:t>that</w:t>
      </w:r>
      <w:r w:rsidR="002411B3">
        <w:t xml:space="preserve"> </w:t>
      </w:r>
      <w:r>
        <w:t>does</w:t>
      </w:r>
      <w:r w:rsidR="002411B3">
        <w:t xml:space="preserve"> </w:t>
      </w:r>
      <w:r>
        <w:t>not</w:t>
      </w:r>
      <w:r w:rsidR="002411B3">
        <w:t xml:space="preserve"> </w:t>
      </w:r>
      <w:r>
        <w:t>take</w:t>
      </w:r>
      <w:r w:rsidR="002411B3">
        <w:t xml:space="preserve"> </w:t>
      </w:r>
      <w:r>
        <w:t>into</w:t>
      </w:r>
      <w:r w:rsidR="002411B3">
        <w:t xml:space="preserve"> </w:t>
      </w:r>
      <w:r>
        <w:t>account</w:t>
      </w:r>
      <w:r w:rsidR="002411B3">
        <w:t xml:space="preserve"> </w:t>
      </w:r>
      <w:r>
        <w:t>the</w:t>
      </w:r>
      <w:r w:rsidR="002411B3">
        <w:t xml:space="preserve"> </w:t>
      </w:r>
      <w:r>
        <w:t>physical</w:t>
      </w:r>
      <w:r w:rsidR="002411B3">
        <w:t xml:space="preserve"> </w:t>
      </w:r>
      <w:r>
        <w:t>uniqueness</w:t>
      </w:r>
      <w:r w:rsidR="002411B3">
        <w:t xml:space="preserve"> </w:t>
      </w:r>
      <w:r>
        <w:t>of</w:t>
      </w:r>
      <w:r w:rsidR="002411B3">
        <w:t xml:space="preserve"> </w:t>
      </w:r>
      <w:r>
        <w:t>man.</w:t>
      </w:r>
      <w:r w:rsidR="00E2472F">
        <w:rPr>
          <w:rStyle w:val="EndnoteReference"/>
        </w:rPr>
        <w:endnoteReference w:id="18"/>
      </w:r>
    </w:p>
    <w:p w:rsidR="00C15081" w:rsidRDefault="00C15081" w:rsidP="007F56DB">
      <w:pPr>
        <w:spacing w:line="480" w:lineRule="auto"/>
        <w:ind w:left="720"/>
      </w:pPr>
      <w:r>
        <w:t>&lt;/ext&gt;</w:t>
      </w:r>
    </w:p>
    <w:p w:rsidR="00AD68BC" w:rsidRDefault="001032B6" w:rsidP="007F56DB">
      <w:pPr>
        <w:spacing w:line="480" w:lineRule="auto"/>
      </w:pPr>
      <w:r>
        <w:t>There</w:t>
      </w:r>
      <w:r w:rsidR="002411B3">
        <w:t xml:space="preserve"> </w:t>
      </w:r>
      <w:r>
        <w:t>are</w:t>
      </w:r>
      <w:r w:rsidR="002411B3">
        <w:t xml:space="preserve"> </w:t>
      </w:r>
      <w:r>
        <w:t>more</w:t>
      </w:r>
      <w:r w:rsidR="002411B3">
        <w:t xml:space="preserve"> </w:t>
      </w:r>
      <w:r>
        <w:t>than</w:t>
      </w:r>
      <w:r w:rsidR="002411B3">
        <w:t xml:space="preserve"> </w:t>
      </w:r>
      <w:r>
        <w:t>a</w:t>
      </w:r>
      <w:r w:rsidR="002411B3">
        <w:t xml:space="preserve"> </w:t>
      </w:r>
      <w:r>
        <w:t>few</w:t>
      </w:r>
      <w:r w:rsidR="002411B3">
        <w:t xml:space="preserve"> </w:t>
      </w:r>
      <w:r>
        <w:t>significant</w:t>
      </w:r>
      <w:r w:rsidR="002411B3">
        <w:t xml:space="preserve"> </w:t>
      </w:r>
      <w:r>
        <w:t>claims</w:t>
      </w:r>
      <w:r w:rsidR="002411B3">
        <w:t xml:space="preserve"> </w:t>
      </w:r>
      <w:r>
        <w:t>lurking</w:t>
      </w:r>
      <w:r w:rsidR="002411B3">
        <w:t xml:space="preserve"> </w:t>
      </w:r>
      <w:r>
        <w:t>in</w:t>
      </w:r>
      <w:r w:rsidR="002411B3">
        <w:t xml:space="preserve"> </w:t>
      </w:r>
      <w:r>
        <w:t>this</w:t>
      </w:r>
      <w:r w:rsidR="002411B3">
        <w:t xml:space="preserve"> </w:t>
      </w:r>
      <w:r>
        <w:t>reading</w:t>
      </w:r>
      <w:r w:rsidR="002411B3">
        <w:t xml:space="preserve"> </w:t>
      </w:r>
      <w:r>
        <w:t>of</w:t>
      </w:r>
      <w:r w:rsidR="002411B3">
        <w:t xml:space="preserve"> </w:t>
      </w:r>
      <w:r w:rsidR="0025066D">
        <w:t>the</w:t>
      </w:r>
      <w:r w:rsidR="002411B3">
        <w:t xml:space="preserve"> </w:t>
      </w:r>
      <w:r w:rsidR="0025066D">
        <w:t>creation</w:t>
      </w:r>
      <w:r w:rsidR="002411B3">
        <w:t xml:space="preserve"> </w:t>
      </w:r>
      <w:r w:rsidR="0025066D">
        <w:t>story</w:t>
      </w:r>
      <w:r w:rsidR="002411B3">
        <w:t xml:space="preserve"> </w:t>
      </w:r>
      <w:r w:rsidR="0025066D">
        <w:t>in</w:t>
      </w:r>
      <w:r w:rsidR="002411B3">
        <w:t xml:space="preserve"> </w:t>
      </w:r>
      <w:r w:rsidR="0025066D">
        <w:t>Genesis,</w:t>
      </w:r>
      <w:r w:rsidR="002411B3">
        <w:t xml:space="preserve"> </w:t>
      </w:r>
      <w:r w:rsidR="0025066D">
        <w:t>and</w:t>
      </w:r>
      <w:r w:rsidR="002411B3">
        <w:t xml:space="preserve"> </w:t>
      </w:r>
      <w:r w:rsidR="0025066D">
        <w:t>n</w:t>
      </w:r>
      <w:r>
        <w:t>ot</w:t>
      </w:r>
      <w:r w:rsidR="002411B3">
        <w:t xml:space="preserve"> </w:t>
      </w:r>
      <w:r>
        <w:t>least</w:t>
      </w:r>
      <w:r w:rsidR="002411B3">
        <w:t xml:space="preserve"> </w:t>
      </w:r>
      <w:r>
        <w:t>among</w:t>
      </w:r>
      <w:r w:rsidR="002411B3">
        <w:t xml:space="preserve"> </w:t>
      </w:r>
      <w:r>
        <w:t>them</w:t>
      </w:r>
      <w:r w:rsidR="002411B3">
        <w:t xml:space="preserve"> </w:t>
      </w:r>
      <w:r>
        <w:t>is</w:t>
      </w:r>
      <w:r w:rsidR="002411B3">
        <w:t xml:space="preserve"> </w:t>
      </w:r>
      <w:r>
        <w:t>Wyschogrod</w:t>
      </w:r>
      <w:r w:rsidR="00C15081">
        <w:t>’</w:t>
      </w:r>
      <w:r w:rsidR="0035547E">
        <w:t>s</w:t>
      </w:r>
      <w:r w:rsidR="002411B3">
        <w:t xml:space="preserve"> </w:t>
      </w:r>
      <w:r w:rsidR="0035547E">
        <w:t>personification</w:t>
      </w:r>
      <w:r w:rsidR="002411B3">
        <w:t xml:space="preserve"> </w:t>
      </w:r>
      <w:r w:rsidR="0035547E">
        <w:t>of</w:t>
      </w:r>
      <w:r w:rsidR="002411B3">
        <w:t xml:space="preserve"> </w:t>
      </w:r>
      <w:r w:rsidR="0035547E">
        <w:t>the</w:t>
      </w:r>
      <w:r w:rsidR="002411B3">
        <w:t xml:space="preserve"> </w:t>
      </w:r>
      <w:r w:rsidR="0035547E">
        <w:t>Bible—</w:t>
      </w:r>
      <w:r>
        <w:t>a</w:t>
      </w:r>
      <w:r w:rsidR="002411B3">
        <w:t xml:space="preserve"> </w:t>
      </w:r>
      <w:r>
        <w:t>rhetorical</w:t>
      </w:r>
      <w:r w:rsidR="002411B3">
        <w:t xml:space="preserve"> </w:t>
      </w:r>
      <w:r>
        <w:t>gesture</w:t>
      </w:r>
      <w:r w:rsidR="002411B3">
        <w:t xml:space="preserve"> </w:t>
      </w:r>
      <w:r>
        <w:t>that</w:t>
      </w:r>
      <w:r w:rsidR="002411B3">
        <w:t xml:space="preserve"> </w:t>
      </w:r>
      <w:r>
        <w:t>positions</w:t>
      </w:r>
      <w:r w:rsidR="002411B3">
        <w:t xml:space="preserve"> </w:t>
      </w:r>
      <w:r w:rsidR="0025066D">
        <w:t>his</w:t>
      </w:r>
      <w:r w:rsidR="002411B3">
        <w:t xml:space="preserve"> </w:t>
      </w:r>
      <w:r>
        <w:t>own</w:t>
      </w:r>
      <w:r w:rsidR="002411B3">
        <w:t xml:space="preserve"> </w:t>
      </w:r>
      <w:r>
        <w:t>voice</w:t>
      </w:r>
      <w:r w:rsidR="002411B3">
        <w:t xml:space="preserve"> </w:t>
      </w:r>
      <w:r>
        <w:t>as</w:t>
      </w:r>
      <w:r w:rsidR="002411B3">
        <w:t xml:space="preserve"> </w:t>
      </w:r>
      <w:r w:rsidR="00E34DBC">
        <w:t>a</w:t>
      </w:r>
      <w:r w:rsidR="002411B3">
        <w:t xml:space="preserve"> </w:t>
      </w:r>
      <w:r w:rsidR="00E34DBC">
        <w:t>more</w:t>
      </w:r>
      <w:r w:rsidR="002411B3">
        <w:t xml:space="preserve"> </w:t>
      </w:r>
      <w:r w:rsidR="00E34DBC">
        <w:t>authentic</w:t>
      </w:r>
      <w:r w:rsidR="002411B3">
        <w:t xml:space="preserve"> </w:t>
      </w:r>
      <w:r w:rsidR="00E34DBC">
        <w:t>revelation</w:t>
      </w:r>
      <w:r w:rsidR="002411B3">
        <w:t xml:space="preserve"> </w:t>
      </w:r>
      <w:r w:rsidR="00E34DBC">
        <w:t>of</w:t>
      </w:r>
      <w:r w:rsidR="002411B3">
        <w:t xml:space="preserve"> </w:t>
      </w:r>
      <w:r w:rsidR="00701A47">
        <w:t>Biblical</w:t>
      </w:r>
      <w:r w:rsidR="002411B3">
        <w:t xml:space="preserve"> </w:t>
      </w:r>
      <w:r>
        <w:t>intentions</w:t>
      </w:r>
      <w:r w:rsidR="007A0A75">
        <w:t>.</w:t>
      </w:r>
      <w:r w:rsidR="002411B3">
        <w:t xml:space="preserve"> </w:t>
      </w:r>
      <w:r w:rsidR="007A0A75">
        <w:t>For</w:t>
      </w:r>
      <w:r w:rsidR="002411B3">
        <w:t xml:space="preserve"> </w:t>
      </w:r>
      <w:r w:rsidR="007A0A75">
        <w:t>if</w:t>
      </w:r>
      <w:r w:rsidR="002411B3">
        <w:t xml:space="preserve"> </w:t>
      </w:r>
      <w:r w:rsidR="007A0A75">
        <w:t>the</w:t>
      </w:r>
      <w:r w:rsidR="002411B3">
        <w:t xml:space="preserve"> </w:t>
      </w:r>
      <w:r w:rsidR="00C15081">
        <w:t>“</w:t>
      </w:r>
      <w:r w:rsidR="007A0A75">
        <w:t>Bible</w:t>
      </w:r>
      <w:r w:rsidR="002411B3">
        <w:t xml:space="preserve"> </w:t>
      </w:r>
      <w:r w:rsidR="007A0A75">
        <w:t>would</w:t>
      </w:r>
      <w:r w:rsidR="002411B3">
        <w:t xml:space="preserve"> </w:t>
      </w:r>
      <w:r w:rsidR="007A0A75">
        <w:t>find</w:t>
      </w:r>
      <w:r w:rsidR="002411B3">
        <w:t xml:space="preserve"> </w:t>
      </w:r>
      <w:r w:rsidR="007A0A75">
        <w:t>it</w:t>
      </w:r>
      <w:r w:rsidR="002411B3">
        <w:t xml:space="preserve"> </w:t>
      </w:r>
      <w:r w:rsidR="007A0A75">
        <w:t>difficult</w:t>
      </w:r>
      <w:r w:rsidR="002411B3">
        <w:t xml:space="preserve"> </w:t>
      </w:r>
      <w:r w:rsidR="007A0A75">
        <w:t>to</w:t>
      </w:r>
      <w:r w:rsidR="002411B3">
        <w:t xml:space="preserve"> </w:t>
      </w:r>
      <w:r w:rsidR="007A0A75">
        <w:t>focus</w:t>
      </w:r>
      <w:r w:rsidR="002411B3">
        <w:t xml:space="preserve"> </w:t>
      </w:r>
      <w:r w:rsidR="007A0A75">
        <w:t>on</w:t>
      </w:r>
      <w:r w:rsidR="002411B3">
        <w:t xml:space="preserve"> </w:t>
      </w:r>
      <w:r w:rsidR="007A0A75">
        <w:t>reason,</w:t>
      </w:r>
      <w:r w:rsidR="00C15081">
        <w:t>”</w:t>
      </w:r>
      <w:r w:rsidR="002411B3">
        <w:t xml:space="preserve"> </w:t>
      </w:r>
      <w:r w:rsidR="007A0A75">
        <w:t>should</w:t>
      </w:r>
      <w:r w:rsidR="002411B3">
        <w:t xml:space="preserve"> </w:t>
      </w:r>
      <w:r w:rsidR="007A0A75">
        <w:t>not</w:t>
      </w:r>
      <w:r w:rsidR="002411B3">
        <w:t xml:space="preserve"> </w:t>
      </w:r>
      <w:r w:rsidR="007A0A75">
        <w:t>we</w:t>
      </w:r>
      <w:r w:rsidR="002411B3">
        <w:t xml:space="preserve"> </w:t>
      </w:r>
      <w:r w:rsidR="0035547E">
        <w:t>as</w:t>
      </w:r>
      <w:r w:rsidR="002411B3">
        <w:t xml:space="preserve"> </w:t>
      </w:r>
      <w:r w:rsidR="0035547E">
        <w:t>intelligent</w:t>
      </w:r>
      <w:r w:rsidR="002411B3">
        <w:t xml:space="preserve"> </w:t>
      </w:r>
      <w:r w:rsidR="0035547E">
        <w:t>readers</w:t>
      </w:r>
      <w:r w:rsidR="002411B3">
        <w:t xml:space="preserve"> </w:t>
      </w:r>
      <w:r w:rsidR="0035547E">
        <w:t>do</w:t>
      </w:r>
      <w:r w:rsidR="002411B3">
        <w:t xml:space="preserve"> </w:t>
      </w:r>
      <w:r w:rsidR="0035547E">
        <w:t>so</w:t>
      </w:r>
      <w:r w:rsidR="002411B3">
        <w:t xml:space="preserve"> </w:t>
      </w:r>
      <w:r w:rsidR="007A0A75">
        <w:t>as</w:t>
      </w:r>
      <w:r w:rsidR="002411B3">
        <w:t xml:space="preserve"> </w:t>
      </w:r>
      <w:r w:rsidR="007A0A75">
        <w:t>well?</w:t>
      </w:r>
      <w:r w:rsidR="002411B3">
        <w:t xml:space="preserve"> </w:t>
      </w:r>
      <w:r w:rsidR="007A0A75">
        <w:t>This</w:t>
      </w:r>
      <w:r w:rsidR="002411B3">
        <w:t xml:space="preserve"> </w:t>
      </w:r>
      <w:r w:rsidR="007A0A75">
        <w:t>is</w:t>
      </w:r>
      <w:r w:rsidR="002411B3">
        <w:t xml:space="preserve"> </w:t>
      </w:r>
      <w:r w:rsidR="007A0A75">
        <w:t>less</w:t>
      </w:r>
      <w:r w:rsidR="002411B3">
        <w:t xml:space="preserve"> </w:t>
      </w:r>
      <w:r w:rsidR="007A0A75">
        <w:t>a</w:t>
      </w:r>
      <w:r w:rsidR="002411B3">
        <w:t xml:space="preserve"> </w:t>
      </w:r>
      <w:r w:rsidR="007A0A75">
        <w:t>motivated</w:t>
      </w:r>
      <w:r w:rsidR="002411B3">
        <w:t xml:space="preserve"> </w:t>
      </w:r>
      <w:r w:rsidR="007A0A75">
        <w:t>reading</w:t>
      </w:r>
      <w:r w:rsidR="002411B3">
        <w:t xml:space="preserve"> </w:t>
      </w:r>
      <w:r w:rsidR="007A0A75">
        <w:t>than</w:t>
      </w:r>
      <w:r w:rsidR="002411B3">
        <w:t xml:space="preserve"> </w:t>
      </w:r>
      <w:r w:rsidR="007A0A75">
        <w:t>a</w:t>
      </w:r>
      <w:r w:rsidR="002411B3">
        <w:t xml:space="preserve"> </w:t>
      </w:r>
      <w:r w:rsidR="0011649F">
        <w:t>discovery</w:t>
      </w:r>
      <w:r w:rsidR="002411B3">
        <w:t xml:space="preserve"> </w:t>
      </w:r>
      <w:r w:rsidR="0011649F">
        <w:t>of</w:t>
      </w:r>
      <w:r w:rsidR="002411B3">
        <w:t xml:space="preserve"> </w:t>
      </w:r>
      <w:r w:rsidR="0011649F">
        <w:t>an</w:t>
      </w:r>
      <w:r w:rsidR="002411B3">
        <w:t xml:space="preserve"> </w:t>
      </w:r>
      <w:r w:rsidR="0011649F">
        <w:t>authentic,</w:t>
      </w:r>
      <w:r w:rsidR="002411B3">
        <w:t xml:space="preserve"> </w:t>
      </w:r>
      <w:r w:rsidR="0011649F">
        <w:t>revealed</w:t>
      </w:r>
      <w:r w:rsidR="002411B3">
        <w:t xml:space="preserve"> </w:t>
      </w:r>
      <w:r w:rsidR="0011649F">
        <w:t>voice</w:t>
      </w:r>
      <w:r w:rsidR="007A0A75">
        <w:t>.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7A0A75">
        <w:t>interpretation</w:t>
      </w:r>
      <w:r w:rsidR="002411B3">
        <w:t xml:space="preserve"> </w:t>
      </w:r>
      <w:r w:rsidR="007A0A75">
        <w:t>recovers</w:t>
      </w:r>
      <w:r w:rsidR="002411B3">
        <w:t xml:space="preserve"> </w:t>
      </w:r>
      <w:r w:rsidR="007A0A75">
        <w:t>the</w:t>
      </w:r>
      <w:r w:rsidR="002411B3">
        <w:t xml:space="preserve"> </w:t>
      </w:r>
      <w:r w:rsidR="007A0A75">
        <w:t>voice</w:t>
      </w:r>
      <w:r w:rsidR="002411B3">
        <w:t xml:space="preserve"> </w:t>
      </w:r>
      <w:r w:rsidR="007A0A75">
        <w:t>of</w:t>
      </w:r>
      <w:r w:rsidR="002411B3">
        <w:t xml:space="preserve"> </w:t>
      </w:r>
      <w:r w:rsidR="007A0A75">
        <w:t>God</w:t>
      </w:r>
      <w:r w:rsidR="00C15081">
        <w:t>’</w:t>
      </w:r>
      <w:r w:rsidR="007A0A75">
        <w:t>s</w:t>
      </w:r>
      <w:r w:rsidR="002411B3">
        <w:t xml:space="preserve"> </w:t>
      </w:r>
      <w:r w:rsidR="007A0A75">
        <w:t>intentions:</w:t>
      </w:r>
      <w:r w:rsidR="002411B3">
        <w:t xml:space="preserve"> </w:t>
      </w:r>
      <w:r w:rsidR="00C15081">
        <w:t>“</w:t>
      </w:r>
      <w:r w:rsidR="00E2472F">
        <w:t>The</w:t>
      </w:r>
      <w:r w:rsidR="002411B3">
        <w:t xml:space="preserve"> </w:t>
      </w:r>
      <w:r w:rsidR="00E2472F">
        <w:t>meaning</w:t>
      </w:r>
      <w:r w:rsidR="002411B3">
        <w:t xml:space="preserve"> </w:t>
      </w:r>
      <w:r w:rsidR="00E2472F">
        <w:t>of</w:t>
      </w:r>
      <w:r w:rsidR="002411B3">
        <w:t xml:space="preserve"> </w:t>
      </w:r>
      <w:r w:rsidR="00E2472F">
        <w:t>the</w:t>
      </w:r>
      <w:r w:rsidR="002411B3">
        <w:t xml:space="preserve"> </w:t>
      </w:r>
      <w:r w:rsidR="00E2472F">
        <w:t>Torah</w:t>
      </w:r>
      <w:r w:rsidR="002411B3">
        <w:t xml:space="preserve"> </w:t>
      </w:r>
      <w:r w:rsidR="00E2472F">
        <w:t>is</w:t>
      </w:r>
      <w:r w:rsidR="002411B3">
        <w:t xml:space="preserve"> </w:t>
      </w:r>
      <w:r w:rsidR="00E2472F">
        <w:t>the</w:t>
      </w:r>
      <w:r w:rsidR="002411B3">
        <w:t xml:space="preserve"> </w:t>
      </w:r>
      <w:r w:rsidR="00E2472F">
        <w:t>intention</w:t>
      </w:r>
      <w:r w:rsidR="002411B3">
        <w:t xml:space="preserve"> </w:t>
      </w:r>
      <w:r w:rsidR="00E2472F">
        <w:t>of</w:t>
      </w:r>
      <w:r w:rsidR="002411B3">
        <w:t xml:space="preserve"> </w:t>
      </w:r>
      <w:r w:rsidR="00E2472F">
        <w:t>the</w:t>
      </w:r>
      <w:r w:rsidR="002411B3">
        <w:t xml:space="preserve"> </w:t>
      </w:r>
      <w:r w:rsidR="00E2472F">
        <w:t>divine</w:t>
      </w:r>
      <w:r w:rsidR="002411B3">
        <w:t xml:space="preserve"> </w:t>
      </w:r>
      <w:r w:rsidR="00E2472F">
        <w:t>lawgiver,</w:t>
      </w:r>
      <w:r w:rsidR="002411B3">
        <w:t xml:space="preserve"> </w:t>
      </w:r>
      <w:r w:rsidR="00E2472F">
        <w:t>who</w:t>
      </w:r>
      <w:r w:rsidR="002411B3">
        <w:t xml:space="preserve"> </w:t>
      </w:r>
      <w:r w:rsidR="00E2472F">
        <w:t>is</w:t>
      </w:r>
      <w:r w:rsidR="002411B3">
        <w:t xml:space="preserve"> </w:t>
      </w:r>
      <w:r w:rsidR="00E2472F">
        <w:t>its</w:t>
      </w:r>
      <w:r w:rsidR="002411B3">
        <w:t xml:space="preserve"> </w:t>
      </w:r>
      <w:r w:rsidR="00E2472F">
        <w:t>author.</w:t>
      </w:r>
      <w:r w:rsidR="002411B3">
        <w:t xml:space="preserve"> </w:t>
      </w:r>
      <w:r w:rsidR="00E2472F">
        <w:t>It</w:t>
      </w:r>
      <w:r w:rsidR="002411B3">
        <w:t xml:space="preserve"> </w:t>
      </w:r>
      <w:r w:rsidR="00E2472F">
        <w:t>therefore</w:t>
      </w:r>
      <w:r w:rsidR="002411B3">
        <w:t xml:space="preserve"> </w:t>
      </w:r>
      <w:r w:rsidR="00E2472F">
        <w:t>follows</w:t>
      </w:r>
      <w:r w:rsidR="002411B3">
        <w:t xml:space="preserve"> </w:t>
      </w:r>
      <w:r w:rsidR="00E2472F">
        <w:t>that</w:t>
      </w:r>
      <w:r w:rsidR="002411B3">
        <w:t xml:space="preserve"> </w:t>
      </w:r>
      <w:r w:rsidR="00E2472F">
        <w:t>the</w:t>
      </w:r>
      <w:r w:rsidR="002411B3">
        <w:t xml:space="preserve"> </w:t>
      </w:r>
      <w:r w:rsidR="00E2472F">
        <w:t>only</w:t>
      </w:r>
      <w:r w:rsidR="002411B3">
        <w:t xml:space="preserve"> </w:t>
      </w:r>
      <w:r w:rsidR="00E2472F">
        <w:t>fully</w:t>
      </w:r>
      <w:r w:rsidR="002411B3">
        <w:t xml:space="preserve"> </w:t>
      </w:r>
      <w:r w:rsidR="00E2472F">
        <w:t>satisfactory</w:t>
      </w:r>
      <w:r w:rsidR="002411B3">
        <w:t xml:space="preserve"> </w:t>
      </w:r>
      <w:r w:rsidR="00E2472F">
        <w:t>way</w:t>
      </w:r>
      <w:r w:rsidR="002411B3">
        <w:t xml:space="preserve"> </w:t>
      </w:r>
      <w:r w:rsidR="00E2472F">
        <w:t>of</w:t>
      </w:r>
      <w:r w:rsidR="002411B3">
        <w:t xml:space="preserve"> </w:t>
      </w:r>
      <w:r w:rsidR="00E2472F">
        <w:t>determining</w:t>
      </w:r>
      <w:r w:rsidR="002411B3">
        <w:t xml:space="preserve"> </w:t>
      </w:r>
      <w:r w:rsidR="00E2472F">
        <w:t>what</w:t>
      </w:r>
      <w:r w:rsidR="002411B3">
        <w:t xml:space="preserve"> </w:t>
      </w:r>
      <w:r w:rsidR="00E2472F">
        <w:t>the</w:t>
      </w:r>
      <w:r w:rsidR="002411B3">
        <w:t xml:space="preserve"> </w:t>
      </w:r>
      <w:r w:rsidR="00E2472F">
        <w:t>law</w:t>
      </w:r>
      <w:r w:rsidR="002411B3">
        <w:t xml:space="preserve"> </w:t>
      </w:r>
      <w:r w:rsidR="00E2472F">
        <w:t>is</w:t>
      </w:r>
      <w:r w:rsidR="002411B3">
        <w:t xml:space="preserve"> </w:t>
      </w:r>
      <w:r w:rsidR="00E2472F">
        <w:t>in</w:t>
      </w:r>
      <w:r w:rsidR="002411B3">
        <w:t xml:space="preserve"> </w:t>
      </w:r>
      <w:r w:rsidR="00E2472F">
        <w:t>any</w:t>
      </w:r>
      <w:r w:rsidR="002411B3">
        <w:t xml:space="preserve"> </w:t>
      </w:r>
      <w:r w:rsidR="00E2472F">
        <w:t>specific</w:t>
      </w:r>
      <w:r w:rsidR="002411B3">
        <w:t xml:space="preserve"> </w:t>
      </w:r>
      <w:r w:rsidR="00E2472F">
        <w:t>case</w:t>
      </w:r>
      <w:r w:rsidR="002411B3">
        <w:t xml:space="preserve"> </w:t>
      </w:r>
      <w:r w:rsidR="00E2472F">
        <w:t>is</w:t>
      </w:r>
      <w:r w:rsidR="002411B3">
        <w:t xml:space="preserve"> </w:t>
      </w:r>
      <w:r w:rsidR="00E2472F">
        <w:t>to</w:t>
      </w:r>
      <w:r w:rsidR="002411B3">
        <w:t xml:space="preserve"> </w:t>
      </w:r>
      <w:r w:rsidR="00E2472F">
        <w:t>ask</w:t>
      </w:r>
      <w:r w:rsidR="002411B3">
        <w:t xml:space="preserve"> </w:t>
      </w:r>
      <w:r w:rsidR="00E2472F">
        <w:t>God.</w:t>
      </w:r>
      <w:r w:rsidR="00C15081">
        <w:t>”</w:t>
      </w:r>
      <w:r w:rsidR="00E2472F">
        <w:rPr>
          <w:rStyle w:val="EndnoteReference"/>
        </w:rPr>
        <w:endnoteReference w:id="19"/>
      </w:r>
      <w:r w:rsidR="002411B3">
        <w:t xml:space="preserve"> </w:t>
      </w:r>
      <w:r w:rsidR="0011649F">
        <w:t>Of</w:t>
      </w:r>
      <w:r w:rsidR="002411B3">
        <w:t xml:space="preserve"> </w:t>
      </w:r>
      <w:r w:rsidR="000E529C">
        <w:t>course</w:t>
      </w:r>
      <w:r w:rsidR="002411B3">
        <w:t xml:space="preserve"> </w:t>
      </w:r>
      <w:r w:rsidR="000E529C">
        <w:t>this</w:t>
      </w:r>
      <w:r w:rsidR="002411B3">
        <w:t xml:space="preserve"> </w:t>
      </w:r>
      <w:r w:rsidR="000E529C">
        <w:t>we</w:t>
      </w:r>
      <w:r w:rsidR="002411B3">
        <w:t xml:space="preserve"> </w:t>
      </w:r>
      <w:r w:rsidR="000E529C">
        <w:t>can</w:t>
      </w:r>
      <w:r w:rsidR="002411B3">
        <w:t xml:space="preserve"> </w:t>
      </w:r>
      <w:r w:rsidR="000E529C">
        <w:t>no</w:t>
      </w:r>
      <w:r w:rsidR="002411B3">
        <w:t xml:space="preserve"> </w:t>
      </w:r>
      <w:r w:rsidR="000E529C">
        <w:t>longer</w:t>
      </w:r>
      <w:r w:rsidR="002411B3">
        <w:t xml:space="preserve"> </w:t>
      </w:r>
      <w:r w:rsidR="000E529C">
        <w:t>do</w:t>
      </w:r>
      <w:r w:rsidR="0011649F">
        <w:t>,</w:t>
      </w:r>
      <w:r w:rsidR="002411B3">
        <w:t xml:space="preserve"> </w:t>
      </w:r>
      <w:r w:rsidR="0011649F">
        <w:t>so</w:t>
      </w:r>
      <w:r w:rsidR="002411B3">
        <w:t xml:space="preserve"> </w:t>
      </w:r>
      <w:r w:rsidR="0011649F">
        <w:t>instead</w:t>
      </w:r>
      <w:r w:rsidR="002411B3">
        <w:t xml:space="preserve"> </w:t>
      </w:r>
      <w:r w:rsidR="0011649F">
        <w:t>persons</w:t>
      </w:r>
      <w:r w:rsidR="002411B3">
        <w:t xml:space="preserve"> </w:t>
      </w:r>
      <w:r w:rsidR="00C15081">
        <w:t>“</w:t>
      </w:r>
      <w:r w:rsidR="0011649F">
        <w:t>must</w:t>
      </w:r>
      <w:r w:rsidR="002411B3">
        <w:t xml:space="preserve"> </w:t>
      </w:r>
      <w:r w:rsidR="0011649F">
        <w:t>ask</w:t>
      </w:r>
      <w:r w:rsidR="002411B3">
        <w:t xml:space="preserve"> </w:t>
      </w:r>
      <w:r w:rsidR="0011649F">
        <w:t>Hashem</w:t>
      </w:r>
      <w:r w:rsidR="002411B3">
        <w:t xml:space="preserve"> </w:t>
      </w:r>
      <w:r w:rsidR="0011649F">
        <w:t>to</w:t>
      </w:r>
      <w:r w:rsidR="002411B3">
        <w:t xml:space="preserve"> </w:t>
      </w:r>
      <w:r w:rsidR="0011649F">
        <w:t>guide</w:t>
      </w:r>
      <w:r w:rsidR="002411B3">
        <w:t xml:space="preserve"> </w:t>
      </w:r>
      <w:r w:rsidR="0011649F">
        <w:t>them</w:t>
      </w:r>
      <w:r w:rsidR="002411B3">
        <w:t xml:space="preserve"> </w:t>
      </w:r>
      <w:r w:rsidR="0011649F">
        <w:t>to</w:t>
      </w:r>
      <w:r w:rsidR="002411B3">
        <w:t xml:space="preserve"> </w:t>
      </w:r>
      <w:r w:rsidR="0011649F">
        <w:t>the</w:t>
      </w:r>
      <w:r w:rsidR="002411B3">
        <w:t xml:space="preserve"> </w:t>
      </w:r>
      <w:r w:rsidR="0011649F">
        <w:t>discovery</w:t>
      </w:r>
      <w:r w:rsidR="002411B3">
        <w:t xml:space="preserve"> </w:t>
      </w:r>
      <w:r w:rsidR="0011649F">
        <w:t>of</w:t>
      </w:r>
      <w:r w:rsidR="002411B3">
        <w:t xml:space="preserve"> </w:t>
      </w:r>
      <w:r w:rsidR="0011649F">
        <w:t>his</w:t>
      </w:r>
      <w:r w:rsidR="002411B3">
        <w:t xml:space="preserve"> </w:t>
      </w:r>
      <w:r w:rsidR="0011649F">
        <w:t>will.</w:t>
      </w:r>
      <w:r w:rsidR="00C15081">
        <w:t>”</w:t>
      </w:r>
      <w:r w:rsidR="002411B3">
        <w:t xml:space="preserve"> </w:t>
      </w:r>
      <w:r w:rsidR="0011649F">
        <w:t>In</w:t>
      </w:r>
      <w:r w:rsidR="002411B3">
        <w:t xml:space="preserve"> </w:t>
      </w:r>
      <w:r w:rsidR="0011649F">
        <w:t>this</w:t>
      </w:r>
      <w:r w:rsidR="002411B3">
        <w:t xml:space="preserve"> </w:t>
      </w:r>
      <w:r w:rsidR="00C15081">
        <w:t>“</w:t>
      </w:r>
      <w:r w:rsidR="0011649F">
        <w:t>prayerful</w:t>
      </w:r>
      <w:r w:rsidR="002411B3">
        <w:t xml:space="preserve"> </w:t>
      </w:r>
      <w:r w:rsidR="0011649F">
        <w:t>dialogue,</w:t>
      </w:r>
      <w:r w:rsidR="00C15081">
        <w:t>”</w:t>
      </w:r>
      <w:r w:rsidR="002411B3">
        <w:t xml:space="preserve"> </w:t>
      </w:r>
      <w:r w:rsidR="0011649F">
        <w:t>the</w:t>
      </w:r>
      <w:r w:rsidR="002411B3">
        <w:t xml:space="preserve"> </w:t>
      </w:r>
      <w:r w:rsidR="0011649F">
        <w:t>interpreter</w:t>
      </w:r>
      <w:r w:rsidR="002411B3">
        <w:t xml:space="preserve"> </w:t>
      </w:r>
      <w:r w:rsidR="00C15081">
        <w:t>“</w:t>
      </w:r>
      <w:r w:rsidR="0011649F">
        <w:t>transmits</w:t>
      </w:r>
      <w:r w:rsidR="002411B3">
        <w:t xml:space="preserve"> </w:t>
      </w:r>
      <w:r w:rsidR="0011649F">
        <w:t>the</w:t>
      </w:r>
      <w:r w:rsidR="002411B3">
        <w:t xml:space="preserve"> </w:t>
      </w:r>
      <w:r w:rsidR="0011649F">
        <w:t>will</w:t>
      </w:r>
      <w:r w:rsidR="002411B3">
        <w:t xml:space="preserve"> </w:t>
      </w:r>
      <w:r w:rsidR="0011649F">
        <w:t>of</w:t>
      </w:r>
      <w:r w:rsidR="002411B3">
        <w:t xml:space="preserve"> </w:t>
      </w:r>
      <w:r w:rsidR="0011649F">
        <w:t>Hashem</w:t>
      </w:r>
      <w:r w:rsidR="002411B3">
        <w:t xml:space="preserve"> </w:t>
      </w:r>
      <w:r w:rsidR="0011649F">
        <w:t>to</w:t>
      </w:r>
      <w:r w:rsidR="002411B3">
        <w:t xml:space="preserve"> </w:t>
      </w:r>
      <w:r w:rsidR="0011649F">
        <w:t>those</w:t>
      </w:r>
      <w:r w:rsidR="002411B3">
        <w:t xml:space="preserve"> </w:t>
      </w:r>
      <w:r w:rsidR="0011649F">
        <w:t>who</w:t>
      </w:r>
      <w:r w:rsidR="002411B3">
        <w:t xml:space="preserve"> </w:t>
      </w:r>
      <w:r w:rsidR="0011649F">
        <w:t>inquire.</w:t>
      </w:r>
      <w:r w:rsidR="00C15081">
        <w:t>”</w:t>
      </w:r>
      <w:r w:rsidR="0011649F">
        <w:rPr>
          <w:rStyle w:val="EndnoteReference"/>
        </w:rPr>
        <w:endnoteReference w:id="20"/>
      </w:r>
      <w:r w:rsidR="002411B3">
        <w:t xml:space="preserve"> </w:t>
      </w:r>
      <w:r w:rsidR="00E34DBC">
        <w:t>In</w:t>
      </w:r>
      <w:r w:rsidR="002411B3">
        <w:t xml:space="preserve"> </w:t>
      </w:r>
      <w:r w:rsidR="00E34DBC">
        <w:t>his</w:t>
      </w:r>
      <w:r w:rsidR="002411B3">
        <w:t xml:space="preserve"> </w:t>
      </w:r>
      <w:r w:rsidR="00E34DBC">
        <w:t>own</w:t>
      </w:r>
      <w:r w:rsidR="002411B3">
        <w:t xml:space="preserve"> </w:t>
      </w:r>
      <w:r w:rsidR="00E34DBC">
        <w:t>attempt</w:t>
      </w:r>
      <w:r w:rsidR="002411B3">
        <w:t xml:space="preserve"> </w:t>
      </w:r>
      <w:r w:rsidR="00E34DBC">
        <w:t>at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AD68BC">
        <w:t>transmission,</w:t>
      </w:r>
      <w:r w:rsidR="002411B3">
        <w:t xml:space="preserve"> </w:t>
      </w:r>
      <w:r w:rsidR="004D685C">
        <w:t>Wyschogrod</w:t>
      </w:r>
      <w:r w:rsidR="002411B3">
        <w:t xml:space="preserve"> </w:t>
      </w:r>
      <w:r w:rsidR="000E529C">
        <w:t>shows</w:t>
      </w:r>
      <w:r w:rsidR="002411B3">
        <w:t xml:space="preserve"> </w:t>
      </w:r>
      <w:r w:rsidR="000E529C">
        <w:t>how</w:t>
      </w:r>
      <w:r w:rsidR="002411B3">
        <w:t xml:space="preserve"> </w:t>
      </w:r>
      <w:r w:rsidR="00AD68BC">
        <w:t>the</w:t>
      </w:r>
      <w:r w:rsidR="002411B3">
        <w:t xml:space="preserve"> </w:t>
      </w:r>
      <w:r w:rsidR="00AD68BC">
        <w:t>text</w:t>
      </w:r>
      <w:r w:rsidR="002411B3">
        <w:t xml:space="preserve"> </w:t>
      </w:r>
      <w:r w:rsidR="004D685C">
        <w:t>could</w:t>
      </w:r>
      <w:r w:rsidR="002411B3">
        <w:t xml:space="preserve"> </w:t>
      </w:r>
      <w:r w:rsidR="004D685C">
        <w:lastRenderedPageBreak/>
        <w:t>not</w:t>
      </w:r>
      <w:r w:rsidR="002411B3">
        <w:t xml:space="preserve"> </w:t>
      </w:r>
      <w:r w:rsidR="004D685C">
        <w:t>have</w:t>
      </w:r>
      <w:r w:rsidR="002411B3">
        <w:t xml:space="preserve"> </w:t>
      </w:r>
      <w:r w:rsidR="004D685C">
        <w:t>envisioned</w:t>
      </w:r>
      <w:r w:rsidR="002411B3">
        <w:t xml:space="preserve"> </w:t>
      </w:r>
      <w:r w:rsidR="004D685C">
        <w:t>a</w:t>
      </w:r>
      <w:r w:rsidR="002411B3">
        <w:t xml:space="preserve"> </w:t>
      </w:r>
      <w:r w:rsidR="00C80254">
        <w:t>meaning</w:t>
      </w:r>
      <w:r w:rsidR="002411B3">
        <w:t xml:space="preserve"> </w:t>
      </w:r>
      <w:r w:rsidR="00C80254">
        <w:t>for</w:t>
      </w:r>
      <w:r w:rsidR="002411B3">
        <w:t xml:space="preserve"> </w:t>
      </w:r>
      <w:r w:rsidR="00C15081">
        <w:t>“</w:t>
      </w:r>
      <w:r w:rsidR="00C80254">
        <w:t>image</w:t>
      </w:r>
      <w:r w:rsidR="00C15081">
        <w:t>”</w:t>
      </w:r>
      <w:r w:rsidR="002411B3">
        <w:t xml:space="preserve"> </w:t>
      </w:r>
      <w:r w:rsidR="00C80254">
        <w:t>beyond</w:t>
      </w:r>
      <w:r w:rsidR="002411B3">
        <w:t xml:space="preserve"> </w:t>
      </w:r>
      <w:r w:rsidR="00AD68BC">
        <w:t>a</w:t>
      </w:r>
      <w:r w:rsidR="002411B3">
        <w:t xml:space="preserve"> </w:t>
      </w:r>
      <w:r w:rsidR="00AD68BC">
        <w:t>biological</w:t>
      </w:r>
      <w:r w:rsidR="002411B3">
        <w:t xml:space="preserve"> </w:t>
      </w:r>
      <w:r w:rsidR="00AD68BC">
        <w:t>analogy</w:t>
      </w:r>
      <w:r w:rsidR="00C80254">
        <w:t>.</w:t>
      </w:r>
      <w:r w:rsidR="002411B3">
        <w:t xml:space="preserve"> </w:t>
      </w:r>
      <w:r w:rsidR="00AD68BC">
        <w:t>To</w:t>
      </w:r>
      <w:r w:rsidR="002411B3">
        <w:t xml:space="preserve"> </w:t>
      </w:r>
      <w:r w:rsidR="00AD68BC">
        <w:t>be</w:t>
      </w:r>
      <w:r w:rsidR="002411B3">
        <w:t xml:space="preserve"> </w:t>
      </w:r>
      <w:r w:rsidR="00AD68BC">
        <w:t>created</w:t>
      </w:r>
      <w:r w:rsidR="002411B3">
        <w:t xml:space="preserve"> </w:t>
      </w:r>
      <w:r w:rsidR="00AD68BC">
        <w:t>in</w:t>
      </w:r>
      <w:r w:rsidR="002411B3">
        <w:t xml:space="preserve"> </w:t>
      </w:r>
      <w:r w:rsidR="00AD68BC">
        <w:t>the</w:t>
      </w:r>
      <w:r w:rsidR="002411B3">
        <w:t xml:space="preserve"> </w:t>
      </w:r>
      <w:r w:rsidR="00AD68BC">
        <w:t>image</w:t>
      </w:r>
      <w:r w:rsidR="002411B3">
        <w:t xml:space="preserve"> </w:t>
      </w:r>
      <w:r w:rsidR="00AD68BC">
        <w:t>of</w:t>
      </w:r>
      <w:r w:rsidR="002411B3">
        <w:t xml:space="preserve"> </w:t>
      </w:r>
      <w:r w:rsidR="00AD68BC">
        <w:t>God</w:t>
      </w:r>
      <w:r w:rsidR="002411B3">
        <w:t xml:space="preserve"> </w:t>
      </w:r>
      <w:r w:rsidR="00AD68BC">
        <w:t>means</w:t>
      </w:r>
      <w:r w:rsidR="002411B3">
        <w:t xml:space="preserve"> </w:t>
      </w:r>
      <w:r w:rsidR="00AD68BC">
        <w:t>to</w:t>
      </w:r>
      <w:r w:rsidR="002411B3">
        <w:t xml:space="preserve"> </w:t>
      </w:r>
      <w:r w:rsidR="00AD68BC">
        <w:t>be</w:t>
      </w:r>
      <w:r w:rsidR="002411B3">
        <w:t xml:space="preserve"> </w:t>
      </w:r>
      <w:r w:rsidR="00AD68BC">
        <w:t>physically</w:t>
      </w:r>
      <w:r w:rsidR="002411B3">
        <w:t xml:space="preserve"> </w:t>
      </w:r>
      <w:r w:rsidR="00D676E2">
        <w:t>akin</w:t>
      </w:r>
      <w:r w:rsidR="002411B3">
        <w:t xml:space="preserve"> </w:t>
      </w:r>
      <w:r w:rsidR="00D676E2">
        <w:t>to</w:t>
      </w:r>
      <w:r w:rsidR="002411B3">
        <w:t xml:space="preserve"> </w:t>
      </w:r>
      <w:r w:rsidR="00AD68BC">
        <w:t>an</w:t>
      </w:r>
      <w:r w:rsidR="002411B3">
        <w:t xml:space="preserve"> </w:t>
      </w:r>
      <w:r w:rsidR="00AD68BC">
        <w:t>embodied</w:t>
      </w:r>
      <w:r w:rsidR="002411B3">
        <w:t xml:space="preserve"> </w:t>
      </w:r>
      <w:r w:rsidR="00AD68BC">
        <w:t>God,</w:t>
      </w:r>
      <w:r w:rsidR="002411B3">
        <w:t xml:space="preserve"> </w:t>
      </w:r>
      <w:r w:rsidR="00AD68BC">
        <w:t>as</w:t>
      </w:r>
      <w:r w:rsidR="002411B3">
        <w:t xml:space="preserve"> </w:t>
      </w:r>
      <w:r w:rsidR="00AD68BC">
        <w:t>a</w:t>
      </w:r>
      <w:r w:rsidR="002411B3">
        <w:t xml:space="preserve"> </w:t>
      </w:r>
      <w:r w:rsidR="00AD68BC">
        <w:t>child</w:t>
      </w:r>
      <w:r w:rsidR="002411B3">
        <w:t xml:space="preserve"> </w:t>
      </w:r>
      <w:r w:rsidR="00AD68BC">
        <w:t>appears</w:t>
      </w:r>
      <w:r w:rsidR="002411B3">
        <w:t xml:space="preserve"> </w:t>
      </w:r>
      <w:r w:rsidR="00D676E2">
        <w:t>similar</w:t>
      </w:r>
      <w:r w:rsidR="002411B3">
        <w:t xml:space="preserve"> </w:t>
      </w:r>
      <w:r w:rsidR="00D676E2">
        <w:t>to</w:t>
      </w:r>
      <w:r w:rsidR="002411B3">
        <w:t xml:space="preserve"> </w:t>
      </w:r>
      <w:r w:rsidR="00AD68BC">
        <w:t>his/her</w:t>
      </w:r>
      <w:r w:rsidR="002411B3">
        <w:t xml:space="preserve"> </w:t>
      </w:r>
      <w:r w:rsidR="00AD68BC">
        <w:t>biological</w:t>
      </w:r>
      <w:r w:rsidR="002411B3">
        <w:t xml:space="preserve"> </w:t>
      </w:r>
      <w:r w:rsidR="00AD68BC">
        <w:t>parents.</w:t>
      </w:r>
      <w:r w:rsidR="002411B3">
        <w:t xml:space="preserve"> </w:t>
      </w:r>
      <w:r w:rsidR="00D676E2">
        <w:t>As</w:t>
      </w:r>
      <w:r w:rsidR="002411B3">
        <w:t xml:space="preserve"> </w:t>
      </w:r>
      <w:r w:rsidR="000E529C">
        <w:t>visual</w:t>
      </w:r>
      <w:r w:rsidR="002411B3">
        <w:t xml:space="preserve"> </w:t>
      </w:r>
      <w:r w:rsidR="000E529C">
        <w:t>knowledge</w:t>
      </w:r>
      <w:r w:rsidR="00D676E2">
        <w:t>,</w:t>
      </w:r>
      <w:r w:rsidR="002411B3">
        <w:t xml:space="preserve"> </w:t>
      </w:r>
      <w:r w:rsidR="00D676E2">
        <w:t>persons</w:t>
      </w:r>
      <w:r w:rsidR="002411B3">
        <w:t xml:space="preserve"> </w:t>
      </w:r>
      <w:r w:rsidR="00D676E2">
        <w:t>come</w:t>
      </w:r>
      <w:r w:rsidR="002411B3">
        <w:t xml:space="preserve"> </w:t>
      </w:r>
      <w:r w:rsidR="00D676E2">
        <w:t>to</w:t>
      </w:r>
      <w:r w:rsidR="002411B3">
        <w:t xml:space="preserve"> </w:t>
      </w:r>
      <w:r w:rsidR="00D676E2">
        <w:t>know</w:t>
      </w:r>
      <w:r w:rsidR="002411B3">
        <w:t xml:space="preserve"> </w:t>
      </w:r>
      <w:r w:rsidR="000E529C">
        <w:t>and</w:t>
      </w:r>
      <w:r w:rsidR="002411B3">
        <w:t xml:space="preserve"> </w:t>
      </w:r>
      <w:r w:rsidR="00AD68BC">
        <w:t>recognize</w:t>
      </w:r>
      <w:r w:rsidR="002411B3">
        <w:t xml:space="preserve"> </w:t>
      </w:r>
      <w:r w:rsidR="00AD68BC">
        <w:t>God</w:t>
      </w:r>
      <w:r w:rsidR="002411B3">
        <w:t xml:space="preserve"> </w:t>
      </w:r>
      <w:r w:rsidR="00AD68BC">
        <w:t>in</w:t>
      </w:r>
      <w:r w:rsidR="002411B3">
        <w:t xml:space="preserve"> </w:t>
      </w:r>
      <w:r w:rsidR="00AD68BC">
        <w:t>physical</w:t>
      </w:r>
      <w:r w:rsidR="002411B3">
        <w:t xml:space="preserve"> </w:t>
      </w:r>
      <w:r w:rsidR="00AD68BC">
        <w:t>bodies.</w:t>
      </w:r>
      <w:r w:rsidR="002411B3">
        <w:t xml:space="preserve"> </w:t>
      </w:r>
      <w:r w:rsidR="003750C5">
        <w:t>But</w:t>
      </w:r>
      <w:r w:rsidR="002411B3">
        <w:t xml:space="preserve"> </w:t>
      </w:r>
      <w:r w:rsidR="003750C5">
        <w:t>Wyschogrod</w:t>
      </w:r>
      <w:r w:rsidR="002411B3">
        <w:t xml:space="preserve"> </w:t>
      </w:r>
      <w:r w:rsidR="003750C5">
        <w:t>distinguishes</w:t>
      </w:r>
      <w:r w:rsidR="002411B3">
        <w:t xml:space="preserve"> </w:t>
      </w:r>
      <w:r w:rsidR="003750C5">
        <w:t>between</w:t>
      </w:r>
      <w:r w:rsidR="002411B3">
        <w:t xml:space="preserve"> </w:t>
      </w:r>
      <w:r w:rsidR="003750C5">
        <w:t>God</w:t>
      </w:r>
      <w:r w:rsidR="00C15081">
        <w:t>’</w:t>
      </w:r>
      <w:r w:rsidR="003750C5">
        <w:t>s</w:t>
      </w:r>
      <w:r w:rsidR="002411B3">
        <w:t xml:space="preserve"> </w:t>
      </w:r>
      <w:r w:rsidR="003750C5">
        <w:t>image</w:t>
      </w:r>
      <w:r w:rsidR="002411B3">
        <w:t xml:space="preserve"> </w:t>
      </w:r>
      <w:r w:rsidR="003750C5">
        <w:t>and</w:t>
      </w:r>
      <w:r w:rsidR="002411B3">
        <w:t xml:space="preserve"> </w:t>
      </w:r>
      <w:r w:rsidR="003750C5">
        <w:t>God</w:t>
      </w:r>
      <w:r w:rsidR="00C15081">
        <w:t>’</w:t>
      </w:r>
      <w:r w:rsidR="003750C5">
        <w:t>s</w:t>
      </w:r>
      <w:r w:rsidR="002411B3">
        <w:t xml:space="preserve"> </w:t>
      </w:r>
      <w:r w:rsidR="003750C5">
        <w:t>dwelling</w:t>
      </w:r>
      <w:r w:rsidR="002411B3">
        <w:t xml:space="preserve"> </w:t>
      </w:r>
      <w:r w:rsidR="003750C5">
        <w:t>in</w:t>
      </w:r>
      <w:r w:rsidR="002411B3">
        <w:t xml:space="preserve"> </w:t>
      </w:r>
      <w:r w:rsidR="003750C5">
        <w:t>a</w:t>
      </w:r>
      <w:r w:rsidR="002411B3">
        <w:t xml:space="preserve"> </w:t>
      </w:r>
      <w:r w:rsidR="003750C5">
        <w:t>people.</w:t>
      </w:r>
      <w:r w:rsidR="002411B3">
        <w:t xml:space="preserve"> </w:t>
      </w:r>
      <w:r w:rsidR="003750C5">
        <w:t>All</w:t>
      </w:r>
      <w:r w:rsidR="002411B3">
        <w:t xml:space="preserve"> </w:t>
      </w:r>
      <w:r w:rsidR="003750C5">
        <w:t>persons</w:t>
      </w:r>
      <w:r w:rsidR="002411B3">
        <w:t xml:space="preserve"> </w:t>
      </w:r>
      <w:r w:rsidR="003750C5">
        <w:t>reflect</w:t>
      </w:r>
      <w:r w:rsidR="002411B3">
        <w:t xml:space="preserve"> </w:t>
      </w:r>
      <w:r w:rsidR="003750C5">
        <w:t>the</w:t>
      </w:r>
      <w:r w:rsidR="002411B3">
        <w:t xml:space="preserve"> </w:t>
      </w:r>
      <w:r w:rsidR="003750C5">
        <w:t>image</w:t>
      </w:r>
      <w:r w:rsidR="002411B3">
        <w:t xml:space="preserve"> </w:t>
      </w:r>
      <w:r w:rsidR="003750C5">
        <w:t>of</w:t>
      </w:r>
      <w:r w:rsidR="002411B3">
        <w:t xml:space="preserve"> </w:t>
      </w:r>
      <w:r w:rsidR="003750C5">
        <w:t>God,</w:t>
      </w:r>
      <w:r w:rsidR="002411B3">
        <w:t xml:space="preserve"> </w:t>
      </w:r>
      <w:r w:rsidR="003750C5">
        <w:t>but</w:t>
      </w:r>
      <w:r w:rsidR="002411B3">
        <w:t xml:space="preserve"> </w:t>
      </w:r>
      <w:r w:rsidR="003750C5">
        <w:t>only</w:t>
      </w:r>
      <w:r w:rsidR="002411B3">
        <w:t xml:space="preserve"> </w:t>
      </w:r>
      <w:r w:rsidR="003750C5">
        <w:t>Israel</w:t>
      </w:r>
      <w:r w:rsidR="002411B3">
        <w:t xml:space="preserve"> </w:t>
      </w:r>
      <w:r w:rsidR="003750C5">
        <w:t>reveals</w:t>
      </w:r>
      <w:r w:rsidR="002411B3">
        <w:t xml:space="preserve"> </w:t>
      </w:r>
      <w:r w:rsidR="003750C5">
        <w:t>God</w:t>
      </w:r>
      <w:r w:rsidR="00C15081">
        <w:t>’</w:t>
      </w:r>
      <w:r w:rsidR="003750C5">
        <w:t>s</w:t>
      </w:r>
      <w:r w:rsidR="002411B3">
        <w:t xml:space="preserve"> </w:t>
      </w:r>
      <w:r w:rsidR="003750C5">
        <w:t>presence.</w:t>
      </w:r>
      <w:r w:rsidR="002411B3">
        <w:t xml:space="preserve"> </w:t>
      </w:r>
      <w:r w:rsidR="00AD68BC">
        <w:t>This</w:t>
      </w:r>
      <w:r w:rsidR="002411B3">
        <w:t xml:space="preserve"> </w:t>
      </w:r>
      <w:r w:rsidR="000E529C">
        <w:t>too</w:t>
      </w:r>
      <w:r w:rsidR="002411B3">
        <w:t xml:space="preserve"> </w:t>
      </w:r>
      <w:r w:rsidR="00AD68BC">
        <w:t>is</w:t>
      </w:r>
      <w:r w:rsidR="002411B3">
        <w:t xml:space="preserve"> </w:t>
      </w:r>
      <w:r w:rsidR="00AD68BC">
        <w:t>part</w:t>
      </w:r>
      <w:r w:rsidR="002411B3">
        <w:t xml:space="preserve"> </w:t>
      </w:r>
      <w:r w:rsidR="00D676E2">
        <w:t>of</w:t>
      </w:r>
      <w:r w:rsidR="002411B3">
        <w:t xml:space="preserve"> </w:t>
      </w:r>
      <w:r w:rsidR="005B740A">
        <w:t>what</w:t>
      </w:r>
      <w:r w:rsidR="002411B3">
        <w:t xml:space="preserve"> </w:t>
      </w:r>
      <w:r w:rsidR="005B740A">
        <w:t>Wys</w:t>
      </w:r>
      <w:r w:rsidR="00AD68BC">
        <w:t>chogrod</w:t>
      </w:r>
      <w:r w:rsidR="002411B3">
        <w:t xml:space="preserve"> </w:t>
      </w:r>
      <w:r w:rsidR="00AD68BC">
        <w:t>means</w:t>
      </w:r>
      <w:r w:rsidR="002411B3">
        <w:t xml:space="preserve"> </w:t>
      </w:r>
      <w:r w:rsidR="00AD68BC">
        <w:t>by</w:t>
      </w:r>
      <w:r w:rsidR="002411B3">
        <w:t xml:space="preserve"> </w:t>
      </w:r>
      <w:r w:rsidR="00AD68BC">
        <w:t>the</w:t>
      </w:r>
      <w:r w:rsidR="002411B3">
        <w:t xml:space="preserve"> </w:t>
      </w:r>
      <w:r w:rsidR="00AD68BC">
        <w:t>subtitle</w:t>
      </w:r>
      <w:r w:rsidR="002411B3">
        <w:t xml:space="preserve"> </w:t>
      </w:r>
      <w:r w:rsidR="00AD68BC">
        <w:t>to</w:t>
      </w:r>
      <w:r w:rsidR="002411B3">
        <w:t xml:space="preserve"> </w:t>
      </w:r>
      <w:r w:rsidR="00AD68BC">
        <w:t>his</w:t>
      </w:r>
      <w:r w:rsidR="002411B3">
        <w:t xml:space="preserve"> </w:t>
      </w:r>
      <w:r w:rsidR="00AD68BC">
        <w:t>wo</w:t>
      </w:r>
      <w:r w:rsidR="00D676E2">
        <w:t>rk:</w:t>
      </w:r>
      <w:r w:rsidR="002411B3">
        <w:t xml:space="preserve"> </w:t>
      </w:r>
      <w:r w:rsidR="00D676E2">
        <w:t>God</w:t>
      </w:r>
      <w:r w:rsidR="002411B3">
        <w:t xml:space="preserve"> </w:t>
      </w:r>
      <w:r w:rsidR="00D676E2">
        <w:t>in</w:t>
      </w:r>
      <w:r w:rsidR="002411B3">
        <w:t xml:space="preserve"> </w:t>
      </w:r>
      <w:r w:rsidR="00D676E2">
        <w:t>the</w:t>
      </w:r>
      <w:r w:rsidR="002411B3">
        <w:t xml:space="preserve"> </w:t>
      </w:r>
      <w:r w:rsidR="00D676E2">
        <w:t>People</w:t>
      </w:r>
      <w:r w:rsidR="002411B3">
        <w:t xml:space="preserve"> </w:t>
      </w:r>
      <w:r w:rsidR="00D676E2">
        <w:t>Israel.</w:t>
      </w:r>
      <w:r w:rsidR="002411B3">
        <w:t xml:space="preserve"> </w:t>
      </w:r>
      <w:r w:rsidR="00D676E2">
        <w:t>Though</w:t>
      </w:r>
      <w:r w:rsidR="002411B3">
        <w:t xml:space="preserve"> </w:t>
      </w:r>
      <w:r w:rsidR="00D676E2">
        <w:t>all</w:t>
      </w:r>
      <w:r w:rsidR="002411B3">
        <w:t xml:space="preserve"> </w:t>
      </w:r>
      <w:r w:rsidR="00D676E2">
        <w:t>persons</w:t>
      </w:r>
      <w:r w:rsidR="002411B3">
        <w:t xml:space="preserve"> </w:t>
      </w:r>
      <w:r w:rsidR="003750C5">
        <w:t>reflect</w:t>
      </w:r>
      <w:r w:rsidR="002411B3">
        <w:t xml:space="preserve"> </w:t>
      </w:r>
      <w:r w:rsidR="003750C5">
        <w:t>the</w:t>
      </w:r>
      <w:r w:rsidR="002411B3">
        <w:t xml:space="preserve"> </w:t>
      </w:r>
      <w:r w:rsidR="003750C5">
        <w:t>divine</w:t>
      </w:r>
      <w:r w:rsidR="002411B3">
        <w:t xml:space="preserve"> </w:t>
      </w:r>
      <w:r w:rsidR="00D676E2">
        <w:t>image,</w:t>
      </w:r>
      <w:r w:rsidR="002411B3">
        <w:t xml:space="preserve"> </w:t>
      </w:r>
      <w:r w:rsidR="00AD68BC">
        <w:t>God</w:t>
      </w:r>
      <w:r w:rsidR="002411B3">
        <w:t xml:space="preserve"> </w:t>
      </w:r>
      <w:r w:rsidR="00AD68BC">
        <w:t>chooses</w:t>
      </w:r>
      <w:r w:rsidR="002411B3">
        <w:t xml:space="preserve"> </w:t>
      </w:r>
      <w:r w:rsidR="00AD68BC">
        <w:t>to</w:t>
      </w:r>
      <w:r w:rsidR="002411B3">
        <w:t xml:space="preserve"> </w:t>
      </w:r>
      <w:r w:rsidR="00AD68BC">
        <w:t>dwell</w:t>
      </w:r>
      <w:r w:rsidR="002411B3">
        <w:t xml:space="preserve"> </w:t>
      </w:r>
      <w:r w:rsidR="003750C5">
        <w:t>only</w:t>
      </w:r>
      <w:r w:rsidR="002411B3">
        <w:t xml:space="preserve"> </w:t>
      </w:r>
      <w:r w:rsidR="00AD68BC">
        <w:t>among</w:t>
      </w:r>
      <w:r w:rsidR="002411B3">
        <w:t xml:space="preserve"> </w:t>
      </w:r>
      <w:r w:rsidR="00AD68BC">
        <w:t>the</w:t>
      </w:r>
      <w:r w:rsidR="002411B3">
        <w:t xml:space="preserve"> </w:t>
      </w:r>
      <w:r w:rsidR="00AD68BC">
        <w:t>body</w:t>
      </w:r>
      <w:r w:rsidR="002411B3">
        <w:t xml:space="preserve"> </w:t>
      </w:r>
      <w:r w:rsidR="00AD68BC">
        <w:t>Israel</w:t>
      </w:r>
      <w:r w:rsidR="002411B3">
        <w:t xml:space="preserve"> </w:t>
      </w:r>
      <w:r w:rsidR="00D676E2">
        <w:t>after</w:t>
      </w:r>
      <w:r w:rsidR="002411B3">
        <w:t xml:space="preserve"> </w:t>
      </w:r>
      <w:r w:rsidR="00D676E2">
        <w:t>his</w:t>
      </w:r>
      <w:r w:rsidR="002411B3">
        <w:t xml:space="preserve"> </w:t>
      </w:r>
      <w:r w:rsidR="00D676E2">
        <w:t>initial</w:t>
      </w:r>
      <w:r w:rsidR="002411B3">
        <w:t xml:space="preserve"> </w:t>
      </w:r>
      <w:r w:rsidR="00D676E2">
        <w:t>creation</w:t>
      </w:r>
      <w:r w:rsidR="00AD68BC">
        <w:t>.</w:t>
      </w:r>
      <w:r w:rsidR="002411B3">
        <w:t xml:space="preserve"> </w:t>
      </w:r>
      <w:r w:rsidR="00AD68BC">
        <w:t>Persons</w:t>
      </w:r>
      <w:r w:rsidR="002411B3">
        <w:t xml:space="preserve"> </w:t>
      </w:r>
      <w:r w:rsidR="00AD68BC">
        <w:t>physically</w:t>
      </w:r>
      <w:r w:rsidR="002411B3">
        <w:t xml:space="preserve"> </w:t>
      </w:r>
      <w:r w:rsidR="00AD68BC">
        <w:t>see</w:t>
      </w:r>
      <w:r w:rsidR="002411B3">
        <w:t xml:space="preserve"> </w:t>
      </w:r>
      <w:r w:rsidR="00AD68BC">
        <w:t>God</w:t>
      </w:r>
      <w:r w:rsidR="002411B3">
        <w:t xml:space="preserve"> </w:t>
      </w:r>
      <w:r w:rsidR="00AD68BC">
        <w:t>in</w:t>
      </w:r>
      <w:r w:rsidR="002411B3">
        <w:t xml:space="preserve"> </w:t>
      </w:r>
      <w:r w:rsidR="00AD68BC">
        <w:t>those</w:t>
      </w:r>
      <w:r w:rsidR="002411B3">
        <w:t xml:space="preserve"> </w:t>
      </w:r>
      <w:r w:rsidR="00AD68BC">
        <w:t>bodies.</w:t>
      </w:r>
      <w:r w:rsidR="002411B3">
        <w:t xml:space="preserve"> </w:t>
      </w:r>
      <w:r w:rsidR="00AD68BC">
        <w:t>This</w:t>
      </w:r>
      <w:r w:rsidR="002411B3">
        <w:t xml:space="preserve"> </w:t>
      </w:r>
      <w:r w:rsidR="00AD68BC">
        <w:t>is</w:t>
      </w:r>
      <w:r w:rsidR="002411B3">
        <w:t xml:space="preserve"> </w:t>
      </w:r>
      <w:r w:rsidR="00AD68BC">
        <w:t>no</w:t>
      </w:r>
      <w:r w:rsidR="002411B3">
        <w:t xml:space="preserve"> </w:t>
      </w:r>
      <w:r w:rsidR="00AD68BC">
        <w:t>metaphor:</w:t>
      </w:r>
      <w:r w:rsidR="002411B3">
        <w:t xml:space="preserve"> </w:t>
      </w:r>
      <w:r w:rsidR="00AD68BC">
        <w:t>it</w:t>
      </w:r>
      <w:r w:rsidR="002411B3">
        <w:t xml:space="preserve"> </w:t>
      </w:r>
      <w:r w:rsidR="00AD68BC">
        <w:t>is</w:t>
      </w:r>
      <w:r w:rsidR="002411B3">
        <w:t xml:space="preserve"> </w:t>
      </w:r>
      <w:r w:rsidR="00AD68BC">
        <w:t>a</w:t>
      </w:r>
      <w:r w:rsidR="002411B3">
        <w:t xml:space="preserve"> </w:t>
      </w:r>
      <w:r w:rsidR="00AD68BC">
        <w:t>visual</w:t>
      </w:r>
      <w:r w:rsidR="002411B3">
        <w:t xml:space="preserve"> </w:t>
      </w:r>
      <w:r w:rsidR="00AD68BC">
        <w:t>recognition</w:t>
      </w:r>
      <w:r w:rsidR="002411B3">
        <w:t xml:space="preserve"> </w:t>
      </w:r>
      <w:r w:rsidR="00AD68BC">
        <w:t>of</w:t>
      </w:r>
      <w:r w:rsidR="002411B3">
        <w:t xml:space="preserve"> </w:t>
      </w:r>
      <w:r w:rsidR="00AD68BC">
        <w:t>God</w:t>
      </w:r>
      <w:r w:rsidR="00C15081">
        <w:t>’</w:t>
      </w:r>
      <w:r w:rsidR="00AD68BC">
        <w:t>s</w:t>
      </w:r>
      <w:r w:rsidR="002411B3">
        <w:t xml:space="preserve"> </w:t>
      </w:r>
      <w:r w:rsidR="00AD68BC">
        <w:t>chosen</w:t>
      </w:r>
      <w:r w:rsidR="002411B3">
        <w:t xml:space="preserve"> </w:t>
      </w:r>
      <w:r w:rsidR="00AD68BC">
        <w:t>people.</w:t>
      </w:r>
      <w:r w:rsidR="002411B3">
        <w:t xml:space="preserve"> </w:t>
      </w:r>
      <w:r w:rsidR="006604AF">
        <w:t>Physical</w:t>
      </w:r>
      <w:r w:rsidR="002411B3">
        <w:t xml:space="preserve"> </w:t>
      </w:r>
      <w:r w:rsidR="006604AF">
        <w:t>presence</w:t>
      </w:r>
      <w:r w:rsidR="002411B3">
        <w:t xml:space="preserve"> </w:t>
      </w:r>
      <w:r w:rsidR="006604AF">
        <w:t>confers</w:t>
      </w:r>
      <w:r w:rsidR="002411B3">
        <w:t xml:space="preserve"> </w:t>
      </w:r>
      <w:r w:rsidR="006604AF">
        <w:t>knowledge.</w:t>
      </w:r>
      <w:r w:rsidR="002411B3">
        <w:t xml:space="preserve"> </w:t>
      </w:r>
      <w:r w:rsidR="00AD68BC">
        <w:t>To</w:t>
      </w:r>
      <w:r w:rsidR="002411B3">
        <w:t xml:space="preserve"> </w:t>
      </w:r>
      <w:r w:rsidR="00AD68BC">
        <w:t>know</w:t>
      </w:r>
      <w:r w:rsidR="002411B3">
        <w:t xml:space="preserve"> </w:t>
      </w:r>
      <w:r w:rsidR="00AD68BC">
        <w:t>God</w:t>
      </w:r>
      <w:r w:rsidR="002411B3">
        <w:t xml:space="preserve"> </w:t>
      </w:r>
      <w:r w:rsidR="00AD68BC">
        <w:t>is</w:t>
      </w:r>
      <w:r w:rsidR="002411B3">
        <w:t xml:space="preserve"> </w:t>
      </w:r>
      <w:r w:rsidR="00AD68BC">
        <w:t>to</w:t>
      </w:r>
      <w:r w:rsidR="002411B3">
        <w:t xml:space="preserve"> </w:t>
      </w:r>
      <w:r w:rsidR="00AD68BC">
        <w:t>see</w:t>
      </w:r>
      <w:r w:rsidR="002411B3">
        <w:t xml:space="preserve"> </w:t>
      </w:r>
      <w:r w:rsidR="00AD68BC">
        <w:t>him</w:t>
      </w:r>
      <w:r w:rsidR="002411B3">
        <w:t xml:space="preserve"> </w:t>
      </w:r>
      <w:r w:rsidR="00AD68BC">
        <w:t>in</w:t>
      </w:r>
      <w:r w:rsidR="002411B3">
        <w:t xml:space="preserve"> </w:t>
      </w:r>
      <w:r w:rsidR="00AD68BC">
        <w:t>the</w:t>
      </w:r>
      <w:r w:rsidR="002411B3">
        <w:t xml:space="preserve"> </w:t>
      </w:r>
      <w:r w:rsidR="00AD68BC">
        <w:t>people</w:t>
      </w:r>
      <w:r w:rsidR="002411B3">
        <w:t xml:space="preserve"> </w:t>
      </w:r>
      <w:r w:rsidR="00AD68BC">
        <w:t>Israel.</w:t>
      </w:r>
    </w:p>
    <w:p w:rsidR="00E47D23" w:rsidRDefault="00AD68BC" w:rsidP="007F56DB">
      <w:pPr>
        <w:spacing w:line="480" w:lineRule="auto"/>
      </w:pPr>
      <w:r>
        <w:tab/>
      </w:r>
      <w:r w:rsidR="00A52DDB">
        <w:t>Yet</w:t>
      </w:r>
      <w:r w:rsidR="002411B3">
        <w:t xml:space="preserve"> </w:t>
      </w:r>
      <w:r w:rsidR="00A52DDB">
        <w:t>e</w:t>
      </w:r>
      <w:r w:rsidR="00BE06C9">
        <w:t>ven</w:t>
      </w:r>
      <w:r w:rsidR="002411B3">
        <w:t xml:space="preserve"> </w:t>
      </w:r>
      <w:r w:rsidR="00BE06C9">
        <w:t>for</w:t>
      </w:r>
      <w:r w:rsidR="002411B3">
        <w:t xml:space="preserve"> </w:t>
      </w:r>
      <w:r w:rsidR="00BE06C9">
        <w:t>Wyschogrod,</w:t>
      </w:r>
      <w:r w:rsidR="002411B3">
        <w:t xml:space="preserve"> </w:t>
      </w:r>
      <w:r w:rsidR="00BE06C9">
        <w:t>to</w:t>
      </w:r>
      <w:r w:rsidR="002411B3">
        <w:t xml:space="preserve"> </w:t>
      </w:r>
      <w:r w:rsidR="00BE06C9">
        <w:t>be</w:t>
      </w:r>
      <w:r w:rsidR="002411B3">
        <w:t xml:space="preserve"> </w:t>
      </w:r>
      <w:r w:rsidR="00BE06C9">
        <w:t>in</w:t>
      </w:r>
      <w:r w:rsidR="002411B3">
        <w:t xml:space="preserve"> </w:t>
      </w:r>
      <w:r w:rsidR="00BE06C9">
        <w:t>the</w:t>
      </w:r>
      <w:r w:rsidR="002411B3">
        <w:t xml:space="preserve"> </w:t>
      </w:r>
      <w:r w:rsidR="00BE06C9">
        <w:t>image</w:t>
      </w:r>
      <w:r w:rsidR="002411B3">
        <w:t xml:space="preserve"> </w:t>
      </w:r>
      <w:r w:rsidR="00A52DDB">
        <w:t>of</w:t>
      </w:r>
      <w:r w:rsidR="002411B3">
        <w:t xml:space="preserve"> </w:t>
      </w:r>
      <w:r w:rsidR="00BE06C9">
        <w:t>God</w:t>
      </w:r>
      <w:r w:rsidR="002411B3">
        <w:t xml:space="preserve"> </w:t>
      </w:r>
      <w:r w:rsidR="000E529C">
        <w:t>conveys</w:t>
      </w:r>
      <w:r w:rsidR="002411B3">
        <w:t xml:space="preserve"> </w:t>
      </w:r>
      <w:r w:rsidR="000E529C">
        <w:t>more</w:t>
      </w:r>
      <w:r w:rsidR="002411B3">
        <w:t xml:space="preserve"> </w:t>
      </w:r>
      <w:r w:rsidR="000E529C">
        <w:t>than</w:t>
      </w:r>
      <w:r w:rsidR="002411B3">
        <w:t xml:space="preserve"> </w:t>
      </w:r>
      <w:r w:rsidR="000E529C">
        <w:t>physical</w:t>
      </w:r>
      <w:r w:rsidR="002411B3">
        <w:t xml:space="preserve"> </w:t>
      </w:r>
      <w:r w:rsidR="000E529C">
        <w:t>resemblance</w:t>
      </w:r>
      <w:r w:rsidR="00BE06C9">
        <w:t>.</w:t>
      </w:r>
      <w:r w:rsidR="002411B3">
        <w:t xml:space="preserve"> </w:t>
      </w:r>
      <w:r w:rsidR="00A52DDB">
        <w:t>He</w:t>
      </w:r>
      <w:r w:rsidR="002411B3">
        <w:t xml:space="preserve"> </w:t>
      </w:r>
      <w:r w:rsidR="00BE06C9">
        <w:t>em</w:t>
      </w:r>
      <w:r w:rsidR="00A52DDB">
        <w:t>phasizes</w:t>
      </w:r>
      <w:r w:rsidR="002411B3">
        <w:t xml:space="preserve"> </w:t>
      </w:r>
      <w:r w:rsidR="00A52DDB">
        <w:t>Adam</w:t>
      </w:r>
      <w:r w:rsidR="00C15081">
        <w:t>’</w:t>
      </w:r>
      <w:r w:rsidR="00A52DDB">
        <w:t>s</w:t>
      </w:r>
      <w:r w:rsidR="002411B3">
        <w:t xml:space="preserve"> </w:t>
      </w:r>
      <w:r w:rsidR="00C15081">
        <w:t>“</w:t>
      </w:r>
      <w:r w:rsidR="00A52DDB">
        <w:t>creatureliness</w:t>
      </w:r>
      <w:r w:rsidR="00C15081">
        <w:t>”</w:t>
      </w:r>
      <w:r w:rsidR="002411B3">
        <w:t xml:space="preserve"> </w:t>
      </w:r>
      <w:r w:rsidR="00BE06C9">
        <w:t>and</w:t>
      </w:r>
      <w:r w:rsidR="002411B3">
        <w:t xml:space="preserve"> </w:t>
      </w:r>
      <w:r w:rsidR="00BE06C9">
        <w:t>the</w:t>
      </w:r>
      <w:r w:rsidR="002411B3">
        <w:t xml:space="preserve"> </w:t>
      </w:r>
      <w:r w:rsidR="00BE06C9">
        <w:t>psychological</w:t>
      </w:r>
      <w:r w:rsidR="002411B3">
        <w:t xml:space="preserve"> </w:t>
      </w:r>
      <w:r w:rsidR="00BE06C9">
        <w:t>dimensions</w:t>
      </w:r>
      <w:r w:rsidR="002411B3">
        <w:t xml:space="preserve"> </w:t>
      </w:r>
      <w:r w:rsidR="00BE06C9">
        <w:t>of</w:t>
      </w:r>
      <w:r w:rsidR="002411B3">
        <w:t xml:space="preserve"> </w:t>
      </w:r>
      <w:r w:rsidR="00BE06C9">
        <w:t>the</w:t>
      </w:r>
      <w:r w:rsidR="002411B3">
        <w:t xml:space="preserve"> </w:t>
      </w:r>
      <w:r w:rsidR="00BE06C9">
        <w:t>parent/child</w:t>
      </w:r>
      <w:r w:rsidR="002411B3">
        <w:t xml:space="preserve"> </w:t>
      </w:r>
      <w:r w:rsidR="00BE06C9">
        <w:t>relationship.</w:t>
      </w:r>
      <w:r w:rsidR="00BE06C9">
        <w:rPr>
          <w:rStyle w:val="EndnoteReference"/>
        </w:rPr>
        <w:endnoteReference w:id="21"/>
      </w:r>
      <w:r w:rsidR="002411B3">
        <w:t xml:space="preserve"> </w:t>
      </w:r>
      <w:r w:rsidR="00DD1400">
        <w:t>Much</w:t>
      </w:r>
      <w:r w:rsidR="002411B3">
        <w:t xml:space="preserve"> </w:t>
      </w:r>
      <w:r w:rsidR="00DD1400">
        <w:t>of</w:t>
      </w:r>
      <w:r w:rsidR="002411B3">
        <w:t xml:space="preserve"> </w:t>
      </w:r>
      <w:r w:rsidR="00DD1400">
        <w:t>his</w:t>
      </w:r>
      <w:r w:rsidR="002411B3">
        <w:t xml:space="preserve"> </w:t>
      </w:r>
      <w:r w:rsidR="00DD1400">
        <w:t>book</w:t>
      </w:r>
      <w:r w:rsidR="002411B3">
        <w:t xml:space="preserve"> </w:t>
      </w:r>
      <w:r w:rsidR="00DD1400">
        <w:t>seeks</w:t>
      </w:r>
      <w:r w:rsidR="002411B3">
        <w:t xml:space="preserve"> </w:t>
      </w:r>
      <w:r w:rsidR="00DD1400">
        <w:t>to</w:t>
      </w:r>
      <w:r w:rsidR="002411B3">
        <w:t xml:space="preserve"> </w:t>
      </w:r>
      <w:r w:rsidR="00DD1400">
        <w:t>dissolve</w:t>
      </w:r>
      <w:r w:rsidR="002411B3">
        <w:t xml:space="preserve"> </w:t>
      </w:r>
      <w:r w:rsidR="00C15081">
        <w:t>“</w:t>
      </w:r>
      <w:r w:rsidR="00E41E4B">
        <w:t>a</w:t>
      </w:r>
      <w:r w:rsidR="002411B3">
        <w:t xml:space="preserve"> </w:t>
      </w:r>
      <w:r w:rsidR="00E41E4B">
        <w:t>resistance</w:t>
      </w:r>
      <w:r w:rsidR="002411B3">
        <w:t xml:space="preserve"> </w:t>
      </w:r>
      <w:r w:rsidR="00E41E4B">
        <w:t>to</w:t>
      </w:r>
      <w:r w:rsidR="002411B3">
        <w:t xml:space="preserve"> </w:t>
      </w:r>
      <w:r w:rsidR="00E41E4B">
        <w:t>anthropomorphism,</w:t>
      </w:r>
      <w:r w:rsidR="00C15081">
        <w:t>”</w:t>
      </w:r>
      <w:r w:rsidR="002411B3">
        <w:t xml:space="preserve"> </w:t>
      </w:r>
      <w:r w:rsidR="00DD1400">
        <w:t>and</w:t>
      </w:r>
      <w:r w:rsidR="002411B3">
        <w:t xml:space="preserve"> </w:t>
      </w:r>
      <w:r w:rsidR="00DD1400">
        <w:t>often</w:t>
      </w:r>
      <w:r w:rsidR="002411B3">
        <w:t xml:space="preserve"> </w:t>
      </w:r>
      <w:r w:rsidR="00DD1400">
        <w:t>Wyschogrod</w:t>
      </w:r>
      <w:r w:rsidR="002411B3">
        <w:t xml:space="preserve"> </w:t>
      </w:r>
      <w:r w:rsidR="00DD1400">
        <w:t>leans</w:t>
      </w:r>
      <w:r w:rsidR="002411B3">
        <w:t xml:space="preserve"> </w:t>
      </w:r>
      <w:r w:rsidR="00DD1400">
        <w:t>heavy</w:t>
      </w:r>
      <w:r w:rsidR="002411B3">
        <w:t xml:space="preserve"> </w:t>
      </w:r>
      <w:r w:rsidR="00DD1400">
        <w:t>on</w:t>
      </w:r>
      <w:r w:rsidR="002411B3">
        <w:t xml:space="preserve"> </w:t>
      </w:r>
      <w:r w:rsidR="00DD1400">
        <w:t>the</w:t>
      </w:r>
      <w:r w:rsidR="002411B3">
        <w:t xml:space="preserve"> </w:t>
      </w:r>
      <w:r w:rsidR="00DD1400">
        <w:t>body</w:t>
      </w:r>
      <w:r w:rsidR="002411B3">
        <w:t xml:space="preserve"> </w:t>
      </w:r>
      <w:r w:rsidR="00DD1400">
        <w:t>in</w:t>
      </w:r>
      <w:r w:rsidR="002411B3">
        <w:t xml:space="preserve"> </w:t>
      </w:r>
      <w:r w:rsidR="00DD1400">
        <w:t>order</w:t>
      </w:r>
      <w:r w:rsidR="002411B3">
        <w:t xml:space="preserve"> </w:t>
      </w:r>
      <w:r w:rsidR="00DD1400">
        <w:t>to</w:t>
      </w:r>
      <w:r w:rsidR="002411B3">
        <w:t xml:space="preserve"> </w:t>
      </w:r>
      <w:r w:rsidR="00DD1400">
        <w:t>realign</w:t>
      </w:r>
      <w:r w:rsidR="002411B3">
        <w:t xml:space="preserve"> </w:t>
      </w:r>
      <w:r w:rsidR="00DD1400">
        <w:t>a</w:t>
      </w:r>
      <w:r w:rsidR="002411B3">
        <w:t xml:space="preserve"> </w:t>
      </w:r>
      <w:r w:rsidR="00DD1400">
        <w:t>perceived</w:t>
      </w:r>
      <w:r w:rsidR="002411B3">
        <w:t xml:space="preserve"> </w:t>
      </w:r>
      <w:r w:rsidR="00DD1400">
        <w:t>imbalance</w:t>
      </w:r>
      <w:r w:rsidR="002411B3">
        <w:t xml:space="preserve"> </w:t>
      </w:r>
      <w:r w:rsidR="00DD1400">
        <w:t>toward</w:t>
      </w:r>
      <w:r w:rsidR="002411B3">
        <w:t xml:space="preserve"> </w:t>
      </w:r>
      <w:r w:rsidR="00DD1400">
        <w:t>abstract</w:t>
      </w:r>
      <w:r w:rsidR="002411B3">
        <w:t xml:space="preserve"> </w:t>
      </w:r>
      <w:r w:rsidR="00DD1400">
        <w:t>reason.</w:t>
      </w:r>
      <w:r w:rsidR="002411B3">
        <w:t xml:space="preserve"> </w:t>
      </w:r>
      <w:r w:rsidR="00DD1400">
        <w:t>Here</w:t>
      </w:r>
      <w:r w:rsidR="002411B3">
        <w:t xml:space="preserve"> </w:t>
      </w:r>
      <w:r w:rsidR="007E3CDB">
        <w:t>again</w:t>
      </w:r>
      <w:r w:rsidR="002411B3">
        <w:t xml:space="preserve"> </w:t>
      </w:r>
      <w:r w:rsidR="00DD1400">
        <w:t>Wyschogrod</w:t>
      </w:r>
      <w:r w:rsidR="002411B3">
        <w:t xml:space="preserve"> </w:t>
      </w:r>
      <w:r w:rsidR="00DD1400">
        <w:t>reasserts</w:t>
      </w:r>
      <w:r w:rsidR="002411B3">
        <w:t xml:space="preserve"> </w:t>
      </w:r>
      <w:r w:rsidR="00DD1400">
        <w:t>another</w:t>
      </w:r>
      <w:r w:rsidR="002411B3">
        <w:t xml:space="preserve"> </w:t>
      </w:r>
      <w:r w:rsidR="00DD1400">
        <w:t>long-standing</w:t>
      </w:r>
      <w:r w:rsidR="002411B3">
        <w:t xml:space="preserve"> </w:t>
      </w:r>
      <w:r w:rsidR="00DD1400">
        <w:t>dichotomy:</w:t>
      </w:r>
      <w:r w:rsidR="002411B3">
        <w:t xml:space="preserve"> </w:t>
      </w:r>
      <w:r w:rsidR="00DD1400">
        <w:t>the</w:t>
      </w:r>
      <w:r w:rsidR="002411B3">
        <w:t xml:space="preserve"> </w:t>
      </w:r>
      <w:r w:rsidR="00DD1400">
        <w:t>distinction</w:t>
      </w:r>
      <w:r w:rsidR="002411B3">
        <w:t xml:space="preserve"> </w:t>
      </w:r>
      <w:r w:rsidR="00DD1400">
        <w:t>between</w:t>
      </w:r>
      <w:r w:rsidR="002411B3">
        <w:t xml:space="preserve"> </w:t>
      </w:r>
      <w:r w:rsidR="00DD1400">
        <w:t>Greek</w:t>
      </w:r>
      <w:r w:rsidR="002411B3">
        <w:t xml:space="preserve"> </w:t>
      </w:r>
      <w:r w:rsidR="00DD1400">
        <w:t>philosophy</w:t>
      </w:r>
      <w:r w:rsidR="002411B3">
        <w:t xml:space="preserve"> </w:t>
      </w:r>
      <w:r w:rsidR="00DD1400">
        <w:t>and</w:t>
      </w:r>
      <w:r w:rsidR="002411B3">
        <w:t xml:space="preserve"> </w:t>
      </w:r>
      <w:r w:rsidR="00DD1400">
        <w:t>Jewish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DD1400">
        <w:t>religion.</w:t>
      </w:r>
      <w:r w:rsidR="002411B3">
        <w:t xml:space="preserve"> </w:t>
      </w:r>
      <w:r w:rsidR="00DD1400">
        <w:t>The</w:t>
      </w:r>
      <w:r w:rsidR="002411B3">
        <w:t xml:space="preserve"> </w:t>
      </w:r>
      <w:r w:rsidR="00DD1400">
        <w:t>Greeks</w:t>
      </w:r>
      <w:r w:rsidR="002411B3">
        <w:t xml:space="preserve"> </w:t>
      </w:r>
      <w:r w:rsidR="00DD1400">
        <w:t>could</w:t>
      </w:r>
      <w:r w:rsidR="002411B3">
        <w:t xml:space="preserve"> </w:t>
      </w:r>
      <w:r w:rsidR="00DD1400">
        <w:t>easily</w:t>
      </w:r>
      <w:r w:rsidR="002411B3">
        <w:t xml:space="preserve"> </w:t>
      </w:r>
      <w:r w:rsidR="00DD1400">
        <w:t>define</w:t>
      </w:r>
      <w:r w:rsidR="002411B3">
        <w:t xml:space="preserve"> </w:t>
      </w:r>
      <w:r w:rsidR="00C15081">
        <w:t>“</w:t>
      </w:r>
      <w:r w:rsidR="00DD1400">
        <w:t>man</w:t>
      </w:r>
      <w:r w:rsidR="002411B3">
        <w:t xml:space="preserve"> </w:t>
      </w:r>
      <w:r w:rsidR="00DD1400">
        <w:t>without</w:t>
      </w:r>
      <w:r w:rsidR="002411B3">
        <w:t xml:space="preserve"> </w:t>
      </w:r>
      <w:r w:rsidR="00DD1400">
        <w:t>reference</w:t>
      </w:r>
      <w:r w:rsidR="002411B3">
        <w:t xml:space="preserve"> </w:t>
      </w:r>
      <w:r w:rsidR="00DD1400">
        <w:t>to</w:t>
      </w:r>
      <w:r w:rsidR="002411B3">
        <w:t xml:space="preserve"> </w:t>
      </w:r>
      <w:r w:rsidR="00DD1400">
        <w:t>his</w:t>
      </w:r>
      <w:r w:rsidR="002411B3">
        <w:t xml:space="preserve"> </w:t>
      </w:r>
      <w:r w:rsidR="00DD1400">
        <w:t>body,</w:t>
      </w:r>
      <w:r w:rsidR="00C15081">
        <w:t>”</w:t>
      </w:r>
      <w:r w:rsidR="002411B3">
        <w:t xml:space="preserve"> </w:t>
      </w:r>
      <w:r w:rsidR="00DD1400">
        <w:t>but</w:t>
      </w:r>
      <w:r w:rsidR="002411B3">
        <w:t xml:space="preserve"> </w:t>
      </w:r>
      <w:r w:rsidR="00DD1400">
        <w:t>not</w:t>
      </w:r>
      <w:r w:rsidR="002411B3">
        <w:t xml:space="preserve"> </w:t>
      </w:r>
      <w:r w:rsidR="00DD1400">
        <w:t>so</w:t>
      </w:r>
      <w:r w:rsidR="002411B3">
        <w:t xml:space="preserve"> </w:t>
      </w:r>
      <w:r w:rsidR="00DD1400">
        <w:t>the</w:t>
      </w:r>
      <w:r w:rsidR="002411B3">
        <w:t xml:space="preserve"> </w:t>
      </w:r>
      <w:r w:rsidR="00DD1400">
        <w:t>Bible.</w:t>
      </w:r>
      <w:r w:rsidR="002411B3">
        <w:t xml:space="preserve"> </w:t>
      </w:r>
      <w:r w:rsidR="00EB2DD0">
        <w:t>Wyschogrod</w:t>
      </w:r>
      <w:r w:rsidR="00C15081">
        <w:t>’</w:t>
      </w:r>
      <w:r w:rsidR="00EB2DD0">
        <w:t>s</w:t>
      </w:r>
      <w:r w:rsidR="002411B3">
        <w:t xml:space="preserve"> </w:t>
      </w:r>
      <w:r w:rsidR="0067387F">
        <w:t>appeal</w:t>
      </w:r>
      <w:r w:rsidR="002411B3">
        <w:t xml:space="preserve"> </w:t>
      </w:r>
      <w:r w:rsidR="0067387F">
        <w:t>to</w:t>
      </w:r>
      <w:r w:rsidR="002411B3">
        <w:t xml:space="preserve"> </w:t>
      </w:r>
      <w:r w:rsidR="00C15081">
        <w:t>“</w:t>
      </w:r>
      <w:r w:rsidR="0067387F">
        <w:t>the</w:t>
      </w:r>
      <w:r w:rsidR="002411B3">
        <w:t xml:space="preserve"> </w:t>
      </w:r>
      <w:r w:rsidR="0067387F">
        <w:t>physical</w:t>
      </w:r>
      <w:r w:rsidR="002411B3">
        <w:t xml:space="preserve"> </w:t>
      </w:r>
      <w:r w:rsidR="0067387F">
        <w:t>uniqueness</w:t>
      </w:r>
      <w:r w:rsidR="002411B3">
        <w:t xml:space="preserve"> </w:t>
      </w:r>
      <w:r w:rsidR="0067387F">
        <w:t>of</w:t>
      </w:r>
      <w:r w:rsidR="002411B3">
        <w:t xml:space="preserve"> </w:t>
      </w:r>
      <w:r w:rsidR="0067387F">
        <w:t>man</w:t>
      </w:r>
      <w:r w:rsidR="00C15081">
        <w:t>”</w:t>
      </w:r>
      <w:r w:rsidR="002411B3">
        <w:t xml:space="preserve"> </w:t>
      </w:r>
      <w:r w:rsidR="0067387F">
        <w:t>is</w:t>
      </w:r>
      <w:r w:rsidR="002411B3">
        <w:t xml:space="preserve"> </w:t>
      </w:r>
      <w:r w:rsidR="00EB2DD0">
        <w:t>meant</w:t>
      </w:r>
      <w:r w:rsidR="002411B3">
        <w:t xml:space="preserve"> </w:t>
      </w:r>
      <w:r w:rsidR="0067387F">
        <w:t>to</w:t>
      </w:r>
      <w:r w:rsidR="002411B3">
        <w:t xml:space="preserve"> </w:t>
      </w:r>
      <w:r w:rsidR="0067387F">
        <w:t>curtail</w:t>
      </w:r>
      <w:r w:rsidR="002411B3">
        <w:t xml:space="preserve"> </w:t>
      </w:r>
      <w:r w:rsidR="0067387F">
        <w:t>this</w:t>
      </w:r>
      <w:r w:rsidR="002411B3">
        <w:t xml:space="preserve"> </w:t>
      </w:r>
      <w:r w:rsidR="0067387F">
        <w:t>Greek</w:t>
      </w:r>
      <w:r w:rsidR="002411B3">
        <w:t xml:space="preserve"> </w:t>
      </w:r>
      <w:r w:rsidR="0067387F">
        <w:t>bias.</w:t>
      </w:r>
      <w:r w:rsidR="002411B3">
        <w:t xml:space="preserve"> </w:t>
      </w:r>
      <w:r w:rsidR="00EB2DD0">
        <w:t>Yet</w:t>
      </w:r>
      <w:r w:rsidR="002411B3">
        <w:t xml:space="preserve"> </w:t>
      </w:r>
      <w:r w:rsidR="00EB2DD0">
        <w:t>a</w:t>
      </w:r>
      <w:r w:rsidR="002411B3">
        <w:t xml:space="preserve"> </w:t>
      </w:r>
      <w:r w:rsidR="00EB2DD0">
        <w:t>dark</w:t>
      </w:r>
      <w:r w:rsidR="002411B3">
        <w:t xml:space="preserve"> </w:t>
      </w:r>
      <w:r w:rsidR="00C15081">
        <w:t>“</w:t>
      </w:r>
      <w:r w:rsidR="00EB2DD0">
        <w:t>creatureliness</w:t>
      </w:r>
      <w:r w:rsidR="007E3CDB">
        <w:t>,</w:t>
      </w:r>
      <w:r w:rsidR="00C15081">
        <w:t>”</w:t>
      </w:r>
      <w:r w:rsidR="002411B3">
        <w:t xml:space="preserve"> </w:t>
      </w:r>
      <w:r w:rsidR="007E3CDB">
        <w:t>one</w:t>
      </w:r>
      <w:r w:rsidR="002411B3">
        <w:t xml:space="preserve"> </w:t>
      </w:r>
      <w:r w:rsidR="007E3CDB">
        <w:t>without</w:t>
      </w:r>
      <w:r w:rsidR="002411B3">
        <w:t xml:space="preserve"> </w:t>
      </w:r>
      <w:r w:rsidR="007E3CDB">
        <w:t>reflective</w:t>
      </w:r>
      <w:r w:rsidR="002411B3">
        <w:t xml:space="preserve"> </w:t>
      </w:r>
      <w:r w:rsidR="007E3CDB">
        <w:t>capacities,</w:t>
      </w:r>
      <w:r w:rsidR="002411B3">
        <w:t xml:space="preserve"> </w:t>
      </w:r>
      <w:r w:rsidR="00EB2DD0">
        <w:t>would</w:t>
      </w:r>
      <w:r w:rsidR="002411B3">
        <w:t xml:space="preserve"> </w:t>
      </w:r>
      <w:r w:rsidR="003E68B3">
        <w:t>fail</w:t>
      </w:r>
      <w:r w:rsidR="002411B3">
        <w:t xml:space="preserve"> </w:t>
      </w:r>
      <w:r w:rsidR="003E68B3">
        <w:t>as</w:t>
      </w:r>
      <w:r w:rsidR="002411B3">
        <w:t xml:space="preserve"> </w:t>
      </w:r>
      <w:r w:rsidR="003E68B3">
        <w:t>an</w:t>
      </w:r>
      <w:r w:rsidR="002411B3">
        <w:t xml:space="preserve"> </w:t>
      </w:r>
      <w:r w:rsidR="00EB2DD0">
        <w:t>aut</w:t>
      </w:r>
      <w:r w:rsidR="003E68B3">
        <w:t>hentic</w:t>
      </w:r>
      <w:r w:rsidR="002411B3">
        <w:t xml:space="preserve"> </w:t>
      </w:r>
      <w:r w:rsidR="003E68B3">
        <w:t>human</w:t>
      </w:r>
      <w:r w:rsidR="002411B3">
        <w:t xml:space="preserve"> </w:t>
      </w:r>
      <w:r w:rsidR="003E68B3">
        <w:t>life,</w:t>
      </w:r>
      <w:r w:rsidR="002411B3">
        <w:t xml:space="preserve"> </w:t>
      </w:r>
      <w:r w:rsidR="003E68B3">
        <w:t>for</w:t>
      </w:r>
      <w:r w:rsidR="002411B3">
        <w:t xml:space="preserve"> </w:t>
      </w:r>
      <w:r w:rsidR="003E68B3">
        <w:t>it</w:t>
      </w:r>
      <w:r w:rsidR="002411B3">
        <w:t xml:space="preserve"> </w:t>
      </w:r>
      <w:r w:rsidR="003E68B3">
        <w:t>could</w:t>
      </w:r>
      <w:r w:rsidR="002411B3">
        <w:t xml:space="preserve"> </w:t>
      </w:r>
      <w:r w:rsidR="003E68B3">
        <w:t>not</w:t>
      </w:r>
      <w:r w:rsidR="002411B3">
        <w:t xml:space="preserve"> </w:t>
      </w:r>
      <w:r w:rsidR="003E68B3">
        <w:t>stretch</w:t>
      </w:r>
      <w:r w:rsidR="002411B3">
        <w:t xml:space="preserve"> </w:t>
      </w:r>
      <w:r w:rsidR="003E68B3">
        <w:t>forward</w:t>
      </w:r>
      <w:r w:rsidR="002411B3">
        <w:t xml:space="preserve"> </w:t>
      </w:r>
      <w:r w:rsidR="003E68B3">
        <w:t>toward</w:t>
      </w:r>
      <w:r w:rsidR="002411B3">
        <w:t xml:space="preserve"> </w:t>
      </w:r>
      <w:r w:rsidR="003E68B3">
        <w:t>an</w:t>
      </w:r>
      <w:r w:rsidR="002411B3">
        <w:t xml:space="preserve"> </w:t>
      </w:r>
      <w:r w:rsidR="003E68B3">
        <w:t>enlightened</w:t>
      </w:r>
      <w:r w:rsidR="002411B3">
        <w:t xml:space="preserve"> </w:t>
      </w:r>
      <w:r w:rsidR="003E68B3">
        <w:t>future.</w:t>
      </w:r>
      <w:r w:rsidR="002411B3">
        <w:t xml:space="preserve"> </w:t>
      </w:r>
      <w:r w:rsidR="003E68B3">
        <w:t>Embodiment</w:t>
      </w:r>
      <w:r w:rsidR="002411B3">
        <w:t xml:space="preserve"> </w:t>
      </w:r>
      <w:r w:rsidR="003E68B3">
        <w:t>without</w:t>
      </w:r>
      <w:r w:rsidR="002411B3">
        <w:t xml:space="preserve"> </w:t>
      </w:r>
      <w:r w:rsidR="003E68B3">
        <w:t>intelligence</w:t>
      </w:r>
      <w:r w:rsidR="002411B3">
        <w:t xml:space="preserve"> </w:t>
      </w:r>
      <w:r w:rsidR="003E68B3">
        <w:t>would</w:t>
      </w:r>
      <w:r w:rsidR="002411B3">
        <w:t xml:space="preserve"> </w:t>
      </w:r>
      <w:r w:rsidR="003E68B3">
        <w:t>be</w:t>
      </w:r>
      <w:r w:rsidR="002411B3">
        <w:t xml:space="preserve"> </w:t>
      </w:r>
      <w:r w:rsidR="003E68B3">
        <w:t>a</w:t>
      </w:r>
      <w:r w:rsidR="002411B3">
        <w:t xml:space="preserve"> </w:t>
      </w:r>
      <w:r w:rsidR="003E68B3">
        <w:t>tragic</w:t>
      </w:r>
      <w:r w:rsidR="002411B3">
        <w:t xml:space="preserve"> </w:t>
      </w:r>
      <w:r w:rsidR="003E68B3">
        <w:t>darkness</w:t>
      </w:r>
      <w:r w:rsidR="002411B3">
        <w:t xml:space="preserve"> </w:t>
      </w:r>
      <w:r w:rsidR="003E68B3">
        <w:t>resembling</w:t>
      </w:r>
      <w:r w:rsidR="002411B3">
        <w:t xml:space="preserve"> </w:t>
      </w:r>
      <w:r w:rsidR="003E68B3">
        <w:t>non-human</w:t>
      </w:r>
      <w:r w:rsidR="002411B3">
        <w:t xml:space="preserve"> </w:t>
      </w:r>
      <w:r w:rsidR="003E68B3">
        <w:t>animals.</w:t>
      </w:r>
      <w:r w:rsidR="002411B3">
        <w:t xml:space="preserve"> </w:t>
      </w:r>
      <w:r w:rsidR="007E3CDB">
        <w:t>Yet</w:t>
      </w:r>
      <w:r w:rsidR="002411B3">
        <w:t xml:space="preserve"> </w:t>
      </w:r>
      <w:r w:rsidR="003E68B3">
        <w:t>Greek</w:t>
      </w:r>
      <w:r w:rsidR="002411B3">
        <w:t xml:space="preserve"> </w:t>
      </w:r>
      <w:r w:rsidR="003E68B3">
        <w:t>notions</w:t>
      </w:r>
      <w:r w:rsidR="002411B3">
        <w:t xml:space="preserve"> </w:t>
      </w:r>
      <w:r w:rsidR="003E68B3">
        <w:t>of</w:t>
      </w:r>
      <w:r w:rsidR="002411B3">
        <w:t xml:space="preserve"> </w:t>
      </w:r>
      <w:r w:rsidR="003E68B3">
        <w:t>reason,</w:t>
      </w:r>
      <w:r w:rsidR="002411B3">
        <w:t xml:space="preserve"> </w:t>
      </w:r>
      <w:r w:rsidR="008E09D3">
        <w:t>so</w:t>
      </w:r>
      <w:r w:rsidR="002411B3">
        <w:t xml:space="preserve"> </w:t>
      </w:r>
      <w:r w:rsidR="008E09D3">
        <w:t>argues</w:t>
      </w:r>
      <w:r w:rsidR="002411B3">
        <w:t xml:space="preserve"> </w:t>
      </w:r>
      <w:r w:rsidR="008E09D3">
        <w:t>Wyschogrod</w:t>
      </w:r>
      <w:r w:rsidR="003E68B3">
        <w:t>,</w:t>
      </w:r>
      <w:r w:rsidR="002411B3">
        <w:t xml:space="preserve"> </w:t>
      </w:r>
      <w:r w:rsidR="003E68B3">
        <w:t>are</w:t>
      </w:r>
      <w:r w:rsidR="002411B3">
        <w:t xml:space="preserve"> </w:t>
      </w:r>
      <w:r w:rsidR="003E68B3">
        <w:t>too</w:t>
      </w:r>
      <w:r w:rsidR="002411B3">
        <w:t xml:space="preserve"> </w:t>
      </w:r>
      <w:r w:rsidR="003E68B3">
        <w:t>abstract</w:t>
      </w:r>
      <w:r w:rsidR="002411B3">
        <w:t xml:space="preserve"> </w:t>
      </w:r>
      <w:r w:rsidR="003E68B3">
        <w:t>for</w:t>
      </w:r>
      <w:r w:rsidR="002411B3">
        <w:t xml:space="preserve"> </w:t>
      </w:r>
      <w:r w:rsidR="003E68B3">
        <w:t>embodied</w:t>
      </w:r>
      <w:r w:rsidR="002411B3">
        <w:t xml:space="preserve"> </w:t>
      </w:r>
      <w:r w:rsidR="003E68B3">
        <w:t>persons,</w:t>
      </w:r>
      <w:r w:rsidR="002411B3">
        <w:t xml:space="preserve"> </w:t>
      </w:r>
      <w:r w:rsidR="003E68B3">
        <w:t>for</w:t>
      </w:r>
      <w:r w:rsidR="002411B3">
        <w:t xml:space="preserve"> </w:t>
      </w:r>
      <w:r w:rsidR="008E09D3">
        <w:t>they</w:t>
      </w:r>
      <w:r w:rsidR="002411B3">
        <w:t xml:space="preserve"> </w:t>
      </w:r>
      <w:r w:rsidR="008E09D3">
        <w:t>seek</w:t>
      </w:r>
      <w:r w:rsidR="002411B3">
        <w:t xml:space="preserve"> </w:t>
      </w:r>
      <w:r w:rsidR="003E68B3">
        <w:t>only</w:t>
      </w:r>
      <w:r w:rsidR="002411B3">
        <w:t xml:space="preserve"> </w:t>
      </w:r>
      <w:r w:rsidR="00C15081">
        <w:t>“</w:t>
      </w:r>
      <w:r w:rsidR="003E68B3">
        <w:t>philosophical</w:t>
      </w:r>
      <w:r w:rsidR="002411B3">
        <w:t xml:space="preserve"> </w:t>
      </w:r>
      <w:r w:rsidR="003E68B3">
        <w:t>theory</w:t>
      </w:r>
      <w:r w:rsidR="00C15081">
        <w:t>”</w:t>
      </w:r>
      <w:r w:rsidR="002411B3">
        <w:t xml:space="preserve"> </w:t>
      </w:r>
      <w:r w:rsidR="003E68B3">
        <w:t>and</w:t>
      </w:r>
      <w:r w:rsidR="002411B3">
        <w:t xml:space="preserve"> </w:t>
      </w:r>
      <w:r w:rsidR="00C15081">
        <w:t>“</w:t>
      </w:r>
      <w:r w:rsidR="003E68B3">
        <w:t>the</w:t>
      </w:r>
      <w:r w:rsidR="002411B3">
        <w:t xml:space="preserve"> </w:t>
      </w:r>
      <w:r w:rsidR="003E68B3">
        <w:t>rationality</w:t>
      </w:r>
      <w:r w:rsidR="002411B3">
        <w:t xml:space="preserve"> </w:t>
      </w:r>
      <w:r w:rsidR="003E68B3">
        <w:t>of</w:t>
      </w:r>
      <w:r w:rsidR="002411B3">
        <w:t xml:space="preserve"> </w:t>
      </w:r>
      <w:r w:rsidR="003E68B3">
        <w:t>the</w:t>
      </w:r>
      <w:r w:rsidR="002411B3">
        <w:t xml:space="preserve"> </w:t>
      </w:r>
      <w:r w:rsidR="003E68B3">
        <w:t>universe.</w:t>
      </w:r>
      <w:r w:rsidR="00C15081">
        <w:t>”</w:t>
      </w:r>
      <w:r w:rsidR="002411B3">
        <w:t xml:space="preserve"> </w:t>
      </w:r>
      <w:r w:rsidR="003E68B3">
        <w:t>Wyschogrod</w:t>
      </w:r>
      <w:r w:rsidR="002411B3">
        <w:t xml:space="preserve"> </w:t>
      </w:r>
      <w:r w:rsidR="008E09D3">
        <w:t>desires</w:t>
      </w:r>
      <w:r w:rsidR="002411B3">
        <w:t xml:space="preserve"> </w:t>
      </w:r>
      <w:r w:rsidR="008E09D3">
        <w:t>a</w:t>
      </w:r>
      <w:r w:rsidR="002411B3">
        <w:t xml:space="preserve"> </w:t>
      </w:r>
      <w:r w:rsidR="008E09D3">
        <w:t>more</w:t>
      </w:r>
      <w:r w:rsidR="002411B3">
        <w:t xml:space="preserve"> </w:t>
      </w:r>
      <w:r w:rsidR="008E09D3">
        <w:lastRenderedPageBreak/>
        <w:t>balanced</w:t>
      </w:r>
      <w:r w:rsidR="002411B3">
        <w:t xml:space="preserve"> </w:t>
      </w:r>
      <w:r w:rsidR="008E09D3">
        <w:t>account</w:t>
      </w:r>
      <w:r w:rsidR="002411B3">
        <w:t xml:space="preserve"> </w:t>
      </w:r>
      <w:r w:rsidR="008E09D3">
        <w:t>of</w:t>
      </w:r>
      <w:r w:rsidR="002411B3">
        <w:t xml:space="preserve"> </w:t>
      </w:r>
      <w:r w:rsidR="008E09D3">
        <w:t>enlightened</w:t>
      </w:r>
      <w:r w:rsidR="002411B3">
        <w:t xml:space="preserve"> </w:t>
      </w:r>
      <w:r w:rsidR="008E09D3">
        <w:t>reason</w:t>
      </w:r>
      <w:r w:rsidR="002411B3">
        <w:t xml:space="preserve"> </w:t>
      </w:r>
      <w:r w:rsidR="008E09D3">
        <w:t>and</w:t>
      </w:r>
      <w:r w:rsidR="002411B3">
        <w:t xml:space="preserve"> </w:t>
      </w:r>
      <w:r w:rsidR="008E09D3">
        <w:t>embodied</w:t>
      </w:r>
      <w:r w:rsidR="002411B3">
        <w:t xml:space="preserve"> </w:t>
      </w:r>
      <w:r w:rsidR="008E09D3">
        <w:t>image,</w:t>
      </w:r>
      <w:r w:rsidR="002411B3">
        <w:t xml:space="preserve"> </w:t>
      </w:r>
      <w:r w:rsidR="008E09D3">
        <w:t>and</w:t>
      </w:r>
      <w:r w:rsidR="002411B3">
        <w:t xml:space="preserve"> </w:t>
      </w:r>
      <w:r w:rsidR="008E09D3">
        <w:t>he</w:t>
      </w:r>
      <w:r w:rsidR="002411B3">
        <w:t xml:space="preserve"> </w:t>
      </w:r>
      <w:r w:rsidR="008E09D3">
        <w:t>discovers</w:t>
      </w:r>
      <w:r w:rsidR="002411B3">
        <w:t xml:space="preserve"> </w:t>
      </w:r>
      <w:r w:rsidR="008E09D3">
        <w:t>it</w:t>
      </w:r>
      <w:r w:rsidR="002411B3">
        <w:t xml:space="preserve"> </w:t>
      </w:r>
      <w:r w:rsidR="008E09D3">
        <w:t>in</w:t>
      </w:r>
      <w:r w:rsidR="002411B3">
        <w:t xml:space="preserve"> </w:t>
      </w:r>
      <w:r w:rsidR="008E09D3">
        <w:t>a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3E68B3">
        <w:t>reason</w:t>
      </w:r>
      <w:r w:rsidR="002411B3">
        <w:t xml:space="preserve"> </w:t>
      </w:r>
      <w:r w:rsidR="003E68B3">
        <w:t>as</w:t>
      </w:r>
      <w:r w:rsidR="002411B3">
        <w:t xml:space="preserve"> </w:t>
      </w:r>
      <w:r w:rsidR="003E68B3">
        <w:t>radiating</w:t>
      </w:r>
      <w:r w:rsidR="002411B3">
        <w:t xml:space="preserve"> </w:t>
      </w:r>
      <w:r w:rsidR="003E68B3">
        <w:t>intelligence</w:t>
      </w:r>
      <w:r w:rsidR="008E09D3">
        <w:t>:</w:t>
      </w:r>
      <w:r w:rsidR="002411B3">
        <w:t xml:space="preserve"> </w:t>
      </w:r>
      <w:r w:rsidR="003E68B3">
        <w:t>a</w:t>
      </w:r>
      <w:r w:rsidR="002411B3">
        <w:t xml:space="preserve"> </w:t>
      </w:r>
      <w:r w:rsidR="003E68B3">
        <w:t>form</w:t>
      </w:r>
      <w:r w:rsidR="002411B3">
        <w:t xml:space="preserve"> </w:t>
      </w:r>
      <w:r w:rsidR="003E68B3">
        <w:t>of</w:t>
      </w:r>
      <w:r w:rsidR="002411B3">
        <w:t xml:space="preserve"> </w:t>
      </w:r>
      <w:r w:rsidR="00C15081">
        <w:t>“</w:t>
      </w:r>
      <w:r w:rsidR="003E68B3">
        <w:t>working</w:t>
      </w:r>
      <w:r w:rsidR="002411B3">
        <w:t xml:space="preserve"> </w:t>
      </w:r>
      <w:r w:rsidR="003E68B3">
        <w:t>endowment</w:t>
      </w:r>
      <w:r w:rsidR="002411B3">
        <w:t xml:space="preserve"> </w:t>
      </w:r>
      <w:r w:rsidR="003E68B3">
        <w:t>rather</w:t>
      </w:r>
      <w:r w:rsidR="002411B3">
        <w:t xml:space="preserve"> </w:t>
      </w:r>
      <w:r w:rsidR="003E68B3">
        <w:t>than</w:t>
      </w:r>
      <w:r w:rsidR="002411B3">
        <w:t xml:space="preserve"> </w:t>
      </w:r>
      <w:r w:rsidR="003E68B3">
        <w:t>a</w:t>
      </w:r>
      <w:r w:rsidR="002411B3">
        <w:t xml:space="preserve"> </w:t>
      </w:r>
      <w:r w:rsidR="003E68B3">
        <w:t>theory</w:t>
      </w:r>
      <w:r w:rsidR="00C15081">
        <w:t>”</w:t>
      </w:r>
      <w:r w:rsidR="002411B3">
        <w:t xml:space="preserve"> </w:t>
      </w:r>
      <w:r w:rsidR="003E68B3">
        <w:t>that</w:t>
      </w:r>
      <w:r w:rsidR="002411B3">
        <w:t xml:space="preserve"> </w:t>
      </w:r>
      <w:r w:rsidR="003E68B3">
        <w:t>remains</w:t>
      </w:r>
      <w:r w:rsidR="002411B3">
        <w:t xml:space="preserve"> </w:t>
      </w:r>
      <w:r w:rsidR="00C15081">
        <w:t>“</w:t>
      </w:r>
      <w:r w:rsidR="003E68B3">
        <w:t>a</w:t>
      </w:r>
      <w:r w:rsidR="002411B3">
        <w:t xml:space="preserve"> </w:t>
      </w:r>
      <w:r w:rsidR="003E68B3">
        <w:t>quality</w:t>
      </w:r>
      <w:r w:rsidR="002411B3">
        <w:t xml:space="preserve"> </w:t>
      </w:r>
      <w:r w:rsidR="003E68B3">
        <w:t>of</w:t>
      </w:r>
      <w:r w:rsidR="002411B3">
        <w:t xml:space="preserve"> </w:t>
      </w:r>
      <w:r w:rsidR="003E68B3">
        <w:t>brightness.</w:t>
      </w:r>
      <w:r w:rsidR="00C15081">
        <w:t>”</w:t>
      </w:r>
      <w:r w:rsidR="003E68B3">
        <w:rPr>
          <w:rStyle w:val="EndnoteReference"/>
        </w:rPr>
        <w:endnoteReference w:id="22"/>
      </w:r>
      <w:r w:rsidR="002411B3">
        <w:t xml:space="preserve"> </w:t>
      </w:r>
      <w:r w:rsidR="006B7AA2">
        <w:t>This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6B7AA2">
        <w:t>intelligence,</w:t>
      </w:r>
      <w:r w:rsidR="002411B3">
        <w:t xml:space="preserve"> </w:t>
      </w:r>
      <w:r w:rsidR="006B7AA2">
        <w:t>in</w:t>
      </w:r>
      <w:r w:rsidR="002411B3">
        <w:t xml:space="preserve"> </w:t>
      </w:r>
      <w:r w:rsidR="006B7AA2">
        <w:t>contrast</w:t>
      </w:r>
      <w:r w:rsidR="002411B3">
        <w:t xml:space="preserve"> </w:t>
      </w:r>
      <w:r w:rsidR="006B7AA2">
        <w:t>to</w:t>
      </w:r>
      <w:r w:rsidR="002411B3">
        <w:t xml:space="preserve"> </w:t>
      </w:r>
      <w:r w:rsidR="006B7AA2">
        <w:t>Greek</w:t>
      </w:r>
      <w:r w:rsidR="002411B3">
        <w:t xml:space="preserve"> </w:t>
      </w:r>
      <w:r w:rsidR="006B7AA2">
        <w:t>reason,</w:t>
      </w:r>
      <w:r w:rsidR="002411B3">
        <w:t xml:space="preserve"> </w:t>
      </w:r>
      <w:r w:rsidR="006B7AA2">
        <w:t>adequately</w:t>
      </w:r>
      <w:r w:rsidR="002411B3">
        <w:t xml:space="preserve"> </w:t>
      </w:r>
      <w:r w:rsidR="006B7AA2">
        <w:t>responds</w:t>
      </w:r>
      <w:r w:rsidR="002411B3">
        <w:t xml:space="preserve"> </w:t>
      </w:r>
      <w:r w:rsidR="00C15081">
        <w:t>“</w:t>
      </w:r>
      <w:r w:rsidR="006B7AA2">
        <w:t>to</w:t>
      </w:r>
      <w:r w:rsidR="002411B3">
        <w:t xml:space="preserve"> </w:t>
      </w:r>
      <w:r w:rsidR="006B7AA2">
        <w:t>the</w:t>
      </w:r>
      <w:r w:rsidR="002411B3">
        <w:t xml:space="preserve"> </w:t>
      </w:r>
      <w:r w:rsidR="006B7AA2">
        <w:t>inherent</w:t>
      </w:r>
      <w:r w:rsidR="002411B3">
        <w:t xml:space="preserve"> </w:t>
      </w:r>
      <w:r w:rsidR="006B7AA2">
        <w:t>ambiguity</w:t>
      </w:r>
      <w:r w:rsidR="002411B3">
        <w:t xml:space="preserve"> </w:t>
      </w:r>
      <w:r w:rsidR="006B7AA2">
        <w:t>of</w:t>
      </w:r>
      <w:r w:rsidR="002411B3">
        <w:t xml:space="preserve"> </w:t>
      </w:r>
      <w:r w:rsidR="006B7AA2">
        <w:t>the</w:t>
      </w:r>
      <w:r w:rsidR="002411B3">
        <w:t xml:space="preserve"> </w:t>
      </w:r>
      <w:r w:rsidR="006B7AA2">
        <w:t>human</w:t>
      </w:r>
      <w:r w:rsidR="002411B3">
        <w:t xml:space="preserve"> </w:t>
      </w:r>
      <w:r w:rsidR="006B7AA2">
        <w:t>situation,</w:t>
      </w:r>
      <w:r w:rsidR="00C15081">
        <w:t>”</w:t>
      </w:r>
      <w:r w:rsidR="002411B3">
        <w:t xml:space="preserve"> </w:t>
      </w:r>
      <w:r w:rsidR="006B7AA2">
        <w:t>and</w:t>
      </w:r>
      <w:r w:rsidR="002411B3">
        <w:t xml:space="preserve"> </w:t>
      </w:r>
      <w:r w:rsidR="00C15081">
        <w:t>“</w:t>
      </w:r>
      <w:r w:rsidR="006B7AA2">
        <w:t>is</w:t>
      </w:r>
      <w:r w:rsidR="002411B3">
        <w:t xml:space="preserve"> </w:t>
      </w:r>
      <w:r w:rsidR="006B7AA2">
        <w:t>so</w:t>
      </w:r>
      <w:r w:rsidR="002411B3">
        <w:t xml:space="preserve"> </w:t>
      </w:r>
      <w:r w:rsidR="006B7AA2">
        <w:t>deeply</w:t>
      </w:r>
      <w:r w:rsidR="002411B3">
        <w:t xml:space="preserve"> </w:t>
      </w:r>
      <w:r w:rsidR="006B7AA2">
        <w:t>rooted</w:t>
      </w:r>
      <w:r w:rsidR="002411B3">
        <w:t xml:space="preserve"> </w:t>
      </w:r>
      <w:r w:rsidR="006B7AA2">
        <w:t>in</w:t>
      </w:r>
      <w:r w:rsidR="002411B3">
        <w:t xml:space="preserve"> </w:t>
      </w:r>
      <w:r w:rsidR="006B7AA2">
        <w:t>human</w:t>
      </w:r>
      <w:r w:rsidR="002411B3">
        <w:t xml:space="preserve"> </w:t>
      </w:r>
      <w:r w:rsidR="006B7AA2">
        <w:t>existence</w:t>
      </w:r>
      <w:r w:rsidR="002411B3">
        <w:t xml:space="preserve"> </w:t>
      </w:r>
      <w:r w:rsidR="006B7AA2">
        <w:t>and</w:t>
      </w:r>
      <w:r w:rsidR="002411B3">
        <w:t xml:space="preserve"> </w:t>
      </w:r>
      <w:r w:rsidR="006B7AA2">
        <w:t>its</w:t>
      </w:r>
      <w:r w:rsidR="002411B3">
        <w:t xml:space="preserve"> </w:t>
      </w:r>
      <w:r w:rsidR="006B7AA2">
        <w:t>limitations.</w:t>
      </w:r>
      <w:r w:rsidR="00C15081">
        <w:t>”</w:t>
      </w:r>
      <w:r w:rsidR="006B7AA2">
        <w:rPr>
          <w:rStyle w:val="EndnoteReference"/>
        </w:rPr>
        <w:endnoteReference w:id="23"/>
      </w:r>
      <w:r w:rsidR="002411B3">
        <w:t xml:space="preserve"> </w:t>
      </w:r>
      <w:r w:rsidR="00F24632">
        <w:t>Similar</w:t>
      </w:r>
      <w:r w:rsidR="002411B3">
        <w:t xml:space="preserve"> </w:t>
      </w:r>
      <w:r w:rsidR="00F24632">
        <w:t>to</w:t>
      </w:r>
      <w:r w:rsidR="002411B3">
        <w:t xml:space="preserve"> </w:t>
      </w:r>
      <w:r w:rsidR="00F24632">
        <w:t>Buber</w:t>
      </w:r>
      <w:r w:rsidR="00C15081">
        <w:t>’</w:t>
      </w:r>
      <w:r w:rsidR="00F24632">
        <w:t>s</w:t>
      </w:r>
      <w:r w:rsidR="002411B3">
        <w:t xml:space="preserve"> </w:t>
      </w:r>
      <w:r w:rsidR="00F24632">
        <w:t>appeal</w:t>
      </w:r>
      <w:r w:rsidR="002411B3">
        <w:t xml:space="preserve"> </w:t>
      </w:r>
      <w:r w:rsidR="00F24632">
        <w:t>to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F24632">
        <w:t>knowledge</w:t>
      </w:r>
      <w:r w:rsidR="002411B3">
        <w:t xml:space="preserve"> </w:t>
      </w:r>
      <w:r w:rsidR="00F24632">
        <w:t>that</w:t>
      </w:r>
      <w:r w:rsidR="002411B3">
        <w:t xml:space="preserve"> </w:t>
      </w:r>
      <w:r w:rsidR="00F24632">
        <w:t>Akiba</w:t>
      </w:r>
      <w:r w:rsidR="002411B3">
        <w:t xml:space="preserve"> </w:t>
      </w:r>
      <w:r w:rsidR="00F24632">
        <w:t>Lerner</w:t>
      </w:r>
      <w:r w:rsidR="002411B3">
        <w:t xml:space="preserve"> </w:t>
      </w:r>
      <w:r w:rsidR="00F24632">
        <w:t>discusses</w:t>
      </w:r>
      <w:r w:rsidR="002411B3">
        <w:t xml:space="preserve"> </w:t>
      </w:r>
      <w:r w:rsidR="00F24632">
        <w:t>in</w:t>
      </w:r>
      <w:r w:rsidR="002411B3">
        <w:t xml:space="preserve"> </w:t>
      </w:r>
      <w:r w:rsidR="00F24632">
        <w:t>this</w:t>
      </w:r>
      <w:r w:rsidR="002411B3">
        <w:t xml:space="preserve"> </w:t>
      </w:r>
      <w:r w:rsidR="00F24632">
        <w:t>volume,</w:t>
      </w:r>
      <w:r w:rsidR="002411B3">
        <w:t xml:space="preserve"> </w:t>
      </w:r>
      <w:r w:rsidR="00F24632">
        <w:t>Wyschogrod</w:t>
      </w:r>
      <w:r w:rsidR="002411B3">
        <w:t xml:space="preserve"> </w:t>
      </w:r>
      <w:r w:rsidR="00F24632">
        <w:t>desires</w:t>
      </w:r>
      <w:r w:rsidR="002411B3">
        <w:t xml:space="preserve"> </w:t>
      </w:r>
      <w:r w:rsidR="00F24632">
        <w:t>a</w:t>
      </w:r>
      <w:r w:rsidR="002411B3">
        <w:t xml:space="preserve"> </w:t>
      </w:r>
      <w:r w:rsidR="00F24632">
        <w:t>more</w:t>
      </w:r>
      <w:r w:rsidR="002411B3">
        <w:t xml:space="preserve"> </w:t>
      </w:r>
      <w:r w:rsidR="00F24632">
        <w:t>intimate</w:t>
      </w:r>
      <w:r w:rsidR="002411B3">
        <w:t xml:space="preserve"> </w:t>
      </w:r>
      <w:r w:rsidR="00F24632">
        <w:t>form</w:t>
      </w:r>
      <w:r w:rsidR="002411B3">
        <w:t xml:space="preserve"> </w:t>
      </w:r>
      <w:r w:rsidR="00F24632">
        <w:t>of</w:t>
      </w:r>
      <w:r w:rsidR="002411B3">
        <w:t xml:space="preserve"> </w:t>
      </w:r>
      <w:r w:rsidR="00F24632">
        <w:t>knowledge.</w:t>
      </w:r>
      <w:r w:rsidR="002411B3">
        <w:t xml:space="preserve"> </w:t>
      </w:r>
      <w:r w:rsidR="00F24632">
        <w:t>But</w:t>
      </w:r>
      <w:r w:rsidR="002411B3">
        <w:t xml:space="preserve"> </w:t>
      </w:r>
      <w:r w:rsidR="00F24632">
        <w:t>where</w:t>
      </w:r>
      <w:r w:rsidR="002411B3">
        <w:t xml:space="preserve"> </w:t>
      </w:r>
      <w:r w:rsidR="00F24632">
        <w:t>Buber</w:t>
      </w:r>
      <w:r w:rsidR="002411B3">
        <w:t xml:space="preserve"> </w:t>
      </w:r>
      <w:r w:rsidR="00F24632">
        <w:t>distances</w:t>
      </w:r>
      <w:r w:rsidR="002411B3">
        <w:t xml:space="preserve"> </w:t>
      </w:r>
      <w:r w:rsidR="00F24632">
        <w:t>this</w:t>
      </w:r>
      <w:r w:rsidR="002411B3">
        <w:t xml:space="preserve"> </w:t>
      </w:r>
      <w:r w:rsidR="00F24632">
        <w:t>knowing</w:t>
      </w:r>
      <w:r w:rsidR="002411B3">
        <w:t xml:space="preserve"> </w:t>
      </w:r>
      <w:r w:rsidR="00F24632">
        <w:t>from</w:t>
      </w:r>
      <w:r w:rsidR="002411B3">
        <w:t xml:space="preserve"> </w:t>
      </w:r>
      <w:r w:rsidR="00C15081">
        <w:t>“</w:t>
      </w:r>
      <w:r w:rsidR="00F24632">
        <w:t>the</w:t>
      </w:r>
      <w:r w:rsidR="002411B3">
        <w:t xml:space="preserve"> </w:t>
      </w:r>
      <w:r w:rsidR="00F24632">
        <w:t>visual</w:t>
      </w:r>
      <w:r w:rsidR="002411B3">
        <w:t xml:space="preserve"> </w:t>
      </w:r>
      <w:r w:rsidR="00F24632">
        <w:t>sense,</w:t>
      </w:r>
      <w:r w:rsidR="00C15081">
        <w:t>”</w:t>
      </w:r>
      <w:r w:rsidR="002411B3">
        <w:t xml:space="preserve"> </w:t>
      </w:r>
      <w:r w:rsidR="00F24632">
        <w:t>Wyschogrod</w:t>
      </w:r>
      <w:r w:rsidR="002411B3">
        <w:t xml:space="preserve"> </w:t>
      </w:r>
      <w:r w:rsidR="00F24632">
        <w:t>highlights</w:t>
      </w:r>
      <w:r w:rsidR="002411B3">
        <w:t xml:space="preserve"> </w:t>
      </w:r>
      <w:r w:rsidR="000E720D">
        <w:t>it</w:t>
      </w:r>
      <w:r w:rsidR="00F24632">
        <w:t>.</w:t>
      </w:r>
      <w:r w:rsidR="002411B3">
        <w:t xml:space="preserve"> </w:t>
      </w:r>
      <w:r w:rsidR="00FA071D">
        <w:t>In</w:t>
      </w:r>
      <w:r w:rsidR="002411B3">
        <w:t xml:space="preserve"> </w:t>
      </w:r>
      <w:r w:rsidR="00FA071D">
        <w:t>this</w:t>
      </w:r>
      <w:r w:rsidR="002411B3">
        <w:t xml:space="preserve"> </w:t>
      </w:r>
      <w:r w:rsidR="00FA071D">
        <w:t>more</w:t>
      </w:r>
      <w:r w:rsidR="002411B3">
        <w:t xml:space="preserve"> </w:t>
      </w:r>
      <w:r w:rsidR="00F24632">
        <w:t>graphic</w:t>
      </w:r>
      <w:r w:rsidR="002411B3">
        <w:t xml:space="preserve"> </w:t>
      </w:r>
      <w:r w:rsidR="00FA071D">
        <w:t>picture</w:t>
      </w:r>
      <w:r w:rsidR="002411B3">
        <w:t xml:space="preserve"> </w:t>
      </w:r>
      <w:r w:rsidR="00FA071D">
        <w:t>of</w:t>
      </w:r>
      <w:r w:rsidR="002411B3">
        <w:t xml:space="preserve"> </w:t>
      </w:r>
      <w:r w:rsidR="00FA071D">
        <w:t>the</w:t>
      </w:r>
      <w:r w:rsidR="002411B3">
        <w:t xml:space="preserve"> </w:t>
      </w:r>
      <w:r w:rsidR="00FA071D">
        <w:t>human</w:t>
      </w:r>
      <w:r w:rsidR="002411B3">
        <w:t xml:space="preserve"> </w:t>
      </w:r>
      <w:r w:rsidR="00FA071D">
        <w:t>image,</w:t>
      </w:r>
      <w:r w:rsidR="002411B3">
        <w:t xml:space="preserve"> </w:t>
      </w:r>
      <w:r w:rsidR="00FA071D">
        <w:t>Wyschogrod</w:t>
      </w:r>
      <w:r w:rsidR="002411B3">
        <w:t xml:space="preserve"> </w:t>
      </w:r>
      <w:r w:rsidR="00FA071D">
        <w:t>portrays</w:t>
      </w:r>
      <w:r w:rsidR="002411B3">
        <w:t xml:space="preserve"> </w:t>
      </w:r>
      <w:r w:rsidR="00FA071D">
        <w:t>authentic</w:t>
      </w:r>
      <w:r w:rsidR="002411B3">
        <w:t xml:space="preserve"> </w:t>
      </w:r>
      <w:r w:rsidR="00FA071D">
        <w:t>selves</w:t>
      </w:r>
      <w:r w:rsidR="002411B3">
        <w:t xml:space="preserve"> </w:t>
      </w:r>
      <w:r w:rsidR="00FA071D">
        <w:t>as</w:t>
      </w:r>
      <w:r w:rsidR="002411B3">
        <w:t xml:space="preserve"> </w:t>
      </w:r>
      <w:r w:rsidR="00FA071D">
        <w:t>those</w:t>
      </w:r>
      <w:r w:rsidR="002411B3">
        <w:t xml:space="preserve"> </w:t>
      </w:r>
      <w:r w:rsidR="00FA071D">
        <w:t>carnal</w:t>
      </w:r>
      <w:r w:rsidR="002411B3">
        <w:t xml:space="preserve"> </w:t>
      </w:r>
      <w:r w:rsidR="00FA071D">
        <w:t>beings</w:t>
      </w:r>
      <w:r w:rsidR="002411B3">
        <w:t xml:space="preserve"> </w:t>
      </w:r>
      <w:r w:rsidR="00FA071D">
        <w:t>who</w:t>
      </w:r>
      <w:r w:rsidR="002411B3">
        <w:t xml:space="preserve"> </w:t>
      </w:r>
      <w:r w:rsidR="00FA071D">
        <w:t>perceive</w:t>
      </w:r>
      <w:r w:rsidR="002411B3">
        <w:t xml:space="preserve"> </w:t>
      </w:r>
      <w:r w:rsidR="00FA071D">
        <w:t>human</w:t>
      </w:r>
      <w:r w:rsidR="002411B3">
        <w:t xml:space="preserve"> </w:t>
      </w:r>
      <w:r w:rsidR="00E47D23">
        <w:t>frontiers</w:t>
      </w:r>
      <w:r w:rsidR="002411B3">
        <w:t xml:space="preserve"> </w:t>
      </w:r>
      <w:r w:rsidR="00FA071D">
        <w:t>through</w:t>
      </w:r>
      <w:r w:rsidR="002411B3">
        <w:t xml:space="preserve"> </w:t>
      </w:r>
      <w:r w:rsidR="00FA071D">
        <w:t>a</w:t>
      </w:r>
      <w:r w:rsidR="002411B3">
        <w:t xml:space="preserve"> </w:t>
      </w:r>
      <w:r w:rsidR="00FA071D">
        <w:t>radiant</w:t>
      </w:r>
      <w:r w:rsidR="002411B3">
        <w:t xml:space="preserve"> </w:t>
      </w:r>
      <w:r w:rsidR="00FA071D">
        <w:t>vision.</w:t>
      </w:r>
    </w:p>
    <w:p w:rsidR="00227875" w:rsidRDefault="00E47D23" w:rsidP="007F56DB">
      <w:pPr>
        <w:spacing w:line="480" w:lineRule="auto"/>
      </w:pPr>
      <w:r>
        <w:tab/>
      </w:r>
      <w:r w:rsidR="00D67DC2">
        <w:t>The</w:t>
      </w:r>
      <w:r w:rsidR="002411B3">
        <w:t xml:space="preserve"> </w:t>
      </w:r>
      <w:r w:rsidR="00D67DC2">
        <w:t>radiant</w:t>
      </w:r>
      <w:r w:rsidR="002411B3">
        <w:t xml:space="preserve"> </w:t>
      </w:r>
      <w:r w:rsidR="00D67DC2">
        <w:t>light</w:t>
      </w:r>
      <w:r w:rsidR="002411B3">
        <w:t xml:space="preserve"> </w:t>
      </w:r>
      <w:r w:rsidR="00D67DC2">
        <w:t>of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D67DC2">
        <w:t>intelligence</w:t>
      </w:r>
      <w:r w:rsidR="002411B3">
        <w:t xml:space="preserve"> </w:t>
      </w:r>
      <w:r w:rsidR="00D67DC2">
        <w:t>is</w:t>
      </w:r>
      <w:r w:rsidR="002411B3">
        <w:t xml:space="preserve"> </w:t>
      </w:r>
      <w:r w:rsidR="00D67DC2">
        <w:t>infinite</w:t>
      </w:r>
      <w:r w:rsidR="002411B3">
        <w:t xml:space="preserve"> </w:t>
      </w:r>
      <w:r w:rsidR="00D67DC2">
        <w:t>enough</w:t>
      </w:r>
      <w:r w:rsidR="002411B3">
        <w:t xml:space="preserve"> </w:t>
      </w:r>
      <w:r w:rsidR="00D67DC2">
        <w:t>to</w:t>
      </w:r>
      <w:r w:rsidR="002411B3">
        <w:t xml:space="preserve"> </w:t>
      </w:r>
      <w:r w:rsidR="00D67DC2">
        <w:t>perceive</w:t>
      </w:r>
      <w:r w:rsidR="002411B3">
        <w:t xml:space="preserve"> </w:t>
      </w:r>
      <w:r w:rsidR="00D67DC2">
        <w:t>and</w:t>
      </w:r>
      <w:r w:rsidR="002411B3">
        <w:t xml:space="preserve"> </w:t>
      </w:r>
      <w:r w:rsidR="00D67DC2">
        <w:t>move</w:t>
      </w:r>
      <w:r w:rsidR="002411B3">
        <w:t xml:space="preserve"> </w:t>
      </w:r>
      <w:r w:rsidR="00D67DC2">
        <w:t>toward</w:t>
      </w:r>
      <w:r w:rsidR="002411B3">
        <w:t xml:space="preserve"> </w:t>
      </w:r>
      <w:r w:rsidR="00D67DC2">
        <w:t>future</w:t>
      </w:r>
      <w:r w:rsidR="002411B3">
        <w:t xml:space="preserve"> </w:t>
      </w:r>
      <w:r w:rsidR="00D67DC2">
        <w:t>possibilities,</w:t>
      </w:r>
      <w:r w:rsidR="002411B3">
        <w:t xml:space="preserve"> </w:t>
      </w:r>
      <w:r w:rsidR="00D67DC2">
        <w:t>but</w:t>
      </w:r>
      <w:r w:rsidR="002411B3">
        <w:t xml:space="preserve"> </w:t>
      </w:r>
      <w:r w:rsidR="00D67DC2">
        <w:t>finite</w:t>
      </w:r>
      <w:r w:rsidR="002411B3">
        <w:t xml:space="preserve"> </w:t>
      </w:r>
      <w:r w:rsidR="00D67DC2">
        <w:t>still</w:t>
      </w:r>
      <w:r w:rsidR="002411B3">
        <w:t xml:space="preserve"> </w:t>
      </w:r>
      <w:r w:rsidR="00D67DC2">
        <w:t>as</w:t>
      </w:r>
      <w:r w:rsidR="002411B3">
        <w:t xml:space="preserve"> </w:t>
      </w:r>
      <w:r w:rsidR="00D67DC2">
        <w:t>an</w:t>
      </w:r>
      <w:r w:rsidR="002411B3">
        <w:t xml:space="preserve"> </w:t>
      </w:r>
      <w:r w:rsidR="00D67DC2">
        <w:t>embodied</w:t>
      </w:r>
      <w:r w:rsidR="002411B3">
        <w:t xml:space="preserve"> </w:t>
      </w:r>
      <w:r w:rsidR="00D67DC2">
        <w:t>reasoning</w:t>
      </w:r>
      <w:r w:rsidR="002411B3">
        <w:t xml:space="preserve"> </w:t>
      </w:r>
      <w:r w:rsidR="00D67DC2">
        <w:t>that</w:t>
      </w:r>
      <w:r w:rsidR="002411B3">
        <w:t xml:space="preserve"> </w:t>
      </w:r>
      <w:r w:rsidR="00D67DC2">
        <w:t>struggles</w:t>
      </w:r>
      <w:r w:rsidR="002411B3">
        <w:t xml:space="preserve"> </w:t>
      </w:r>
      <w:r w:rsidR="00D67DC2">
        <w:t>with</w:t>
      </w:r>
      <w:r w:rsidR="002411B3">
        <w:t xml:space="preserve"> </w:t>
      </w:r>
      <w:r w:rsidR="00D67DC2">
        <w:t>indecision</w:t>
      </w:r>
      <w:r w:rsidR="002411B3">
        <w:t xml:space="preserve"> </w:t>
      </w:r>
      <w:r w:rsidR="00D67DC2">
        <w:t>and</w:t>
      </w:r>
      <w:r w:rsidR="002411B3">
        <w:t xml:space="preserve"> </w:t>
      </w:r>
      <w:r w:rsidR="00D67DC2">
        <w:t>partial</w:t>
      </w:r>
      <w:r w:rsidR="002411B3">
        <w:t xml:space="preserve"> </w:t>
      </w:r>
      <w:r w:rsidR="00D67DC2">
        <w:t>knowledge.</w:t>
      </w:r>
      <w:r w:rsidR="002411B3">
        <w:t xml:space="preserve"> </w:t>
      </w:r>
      <w:r w:rsidR="00C04FA1">
        <w:t>Yet</w:t>
      </w:r>
      <w:r w:rsidR="002411B3">
        <w:t xml:space="preserve"> </w:t>
      </w:r>
      <w:r w:rsidR="00C04FA1">
        <w:t>the</w:t>
      </w:r>
      <w:r w:rsidR="002411B3">
        <w:t xml:space="preserve"> </w:t>
      </w:r>
      <w:r w:rsidR="00C04FA1">
        <w:t>limits</w:t>
      </w:r>
      <w:r w:rsidR="002411B3">
        <w:t xml:space="preserve"> </w:t>
      </w:r>
      <w:r w:rsidR="00C04FA1">
        <w:t>to</w:t>
      </w:r>
      <w:r w:rsidR="002411B3">
        <w:t xml:space="preserve"> </w:t>
      </w:r>
      <w:r w:rsidR="00C04FA1">
        <w:t>this</w:t>
      </w:r>
      <w:r w:rsidR="002411B3">
        <w:t xml:space="preserve"> </w:t>
      </w:r>
      <w:r w:rsidR="00C04FA1">
        <w:t>directive</w:t>
      </w:r>
      <w:r w:rsidR="002411B3">
        <w:t xml:space="preserve"> </w:t>
      </w:r>
      <w:r w:rsidR="00C04FA1">
        <w:t>capacity</w:t>
      </w:r>
      <w:r w:rsidR="002411B3">
        <w:t xml:space="preserve"> </w:t>
      </w:r>
      <w:r w:rsidR="00C04FA1">
        <w:t>of</w:t>
      </w:r>
      <w:r w:rsidR="002411B3">
        <w:t xml:space="preserve"> </w:t>
      </w:r>
      <w:r w:rsidR="00C04FA1">
        <w:t>human</w:t>
      </w:r>
      <w:r w:rsidR="002411B3">
        <w:t xml:space="preserve"> </w:t>
      </w:r>
      <w:r w:rsidR="00C04FA1">
        <w:t>intellect</w:t>
      </w:r>
      <w:r w:rsidR="002411B3">
        <w:t xml:space="preserve"> </w:t>
      </w:r>
      <w:r w:rsidR="00C04FA1">
        <w:t>lie</w:t>
      </w:r>
      <w:r w:rsidR="002411B3">
        <w:t xml:space="preserve"> </w:t>
      </w:r>
      <w:r w:rsidR="00C04FA1">
        <w:t>not</w:t>
      </w:r>
      <w:r w:rsidR="002411B3">
        <w:t xml:space="preserve"> </w:t>
      </w:r>
      <w:r w:rsidR="00C04FA1">
        <w:t>only</w:t>
      </w:r>
      <w:r w:rsidR="002411B3">
        <w:t xml:space="preserve"> </w:t>
      </w:r>
      <w:r w:rsidR="00C04FA1">
        <w:t>within</w:t>
      </w:r>
      <w:r w:rsidR="002411B3">
        <w:t xml:space="preserve"> </w:t>
      </w:r>
      <w:r w:rsidR="00C04FA1">
        <w:t>the</w:t>
      </w:r>
      <w:r w:rsidR="002411B3">
        <w:t xml:space="preserve"> </w:t>
      </w:r>
      <w:r w:rsidR="00C04FA1">
        <w:t>self,</w:t>
      </w:r>
      <w:r w:rsidR="002411B3">
        <w:t xml:space="preserve"> </w:t>
      </w:r>
      <w:r w:rsidR="00C04FA1">
        <w:t>but</w:t>
      </w:r>
      <w:r w:rsidR="002411B3">
        <w:t xml:space="preserve"> </w:t>
      </w:r>
      <w:r w:rsidR="00C04FA1">
        <w:t>also</w:t>
      </w:r>
      <w:r w:rsidR="002411B3">
        <w:t xml:space="preserve"> </w:t>
      </w:r>
      <w:r w:rsidR="00C04FA1">
        <w:t>outside</w:t>
      </w:r>
      <w:r w:rsidR="002411B3">
        <w:t xml:space="preserve"> </w:t>
      </w:r>
      <w:r w:rsidR="00C04FA1">
        <w:t>it</w:t>
      </w:r>
      <w:r w:rsidR="002411B3">
        <w:t xml:space="preserve"> </w:t>
      </w:r>
      <w:r w:rsidR="00C15081">
        <w:t>“</w:t>
      </w:r>
      <w:r w:rsidR="00C04FA1">
        <w:t>before</w:t>
      </w:r>
      <w:r w:rsidR="002411B3">
        <w:t xml:space="preserve"> </w:t>
      </w:r>
      <w:r w:rsidR="00C04FA1">
        <w:t>the</w:t>
      </w:r>
      <w:r w:rsidR="002411B3">
        <w:t xml:space="preserve"> </w:t>
      </w:r>
      <w:r w:rsidR="00C04FA1">
        <w:t>power</w:t>
      </w:r>
      <w:r w:rsidR="002411B3">
        <w:t xml:space="preserve"> </w:t>
      </w:r>
      <w:r w:rsidR="00C04FA1">
        <w:t>of</w:t>
      </w:r>
      <w:r w:rsidR="002411B3">
        <w:t xml:space="preserve"> </w:t>
      </w:r>
      <w:r w:rsidR="00C04FA1">
        <w:t>God.</w:t>
      </w:r>
      <w:r w:rsidR="00C15081">
        <w:t>”</w:t>
      </w:r>
      <w:r w:rsidR="002411B3">
        <w:t xml:space="preserve"> </w:t>
      </w:r>
      <w:r w:rsidR="00C04FA1">
        <w:t>All</w:t>
      </w:r>
      <w:r w:rsidR="002411B3">
        <w:t xml:space="preserve"> </w:t>
      </w:r>
      <w:r w:rsidR="00C04FA1">
        <w:t>human</w:t>
      </w:r>
      <w:r w:rsidR="002411B3">
        <w:t xml:space="preserve"> </w:t>
      </w:r>
      <w:r w:rsidR="00C04FA1">
        <w:t>reasoning</w:t>
      </w:r>
      <w:r w:rsidR="002411B3">
        <w:t xml:space="preserve"> </w:t>
      </w:r>
      <w:r w:rsidR="00C04FA1">
        <w:t>confronts</w:t>
      </w:r>
      <w:r w:rsidR="002411B3">
        <w:t xml:space="preserve"> </w:t>
      </w:r>
      <w:r w:rsidR="00C04FA1">
        <w:t>an</w:t>
      </w:r>
      <w:r w:rsidR="002411B3">
        <w:t xml:space="preserve"> </w:t>
      </w:r>
      <w:r w:rsidR="00C04FA1">
        <w:t>opaqueness</w:t>
      </w:r>
      <w:r w:rsidR="002411B3">
        <w:t xml:space="preserve"> </w:t>
      </w:r>
      <w:r w:rsidR="00C04FA1">
        <w:t>that</w:t>
      </w:r>
      <w:r w:rsidR="002411B3">
        <w:t xml:space="preserve"> </w:t>
      </w:r>
      <w:r w:rsidR="00C04FA1">
        <w:t>reflects</w:t>
      </w:r>
      <w:r w:rsidR="002411B3">
        <w:t xml:space="preserve"> </w:t>
      </w:r>
      <w:r w:rsidR="00C04FA1">
        <w:t>its</w:t>
      </w:r>
      <w:r w:rsidR="002411B3">
        <w:t xml:space="preserve"> </w:t>
      </w:r>
      <w:r w:rsidR="00C04FA1">
        <w:t>projected</w:t>
      </w:r>
      <w:r w:rsidR="002411B3">
        <w:t xml:space="preserve"> </w:t>
      </w:r>
      <w:r w:rsidR="00C04FA1">
        <w:t>light.</w:t>
      </w:r>
      <w:r w:rsidR="002411B3">
        <w:t xml:space="preserve"> </w:t>
      </w:r>
      <w:r w:rsidR="00C04FA1">
        <w:t>In</w:t>
      </w:r>
      <w:r w:rsidR="002411B3">
        <w:t xml:space="preserve"> </w:t>
      </w:r>
      <w:r w:rsidR="00C04FA1">
        <w:t>this</w:t>
      </w:r>
      <w:r w:rsidR="002411B3">
        <w:t xml:space="preserve"> </w:t>
      </w:r>
      <w:r w:rsidR="00C04FA1">
        <w:t>way</w:t>
      </w:r>
      <w:r w:rsidR="002411B3">
        <w:t xml:space="preserve"> </w:t>
      </w:r>
      <w:r w:rsidR="00C04FA1">
        <w:t>human</w:t>
      </w:r>
      <w:r w:rsidR="002411B3">
        <w:t xml:space="preserve"> </w:t>
      </w:r>
      <w:r w:rsidR="00C04FA1">
        <w:t>beings</w:t>
      </w:r>
      <w:r w:rsidR="002411B3">
        <w:t xml:space="preserve"> </w:t>
      </w:r>
      <w:r w:rsidR="00C04FA1">
        <w:t>perceive</w:t>
      </w:r>
      <w:r w:rsidR="002411B3">
        <w:t xml:space="preserve"> </w:t>
      </w:r>
      <w:r w:rsidR="00C04FA1">
        <w:t>physical</w:t>
      </w:r>
      <w:r w:rsidR="002411B3">
        <w:t xml:space="preserve"> </w:t>
      </w:r>
      <w:r w:rsidR="00C04FA1">
        <w:t>objects.</w:t>
      </w:r>
      <w:r w:rsidR="002411B3">
        <w:t xml:space="preserve"> </w:t>
      </w:r>
      <w:r w:rsidR="00C04FA1">
        <w:t>But</w:t>
      </w:r>
      <w:r w:rsidR="002411B3">
        <w:t xml:space="preserve"> </w:t>
      </w:r>
      <w:r w:rsidR="00C04FA1">
        <w:t>it</w:t>
      </w:r>
      <w:r w:rsidR="002411B3">
        <w:t xml:space="preserve"> </w:t>
      </w:r>
      <w:r w:rsidR="00C04FA1">
        <w:t>is</w:t>
      </w:r>
      <w:r w:rsidR="002411B3">
        <w:t xml:space="preserve"> </w:t>
      </w:r>
      <w:r w:rsidR="00C04FA1">
        <w:t>also</w:t>
      </w:r>
      <w:r w:rsidR="002411B3">
        <w:t xml:space="preserve"> </w:t>
      </w:r>
      <w:r w:rsidR="00C04FA1">
        <w:t>the</w:t>
      </w:r>
      <w:r w:rsidR="002411B3">
        <w:t xml:space="preserve"> </w:t>
      </w:r>
      <w:r w:rsidR="00C04FA1">
        <w:t>mode</w:t>
      </w:r>
      <w:r w:rsidR="002411B3">
        <w:t xml:space="preserve"> </w:t>
      </w:r>
      <w:r w:rsidR="00C04FA1">
        <w:t>by</w:t>
      </w:r>
      <w:r w:rsidR="002411B3">
        <w:t xml:space="preserve"> </w:t>
      </w:r>
      <w:r w:rsidR="00C04FA1">
        <w:t>which</w:t>
      </w:r>
      <w:r w:rsidR="002411B3">
        <w:t xml:space="preserve"> </w:t>
      </w:r>
      <w:r w:rsidR="00C04FA1">
        <w:t>human</w:t>
      </w:r>
      <w:r w:rsidR="002411B3">
        <w:t xml:space="preserve"> </w:t>
      </w:r>
      <w:r w:rsidR="00C04FA1">
        <w:t>intelligence</w:t>
      </w:r>
      <w:r w:rsidR="002411B3">
        <w:t xml:space="preserve"> </w:t>
      </w:r>
      <w:r w:rsidR="00C04FA1">
        <w:t>becomes</w:t>
      </w:r>
      <w:r w:rsidR="002411B3">
        <w:t xml:space="preserve"> </w:t>
      </w:r>
      <w:r w:rsidR="00C04FA1">
        <w:t>aware</w:t>
      </w:r>
      <w:r w:rsidR="002411B3">
        <w:t xml:space="preserve"> </w:t>
      </w:r>
      <w:r w:rsidR="00C04FA1">
        <w:t>of</w:t>
      </w:r>
      <w:r w:rsidR="002411B3">
        <w:t xml:space="preserve"> </w:t>
      </w:r>
      <w:r w:rsidR="00C04FA1">
        <w:t>God</w:t>
      </w:r>
      <w:r w:rsidR="00C15081">
        <w:t>’</w:t>
      </w:r>
      <w:r w:rsidR="00C04FA1">
        <w:t>s</w:t>
      </w:r>
      <w:r w:rsidR="002411B3">
        <w:t xml:space="preserve"> </w:t>
      </w:r>
      <w:r w:rsidR="00C04FA1">
        <w:t>presence.</w:t>
      </w:r>
      <w:r w:rsidR="002411B3">
        <w:t xml:space="preserve"> </w:t>
      </w:r>
      <w:r w:rsidR="00C04FA1">
        <w:t>Like</w:t>
      </w:r>
      <w:r w:rsidR="002411B3">
        <w:t xml:space="preserve"> </w:t>
      </w:r>
      <w:r w:rsidR="00C04FA1">
        <w:t>those</w:t>
      </w:r>
      <w:r w:rsidR="002411B3">
        <w:t xml:space="preserve"> </w:t>
      </w:r>
      <w:r w:rsidR="00C04FA1">
        <w:t>inanimate</w:t>
      </w:r>
      <w:r w:rsidR="002411B3">
        <w:t xml:space="preserve"> </w:t>
      </w:r>
      <w:r w:rsidR="00C04FA1">
        <w:t>objects</w:t>
      </w:r>
      <w:r w:rsidR="002411B3">
        <w:t xml:space="preserve"> </w:t>
      </w:r>
      <w:r w:rsidR="00C04FA1">
        <w:t>that</w:t>
      </w:r>
      <w:r w:rsidR="002411B3">
        <w:t xml:space="preserve"> </w:t>
      </w:r>
      <w:r w:rsidR="00C04FA1">
        <w:t>project</w:t>
      </w:r>
      <w:r w:rsidR="002411B3">
        <w:t xml:space="preserve"> </w:t>
      </w:r>
      <w:r w:rsidR="00C04FA1">
        <w:t>back</w:t>
      </w:r>
      <w:r w:rsidR="002411B3">
        <w:t xml:space="preserve"> </w:t>
      </w:r>
      <w:r w:rsidR="00C04FA1">
        <w:t>the</w:t>
      </w:r>
      <w:r w:rsidR="002411B3">
        <w:t xml:space="preserve"> </w:t>
      </w:r>
      <w:r w:rsidR="00C04FA1">
        <w:t>light</w:t>
      </w:r>
      <w:r w:rsidR="002411B3">
        <w:t xml:space="preserve"> </w:t>
      </w:r>
      <w:r w:rsidR="00C04FA1">
        <w:t>directed</w:t>
      </w:r>
      <w:r w:rsidR="002411B3">
        <w:t xml:space="preserve"> </w:t>
      </w:r>
      <w:r w:rsidR="00C04FA1">
        <w:t>to</w:t>
      </w:r>
      <w:r w:rsidR="002411B3">
        <w:t xml:space="preserve"> </w:t>
      </w:r>
      <w:r w:rsidR="00C04FA1">
        <w:t>it,</w:t>
      </w:r>
      <w:r w:rsidR="002411B3">
        <w:t xml:space="preserve"> </w:t>
      </w:r>
      <w:r w:rsidR="00C04FA1">
        <w:t>so</w:t>
      </w:r>
      <w:r w:rsidR="002411B3">
        <w:t xml:space="preserve"> </w:t>
      </w:r>
      <w:r w:rsidR="00C04FA1">
        <w:t>too</w:t>
      </w:r>
      <w:r w:rsidR="002411B3">
        <w:t xml:space="preserve"> </w:t>
      </w:r>
      <w:r w:rsidR="00C04FA1">
        <w:t>God</w:t>
      </w:r>
      <w:r w:rsidR="002411B3">
        <w:t xml:space="preserve"> </w:t>
      </w:r>
      <w:r w:rsidR="00C04FA1">
        <w:t>functions</w:t>
      </w:r>
      <w:r w:rsidR="002411B3">
        <w:t xml:space="preserve"> </w:t>
      </w:r>
      <w:r w:rsidR="00C04FA1">
        <w:t>as</w:t>
      </w:r>
      <w:r w:rsidR="002411B3">
        <w:t xml:space="preserve"> </w:t>
      </w:r>
      <w:r w:rsidR="00C04FA1">
        <w:t>the</w:t>
      </w:r>
      <w:r w:rsidR="002411B3">
        <w:t xml:space="preserve"> </w:t>
      </w:r>
      <w:r w:rsidR="00C04FA1">
        <w:t>opaque</w:t>
      </w:r>
      <w:r w:rsidR="002411B3">
        <w:t xml:space="preserve"> </w:t>
      </w:r>
      <w:r w:rsidR="00C04FA1">
        <w:t>limit</w:t>
      </w:r>
      <w:r w:rsidR="002411B3">
        <w:t xml:space="preserve"> </w:t>
      </w:r>
      <w:r w:rsidR="00C04FA1">
        <w:t>to</w:t>
      </w:r>
      <w:r w:rsidR="002411B3">
        <w:t xml:space="preserve"> </w:t>
      </w:r>
      <w:r w:rsidR="00C04FA1">
        <w:t>an</w:t>
      </w:r>
      <w:r w:rsidR="002411B3">
        <w:t xml:space="preserve"> </w:t>
      </w:r>
      <w:r w:rsidR="00C04FA1">
        <w:t>enlightened</w:t>
      </w:r>
      <w:r w:rsidR="002411B3">
        <w:t xml:space="preserve"> </w:t>
      </w:r>
      <w:r w:rsidR="00C04FA1">
        <w:t>human</w:t>
      </w:r>
      <w:r w:rsidR="002411B3">
        <w:t xml:space="preserve"> </w:t>
      </w:r>
      <w:r w:rsidR="00C04FA1">
        <w:t>intelligence:</w:t>
      </w:r>
      <w:r w:rsidR="002411B3">
        <w:t xml:space="preserve"> </w:t>
      </w:r>
      <w:r w:rsidR="00C15081">
        <w:t>“</w:t>
      </w:r>
      <w:r w:rsidR="00770479">
        <w:t>In</w:t>
      </w:r>
      <w:r w:rsidR="002411B3">
        <w:t xml:space="preserve"> </w:t>
      </w:r>
      <w:r w:rsidR="00770479">
        <w:t>its</w:t>
      </w:r>
      <w:r w:rsidR="002411B3">
        <w:t xml:space="preserve"> </w:t>
      </w:r>
      <w:r w:rsidR="00770479">
        <w:t>direct</w:t>
      </w:r>
      <w:r w:rsidR="002411B3">
        <w:t xml:space="preserve"> </w:t>
      </w:r>
      <w:r w:rsidR="00770479">
        <w:t>encounter</w:t>
      </w:r>
      <w:r w:rsidR="002411B3">
        <w:t xml:space="preserve"> </w:t>
      </w:r>
      <w:r w:rsidR="00770479">
        <w:t>with</w:t>
      </w:r>
      <w:r w:rsidR="002411B3">
        <w:t xml:space="preserve"> </w:t>
      </w:r>
      <w:r w:rsidR="00770479">
        <w:t>the</w:t>
      </w:r>
      <w:r w:rsidR="002411B3">
        <w:t xml:space="preserve"> </w:t>
      </w:r>
      <w:r w:rsidR="00770479">
        <w:t>holy,</w:t>
      </w:r>
      <w:r w:rsidR="002411B3">
        <w:t xml:space="preserve"> </w:t>
      </w:r>
      <w:r w:rsidR="00770479">
        <w:t>intelligence</w:t>
      </w:r>
      <w:r w:rsidR="002411B3">
        <w:t xml:space="preserve"> </w:t>
      </w:r>
      <w:r w:rsidR="00770479">
        <w:t>is</w:t>
      </w:r>
      <w:r w:rsidR="002411B3">
        <w:t xml:space="preserve"> </w:t>
      </w:r>
      <w:r w:rsidR="00770479">
        <w:t>calmed,</w:t>
      </w:r>
      <w:r w:rsidR="002411B3">
        <w:t xml:space="preserve"> </w:t>
      </w:r>
      <w:r w:rsidR="00770479">
        <w:t>brought</w:t>
      </w:r>
      <w:r w:rsidR="002411B3">
        <w:t xml:space="preserve"> </w:t>
      </w:r>
      <w:r w:rsidR="00770479">
        <w:t>up</w:t>
      </w:r>
      <w:r w:rsidR="002411B3">
        <w:t xml:space="preserve"> </w:t>
      </w:r>
      <w:r w:rsidR="00770479">
        <w:t>against</w:t>
      </w:r>
      <w:r w:rsidR="002411B3">
        <w:t xml:space="preserve"> </w:t>
      </w:r>
      <w:r w:rsidR="00770479">
        <w:t>its</w:t>
      </w:r>
      <w:r w:rsidR="002411B3">
        <w:t xml:space="preserve"> </w:t>
      </w:r>
      <w:r w:rsidR="00770479">
        <w:t>limits,</w:t>
      </w:r>
      <w:r w:rsidR="002411B3">
        <w:t xml:space="preserve"> </w:t>
      </w:r>
      <w:r w:rsidR="00770479">
        <w:t>and</w:t>
      </w:r>
      <w:r w:rsidR="002411B3">
        <w:t xml:space="preserve"> </w:t>
      </w:r>
      <w:r w:rsidR="00770479">
        <w:t>at</w:t>
      </w:r>
      <w:r w:rsidR="002411B3">
        <w:t xml:space="preserve"> </w:t>
      </w:r>
      <w:r w:rsidR="00770479">
        <w:t>least</w:t>
      </w:r>
      <w:r w:rsidR="002411B3">
        <w:t xml:space="preserve"> </w:t>
      </w:r>
      <w:r w:rsidR="00770479">
        <w:t>temporarily</w:t>
      </w:r>
      <w:r w:rsidR="002411B3">
        <w:t xml:space="preserve"> </w:t>
      </w:r>
      <w:r w:rsidR="00770479">
        <w:t>silenced.</w:t>
      </w:r>
      <w:r w:rsidR="002411B3">
        <w:t xml:space="preserve"> </w:t>
      </w:r>
      <w:r w:rsidR="00770479">
        <w:t>It</w:t>
      </w:r>
      <w:r w:rsidR="002411B3">
        <w:t xml:space="preserve"> </w:t>
      </w:r>
      <w:r w:rsidR="00770479">
        <w:t>is</w:t>
      </w:r>
      <w:r w:rsidR="002411B3">
        <w:t xml:space="preserve"> </w:t>
      </w:r>
      <w:r w:rsidR="00770479">
        <w:t>not</w:t>
      </w:r>
      <w:r w:rsidR="002411B3">
        <w:t xml:space="preserve"> </w:t>
      </w:r>
      <w:r w:rsidR="00770479">
        <w:t>destroyed,</w:t>
      </w:r>
      <w:r w:rsidR="002411B3">
        <w:t xml:space="preserve"> </w:t>
      </w:r>
      <w:r w:rsidR="00770479">
        <w:t>as</w:t>
      </w:r>
      <w:r w:rsidR="002411B3">
        <w:t xml:space="preserve"> </w:t>
      </w:r>
      <w:r w:rsidR="00770479">
        <w:t>man</w:t>
      </w:r>
      <w:r w:rsidR="002411B3">
        <w:t xml:space="preserve"> </w:t>
      </w:r>
      <w:r w:rsidR="00770479">
        <w:t>is</w:t>
      </w:r>
      <w:r w:rsidR="002411B3">
        <w:t xml:space="preserve"> </w:t>
      </w:r>
      <w:r w:rsidR="00770479">
        <w:t>not</w:t>
      </w:r>
      <w:r w:rsidR="002411B3">
        <w:t xml:space="preserve"> </w:t>
      </w:r>
      <w:r w:rsidR="00770479">
        <w:t>destroyed.</w:t>
      </w:r>
      <w:r w:rsidR="002411B3">
        <w:t xml:space="preserve"> </w:t>
      </w:r>
      <w:r w:rsidR="00770479">
        <w:t>But</w:t>
      </w:r>
      <w:r w:rsidR="002411B3">
        <w:t xml:space="preserve"> </w:t>
      </w:r>
      <w:r w:rsidR="00770479">
        <w:t>it</w:t>
      </w:r>
      <w:r w:rsidR="002411B3">
        <w:t xml:space="preserve"> </w:t>
      </w:r>
      <w:r w:rsidR="00770479">
        <w:t>is</w:t>
      </w:r>
      <w:r w:rsidR="002411B3">
        <w:t xml:space="preserve"> </w:t>
      </w:r>
      <w:r w:rsidR="00770479">
        <w:t>endangered,</w:t>
      </w:r>
      <w:r w:rsidR="002411B3">
        <w:t xml:space="preserve"> </w:t>
      </w:r>
      <w:r w:rsidR="00770479">
        <w:t>as</w:t>
      </w:r>
      <w:r w:rsidR="002411B3">
        <w:t xml:space="preserve"> </w:t>
      </w:r>
      <w:r w:rsidR="00770479">
        <w:t>man</w:t>
      </w:r>
      <w:r w:rsidR="002411B3">
        <w:t xml:space="preserve"> </w:t>
      </w:r>
      <w:r w:rsidR="00770479">
        <w:t>is</w:t>
      </w:r>
      <w:r w:rsidR="002411B3">
        <w:t xml:space="preserve"> </w:t>
      </w:r>
      <w:r w:rsidR="00770479">
        <w:t>endangered.</w:t>
      </w:r>
      <w:r w:rsidR="00C15081">
        <w:t>”</w:t>
      </w:r>
      <w:r w:rsidR="00770479">
        <w:rPr>
          <w:rStyle w:val="EndnoteReference"/>
        </w:rPr>
        <w:endnoteReference w:id="24"/>
      </w:r>
      <w:r w:rsidR="002411B3">
        <w:t xml:space="preserve"> </w:t>
      </w:r>
      <w:r w:rsidR="00D60F45">
        <w:t>The</w:t>
      </w:r>
      <w:r w:rsidR="002411B3">
        <w:t xml:space="preserve"> </w:t>
      </w:r>
      <w:r w:rsidR="00D60F45">
        <w:t>picture</w:t>
      </w:r>
      <w:r w:rsidR="002411B3">
        <w:t xml:space="preserve"> </w:t>
      </w:r>
      <w:r w:rsidR="00D60F45">
        <w:t>conjured</w:t>
      </w:r>
      <w:r w:rsidR="002411B3">
        <w:t xml:space="preserve"> </w:t>
      </w:r>
      <w:r w:rsidR="00D60F45">
        <w:t>here</w:t>
      </w:r>
      <w:r w:rsidR="002411B3">
        <w:t xml:space="preserve"> </w:t>
      </w:r>
      <w:r w:rsidR="00D60F45">
        <w:t>is</w:t>
      </w:r>
      <w:r w:rsidR="002411B3">
        <w:t xml:space="preserve"> </w:t>
      </w:r>
      <w:r w:rsidR="00D60F45">
        <w:t>one</w:t>
      </w:r>
      <w:r w:rsidR="002411B3">
        <w:t xml:space="preserve"> </w:t>
      </w:r>
      <w:r w:rsidR="00D60F45">
        <w:t>of</w:t>
      </w:r>
      <w:r w:rsidR="002411B3">
        <w:t xml:space="preserve"> </w:t>
      </w:r>
      <w:r w:rsidR="00D60F45">
        <w:t>intelligence</w:t>
      </w:r>
      <w:r w:rsidR="002411B3">
        <w:t xml:space="preserve"> </w:t>
      </w:r>
      <w:r w:rsidR="00D60F45">
        <w:t>striving</w:t>
      </w:r>
      <w:r w:rsidR="002411B3">
        <w:t xml:space="preserve"> </w:t>
      </w:r>
      <w:r w:rsidR="00D60F45">
        <w:t>to</w:t>
      </w:r>
      <w:r w:rsidR="002411B3">
        <w:t xml:space="preserve"> </w:t>
      </w:r>
      <w:r w:rsidR="00D60F45">
        <w:t>move</w:t>
      </w:r>
      <w:r w:rsidR="002411B3">
        <w:t xml:space="preserve"> </w:t>
      </w:r>
      <w:r w:rsidR="00D60F45">
        <w:t>beyond</w:t>
      </w:r>
      <w:r w:rsidR="002411B3">
        <w:t xml:space="preserve"> </w:t>
      </w:r>
      <w:r w:rsidR="00D60F45">
        <w:t>its</w:t>
      </w:r>
      <w:r w:rsidR="002411B3">
        <w:t xml:space="preserve"> </w:t>
      </w:r>
      <w:r w:rsidR="00D60F45">
        <w:t>legitimate</w:t>
      </w:r>
      <w:r w:rsidR="002411B3">
        <w:t xml:space="preserve"> </w:t>
      </w:r>
      <w:r w:rsidR="00D60F45">
        <w:t>borders,</w:t>
      </w:r>
      <w:r w:rsidR="002411B3">
        <w:t xml:space="preserve"> </w:t>
      </w:r>
      <w:r w:rsidR="00D60F45">
        <w:t>only</w:t>
      </w:r>
      <w:r w:rsidR="002411B3">
        <w:t xml:space="preserve"> </w:t>
      </w:r>
      <w:r w:rsidR="00D60F45">
        <w:t>to</w:t>
      </w:r>
      <w:r w:rsidR="002411B3">
        <w:t xml:space="preserve"> </w:t>
      </w:r>
      <w:r w:rsidR="00D60F45">
        <w:t>confront</w:t>
      </w:r>
      <w:r w:rsidR="002411B3">
        <w:t xml:space="preserve"> </w:t>
      </w:r>
      <w:r w:rsidR="00D60F45">
        <w:t>the</w:t>
      </w:r>
      <w:r w:rsidR="002411B3">
        <w:t xml:space="preserve"> </w:t>
      </w:r>
      <w:r w:rsidR="00D60F45">
        <w:t>holy</w:t>
      </w:r>
      <w:r w:rsidR="002411B3">
        <w:t xml:space="preserve"> </w:t>
      </w:r>
      <w:r w:rsidR="00D60F45">
        <w:t>who</w:t>
      </w:r>
      <w:r w:rsidR="002411B3">
        <w:t xml:space="preserve"> </w:t>
      </w:r>
      <w:r w:rsidR="00D60F45">
        <w:t>polices</w:t>
      </w:r>
      <w:r w:rsidR="002411B3">
        <w:t xml:space="preserve"> </w:t>
      </w:r>
      <w:r w:rsidR="00D60F45">
        <w:t>and</w:t>
      </w:r>
      <w:r w:rsidR="002411B3">
        <w:t xml:space="preserve"> </w:t>
      </w:r>
      <w:r w:rsidR="00D60F45">
        <w:t>delimits</w:t>
      </w:r>
      <w:r w:rsidR="002411B3">
        <w:t xml:space="preserve"> </w:t>
      </w:r>
      <w:r w:rsidR="00D60F45">
        <w:t>them.</w:t>
      </w:r>
      <w:r w:rsidR="002411B3">
        <w:t xml:space="preserve"> </w:t>
      </w:r>
      <w:r w:rsidR="00D60F45">
        <w:t>But</w:t>
      </w:r>
      <w:r w:rsidR="002411B3">
        <w:t xml:space="preserve"> </w:t>
      </w:r>
      <w:r w:rsidR="00D60F45">
        <w:t>only</w:t>
      </w:r>
      <w:r w:rsidR="002411B3">
        <w:t xml:space="preserve"> </w:t>
      </w:r>
      <w:r w:rsidR="00D60F45">
        <w:t>temporarily:</w:t>
      </w:r>
      <w:r w:rsidR="002411B3">
        <w:t xml:space="preserve"> </w:t>
      </w:r>
      <w:r w:rsidR="00D60F45">
        <w:t>weakened</w:t>
      </w:r>
      <w:r w:rsidR="002411B3">
        <w:t xml:space="preserve"> </w:t>
      </w:r>
      <w:r w:rsidR="00D60F45">
        <w:t>but</w:t>
      </w:r>
      <w:r w:rsidR="002411B3">
        <w:t xml:space="preserve"> </w:t>
      </w:r>
      <w:r w:rsidR="00D60F45">
        <w:t>not</w:t>
      </w:r>
      <w:r w:rsidR="002411B3">
        <w:t xml:space="preserve"> </w:t>
      </w:r>
      <w:r w:rsidR="00D60F45">
        <w:t>destroyed,</w:t>
      </w:r>
      <w:r w:rsidR="002411B3">
        <w:t xml:space="preserve"> </w:t>
      </w:r>
      <w:r w:rsidR="00D60F45">
        <w:t>endangered</w:t>
      </w:r>
      <w:r w:rsidR="002411B3">
        <w:t xml:space="preserve"> </w:t>
      </w:r>
      <w:r w:rsidR="00D60F45">
        <w:t>but</w:t>
      </w:r>
      <w:r w:rsidR="002411B3">
        <w:t xml:space="preserve"> </w:t>
      </w:r>
      <w:r w:rsidR="00D60F45">
        <w:t>not</w:t>
      </w:r>
      <w:r w:rsidR="002411B3">
        <w:t xml:space="preserve"> </w:t>
      </w:r>
      <w:r w:rsidR="00D60F45">
        <w:t>subdued,</w:t>
      </w:r>
      <w:r w:rsidR="002411B3">
        <w:t xml:space="preserve"> </w:t>
      </w:r>
      <w:r w:rsidR="00D60F45">
        <w:t>intelligence</w:t>
      </w:r>
      <w:r w:rsidR="002411B3">
        <w:t xml:space="preserve"> </w:t>
      </w:r>
      <w:r w:rsidR="00D60F45">
        <w:t>will</w:t>
      </w:r>
      <w:r w:rsidR="002411B3">
        <w:t xml:space="preserve"> </w:t>
      </w:r>
      <w:r w:rsidR="00D60F45">
        <w:t>soon</w:t>
      </w:r>
      <w:r w:rsidR="002411B3">
        <w:t xml:space="preserve"> </w:t>
      </w:r>
      <w:r w:rsidR="00D60F45">
        <w:t>rise</w:t>
      </w:r>
      <w:r w:rsidR="002411B3">
        <w:t xml:space="preserve"> </w:t>
      </w:r>
      <w:r w:rsidR="00D60F45">
        <w:t>again</w:t>
      </w:r>
      <w:r w:rsidR="002411B3">
        <w:t xml:space="preserve"> </w:t>
      </w:r>
      <w:r w:rsidR="00D60F45">
        <w:t>to</w:t>
      </w:r>
      <w:r w:rsidR="002411B3">
        <w:t xml:space="preserve"> </w:t>
      </w:r>
      <w:r w:rsidR="00D60F45">
        <w:t>challenge</w:t>
      </w:r>
      <w:r w:rsidR="002411B3">
        <w:t xml:space="preserve"> </w:t>
      </w:r>
      <w:r w:rsidR="00D60F45">
        <w:t>those</w:t>
      </w:r>
      <w:r w:rsidR="002411B3">
        <w:t xml:space="preserve"> </w:t>
      </w:r>
      <w:r w:rsidR="00D60F45">
        <w:t>imposed</w:t>
      </w:r>
      <w:r w:rsidR="002411B3">
        <w:t xml:space="preserve"> </w:t>
      </w:r>
      <w:r w:rsidR="00D60F45">
        <w:t>limits.</w:t>
      </w:r>
    </w:p>
    <w:p w:rsidR="00217B53" w:rsidRDefault="00D60F45" w:rsidP="007F56DB">
      <w:pPr>
        <w:spacing w:line="480" w:lineRule="auto"/>
        <w:ind w:firstLine="720"/>
      </w:pPr>
      <w:r>
        <w:lastRenderedPageBreak/>
        <w:t>This</w:t>
      </w:r>
      <w:r w:rsidR="002411B3">
        <w:t xml:space="preserve"> </w:t>
      </w:r>
      <w:r>
        <w:t>phenomenological</w:t>
      </w:r>
      <w:r w:rsidR="002411B3">
        <w:t xml:space="preserve"> </w:t>
      </w:r>
      <w:r>
        <w:t>account</w:t>
      </w:r>
      <w:r w:rsidR="002411B3">
        <w:t xml:space="preserve"> </w:t>
      </w:r>
      <w:r>
        <w:t>captures</w:t>
      </w:r>
      <w:r w:rsidR="002411B3">
        <w:t xml:space="preserve"> </w:t>
      </w:r>
      <w:r>
        <w:t>the</w:t>
      </w:r>
      <w:r w:rsidR="002411B3">
        <w:t xml:space="preserve"> </w:t>
      </w:r>
      <w:r>
        <w:t>dialectic</w:t>
      </w:r>
      <w:r w:rsidR="002411B3">
        <w:t xml:space="preserve"> </w:t>
      </w:r>
      <w:r>
        <w:t>movement</w:t>
      </w:r>
      <w:r w:rsidR="002411B3">
        <w:t xml:space="preserve"> </w:t>
      </w:r>
      <w:r>
        <w:t>of</w:t>
      </w:r>
      <w:r w:rsidR="002411B3">
        <w:t xml:space="preserve"> </w:t>
      </w:r>
      <w:r>
        <w:t>light</w:t>
      </w:r>
      <w:r w:rsidR="002411B3">
        <w:t xml:space="preserve"> </w:t>
      </w:r>
      <w:r>
        <w:t>(intelligence</w:t>
      </w:r>
      <w:r w:rsidR="002411B3">
        <w:t xml:space="preserve"> </w:t>
      </w:r>
      <w:r>
        <w:t>racing</w:t>
      </w:r>
      <w:r w:rsidR="002411B3">
        <w:t xml:space="preserve"> </w:t>
      </w:r>
      <w:r>
        <w:t>forward)</w:t>
      </w:r>
      <w:r w:rsidR="002411B3">
        <w:t xml:space="preserve"> </w:t>
      </w:r>
      <w:r>
        <w:t>and</w:t>
      </w:r>
      <w:r w:rsidR="002411B3">
        <w:t xml:space="preserve"> </w:t>
      </w:r>
      <w:r>
        <w:t>darkness</w:t>
      </w:r>
      <w:r w:rsidR="002411B3">
        <w:t xml:space="preserve"> </w:t>
      </w:r>
      <w:r>
        <w:t>(intelligence</w:t>
      </w:r>
      <w:r w:rsidR="002411B3">
        <w:t xml:space="preserve"> </w:t>
      </w:r>
      <w:r>
        <w:t>calmed</w:t>
      </w:r>
      <w:r w:rsidR="002411B3">
        <w:t xml:space="preserve"> </w:t>
      </w:r>
      <w:r>
        <w:t>and</w:t>
      </w:r>
      <w:r w:rsidR="002411B3">
        <w:t xml:space="preserve"> </w:t>
      </w:r>
      <w:r>
        <w:t>in</w:t>
      </w:r>
      <w:r w:rsidR="002411B3">
        <w:t xml:space="preserve"> </w:t>
      </w:r>
      <w:r>
        <w:t>retreat),</w:t>
      </w:r>
      <w:r w:rsidR="002411B3">
        <w:t xml:space="preserve"> </w:t>
      </w:r>
      <w:r>
        <w:t>one</w:t>
      </w:r>
      <w:r w:rsidR="002411B3">
        <w:t xml:space="preserve"> </w:t>
      </w:r>
      <w:r>
        <w:t>that</w:t>
      </w:r>
      <w:r w:rsidR="002411B3">
        <w:t xml:space="preserve"> </w:t>
      </w:r>
      <w:r w:rsidR="002C7D8C">
        <w:t>mirrors</w:t>
      </w:r>
      <w:r w:rsidR="002411B3">
        <w:t xml:space="preserve"> </w:t>
      </w:r>
      <w:r w:rsidR="002C7D8C">
        <w:t>Joseph</w:t>
      </w:r>
      <w:r w:rsidR="002411B3">
        <w:t xml:space="preserve"> </w:t>
      </w:r>
      <w:r w:rsidR="002C7D8C">
        <w:t>Soloveitchik</w:t>
      </w:r>
      <w:r w:rsidR="00C15081">
        <w:t>’</w:t>
      </w:r>
      <w:r w:rsidR="002C7D8C">
        <w:t>s</w:t>
      </w:r>
      <w:r w:rsidR="002411B3">
        <w:t xml:space="preserve"> </w:t>
      </w:r>
      <w:r w:rsidR="002C7D8C">
        <w:t>portrayal</w:t>
      </w:r>
      <w:r w:rsidR="002411B3">
        <w:t xml:space="preserve"> </w:t>
      </w:r>
      <w:r w:rsidR="002C7D8C">
        <w:t>of</w:t>
      </w:r>
      <w:r w:rsidR="002411B3">
        <w:t xml:space="preserve"> </w:t>
      </w:r>
      <w:r w:rsidR="002C7D8C">
        <w:t>the</w:t>
      </w:r>
      <w:r w:rsidR="002411B3">
        <w:t xml:space="preserve"> </w:t>
      </w:r>
      <w:r w:rsidR="002C7D8C">
        <w:t>lonely</w:t>
      </w:r>
      <w:r w:rsidR="002411B3">
        <w:t xml:space="preserve"> </w:t>
      </w:r>
      <w:r w:rsidR="002C7D8C">
        <w:t>man</w:t>
      </w:r>
      <w:r w:rsidR="002411B3">
        <w:t xml:space="preserve"> </w:t>
      </w:r>
      <w:r w:rsidR="002C7D8C">
        <w:t>of</w:t>
      </w:r>
      <w:r w:rsidR="002411B3">
        <w:t xml:space="preserve"> </w:t>
      </w:r>
      <w:r w:rsidR="002C7D8C">
        <w:t>faith</w:t>
      </w:r>
      <w:r>
        <w:t>.</w:t>
      </w:r>
      <w:r w:rsidR="002C7D8C">
        <w:rPr>
          <w:rStyle w:val="EndnoteReference"/>
        </w:rPr>
        <w:endnoteReference w:id="25"/>
      </w:r>
      <w:r w:rsidR="002411B3">
        <w:t xml:space="preserve"> </w:t>
      </w:r>
      <w:r w:rsidR="00FB3218">
        <w:t>Wyschogrod</w:t>
      </w:r>
      <w:r w:rsidR="00835F9F">
        <w:t>,</w:t>
      </w:r>
      <w:r w:rsidR="002411B3">
        <w:t xml:space="preserve"> </w:t>
      </w:r>
      <w:r w:rsidR="00835F9F">
        <w:t>like</w:t>
      </w:r>
      <w:r w:rsidR="002411B3">
        <w:t xml:space="preserve"> </w:t>
      </w:r>
      <w:r w:rsidR="00835F9F">
        <w:t>his</w:t>
      </w:r>
      <w:r w:rsidR="002411B3">
        <w:t xml:space="preserve"> </w:t>
      </w:r>
      <w:r w:rsidR="00835F9F">
        <w:t>teacher</w:t>
      </w:r>
      <w:r w:rsidR="002411B3">
        <w:t xml:space="preserve"> </w:t>
      </w:r>
      <w:r w:rsidR="00835F9F">
        <w:t>and</w:t>
      </w:r>
      <w:r w:rsidR="002411B3">
        <w:t xml:space="preserve"> </w:t>
      </w:r>
      <w:r w:rsidR="00835F9F">
        <w:t>mentor</w:t>
      </w:r>
      <w:r w:rsidR="002411B3">
        <w:t xml:space="preserve"> </w:t>
      </w:r>
      <w:r w:rsidR="00835F9F">
        <w:t>Soloveitchik,</w:t>
      </w:r>
      <w:r w:rsidR="002411B3">
        <w:t xml:space="preserve"> </w:t>
      </w:r>
      <w:r w:rsidR="008E6BC5">
        <w:t>directs</w:t>
      </w:r>
      <w:r w:rsidR="002411B3">
        <w:t xml:space="preserve"> </w:t>
      </w:r>
      <w:r w:rsidR="008E6BC5">
        <w:t>religious</w:t>
      </w:r>
      <w:r w:rsidR="002411B3">
        <w:t xml:space="preserve"> </w:t>
      </w:r>
      <w:r w:rsidR="008E6BC5">
        <w:t>experience</w:t>
      </w:r>
      <w:r w:rsidR="002411B3">
        <w:t xml:space="preserve"> </w:t>
      </w:r>
      <w:r w:rsidR="00FB3218">
        <w:t>away</w:t>
      </w:r>
      <w:r w:rsidR="002411B3">
        <w:t xml:space="preserve"> </w:t>
      </w:r>
      <w:r w:rsidR="00FB3218">
        <w:t>from</w:t>
      </w:r>
      <w:r w:rsidR="002411B3">
        <w:t xml:space="preserve"> </w:t>
      </w:r>
      <w:r w:rsidR="00987BC6">
        <w:t>both</w:t>
      </w:r>
      <w:r w:rsidR="002411B3">
        <w:t xml:space="preserve"> </w:t>
      </w:r>
      <w:r w:rsidR="00FB3218">
        <w:t>self-annihilation</w:t>
      </w:r>
      <w:r w:rsidR="002411B3">
        <w:t xml:space="preserve"> </w:t>
      </w:r>
      <w:r w:rsidR="00FB3218">
        <w:t>and</w:t>
      </w:r>
      <w:r w:rsidR="002411B3">
        <w:t xml:space="preserve"> </w:t>
      </w:r>
      <w:r w:rsidR="00FB3218">
        <w:t>complete</w:t>
      </w:r>
      <w:r w:rsidR="002411B3">
        <w:t xml:space="preserve"> </w:t>
      </w:r>
      <w:r w:rsidR="00FB3218">
        <w:t>unification</w:t>
      </w:r>
      <w:r w:rsidR="002411B3">
        <w:t xml:space="preserve"> </w:t>
      </w:r>
      <w:r w:rsidR="00FB3218">
        <w:t>with</w:t>
      </w:r>
      <w:r w:rsidR="002411B3">
        <w:t xml:space="preserve"> </w:t>
      </w:r>
      <w:r w:rsidR="00FB3218">
        <w:t>God.</w:t>
      </w:r>
      <w:r w:rsidR="002411B3">
        <w:t xml:space="preserve"> </w:t>
      </w:r>
      <w:r w:rsidR="00FB3218">
        <w:t>When</w:t>
      </w:r>
      <w:r w:rsidR="002411B3">
        <w:t xml:space="preserve"> </w:t>
      </w:r>
      <w:r w:rsidR="00FB3218">
        <w:t>finite</w:t>
      </w:r>
      <w:r w:rsidR="002411B3">
        <w:t xml:space="preserve"> </w:t>
      </w:r>
      <w:r w:rsidR="00FB3218">
        <w:t>intelligence</w:t>
      </w:r>
      <w:r w:rsidR="002411B3">
        <w:t xml:space="preserve"> </w:t>
      </w:r>
      <w:r w:rsidR="00FB3218">
        <w:t>confronts</w:t>
      </w:r>
      <w:r w:rsidR="002411B3">
        <w:t xml:space="preserve"> </w:t>
      </w:r>
      <w:r w:rsidR="00FB3218">
        <w:t>God</w:t>
      </w:r>
      <w:r w:rsidR="00C15081">
        <w:t>’</w:t>
      </w:r>
      <w:r w:rsidR="00FB3218">
        <w:t>s</w:t>
      </w:r>
      <w:r w:rsidR="002411B3">
        <w:t xml:space="preserve"> </w:t>
      </w:r>
      <w:r w:rsidR="00FB3218">
        <w:t>holiness,</w:t>
      </w:r>
      <w:r w:rsidR="002411B3">
        <w:t xml:space="preserve"> </w:t>
      </w:r>
      <w:r w:rsidR="00FB3218">
        <w:t>in</w:t>
      </w:r>
      <w:r w:rsidR="002411B3">
        <w:t xml:space="preserve"> </w:t>
      </w:r>
      <w:r w:rsidR="00FB3218">
        <w:t>this</w:t>
      </w:r>
      <w:r w:rsidR="002411B3">
        <w:t xml:space="preserve"> </w:t>
      </w:r>
      <w:r w:rsidR="00FB3218">
        <w:rPr>
          <w:i/>
        </w:rPr>
        <w:t>mysterium</w:t>
      </w:r>
      <w:r w:rsidR="002411B3">
        <w:rPr>
          <w:i/>
        </w:rPr>
        <w:t xml:space="preserve"> </w:t>
      </w:r>
      <w:r w:rsidR="00FB3218">
        <w:rPr>
          <w:i/>
        </w:rPr>
        <w:t>tremendum</w:t>
      </w:r>
      <w:r w:rsidR="002411B3">
        <w:t xml:space="preserve"> </w:t>
      </w:r>
      <w:r w:rsidR="00FB3218">
        <w:t>of</w:t>
      </w:r>
      <w:r w:rsidR="002411B3">
        <w:t xml:space="preserve"> </w:t>
      </w:r>
      <w:r w:rsidR="00FB3218">
        <w:t>fear</w:t>
      </w:r>
      <w:r w:rsidR="002411B3">
        <w:t xml:space="preserve"> </w:t>
      </w:r>
      <w:r w:rsidR="00FB3218">
        <w:t>and</w:t>
      </w:r>
      <w:r w:rsidR="002411B3">
        <w:t xml:space="preserve"> </w:t>
      </w:r>
      <w:r w:rsidR="00FB3218">
        <w:t>wonder,</w:t>
      </w:r>
      <w:r w:rsidR="002411B3">
        <w:t xml:space="preserve"> </w:t>
      </w:r>
      <w:r w:rsidR="00FB3218">
        <w:t>it</w:t>
      </w:r>
      <w:r w:rsidR="002411B3">
        <w:t xml:space="preserve"> </w:t>
      </w:r>
      <w:r w:rsidR="00FB3218">
        <w:t>addresses</w:t>
      </w:r>
      <w:r w:rsidR="002411B3">
        <w:t xml:space="preserve"> </w:t>
      </w:r>
      <w:r w:rsidR="00FB3218">
        <w:t>that</w:t>
      </w:r>
      <w:r w:rsidR="002411B3">
        <w:t xml:space="preserve"> </w:t>
      </w:r>
      <w:r w:rsidR="00FB3218">
        <w:t>unintelligible</w:t>
      </w:r>
      <w:r w:rsidR="002411B3">
        <w:t xml:space="preserve"> </w:t>
      </w:r>
      <w:r w:rsidR="00FB3218">
        <w:t>but</w:t>
      </w:r>
      <w:r w:rsidR="002411B3">
        <w:t xml:space="preserve"> </w:t>
      </w:r>
      <w:r w:rsidR="00FB3218">
        <w:t>very</w:t>
      </w:r>
      <w:r w:rsidR="002411B3">
        <w:t xml:space="preserve"> </w:t>
      </w:r>
      <w:r w:rsidR="00FB3218">
        <w:t>real</w:t>
      </w:r>
      <w:r w:rsidR="002411B3">
        <w:t xml:space="preserve"> </w:t>
      </w:r>
      <w:r w:rsidR="00FB3218">
        <w:t>limit</w:t>
      </w:r>
      <w:r w:rsidR="002411B3">
        <w:t xml:space="preserve"> </w:t>
      </w:r>
      <w:r w:rsidR="00FB3218">
        <w:t>to</w:t>
      </w:r>
      <w:r w:rsidR="002411B3">
        <w:t xml:space="preserve"> </w:t>
      </w:r>
      <w:r w:rsidR="00FB3218">
        <w:t>its</w:t>
      </w:r>
      <w:r w:rsidR="002411B3">
        <w:t xml:space="preserve"> </w:t>
      </w:r>
      <w:r w:rsidR="00FB3218">
        <w:t>own</w:t>
      </w:r>
      <w:r w:rsidR="002411B3">
        <w:t xml:space="preserve"> </w:t>
      </w:r>
      <w:r w:rsidR="00FB3218">
        <w:t>pursuits.</w:t>
      </w:r>
      <w:r w:rsidR="002411B3">
        <w:t xml:space="preserve"> </w:t>
      </w:r>
      <w:r w:rsidR="00954B88">
        <w:t>Intelligible</w:t>
      </w:r>
      <w:r w:rsidR="002411B3">
        <w:t xml:space="preserve"> </w:t>
      </w:r>
      <w:r w:rsidR="00954B88">
        <w:t>light</w:t>
      </w:r>
      <w:r w:rsidR="002411B3">
        <w:t xml:space="preserve"> </w:t>
      </w:r>
      <w:r w:rsidR="00954B88">
        <w:t>cannot</w:t>
      </w:r>
      <w:r w:rsidR="002411B3">
        <w:t xml:space="preserve"> </w:t>
      </w:r>
      <w:r w:rsidR="00954B88">
        <w:t>project</w:t>
      </w:r>
      <w:r w:rsidR="002411B3">
        <w:t xml:space="preserve"> </w:t>
      </w:r>
      <w:r w:rsidR="00954B88">
        <w:t>higher</w:t>
      </w:r>
      <w:r w:rsidR="002411B3">
        <w:t xml:space="preserve"> </w:t>
      </w:r>
      <w:r w:rsidR="00954B88">
        <w:t>or</w:t>
      </w:r>
      <w:r w:rsidR="002411B3">
        <w:t xml:space="preserve"> </w:t>
      </w:r>
      <w:r w:rsidR="00954B88">
        <w:t>farther,</w:t>
      </w:r>
      <w:r w:rsidR="002411B3">
        <w:t xml:space="preserve"> </w:t>
      </w:r>
      <w:r w:rsidR="00954B88">
        <w:t>but</w:t>
      </w:r>
      <w:r w:rsidR="002411B3">
        <w:t xml:space="preserve"> </w:t>
      </w:r>
      <w:r w:rsidR="00954B88">
        <w:t>like</w:t>
      </w:r>
      <w:r w:rsidR="002411B3">
        <w:t xml:space="preserve"> </w:t>
      </w:r>
      <w:r w:rsidR="00954B88">
        <w:t>those</w:t>
      </w:r>
      <w:r w:rsidR="002411B3">
        <w:t xml:space="preserve"> </w:t>
      </w:r>
      <w:r w:rsidR="00954B88">
        <w:t>objects</w:t>
      </w:r>
      <w:r w:rsidR="002411B3">
        <w:t xml:space="preserve"> </w:t>
      </w:r>
      <w:r w:rsidR="00954B88">
        <w:t>that</w:t>
      </w:r>
      <w:r w:rsidR="002411B3">
        <w:t xml:space="preserve"> </w:t>
      </w:r>
      <w:r w:rsidR="00954B88">
        <w:t>reflect</w:t>
      </w:r>
      <w:r w:rsidR="002411B3">
        <w:t xml:space="preserve"> </w:t>
      </w:r>
      <w:r w:rsidR="00954B88">
        <w:t>back</w:t>
      </w:r>
      <w:r w:rsidR="002411B3">
        <w:t xml:space="preserve"> </w:t>
      </w:r>
      <w:r w:rsidR="00954B88">
        <w:t>its</w:t>
      </w:r>
      <w:r w:rsidR="002411B3">
        <w:t xml:space="preserve"> </w:t>
      </w:r>
      <w:r w:rsidR="00954B88">
        <w:t>rays,</w:t>
      </w:r>
      <w:r w:rsidR="002411B3">
        <w:t xml:space="preserve"> </w:t>
      </w:r>
      <w:r w:rsidR="008E6BC5">
        <w:t>the</w:t>
      </w:r>
      <w:r w:rsidR="002411B3">
        <w:t xml:space="preserve"> </w:t>
      </w:r>
      <w:r w:rsidR="008E6BC5">
        <w:t>human</w:t>
      </w:r>
      <w:r w:rsidR="002411B3">
        <w:t xml:space="preserve"> </w:t>
      </w:r>
      <w:r w:rsidR="008E6BC5">
        <w:t>gaze</w:t>
      </w:r>
      <w:r w:rsidR="002411B3">
        <w:t xml:space="preserve"> </w:t>
      </w:r>
      <w:r w:rsidR="00954B88">
        <w:t>directly</w:t>
      </w:r>
      <w:r w:rsidR="002411B3">
        <w:t xml:space="preserve"> </w:t>
      </w:r>
      <w:r w:rsidR="00954B88">
        <w:t>confronts</w:t>
      </w:r>
      <w:r w:rsidR="002411B3">
        <w:t xml:space="preserve"> </w:t>
      </w:r>
      <w:r w:rsidR="008E6BC5">
        <w:t>the</w:t>
      </w:r>
      <w:r w:rsidR="002411B3">
        <w:t xml:space="preserve"> </w:t>
      </w:r>
      <w:r w:rsidR="008E6BC5">
        <w:t>divine</w:t>
      </w:r>
      <w:r w:rsidR="002411B3">
        <w:t xml:space="preserve"> </w:t>
      </w:r>
      <w:r w:rsidR="008E6BC5">
        <w:t>body</w:t>
      </w:r>
      <w:r w:rsidR="002411B3">
        <w:t xml:space="preserve"> </w:t>
      </w:r>
      <w:r w:rsidR="008E6BC5">
        <w:t>as</w:t>
      </w:r>
      <w:r w:rsidR="002411B3">
        <w:t xml:space="preserve"> </w:t>
      </w:r>
      <w:r w:rsidR="008E6BC5">
        <w:t>visual</w:t>
      </w:r>
      <w:r w:rsidR="002411B3">
        <w:t xml:space="preserve"> </w:t>
      </w:r>
      <w:r w:rsidR="008E6BC5">
        <w:t>limit</w:t>
      </w:r>
      <w:r w:rsidR="00954B88">
        <w:t>.</w:t>
      </w:r>
      <w:r w:rsidR="002411B3">
        <w:t xml:space="preserve"> </w:t>
      </w:r>
      <w:r w:rsidR="00954B88">
        <w:t>This</w:t>
      </w:r>
      <w:r w:rsidR="002411B3">
        <w:t xml:space="preserve"> </w:t>
      </w:r>
      <w:r w:rsidR="00954B88">
        <w:t>is</w:t>
      </w:r>
      <w:r w:rsidR="002411B3">
        <w:t xml:space="preserve"> </w:t>
      </w:r>
      <w:r w:rsidR="00954B88">
        <w:t>what</w:t>
      </w:r>
      <w:r w:rsidR="002411B3">
        <w:t xml:space="preserve"> </w:t>
      </w:r>
      <w:r w:rsidR="00954B88">
        <w:t>Wyschogrod</w:t>
      </w:r>
      <w:r w:rsidR="002411B3">
        <w:t xml:space="preserve"> </w:t>
      </w:r>
      <w:r w:rsidR="00954B88">
        <w:t>labels</w:t>
      </w:r>
      <w:r w:rsidR="002411B3">
        <w:t xml:space="preserve"> </w:t>
      </w:r>
      <w:r w:rsidR="00954B88">
        <w:t>a</w:t>
      </w:r>
      <w:r w:rsidR="002411B3">
        <w:t xml:space="preserve"> </w:t>
      </w:r>
      <w:r w:rsidR="00954B88">
        <w:t>dark</w:t>
      </w:r>
      <w:r w:rsidR="002411B3">
        <w:t xml:space="preserve"> </w:t>
      </w:r>
      <w:r w:rsidR="00954B88">
        <w:t>reason</w:t>
      </w:r>
      <w:r w:rsidR="00217B53">
        <w:t>:</w:t>
      </w:r>
      <w:r w:rsidR="002411B3">
        <w:t xml:space="preserve"> </w:t>
      </w:r>
      <w:r w:rsidR="00C15081">
        <w:t>“</w:t>
      </w:r>
      <w:r w:rsidR="00217B53">
        <w:t>a</w:t>
      </w:r>
      <w:r w:rsidR="002411B3">
        <w:t xml:space="preserve"> </w:t>
      </w:r>
      <w:r w:rsidR="00217B53">
        <w:t>reason</w:t>
      </w:r>
      <w:r w:rsidR="002411B3">
        <w:t xml:space="preserve"> </w:t>
      </w:r>
      <w:r w:rsidR="00217B53">
        <w:t>that</w:t>
      </w:r>
      <w:r w:rsidR="002411B3">
        <w:t xml:space="preserve"> </w:t>
      </w:r>
      <w:r w:rsidR="00217B53">
        <w:t>remains</w:t>
      </w:r>
      <w:r w:rsidR="002411B3">
        <w:t xml:space="preserve"> </w:t>
      </w:r>
      <w:r w:rsidR="00217B53">
        <w:t>entangled</w:t>
      </w:r>
      <w:r w:rsidR="002411B3">
        <w:t xml:space="preserve"> </w:t>
      </w:r>
      <w:r w:rsidR="00217B53">
        <w:t>in</w:t>
      </w:r>
      <w:r w:rsidR="002411B3">
        <w:t xml:space="preserve"> </w:t>
      </w:r>
      <w:r w:rsidR="00217B53">
        <w:t>the</w:t>
      </w:r>
      <w:r w:rsidR="002411B3">
        <w:t xml:space="preserve"> </w:t>
      </w:r>
      <w:r w:rsidR="00217B53">
        <w:t>dark</w:t>
      </w:r>
      <w:r w:rsidR="002411B3">
        <w:t xml:space="preserve"> </w:t>
      </w:r>
      <w:r w:rsidR="00217B53">
        <w:t>soil</w:t>
      </w:r>
      <w:r w:rsidR="002411B3">
        <w:t xml:space="preserve"> </w:t>
      </w:r>
      <w:r w:rsidR="00217B53">
        <w:t>in</w:t>
      </w:r>
      <w:r w:rsidR="002411B3">
        <w:t xml:space="preserve"> </w:t>
      </w:r>
      <w:r w:rsidR="00217B53">
        <w:t>which</w:t>
      </w:r>
      <w:r w:rsidR="002411B3">
        <w:t xml:space="preserve"> </w:t>
      </w:r>
      <w:r w:rsidR="00217B53">
        <w:t>the</w:t>
      </w:r>
      <w:r w:rsidR="002411B3">
        <w:t xml:space="preserve"> </w:t>
      </w:r>
      <w:r w:rsidR="00217B53">
        <w:t>roots</w:t>
      </w:r>
      <w:r w:rsidR="002411B3">
        <w:t xml:space="preserve"> </w:t>
      </w:r>
      <w:r w:rsidR="00217B53">
        <w:t>of</w:t>
      </w:r>
      <w:r w:rsidR="002411B3">
        <w:t xml:space="preserve"> </w:t>
      </w:r>
      <w:r w:rsidR="00217B53">
        <w:t>reason</w:t>
      </w:r>
      <w:r w:rsidR="002411B3">
        <w:t xml:space="preserve"> </w:t>
      </w:r>
      <w:r w:rsidR="00217B53">
        <w:t>must</w:t>
      </w:r>
      <w:r w:rsidR="002411B3">
        <w:t xml:space="preserve"> </w:t>
      </w:r>
      <w:r w:rsidR="00217B53">
        <w:t>remain</w:t>
      </w:r>
      <w:r w:rsidR="002411B3">
        <w:t xml:space="preserve"> </w:t>
      </w:r>
      <w:r w:rsidR="00217B53">
        <w:t>implanted</w:t>
      </w:r>
      <w:r w:rsidR="002411B3">
        <w:t xml:space="preserve"> </w:t>
      </w:r>
      <w:r w:rsidR="00217B53">
        <w:t>if</w:t>
      </w:r>
      <w:r w:rsidR="002411B3">
        <w:t xml:space="preserve"> </w:t>
      </w:r>
      <w:r w:rsidR="00217B53">
        <w:t>it</w:t>
      </w:r>
      <w:r w:rsidR="002411B3">
        <w:t xml:space="preserve"> </w:t>
      </w:r>
      <w:r w:rsidR="00217B53">
        <w:t>is</w:t>
      </w:r>
      <w:r w:rsidR="002411B3">
        <w:t xml:space="preserve"> </w:t>
      </w:r>
      <w:r w:rsidR="00217B53">
        <w:t>not</w:t>
      </w:r>
      <w:r w:rsidR="002411B3">
        <w:t xml:space="preserve"> </w:t>
      </w:r>
      <w:r w:rsidR="00217B53">
        <w:t>to</w:t>
      </w:r>
      <w:r w:rsidR="002411B3">
        <w:t xml:space="preserve"> </w:t>
      </w:r>
      <w:r w:rsidR="00217B53">
        <w:t>drift</w:t>
      </w:r>
      <w:r w:rsidR="002411B3">
        <w:t xml:space="preserve"> </w:t>
      </w:r>
      <w:r w:rsidR="00217B53">
        <w:t>off</w:t>
      </w:r>
      <w:r w:rsidR="002411B3">
        <w:t xml:space="preserve"> </w:t>
      </w:r>
      <w:r w:rsidR="00217B53">
        <w:t>into</w:t>
      </w:r>
      <w:r w:rsidR="002411B3">
        <w:t xml:space="preserve"> </w:t>
      </w:r>
      <w:r w:rsidR="00217B53">
        <w:t>the</w:t>
      </w:r>
      <w:r w:rsidR="002411B3">
        <w:t xml:space="preserve"> </w:t>
      </w:r>
      <w:r w:rsidR="00217B53">
        <w:t>atmosphere.</w:t>
      </w:r>
      <w:r w:rsidR="00C15081">
        <w:t>”</w:t>
      </w:r>
      <w:r w:rsidR="002411B3">
        <w:t xml:space="preserve"> </w:t>
      </w:r>
      <w:r w:rsidR="00990BDD">
        <w:t>The</w:t>
      </w:r>
      <w:r w:rsidR="002411B3">
        <w:t xml:space="preserve"> </w:t>
      </w:r>
      <w:r w:rsidR="00990BDD">
        <w:t>basic</w:t>
      </w:r>
      <w:r w:rsidR="002411B3">
        <w:t xml:space="preserve"> </w:t>
      </w:r>
      <w:r w:rsidR="00990BDD">
        <w:t>dyad</w:t>
      </w:r>
      <w:r w:rsidR="002411B3">
        <w:t xml:space="preserve"> </w:t>
      </w:r>
      <w:r w:rsidR="00990BDD">
        <w:t>of</w:t>
      </w:r>
      <w:r w:rsidR="002411B3">
        <w:t xml:space="preserve"> </w:t>
      </w:r>
      <w:r w:rsidR="00990BDD">
        <w:t>light</w:t>
      </w:r>
      <w:r w:rsidR="002411B3">
        <w:t xml:space="preserve"> </w:t>
      </w:r>
      <w:r w:rsidR="00990BDD">
        <w:t>and</w:t>
      </w:r>
      <w:r w:rsidR="002411B3">
        <w:t xml:space="preserve"> </w:t>
      </w:r>
      <w:r w:rsidR="00990BDD">
        <w:t>darkness,</w:t>
      </w:r>
      <w:r w:rsidR="002411B3">
        <w:t xml:space="preserve"> </w:t>
      </w:r>
      <w:r w:rsidR="00990BDD">
        <w:t>one</w:t>
      </w:r>
      <w:r w:rsidR="002411B3">
        <w:t xml:space="preserve"> </w:t>
      </w:r>
      <w:r w:rsidR="00990BDD">
        <w:t>that</w:t>
      </w:r>
      <w:r w:rsidR="002411B3">
        <w:t xml:space="preserve"> </w:t>
      </w:r>
      <w:r w:rsidR="00990BDD">
        <w:t>delimits</w:t>
      </w:r>
      <w:r w:rsidR="002411B3">
        <w:t xml:space="preserve"> </w:t>
      </w:r>
      <w:r w:rsidR="00990BDD">
        <w:t>the</w:t>
      </w:r>
      <w:r w:rsidR="002411B3">
        <w:t xml:space="preserve"> </w:t>
      </w:r>
      <w:r w:rsidR="00990BDD">
        <w:t>nature</w:t>
      </w:r>
      <w:r w:rsidR="002411B3">
        <w:t xml:space="preserve"> </w:t>
      </w:r>
      <w:r w:rsidR="00990BDD">
        <w:t>of</w:t>
      </w:r>
      <w:r w:rsidR="002411B3">
        <w:t xml:space="preserve"> </w:t>
      </w:r>
      <w:r w:rsidR="00990BDD">
        <w:t>perceptual</w:t>
      </w:r>
      <w:r w:rsidR="002411B3">
        <w:t xml:space="preserve"> </w:t>
      </w:r>
      <w:r w:rsidR="00990BDD">
        <w:t>knowledge</w:t>
      </w:r>
      <w:r w:rsidR="002411B3">
        <w:t xml:space="preserve"> </w:t>
      </w:r>
      <w:r w:rsidR="00990BDD">
        <w:t>and</w:t>
      </w:r>
      <w:r w:rsidR="002411B3">
        <w:t xml:space="preserve"> </w:t>
      </w:r>
      <w:r w:rsidR="00990BDD">
        <w:t>the</w:t>
      </w:r>
      <w:r w:rsidR="002411B3">
        <w:t xml:space="preserve"> </w:t>
      </w:r>
      <w:r w:rsidR="00990BDD">
        <w:t>human</w:t>
      </w:r>
      <w:r w:rsidR="002411B3">
        <w:t xml:space="preserve"> </w:t>
      </w:r>
      <w:r w:rsidR="00990BDD">
        <w:t>condition,</w:t>
      </w:r>
      <w:r w:rsidR="002411B3">
        <w:t xml:space="preserve"> </w:t>
      </w:r>
      <w:r w:rsidR="00990BDD">
        <w:t>also</w:t>
      </w:r>
      <w:r w:rsidR="002411B3">
        <w:t xml:space="preserve"> </w:t>
      </w:r>
      <w:r w:rsidR="00990BDD">
        <w:t>works</w:t>
      </w:r>
      <w:r w:rsidR="002411B3">
        <w:t xml:space="preserve"> </w:t>
      </w:r>
      <w:r w:rsidR="00990BDD">
        <w:t>in</w:t>
      </w:r>
      <w:r w:rsidR="002411B3">
        <w:t xml:space="preserve"> </w:t>
      </w:r>
      <w:r w:rsidR="00990BDD">
        <w:t>Wyschogrod</w:t>
      </w:r>
      <w:r w:rsidR="00C15081">
        <w:t>’</w:t>
      </w:r>
      <w:r w:rsidR="00990BDD">
        <w:t>s</w:t>
      </w:r>
      <w:r w:rsidR="002411B3">
        <w:t xml:space="preserve"> </w:t>
      </w:r>
      <w:r w:rsidR="00990BDD">
        <w:t>text</w:t>
      </w:r>
      <w:r w:rsidR="002411B3">
        <w:t xml:space="preserve"> </w:t>
      </w:r>
      <w:r w:rsidR="00990BDD">
        <w:t>to</w:t>
      </w:r>
      <w:r w:rsidR="002411B3">
        <w:t xml:space="preserve"> </w:t>
      </w:r>
      <w:r w:rsidR="00990BDD">
        <w:t>locate</w:t>
      </w:r>
      <w:r w:rsidR="002411B3">
        <w:t xml:space="preserve"> </w:t>
      </w:r>
      <w:r w:rsidR="00990BDD">
        <w:t>God</w:t>
      </w:r>
      <w:r w:rsidR="00C15081">
        <w:t>’</w:t>
      </w:r>
      <w:r w:rsidR="00990BDD">
        <w:t>s</w:t>
      </w:r>
      <w:r w:rsidR="002411B3">
        <w:t xml:space="preserve"> </w:t>
      </w:r>
      <w:r w:rsidR="00990BDD">
        <w:t>relationship</w:t>
      </w:r>
      <w:r w:rsidR="002411B3">
        <w:t xml:space="preserve"> </w:t>
      </w:r>
      <w:r w:rsidR="00990BDD">
        <w:t>to</w:t>
      </w:r>
      <w:r w:rsidR="002411B3">
        <w:t xml:space="preserve"> </w:t>
      </w:r>
      <w:r w:rsidR="00990BDD">
        <w:t>humanity.</w:t>
      </w:r>
      <w:r w:rsidR="002411B3">
        <w:t xml:space="preserve"> </w:t>
      </w:r>
      <w:r w:rsidR="00F410C6">
        <w:t>An</w:t>
      </w:r>
      <w:r w:rsidR="002411B3">
        <w:t xml:space="preserve"> </w:t>
      </w:r>
      <w:r w:rsidR="00F410C6">
        <w:t>authentic</w:t>
      </w:r>
      <w:r w:rsidR="002411B3">
        <w:t xml:space="preserve"> </w:t>
      </w:r>
      <w:r w:rsidR="00F410C6">
        <w:t>encounter</w:t>
      </w:r>
      <w:r w:rsidR="002411B3">
        <w:t xml:space="preserve"> </w:t>
      </w:r>
      <w:r w:rsidR="00F410C6">
        <w:t>with</w:t>
      </w:r>
      <w:r w:rsidR="002411B3">
        <w:t xml:space="preserve"> </w:t>
      </w:r>
      <w:r w:rsidR="00F410C6">
        <w:t>God</w:t>
      </w:r>
      <w:r w:rsidR="00C15081">
        <w:t>’</w:t>
      </w:r>
      <w:r w:rsidR="00F410C6">
        <w:t>s</w:t>
      </w:r>
      <w:r w:rsidR="002411B3">
        <w:t xml:space="preserve"> </w:t>
      </w:r>
      <w:r w:rsidR="00F410C6">
        <w:t>holiness</w:t>
      </w:r>
      <w:r w:rsidR="002411B3">
        <w:t xml:space="preserve"> </w:t>
      </w:r>
      <w:r w:rsidR="00F410C6">
        <w:t>adequately</w:t>
      </w:r>
      <w:r w:rsidR="002411B3">
        <w:t xml:space="preserve"> </w:t>
      </w:r>
      <w:r w:rsidR="00F410C6">
        <w:t>restricts</w:t>
      </w:r>
      <w:r w:rsidR="002411B3">
        <w:t xml:space="preserve"> </w:t>
      </w:r>
      <w:r w:rsidR="00F410C6">
        <w:t>human</w:t>
      </w:r>
      <w:r w:rsidR="002411B3">
        <w:t xml:space="preserve"> </w:t>
      </w:r>
      <w:r w:rsidR="00F410C6">
        <w:t>aspirations</w:t>
      </w:r>
      <w:r w:rsidR="002411B3">
        <w:t xml:space="preserve"> </w:t>
      </w:r>
      <w:r w:rsidR="00F410C6">
        <w:t>to</w:t>
      </w:r>
      <w:r w:rsidR="002411B3">
        <w:t xml:space="preserve"> </w:t>
      </w:r>
      <w:r w:rsidR="00F410C6">
        <w:t>be</w:t>
      </w:r>
      <w:r w:rsidR="002411B3">
        <w:t xml:space="preserve"> </w:t>
      </w:r>
      <w:r w:rsidR="008E6BC5">
        <w:t>less</w:t>
      </w:r>
      <w:r w:rsidR="002411B3">
        <w:t xml:space="preserve"> </w:t>
      </w:r>
      <w:r w:rsidR="00F410C6">
        <w:t>in</w:t>
      </w:r>
      <w:r w:rsidR="002411B3">
        <w:t xml:space="preserve"> </w:t>
      </w:r>
      <w:r w:rsidR="00F410C6">
        <w:t>spirit</w:t>
      </w:r>
      <w:r w:rsidR="002411B3">
        <w:t xml:space="preserve"> </w:t>
      </w:r>
      <w:r w:rsidR="00F410C6">
        <w:t>than</w:t>
      </w:r>
      <w:r w:rsidR="002411B3">
        <w:t xml:space="preserve"> </w:t>
      </w:r>
      <w:r w:rsidR="00F410C6">
        <w:t>what</w:t>
      </w:r>
      <w:r w:rsidR="002411B3">
        <w:t xml:space="preserve"> </w:t>
      </w:r>
      <w:r w:rsidR="00F410C6">
        <w:t>they</w:t>
      </w:r>
      <w:r w:rsidR="002411B3">
        <w:t xml:space="preserve"> </w:t>
      </w:r>
      <w:r w:rsidR="00F410C6">
        <w:t>are</w:t>
      </w:r>
      <w:r w:rsidR="002411B3">
        <w:t xml:space="preserve"> </w:t>
      </w:r>
      <w:r w:rsidR="00F410C6">
        <w:t>in</w:t>
      </w:r>
      <w:r w:rsidR="002411B3">
        <w:t xml:space="preserve"> </w:t>
      </w:r>
      <w:r w:rsidR="00F410C6">
        <w:t>body.</w:t>
      </w:r>
    </w:p>
    <w:p w:rsidR="00361CCE" w:rsidRDefault="00217B53" w:rsidP="007F56DB">
      <w:pPr>
        <w:spacing w:line="480" w:lineRule="auto"/>
      </w:pPr>
      <w:r>
        <w:tab/>
      </w:r>
      <w:r w:rsidR="00356399">
        <w:t>Wyschogrod</w:t>
      </w:r>
      <w:r w:rsidR="002411B3">
        <w:t xml:space="preserve"> </w:t>
      </w:r>
      <w:r w:rsidR="00356399">
        <w:t>maintains</w:t>
      </w:r>
      <w:r w:rsidR="002411B3">
        <w:t xml:space="preserve"> </w:t>
      </w:r>
      <w:r w:rsidR="00356399">
        <w:t>that</w:t>
      </w:r>
      <w:r w:rsidR="002411B3">
        <w:t xml:space="preserve"> </w:t>
      </w:r>
      <w:r>
        <w:t>some</w:t>
      </w:r>
      <w:r w:rsidR="002411B3">
        <w:t xml:space="preserve"> </w:t>
      </w:r>
      <w:r>
        <w:t>religious</w:t>
      </w:r>
      <w:r w:rsidR="002411B3">
        <w:t xml:space="preserve"> </w:t>
      </w:r>
      <w:r>
        <w:t>traditions</w:t>
      </w:r>
      <w:r w:rsidR="002411B3">
        <w:t xml:space="preserve"> </w:t>
      </w:r>
      <w:r>
        <w:t>encourage</w:t>
      </w:r>
      <w:r w:rsidR="002411B3">
        <w:t xml:space="preserve"> </w:t>
      </w:r>
      <w:r>
        <w:t>a</w:t>
      </w:r>
      <w:r w:rsidR="002411B3">
        <w:t xml:space="preserve"> </w:t>
      </w:r>
      <w:r w:rsidR="0036486A">
        <w:t>spiritual</w:t>
      </w:r>
      <w:r w:rsidR="002411B3">
        <w:t xml:space="preserve"> </w:t>
      </w:r>
      <w:r>
        <w:t>drifting</w:t>
      </w:r>
      <w:r w:rsidR="002411B3">
        <w:t xml:space="preserve"> </w:t>
      </w:r>
      <w:r>
        <w:t>to</w:t>
      </w:r>
      <w:r w:rsidR="002411B3">
        <w:t xml:space="preserve"> </w:t>
      </w:r>
      <w:r>
        <w:t>higher</w:t>
      </w:r>
      <w:r w:rsidR="002411B3">
        <w:t xml:space="preserve"> </w:t>
      </w:r>
      <w:r>
        <w:t>pursuits</w:t>
      </w:r>
      <w:r w:rsidR="002411B3">
        <w:t xml:space="preserve"> </w:t>
      </w:r>
      <w:r>
        <w:t>in</w:t>
      </w:r>
      <w:r w:rsidR="002411B3">
        <w:t xml:space="preserve"> </w:t>
      </w:r>
      <w:r>
        <w:t>ways</w:t>
      </w:r>
      <w:r w:rsidR="002411B3">
        <w:t xml:space="preserve"> </w:t>
      </w:r>
      <w:r>
        <w:t>that</w:t>
      </w:r>
      <w:r w:rsidR="002411B3">
        <w:t xml:space="preserve"> </w:t>
      </w:r>
      <w:r>
        <w:t>remain</w:t>
      </w:r>
      <w:r w:rsidR="002411B3">
        <w:t xml:space="preserve"> </w:t>
      </w:r>
      <w:r>
        <w:t>distinctly</w:t>
      </w:r>
      <w:r w:rsidR="002411B3">
        <w:t xml:space="preserve"> </w:t>
      </w:r>
      <w:r>
        <w:t>ill-suited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human</w:t>
      </w:r>
      <w:r w:rsidR="002411B3">
        <w:t xml:space="preserve"> </w:t>
      </w:r>
      <w:r>
        <w:t>condition</w:t>
      </w:r>
      <w:r w:rsidR="00356399">
        <w:t>,</w:t>
      </w:r>
      <w:r w:rsidR="002411B3">
        <w:t xml:space="preserve"> </w:t>
      </w:r>
      <w:r w:rsidR="00356399">
        <w:t>and</w:t>
      </w:r>
      <w:r w:rsidR="002411B3">
        <w:t xml:space="preserve"> </w:t>
      </w:r>
      <w:r>
        <w:t>Christianity</w:t>
      </w:r>
      <w:r w:rsidR="002411B3">
        <w:t xml:space="preserve"> </w:t>
      </w:r>
      <w:r>
        <w:t>is</w:t>
      </w:r>
      <w:r w:rsidR="002411B3">
        <w:t xml:space="preserve"> </w:t>
      </w:r>
      <w:r>
        <w:t>his</w:t>
      </w:r>
      <w:r w:rsidR="002411B3">
        <w:t xml:space="preserve"> </w:t>
      </w:r>
      <w:r>
        <w:t>primary</w:t>
      </w:r>
      <w:r w:rsidR="002411B3">
        <w:t xml:space="preserve"> </w:t>
      </w:r>
      <w:r w:rsidR="00577BF4">
        <w:t>target</w:t>
      </w:r>
      <w:r w:rsidR="002411B3">
        <w:t xml:space="preserve"> </w:t>
      </w:r>
      <w:r w:rsidR="00577BF4">
        <w:t>for</w:t>
      </w:r>
      <w:r w:rsidR="002411B3">
        <w:t xml:space="preserve"> </w:t>
      </w:r>
      <w:r>
        <w:t>such</w:t>
      </w:r>
      <w:r w:rsidR="002411B3">
        <w:t xml:space="preserve"> </w:t>
      </w:r>
      <w:r>
        <w:t>ethereal</w:t>
      </w:r>
      <w:r w:rsidR="002411B3">
        <w:t xml:space="preserve"> </w:t>
      </w:r>
      <w:r>
        <w:t>flights.</w:t>
      </w:r>
      <w:r w:rsidR="002411B3">
        <w:t xml:space="preserve"> </w:t>
      </w:r>
      <w:r w:rsidR="00356399">
        <w:t>Even</w:t>
      </w:r>
      <w:r w:rsidR="002411B3">
        <w:t xml:space="preserve"> </w:t>
      </w:r>
      <w:r w:rsidR="00356399">
        <w:t>a</w:t>
      </w:r>
      <w:r w:rsidR="002411B3">
        <w:t xml:space="preserve"> </w:t>
      </w:r>
      <w:r w:rsidR="00356399">
        <w:t>cursory</w:t>
      </w:r>
      <w:r w:rsidR="002411B3">
        <w:t xml:space="preserve"> </w:t>
      </w:r>
      <w:r w:rsidR="00356399">
        <w:t>reading</w:t>
      </w:r>
      <w:r w:rsidR="002411B3">
        <w:t xml:space="preserve"> </w:t>
      </w:r>
      <w:r w:rsidR="00356399">
        <w:t>of</w:t>
      </w:r>
      <w:r w:rsidR="002411B3">
        <w:t xml:space="preserve"> </w:t>
      </w:r>
      <w:r w:rsidR="00356399">
        <w:rPr>
          <w:i/>
        </w:rPr>
        <w:t>The</w:t>
      </w:r>
      <w:r w:rsidR="002411B3">
        <w:rPr>
          <w:i/>
        </w:rPr>
        <w:t xml:space="preserve"> </w:t>
      </w:r>
      <w:r w:rsidR="00356399">
        <w:rPr>
          <w:i/>
        </w:rPr>
        <w:t>Body</w:t>
      </w:r>
      <w:r w:rsidR="002411B3">
        <w:rPr>
          <w:i/>
        </w:rPr>
        <w:t xml:space="preserve"> </w:t>
      </w:r>
      <w:r w:rsidR="00356399">
        <w:rPr>
          <w:i/>
        </w:rPr>
        <w:t>of</w:t>
      </w:r>
      <w:r w:rsidR="002411B3">
        <w:rPr>
          <w:i/>
        </w:rPr>
        <w:t xml:space="preserve"> </w:t>
      </w:r>
      <w:r w:rsidR="00356399">
        <w:rPr>
          <w:i/>
        </w:rPr>
        <w:t>Faith</w:t>
      </w:r>
      <w:r w:rsidR="002411B3">
        <w:t xml:space="preserve"> </w:t>
      </w:r>
      <w:r w:rsidR="00356399">
        <w:t>reveals</w:t>
      </w:r>
      <w:r w:rsidR="002411B3">
        <w:t xml:space="preserve"> </w:t>
      </w:r>
      <w:r w:rsidR="00356399">
        <w:t>how</w:t>
      </w:r>
      <w:r w:rsidR="002411B3">
        <w:t xml:space="preserve"> </w:t>
      </w:r>
      <w:r w:rsidR="00356399">
        <w:t>the</w:t>
      </w:r>
      <w:r w:rsidR="002411B3">
        <w:t xml:space="preserve"> </w:t>
      </w:r>
      <w:r w:rsidR="00356399">
        <w:t>Christian</w:t>
      </w:r>
      <w:r w:rsidR="002411B3">
        <w:t xml:space="preserve"> </w:t>
      </w:r>
      <w:r w:rsidR="00356399">
        <w:t>tradition</w:t>
      </w:r>
      <w:r w:rsidR="002411B3">
        <w:t xml:space="preserve"> </w:t>
      </w:r>
      <w:r w:rsidR="00356399">
        <w:t>functions</w:t>
      </w:r>
      <w:r w:rsidR="002411B3">
        <w:t xml:space="preserve"> </w:t>
      </w:r>
      <w:r w:rsidR="00356399">
        <w:t>as</w:t>
      </w:r>
      <w:r w:rsidR="002411B3">
        <w:t xml:space="preserve"> </w:t>
      </w:r>
      <w:r w:rsidR="00356399">
        <w:t>Wyschogrod</w:t>
      </w:r>
      <w:r w:rsidR="00C15081">
        <w:t>’</w:t>
      </w:r>
      <w:r w:rsidR="00356399">
        <w:t>s</w:t>
      </w:r>
      <w:r w:rsidR="002411B3">
        <w:t xml:space="preserve"> </w:t>
      </w:r>
      <w:r w:rsidR="00356399">
        <w:t>conversational</w:t>
      </w:r>
      <w:r w:rsidR="002411B3">
        <w:t xml:space="preserve"> </w:t>
      </w:r>
      <w:r w:rsidR="00356399">
        <w:t>other.</w:t>
      </w:r>
      <w:r w:rsidR="002411B3">
        <w:t xml:space="preserve"> </w:t>
      </w:r>
      <w:r w:rsidR="00356399">
        <w:t>At</w:t>
      </w:r>
      <w:r w:rsidR="002411B3">
        <w:t xml:space="preserve"> </w:t>
      </w:r>
      <w:r w:rsidR="00356399">
        <w:t>times</w:t>
      </w:r>
      <w:r w:rsidR="002411B3">
        <w:t xml:space="preserve"> </w:t>
      </w:r>
      <w:r w:rsidR="00356399">
        <w:t>he</w:t>
      </w:r>
      <w:r w:rsidR="002411B3">
        <w:t xml:space="preserve"> </w:t>
      </w:r>
      <w:r w:rsidR="00356399">
        <w:t>deflects</w:t>
      </w:r>
      <w:r w:rsidR="002411B3">
        <w:t xml:space="preserve"> </w:t>
      </w:r>
      <w:r w:rsidR="00356399">
        <w:t>typical</w:t>
      </w:r>
      <w:r w:rsidR="002411B3">
        <w:t xml:space="preserve"> </w:t>
      </w:r>
      <w:r w:rsidR="00356399">
        <w:t>criticisms</w:t>
      </w:r>
      <w:r w:rsidR="002411B3">
        <w:t xml:space="preserve"> </w:t>
      </w:r>
      <w:r w:rsidR="00356399">
        <w:t>against</w:t>
      </w:r>
      <w:r w:rsidR="002411B3">
        <w:t xml:space="preserve"> </w:t>
      </w:r>
      <w:r w:rsidR="00356399">
        <w:t>Judaism</w:t>
      </w:r>
      <w:r w:rsidR="002411B3">
        <w:t xml:space="preserve"> </w:t>
      </w:r>
      <w:r w:rsidR="00356399">
        <w:t>onto</w:t>
      </w:r>
      <w:r w:rsidR="002411B3">
        <w:t xml:space="preserve"> </w:t>
      </w:r>
      <w:r w:rsidR="00356399">
        <w:t>Jesus</w:t>
      </w:r>
      <w:r w:rsidR="002411B3">
        <w:t xml:space="preserve"> </w:t>
      </w:r>
      <w:r w:rsidR="00356399">
        <w:t>or</w:t>
      </w:r>
      <w:r w:rsidR="002411B3">
        <w:t xml:space="preserve"> </w:t>
      </w:r>
      <w:r w:rsidR="00356399">
        <w:t>Christianity;</w:t>
      </w:r>
      <w:r w:rsidR="002411B3">
        <w:t xml:space="preserve"> </w:t>
      </w:r>
      <w:r w:rsidR="00356399">
        <w:t>but</w:t>
      </w:r>
      <w:r w:rsidR="002411B3">
        <w:t xml:space="preserve"> </w:t>
      </w:r>
      <w:r w:rsidR="00356399">
        <w:t>more</w:t>
      </w:r>
      <w:r w:rsidR="002411B3">
        <w:t xml:space="preserve"> </w:t>
      </w:r>
      <w:r w:rsidR="00356399">
        <w:t>often</w:t>
      </w:r>
      <w:r w:rsidR="002411B3">
        <w:t xml:space="preserve"> </w:t>
      </w:r>
      <w:r w:rsidR="00356399">
        <w:t>he</w:t>
      </w:r>
      <w:r w:rsidR="002411B3">
        <w:t xml:space="preserve"> </w:t>
      </w:r>
      <w:r w:rsidR="00356399">
        <w:t>opposes</w:t>
      </w:r>
      <w:r w:rsidR="002411B3">
        <w:t xml:space="preserve"> </w:t>
      </w:r>
      <w:r w:rsidR="00356399">
        <w:t>Christian</w:t>
      </w:r>
      <w:r w:rsidR="002411B3">
        <w:t xml:space="preserve"> </w:t>
      </w:r>
      <w:r w:rsidR="00356399">
        <w:t>spirituality</w:t>
      </w:r>
      <w:r w:rsidR="002411B3">
        <w:t xml:space="preserve"> </w:t>
      </w:r>
      <w:r w:rsidR="00356399">
        <w:t>to</w:t>
      </w:r>
      <w:r w:rsidR="002411B3">
        <w:t xml:space="preserve"> </w:t>
      </w:r>
      <w:r w:rsidR="00356399">
        <w:t>Jewish</w:t>
      </w:r>
      <w:r w:rsidR="002411B3">
        <w:t xml:space="preserve"> </w:t>
      </w:r>
      <w:r w:rsidR="00356399">
        <w:t>material</w:t>
      </w:r>
      <w:r w:rsidR="002411B3">
        <w:t xml:space="preserve"> </w:t>
      </w:r>
      <w:r w:rsidR="00356399">
        <w:t>humanism.</w:t>
      </w:r>
      <w:r w:rsidR="002411B3">
        <w:t xml:space="preserve"> </w:t>
      </w:r>
      <w:r w:rsidR="00356399">
        <w:t>Christianity</w:t>
      </w:r>
      <w:r w:rsidR="002411B3">
        <w:t xml:space="preserve"> </w:t>
      </w:r>
      <w:r w:rsidR="00356399">
        <w:t>appears</w:t>
      </w:r>
      <w:r w:rsidR="002411B3">
        <w:t xml:space="preserve"> </w:t>
      </w:r>
      <w:r w:rsidR="00356399">
        <w:t>in</w:t>
      </w:r>
      <w:r w:rsidR="002411B3">
        <w:t xml:space="preserve"> </w:t>
      </w:r>
      <w:r w:rsidR="00800D18">
        <w:t>Wyschogrod</w:t>
      </w:r>
      <w:r w:rsidR="00C15081">
        <w:t>’</w:t>
      </w:r>
      <w:r w:rsidR="00800D18">
        <w:t>s</w:t>
      </w:r>
      <w:r w:rsidR="002411B3">
        <w:t xml:space="preserve"> </w:t>
      </w:r>
      <w:r w:rsidR="00356399">
        <w:t>text</w:t>
      </w:r>
      <w:r w:rsidR="002411B3">
        <w:t xml:space="preserve"> </w:t>
      </w:r>
      <w:r w:rsidR="00356399">
        <w:t>as</w:t>
      </w:r>
      <w:r w:rsidR="002411B3">
        <w:t xml:space="preserve"> </w:t>
      </w:r>
      <w:r w:rsidR="00356399">
        <w:t>closely</w:t>
      </w:r>
      <w:r w:rsidR="002411B3">
        <w:t xml:space="preserve"> </w:t>
      </w:r>
      <w:r w:rsidR="00356399">
        <w:t>aligned</w:t>
      </w:r>
      <w:r w:rsidR="002411B3">
        <w:t xml:space="preserve"> </w:t>
      </w:r>
      <w:r w:rsidR="00356399">
        <w:t>to</w:t>
      </w:r>
      <w:r w:rsidR="002411B3">
        <w:t xml:space="preserve"> </w:t>
      </w:r>
      <w:r w:rsidR="00356399">
        <w:t>Greek</w:t>
      </w:r>
      <w:r w:rsidR="002411B3">
        <w:t xml:space="preserve"> </w:t>
      </w:r>
      <w:r w:rsidR="00356399">
        <w:t>philosophy</w:t>
      </w:r>
      <w:r w:rsidR="002411B3">
        <w:t xml:space="preserve"> </w:t>
      </w:r>
      <w:r w:rsidR="00356399">
        <w:t>and</w:t>
      </w:r>
      <w:r w:rsidR="002411B3">
        <w:t xml:space="preserve"> </w:t>
      </w:r>
      <w:r w:rsidR="00356399">
        <w:t>its</w:t>
      </w:r>
      <w:r w:rsidR="002411B3">
        <w:t xml:space="preserve"> </w:t>
      </w:r>
      <w:r w:rsidR="00356399">
        <w:t>fondness</w:t>
      </w:r>
      <w:r w:rsidR="002411B3">
        <w:t xml:space="preserve"> </w:t>
      </w:r>
      <w:r w:rsidR="00356399">
        <w:t>for</w:t>
      </w:r>
      <w:r w:rsidR="002411B3">
        <w:t xml:space="preserve"> </w:t>
      </w:r>
      <w:r w:rsidR="00356399">
        <w:t>clarity,</w:t>
      </w:r>
      <w:r w:rsidR="002411B3">
        <w:t xml:space="preserve"> </w:t>
      </w:r>
      <w:r w:rsidR="00356399">
        <w:t>philosophical</w:t>
      </w:r>
      <w:r w:rsidR="002411B3">
        <w:t xml:space="preserve"> </w:t>
      </w:r>
      <w:r w:rsidR="00D92195">
        <w:t>truth,</w:t>
      </w:r>
      <w:r w:rsidR="002411B3">
        <w:t xml:space="preserve"> </w:t>
      </w:r>
      <w:r w:rsidR="00D92195">
        <w:t>and</w:t>
      </w:r>
      <w:r w:rsidR="002411B3">
        <w:t xml:space="preserve"> </w:t>
      </w:r>
      <w:r w:rsidR="00D92195">
        <w:t>total</w:t>
      </w:r>
      <w:r w:rsidR="002411B3">
        <w:t xml:space="preserve"> </w:t>
      </w:r>
      <w:r w:rsidR="00D92195">
        <w:t>exposure.</w:t>
      </w:r>
      <w:r w:rsidR="002411B3">
        <w:t xml:space="preserve"> </w:t>
      </w:r>
      <w:r w:rsidR="00356399">
        <w:t>Judaism</w:t>
      </w:r>
      <w:r w:rsidR="002411B3">
        <w:t xml:space="preserve"> </w:t>
      </w:r>
      <w:r w:rsidR="00356399">
        <w:t>accords</w:t>
      </w:r>
      <w:r w:rsidR="002411B3">
        <w:t xml:space="preserve"> </w:t>
      </w:r>
      <w:r w:rsidR="00356399">
        <w:t>with</w:t>
      </w:r>
      <w:r w:rsidR="002411B3">
        <w:t xml:space="preserve"> </w:t>
      </w:r>
      <w:r w:rsidR="00356399">
        <w:t>the</w:t>
      </w:r>
      <w:r w:rsidR="002411B3">
        <w:t xml:space="preserve"> </w:t>
      </w:r>
      <w:r w:rsidR="00356399">
        <w:t>human</w:t>
      </w:r>
      <w:r w:rsidR="002411B3">
        <w:t xml:space="preserve"> </w:t>
      </w:r>
      <w:r w:rsidR="00356399">
        <w:t>condition,</w:t>
      </w:r>
      <w:r w:rsidR="002411B3">
        <w:t xml:space="preserve"> </w:t>
      </w:r>
      <w:r w:rsidR="00D92195">
        <w:t>but</w:t>
      </w:r>
      <w:r w:rsidR="002411B3">
        <w:t xml:space="preserve"> </w:t>
      </w:r>
      <w:r w:rsidR="00356399">
        <w:t>Christianity,</w:t>
      </w:r>
      <w:r w:rsidR="002411B3">
        <w:t xml:space="preserve"> </w:t>
      </w:r>
      <w:r w:rsidR="00356399">
        <w:t>with</w:t>
      </w:r>
      <w:r w:rsidR="002411B3">
        <w:t xml:space="preserve"> </w:t>
      </w:r>
      <w:r w:rsidR="00356399">
        <w:t>its</w:t>
      </w:r>
      <w:r w:rsidR="002411B3">
        <w:t xml:space="preserve"> </w:t>
      </w:r>
      <w:r w:rsidR="00D07E1D">
        <w:t>unencumbered</w:t>
      </w:r>
      <w:r w:rsidR="002411B3">
        <w:t xml:space="preserve"> </w:t>
      </w:r>
      <w:r w:rsidR="00356399">
        <w:t>brilliance</w:t>
      </w:r>
      <w:r w:rsidR="00D07E1D">
        <w:t>,</w:t>
      </w:r>
      <w:r w:rsidR="002411B3">
        <w:t xml:space="preserve"> </w:t>
      </w:r>
      <w:r w:rsidR="00D07E1D">
        <w:t>rejects</w:t>
      </w:r>
      <w:r w:rsidR="002411B3">
        <w:t xml:space="preserve"> </w:t>
      </w:r>
      <w:r w:rsidR="00D07E1D">
        <w:t>that</w:t>
      </w:r>
      <w:r w:rsidR="002411B3">
        <w:t xml:space="preserve"> </w:t>
      </w:r>
      <w:r w:rsidR="00D07E1D">
        <w:t>finite,</w:t>
      </w:r>
      <w:r w:rsidR="002411B3">
        <w:t xml:space="preserve"> </w:t>
      </w:r>
      <w:r w:rsidR="00D07E1D">
        <w:t>embodied</w:t>
      </w:r>
      <w:r w:rsidR="002411B3">
        <w:t xml:space="preserve"> </w:t>
      </w:r>
      <w:r w:rsidR="00D07E1D">
        <w:t>condition:</w:t>
      </w:r>
    </w:p>
    <w:p w:rsidR="00C15081" w:rsidRDefault="00C15081" w:rsidP="007F56DB">
      <w:pPr>
        <w:spacing w:line="480" w:lineRule="auto"/>
      </w:pPr>
      <w:r>
        <w:lastRenderedPageBreak/>
        <w:t>&lt;ext&gt;</w:t>
      </w:r>
    </w:p>
    <w:p w:rsidR="00361CCE" w:rsidRDefault="00361CCE" w:rsidP="007F56DB">
      <w:pPr>
        <w:spacing w:line="480" w:lineRule="auto"/>
        <w:ind w:left="720"/>
      </w:pPr>
      <w:r>
        <w:t>Jesus</w:t>
      </w:r>
      <w:r w:rsidR="00C15081">
        <w:t>’</w:t>
      </w:r>
      <w:r w:rsidR="002411B3">
        <w:t xml:space="preserve"> </w:t>
      </w:r>
      <w:r>
        <w:t>relative</w:t>
      </w:r>
      <w:r w:rsidR="002411B3">
        <w:t xml:space="preserve"> </w:t>
      </w:r>
      <w:r>
        <w:t>lack</w:t>
      </w:r>
      <w:r w:rsidR="002411B3">
        <w:t xml:space="preserve"> </w:t>
      </w:r>
      <w:r>
        <w:t>of</w:t>
      </w:r>
      <w:r w:rsidR="002411B3">
        <w:t xml:space="preserve"> </w:t>
      </w:r>
      <w:r>
        <w:t>interest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olitical</w:t>
      </w:r>
      <w:r w:rsidR="002411B3">
        <w:t xml:space="preserve"> </w:t>
      </w:r>
      <w:r>
        <w:t>order,</w:t>
      </w:r>
      <w:r w:rsidR="002411B3">
        <w:t xml:space="preserve"> </w:t>
      </w:r>
      <w:r>
        <w:t>his</w:t>
      </w:r>
      <w:r w:rsidR="002411B3">
        <w:t xml:space="preserve"> </w:t>
      </w:r>
      <w:r>
        <w:t>absolutist</w:t>
      </w:r>
      <w:r w:rsidR="002411B3">
        <w:t xml:space="preserve"> </w:t>
      </w:r>
      <w:r>
        <w:t>and</w:t>
      </w:r>
      <w:r w:rsidR="002411B3">
        <w:t xml:space="preserve"> </w:t>
      </w:r>
      <w:r>
        <w:t>uncompromising</w:t>
      </w:r>
      <w:r w:rsidR="002411B3">
        <w:t xml:space="preserve"> </w:t>
      </w:r>
      <w:r>
        <w:t>ethical</w:t>
      </w:r>
      <w:r w:rsidR="002411B3">
        <w:t xml:space="preserve"> </w:t>
      </w:r>
      <w:r>
        <w:t>demands,</w:t>
      </w:r>
      <w:r w:rsidR="002411B3">
        <w:t xml:space="preserve"> </w:t>
      </w:r>
      <w:r>
        <w:t>the</w:t>
      </w:r>
      <w:r w:rsidR="002411B3">
        <w:t xml:space="preserve"> </w:t>
      </w:r>
      <w:r>
        <w:t>absence</w:t>
      </w:r>
      <w:r w:rsidR="002411B3">
        <w:t xml:space="preserve"> </w:t>
      </w:r>
      <w:r>
        <w:t>of</w:t>
      </w:r>
      <w:r w:rsidR="002411B3">
        <w:t xml:space="preserve"> </w:t>
      </w:r>
      <w:r>
        <w:t>law</w:t>
      </w:r>
      <w:r w:rsidR="002411B3">
        <w:t xml:space="preserve"> </w:t>
      </w:r>
      <w:r>
        <w:t>(which</w:t>
      </w:r>
      <w:r w:rsidR="002411B3">
        <w:t xml:space="preserve"> </w:t>
      </w:r>
      <w:r>
        <w:t>embeds</w:t>
      </w:r>
      <w:r w:rsidR="002411B3">
        <w:t xml:space="preserve"> </w:t>
      </w:r>
      <w:r>
        <w:t>the</w:t>
      </w:r>
      <w:r w:rsidR="002411B3">
        <w:t xml:space="preserve"> </w:t>
      </w:r>
      <w:r>
        <w:t>moral</w:t>
      </w:r>
      <w:r w:rsidR="002411B3">
        <w:t xml:space="preserve"> </w:t>
      </w:r>
      <w:r>
        <w:t>vision</w:t>
      </w:r>
      <w:r w:rsidR="002411B3">
        <w:t xml:space="preserve"> </w:t>
      </w:r>
      <w:r>
        <w:t>into</w:t>
      </w:r>
      <w:r w:rsidR="002411B3">
        <w:t xml:space="preserve"> </w:t>
      </w:r>
      <w:r>
        <w:t>the</w:t>
      </w:r>
      <w:r w:rsidR="002411B3">
        <w:t xml:space="preserve"> </w:t>
      </w:r>
      <w:r>
        <w:t>soil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created</w:t>
      </w:r>
      <w:r w:rsidR="002411B3">
        <w:t xml:space="preserve"> </w:t>
      </w:r>
      <w:r>
        <w:t>order)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New</w:t>
      </w:r>
      <w:r w:rsidR="002411B3">
        <w:t xml:space="preserve"> </w:t>
      </w:r>
      <w:r>
        <w:t>Testament</w:t>
      </w:r>
      <w:r w:rsidR="002411B3">
        <w:t xml:space="preserve"> </w:t>
      </w:r>
      <w:r>
        <w:t>are</w:t>
      </w:r>
      <w:r w:rsidR="002411B3">
        <w:t xml:space="preserve"> </w:t>
      </w:r>
      <w:r>
        <w:t>among</w:t>
      </w:r>
      <w:r w:rsidR="002411B3">
        <w:t xml:space="preserve"> </w:t>
      </w:r>
      <w:r>
        <w:t>the</w:t>
      </w:r>
      <w:r w:rsidR="002411B3">
        <w:t xml:space="preserve"> </w:t>
      </w:r>
      <w:r>
        <w:t>symptoms</w:t>
      </w:r>
      <w:r w:rsidR="002411B3">
        <w:t xml:space="preserve"> </w:t>
      </w:r>
      <w:r>
        <w:t>of</w:t>
      </w:r>
      <w:r w:rsidR="002411B3">
        <w:t xml:space="preserve"> </w:t>
      </w:r>
      <w:r>
        <w:t>Christianity</w:t>
      </w:r>
      <w:r w:rsidR="00C15081">
        <w:t>’</w:t>
      </w:r>
      <w:r>
        <w:t>s</w:t>
      </w:r>
      <w:r w:rsidR="002411B3">
        <w:t xml:space="preserve"> </w:t>
      </w:r>
      <w:r>
        <w:t>liberation</w:t>
      </w:r>
      <w:r w:rsidR="002411B3">
        <w:t xml:space="preserve"> </w:t>
      </w:r>
      <w:r>
        <w:t>from</w:t>
      </w:r>
      <w:r w:rsidR="002411B3">
        <w:t xml:space="preserve"> </w:t>
      </w:r>
      <w:r>
        <w:t>the</w:t>
      </w:r>
      <w:r w:rsidR="002411B3">
        <w:t xml:space="preserve"> </w:t>
      </w:r>
      <w:r>
        <w:t>darker</w:t>
      </w:r>
      <w:r w:rsidR="002411B3">
        <w:t xml:space="preserve"> </w:t>
      </w:r>
      <w:r>
        <w:t>side</w:t>
      </w:r>
      <w:r w:rsidR="002411B3">
        <w:t xml:space="preserve"> </w:t>
      </w:r>
      <w:r>
        <w:t>of</w:t>
      </w:r>
      <w:r w:rsidR="002411B3">
        <w:t xml:space="preserve"> </w:t>
      </w:r>
      <w:r>
        <w:t>reality.</w:t>
      </w:r>
      <w:r w:rsidR="002411B3">
        <w:t xml:space="preserve"> </w:t>
      </w:r>
      <w:r>
        <w:t>Christianity</w:t>
      </w:r>
      <w:r w:rsidR="002411B3">
        <w:t xml:space="preserve"> </w:t>
      </w:r>
      <w:r>
        <w:t>therefore</w:t>
      </w:r>
      <w:r w:rsidR="002411B3">
        <w:t xml:space="preserve"> </w:t>
      </w:r>
      <w:r>
        <w:t>shuns</w:t>
      </w:r>
      <w:r w:rsidR="002411B3">
        <w:t xml:space="preserve"> </w:t>
      </w:r>
      <w:r>
        <w:t>the</w:t>
      </w:r>
      <w:r w:rsidR="002411B3">
        <w:t xml:space="preserve"> </w:t>
      </w:r>
      <w:r>
        <w:t>darkness,</w:t>
      </w:r>
      <w:r w:rsidR="002411B3">
        <w:t xml:space="preserve"> </w:t>
      </w:r>
      <w:r>
        <w:t>from</w:t>
      </w:r>
      <w:r w:rsidR="002411B3">
        <w:t xml:space="preserve"> </w:t>
      </w:r>
      <w:r>
        <w:t>which</w:t>
      </w:r>
      <w:r w:rsidR="002411B3">
        <w:t xml:space="preserve"> </w:t>
      </w:r>
      <w:r>
        <w:t>it</w:t>
      </w:r>
      <w:r w:rsidR="002411B3">
        <w:t xml:space="preserve"> </w:t>
      </w:r>
      <w:r>
        <w:t>attempts</w:t>
      </w:r>
      <w:r w:rsidR="002411B3">
        <w:t xml:space="preserve"> </w:t>
      </w:r>
      <w:r>
        <w:t>to</w:t>
      </w:r>
      <w:r w:rsidR="002411B3">
        <w:t xml:space="preserve"> </w:t>
      </w:r>
      <w:r>
        <w:t>escape</w:t>
      </w:r>
      <w:r w:rsidR="002411B3">
        <w:t xml:space="preserve"> </w:t>
      </w:r>
      <w:r>
        <w:t>into</w:t>
      </w:r>
      <w:r w:rsidR="002411B3">
        <w:t xml:space="preserve"> </w:t>
      </w:r>
      <w:r>
        <w:t>the</w:t>
      </w:r>
      <w:r w:rsidR="002411B3">
        <w:t xml:space="preserve"> </w:t>
      </w:r>
      <w:r>
        <w:t>light</w:t>
      </w:r>
      <w:r w:rsidR="002411B3">
        <w:t xml:space="preserve"> </w:t>
      </w:r>
      <w:r>
        <w:t>of</w:t>
      </w:r>
      <w:r w:rsidR="002411B3">
        <w:t xml:space="preserve"> </w:t>
      </w:r>
      <w:r>
        <w:t>redemption</w:t>
      </w:r>
      <w:r w:rsidR="002411B3">
        <w:t xml:space="preserve"> </w:t>
      </w:r>
      <w:r>
        <w:t>and</w:t>
      </w:r>
      <w:r w:rsidR="002411B3">
        <w:t xml:space="preserve"> </w:t>
      </w:r>
      <w:r>
        <w:t>sinlessness.</w:t>
      </w:r>
      <w:r w:rsidR="00E910FD">
        <w:rPr>
          <w:rStyle w:val="EndnoteReference"/>
        </w:rPr>
        <w:endnoteReference w:id="26"/>
      </w:r>
    </w:p>
    <w:p w:rsidR="00C15081" w:rsidRDefault="00C15081" w:rsidP="007F56DB">
      <w:pPr>
        <w:spacing w:line="480" w:lineRule="auto"/>
        <w:ind w:left="720"/>
      </w:pPr>
      <w:r>
        <w:t>&lt;/ext&gt;</w:t>
      </w:r>
    </w:p>
    <w:p w:rsidR="002361F5" w:rsidRDefault="00361CCE" w:rsidP="007F56DB">
      <w:pPr>
        <w:spacing w:line="480" w:lineRule="auto"/>
      </w:pPr>
      <w:r>
        <w:t>Note,</w:t>
      </w:r>
      <w:r w:rsidR="002411B3">
        <w:t xml:space="preserve"> </w:t>
      </w:r>
      <w:r>
        <w:t>to</w:t>
      </w:r>
      <w:r w:rsidR="002411B3">
        <w:t xml:space="preserve"> </w:t>
      </w:r>
      <w:r>
        <w:t>begin,</w:t>
      </w:r>
      <w:r w:rsidR="002411B3">
        <w:t xml:space="preserve"> </w:t>
      </w:r>
      <w:r>
        <w:t>how</w:t>
      </w:r>
      <w:r w:rsidR="002411B3">
        <w:t xml:space="preserve"> </w:t>
      </w:r>
      <w:r>
        <w:t>Wyschogrod</w:t>
      </w:r>
      <w:r w:rsidR="002411B3">
        <w:t xml:space="preserve"> </w:t>
      </w:r>
      <w:r>
        <w:t>typically</w:t>
      </w:r>
      <w:r w:rsidR="002411B3">
        <w:t xml:space="preserve"> </w:t>
      </w:r>
      <w:r>
        <w:t>personifies</w:t>
      </w:r>
      <w:r w:rsidR="002411B3">
        <w:t xml:space="preserve"> </w:t>
      </w:r>
      <w:r>
        <w:t>Christian</w:t>
      </w:r>
      <w:r w:rsidR="002411B3">
        <w:t xml:space="preserve"> </w:t>
      </w:r>
      <w:r w:rsidR="00593464">
        <w:t>practice</w:t>
      </w:r>
      <w:r w:rsidR="002411B3">
        <w:t xml:space="preserve"> </w:t>
      </w:r>
      <w:r>
        <w:t>(</w:t>
      </w:r>
      <w:r w:rsidR="00C15081">
        <w:t>“</w:t>
      </w:r>
      <w:r>
        <w:t>Christianity</w:t>
      </w:r>
      <w:r w:rsidR="002411B3">
        <w:t xml:space="preserve"> </w:t>
      </w:r>
      <w:r>
        <w:t>therefore</w:t>
      </w:r>
      <w:r w:rsidR="002411B3">
        <w:t xml:space="preserve"> </w:t>
      </w:r>
      <w:r>
        <w:t>shuns</w:t>
      </w:r>
      <w:r w:rsidR="00C15081">
        <w:t>”</w:t>
      </w:r>
      <w:r>
        <w:t>),</w:t>
      </w:r>
      <w:r w:rsidR="002411B3">
        <w:t xml:space="preserve"> </w:t>
      </w:r>
      <w:r>
        <w:t>and</w:t>
      </w:r>
      <w:r w:rsidR="002411B3">
        <w:t xml:space="preserve"> </w:t>
      </w:r>
      <w:r>
        <w:t>this</w:t>
      </w:r>
      <w:r w:rsidR="002411B3">
        <w:t xml:space="preserve"> </w:t>
      </w:r>
      <w:r>
        <w:t>effectively</w:t>
      </w:r>
      <w:r w:rsidR="002411B3">
        <w:t xml:space="preserve"> </w:t>
      </w:r>
      <w:r>
        <w:t>silences</w:t>
      </w:r>
      <w:r w:rsidR="002411B3">
        <w:t xml:space="preserve"> </w:t>
      </w:r>
      <w:r>
        <w:t>the</w:t>
      </w:r>
      <w:r w:rsidR="002411B3">
        <w:t xml:space="preserve"> </w:t>
      </w:r>
      <w:r>
        <w:t>multiple</w:t>
      </w:r>
      <w:r w:rsidR="002411B3">
        <w:t xml:space="preserve"> </w:t>
      </w:r>
      <w:r>
        <w:t>and</w:t>
      </w:r>
      <w:r w:rsidR="002411B3">
        <w:t xml:space="preserve"> </w:t>
      </w:r>
      <w:r>
        <w:t>complex</w:t>
      </w:r>
      <w:r w:rsidR="002411B3">
        <w:t xml:space="preserve"> </w:t>
      </w:r>
      <w:r>
        <w:t>voices</w:t>
      </w:r>
      <w:r w:rsidR="002411B3">
        <w:t xml:space="preserve"> </w:t>
      </w:r>
      <w:r>
        <w:t>within</w:t>
      </w:r>
      <w:r w:rsidR="002411B3">
        <w:t xml:space="preserve"> </w:t>
      </w:r>
      <w:r>
        <w:t>that</w:t>
      </w:r>
      <w:r w:rsidR="002411B3">
        <w:t xml:space="preserve"> </w:t>
      </w:r>
      <w:r>
        <w:t>tradition.</w:t>
      </w:r>
      <w:r w:rsidR="002411B3">
        <w:t xml:space="preserve"> </w:t>
      </w:r>
      <w:r>
        <w:t>Readers</w:t>
      </w:r>
      <w:r w:rsidR="002411B3">
        <w:t xml:space="preserve"> </w:t>
      </w:r>
      <w:r>
        <w:t>do</w:t>
      </w:r>
      <w:r w:rsidR="002411B3">
        <w:t xml:space="preserve"> </w:t>
      </w:r>
      <w:r>
        <w:t>not</w:t>
      </w:r>
      <w:r w:rsidR="002411B3">
        <w:t xml:space="preserve"> </w:t>
      </w:r>
      <w:r>
        <w:t>know</w:t>
      </w:r>
      <w:r w:rsidR="002411B3">
        <w:t xml:space="preserve"> </w:t>
      </w:r>
      <w:r>
        <w:t>who</w:t>
      </w:r>
      <w:r w:rsidR="002411B3">
        <w:t xml:space="preserve"> </w:t>
      </w:r>
      <w:r>
        <w:t>shuns,</w:t>
      </w:r>
      <w:r w:rsidR="002411B3">
        <w:t xml:space="preserve"> </w:t>
      </w:r>
      <w:r>
        <w:t>but</w:t>
      </w:r>
      <w:r w:rsidR="002411B3">
        <w:t xml:space="preserve"> </w:t>
      </w:r>
      <w:r>
        <w:t>only</w:t>
      </w:r>
      <w:r w:rsidR="002411B3">
        <w:t xml:space="preserve"> </w:t>
      </w:r>
      <w:r>
        <w:t>that</w:t>
      </w:r>
      <w:r w:rsidR="002411B3">
        <w:t xml:space="preserve"> </w:t>
      </w:r>
      <w:r>
        <w:t>Christianity</w:t>
      </w:r>
      <w:r w:rsidR="002411B3">
        <w:t xml:space="preserve"> </w:t>
      </w:r>
      <w:r>
        <w:t>does</w:t>
      </w:r>
      <w:r w:rsidR="002411B3">
        <w:t xml:space="preserve"> </w:t>
      </w:r>
      <w:r>
        <w:t>so.</w:t>
      </w:r>
      <w:r w:rsidR="002411B3">
        <w:t xml:space="preserve"> </w:t>
      </w:r>
      <w:r w:rsidR="00577BF4">
        <w:t>And</w:t>
      </w:r>
      <w:r w:rsidR="002411B3">
        <w:t xml:space="preserve"> </w:t>
      </w:r>
      <w:r w:rsidR="00577BF4">
        <w:t>one</w:t>
      </w:r>
      <w:r w:rsidR="002411B3">
        <w:t xml:space="preserve"> </w:t>
      </w:r>
      <w:r w:rsidR="00577BF4">
        <w:t>can</w:t>
      </w:r>
      <w:r w:rsidR="002411B3">
        <w:t xml:space="preserve"> </w:t>
      </w:r>
      <w:r w:rsidR="00577BF4">
        <w:t>sense</w:t>
      </w:r>
      <w:r w:rsidR="002411B3">
        <w:t xml:space="preserve"> </w:t>
      </w:r>
      <w:r w:rsidR="00577BF4">
        <w:t>too</w:t>
      </w:r>
      <w:r w:rsidR="002411B3">
        <w:t xml:space="preserve"> </w:t>
      </w:r>
      <w:r w:rsidR="00577BF4">
        <w:t>how</w:t>
      </w:r>
      <w:r w:rsidR="002411B3">
        <w:t xml:space="preserve"> </w:t>
      </w:r>
      <w:r w:rsidR="00577BF4">
        <w:t>Wyschogrod</w:t>
      </w:r>
      <w:r w:rsidR="002411B3">
        <w:t xml:space="preserve"> </w:t>
      </w:r>
      <w:r w:rsidR="00577BF4">
        <w:t>closely</w:t>
      </w:r>
      <w:r w:rsidR="002411B3">
        <w:t xml:space="preserve"> </w:t>
      </w:r>
      <w:r w:rsidR="00577BF4">
        <w:t>aligns</w:t>
      </w:r>
      <w:r w:rsidR="002411B3">
        <w:t xml:space="preserve"> </w:t>
      </w:r>
      <w:r w:rsidR="00C15081">
        <w:t>“</w:t>
      </w:r>
      <w:r w:rsidR="00577BF4">
        <w:t>Christianity</w:t>
      </w:r>
      <w:r w:rsidR="00C15081">
        <w:t>”</w:t>
      </w:r>
      <w:r w:rsidR="002411B3">
        <w:t xml:space="preserve"> </w:t>
      </w:r>
      <w:r w:rsidR="00577BF4">
        <w:t>with</w:t>
      </w:r>
      <w:r w:rsidR="002411B3">
        <w:t xml:space="preserve"> </w:t>
      </w:r>
      <w:r w:rsidR="00577BF4">
        <w:t>more</w:t>
      </w:r>
      <w:r w:rsidR="002411B3">
        <w:t xml:space="preserve"> </w:t>
      </w:r>
      <w:r w:rsidR="00577BF4">
        <w:t>liberal</w:t>
      </w:r>
      <w:r w:rsidR="002411B3">
        <w:t xml:space="preserve"> </w:t>
      </w:r>
      <w:r w:rsidR="00577BF4">
        <w:t>forms</w:t>
      </w:r>
      <w:r w:rsidR="002411B3">
        <w:t xml:space="preserve"> </w:t>
      </w:r>
      <w:r w:rsidR="00577BF4">
        <w:t>of</w:t>
      </w:r>
      <w:r w:rsidR="002411B3">
        <w:t xml:space="preserve"> </w:t>
      </w:r>
      <w:r w:rsidR="00577BF4">
        <w:t>Judaism</w:t>
      </w:r>
      <w:r w:rsidR="002411B3">
        <w:t xml:space="preserve"> </w:t>
      </w:r>
      <w:r w:rsidR="00577BF4">
        <w:t>that</w:t>
      </w:r>
      <w:r w:rsidR="002411B3">
        <w:t xml:space="preserve"> </w:t>
      </w:r>
      <w:r w:rsidR="00577BF4">
        <w:t>stress</w:t>
      </w:r>
      <w:r w:rsidR="002411B3">
        <w:t xml:space="preserve"> </w:t>
      </w:r>
      <w:r w:rsidR="00577BF4">
        <w:t>ethics</w:t>
      </w:r>
      <w:r w:rsidR="002411B3">
        <w:t xml:space="preserve"> </w:t>
      </w:r>
      <w:r w:rsidR="00577BF4">
        <w:t>over</w:t>
      </w:r>
      <w:r w:rsidR="002411B3">
        <w:t xml:space="preserve"> </w:t>
      </w:r>
      <w:r w:rsidR="00577BF4">
        <w:t>law.</w:t>
      </w:r>
      <w:r w:rsidR="002411B3">
        <w:t xml:space="preserve"> </w:t>
      </w:r>
      <w:r w:rsidR="00577BF4">
        <w:t>H</w:t>
      </w:r>
      <w:r w:rsidR="00090454">
        <w:t>is</w:t>
      </w:r>
      <w:r w:rsidR="002411B3">
        <w:t xml:space="preserve"> </w:t>
      </w:r>
      <w:r w:rsidR="00090454">
        <w:t>essentialist</w:t>
      </w:r>
      <w:r w:rsidR="002411B3">
        <w:t xml:space="preserve"> </w:t>
      </w:r>
      <w:r w:rsidR="00090454">
        <w:t>rhetoric</w:t>
      </w:r>
      <w:r w:rsidR="002411B3">
        <w:t xml:space="preserve"> </w:t>
      </w:r>
      <w:r w:rsidR="00090454">
        <w:t>positions</w:t>
      </w:r>
      <w:r w:rsidR="002411B3">
        <w:t xml:space="preserve"> </w:t>
      </w:r>
      <w:r w:rsidR="00090454">
        <w:t>Christianity</w:t>
      </w:r>
      <w:r w:rsidR="002411B3">
        <w:t xml:space="preserve"> </w:t>
      </w:r>
      <w:r w:rsidR="00577BF4">
        <w:t>(or</w:t>
      </w:r>
      <w:r w:rsidR="002411B3">
        <w:t xml:space="preserve"> </w:t>
      </w:r>
      <w:r w:rsidR="00577BF4">
        <w:t>a</w:t>
      </w:r>
      <w:r w:rsidR="002411B3">
        <w:t xml:space="preserve"> </w:t>
      </w:r>
      <w:r w:rsidR="00577BF4">
        <w:t>more</w:t>
      </w:r>
      <w:r w:rsidR="002411B3">
        <w:t xml:space="preserve"> </w:t>
      </w:r>
      <w:r w:rsidR="00577BF4">
        <w:t>liberal</w:t>
      </w:r>
      <w:r w:rsidR="002411B3">
        <w:t xml:space="preserve"> </w:t>
      </w:r>
      <w:r w:rsidR="00577BF4">
        <w:t>Judaism)</w:t>
      </w:r>
      <w:r w:rsidR="002411B3">
        <w:t xml:space="preserve"> </w:t>
      </w:r>
      <w:r w:rsidR="00090454">
        <w:t>as</w:t>
      </w:r>
      <w:r w:rsidR="002411B3">
        <w:t xml:space="preserve"> </w:t>
      </w:r>
      <w:r w:rsidR="00090454">
        <w:t>the</w:t>
      </w:r>
      <w:r w:rsidR="002411B3">
        <w:t xml:space="preserve"> </w:t>
      </w:r>
      <w:r w:rsidR="00090454">
        <w:t>distorted</w:t>
      </w:r>
      <w:r w:rsidR="002411B3">
        <w:t xml:space="preserve"> </w:t>
      </w:r>
      <w:r w:rsidR="00090454">
        <w:t>foil</w:t>
      </w:r>
      <w:r w:rsidR="002411B3">
        <w:t xml:space="preserve"> </w:t>
      </w:r>
      <w:r w:rsidR="00090454">
        <w:t>to</w:t>
      </w:r>
      <w:r w:rsidR="002411B3">
        <w:t xml:space="preserve"> </w:t>
      </w:r>
      <w:r w:rsidR="00090454">
        <w:t>Wyschogrod</w:t>
      </w:r>
      <w:r w:rsidR="00C15081">
        <w:t>’</w:t>
      </w:r>
      <w:r w:rsidR="00090454">
        <w:t>s</w:t>
      </w:r>
      <w:r w:rsidR="002411B3">
        <w:t xml:space="preserve"> </w:t>
      </w:r>
      <w:r w:rsidR="00090454">
        <w:t>Judaism:</w:t>
      </w:r>
      <w:r w:rsidR="002411B3">
        <w:t xml:space="preserve"> </w:t>
      </w:r>
      <w:r w:rsidR="00090454">
        <w:t>where</w:t>
      </w:r>
      <w:r w:rsidR="002411B3">
        <w:t xml:space="preserve"> </w:t>
      </w:r>
      <w:r w:rsidR="00090454">
        <w:t>Judaism</w:t>
      </w:r>
      <w:r w:rsidR="002411B3">
        <w:t xml:space="preserve"> </w:t>
      </w:r>
      <w:r w:rsidR="00090454">
        <w:t>is</w:t>
      </w:r>
      <w:r w:rsidR="002411B3">
        <w:t xml:space="preserve"> </w:t>
      </w:r>
      <w:r w:rsidR="00090454">
        <w:t>rooted</w:t>
      </w:r>
      <w:r w:rsidR="002411B3">
        <w:t xml:space="preserve"> </w:t>
      </w:r>
      <w:r w:rsidR="00090454">
        <w:t>in</w:t>
      </w:r>
      <w:r w:rsidR="002411B3">
        <w:t xml:space="preserve"> </w:t>
      </w:r>
      <w:r w:rsidR="00090454">
        <w:t>physical</w:t>
      </w:r>
      <w:r w:rsidR="002411B3">
        <w:t xml:space="preserve"> </w:t>
      </w:r>
      <w:r w:rsidR="00EF486F">
        <w:t>beings</w:t>
      </w:r>
      <w:r w:rsidR="00090454">
        <w:t>,</w:t>
      </w:r>
      <w:r w:rsidR="002411B3">
        <w:t xml:space="preserve"> </w:t>
      </w:r>
      <w:r w:rsidR="00090454">
        <w:t>Christianity</w:t>
      </w:r>
      <w:r w:rsidR="002411B3">
        <w:t xml:space="preserve"> </w:t>
      </w:r>
      <w:r w:rsidR="00090454">
        <w:t>seeks</w:t>
      </w:r>
      <w:r w:rsidR="002411B3">
        <w:t xml:space="preserve"> </w:t>
      </w:r>
      <w:r w:rsidR="00090454">
        <w:t>to</w:t>
      </w:r>
      <w:r w:rsidR="002411B3">
        <w:t xml:space="preserve"> </w:t>
      </w:r>
      <w:r w:rsidR="00090454">
        <w:t>escape</w:t>
      </w:r>
      <w:r w:rsidR="002411B3">
        <w:t xml:space="preserve"> </w:t>
      </w:r>
      <w:r w:rsidR="00090454">
        <w:t>them;</w:t>
      </w:r>
      <w:r w:rsidR="002411B3">
        <w:t xml:space="preserve"> </w:t>
      </w:r>
      <w:r w:rsidR="00090454">
        <w:t>if</w:t>
      </w:r>
      <w:r w:rsidR="002411B3">
        <w:t xml:space="preserve"> </w:t>
      </w:r>
      <w:r w:rsidR="00090454">
        <w:t>Judaism</w:t>
      </w:r>
      <w:r w:rsidR="002411B3">
        <w:t xml:space="preserve"> </w:t>
      </w:r>
      <w:r w:rsidR="00090454">
        <w:t>is</w:t>
      </w:r>
      <w:r w:rsidR="002411B3">
        <w:t xml:space="preserve"> </w:t>
      </w:r>
      <w:r w:rsidR="00090454">
        <w:t>an</w:t>
      </w:r>
      <w:r w:rsidR="002411B3">
        <w:t xml:space="preserve"> </w:t>
      </w:r>
      <w:r w:rsidR="00090454">
        <w:t>embodied</w:t>
      </w:r>
      <w:r w:rsidR="002411B3">
        <w:t xml:space="preserve"> </w:t>
      </w:r>
      <w:r w:rsidR="00090454">
        <w:t>politics,</w:t>
      </w:r>
      <w:r w:rsidR="002411B3">
        <w:t xml:space="preserve"> </w:t>
      </w:r>
      <w:r w:rsidR="00090454">
        <w:t>Christianity</w:t>
      </w:r>
      <w:r w:rsidR="002411B3">
        <w:t xml:space="preserve"> </w:t>
      </w:r>
      <w:r w:rsidR="00090454">
        <w:t>has</w:t>
      </w:r>
      <w:r w:rsidR="002411B3">
        <w:t xml:space="preserve"> </w:t>
      </w:r>
      <w:r w:rsidR="00090454">
        <w:t>little</w:t>
      </w:r>
      <w:r w:rsidR="002411B3">
        <w:t xml:space="preserve"> </w:t>
      </w:r>
      <w:r w:rsidR="00090454">
        <w:t>interest</w:t>
      </w:r>
      <w:r w:rsidR="002411B3">
        <w:t xml:space="preserve"> </w:t>
      </w:r>
      <w:r w:rsidR="00090454">
        <w:t>in</w:t>
      </w:r>
      <w:r w:rsidR="002411B3">
        <w:t xml:space="preserve"> </w:t>
      </w:r>
      <w:r w:rsidR="00090454">
        <w:t>those</w:t>
      </w:r>
      <w:r w:rsidR="002411B3">
        <w:t xml:space="preserve"> </w:t>
      </w:r>
      <w:r w:rsidR="00090454">
        <w:t>mundane</w:t>
      </w:r>
      <w:r w:rsidR="002411B3">
        <w:t xml:space="preserve"> </w:t>
      </w:r>
      <w:r w:rsidR="00090454">
        <w:t>proceedings;</w:t>
      </w:r>
      <w:r w:rsidR="002411B3">
        <w:t xml:space="preserve"> </w:t>
      </w:r>
      <w:r w:rsidR="00090454">
        <w:t>when</w:t>
      </w:r>
      <w:r w:rsidR="002411B3">
        <w:t xml:space="preserve"> </w:t>
      </w:r>
      <w:r w:rsidR="00090454">
        <w:t>Judaism</w:t>
      </w:r>
      <w:r w:rsidR="002411B3">
        <w:t xml:space="preserve"> </w:t>
      </w:r>
      <w:r w:rsidR="00C848C4">
        <w:t>creates</w:t>
      </w:r>
      <w:r w:rsidR="002411B3">
        <w:t xml:space="preserve"> </w:t>
      </w:r>
      <w:r w:rsidR="00C848C4">
        <w:t>law</w:t>
      </w:r>
      <w:r w:rsidR="002411B3">
        <w:t xml:space="preserve"> </w:t>
      </w:r>
      <w:r w:rsidR="00D92195">
        <w:t>to</w:t>
      </w:r>
      <w:r w:rsidR="002411B3">
        <w:t xml:space="preserve"> </w:t>
      </w:r>
      <w:r w:rsidR="00D92195">
        <w:t>inhibit</w:t>
      </w:r>
      <w:r w:rsidR="002411B3">
        <w:t xml:space="preserve"> </w:t>
      </w:r>
      <w:r w:rsidR="00D92195">
        <w:t>darker</w:t>
      </w:r>
      <w:r w:rsidR="002411B3">
        <w:t xml:space="preserve"> </w:t>
      </w:r>
      <w:r w:rsidR="00D92195">
        <w:t>forces</w:t>
      </w:r>
      <w:r w:rsidR="00C848C4">
        <w:t>,</w:t>
      </w:r>
      <w:r w:rsidR="002411B3">
        <w:t xml:space="preserve"> </w:t>
      </w:r>
      <w:r w:rsidR="00C848C4">
        <w:t>Christianity</w:t>
      </w:r>
      <w:r w:rsidR="002411B3">
        <w:t xml:space="preserve"> </w:t>
      </w:r>
      <w:r w:rsidR="00C848C4">
        <w:t>liber</w:t>
      </w:r>
      <w:r w:rsidR="00EF486F">
        <w:t>ates</w:t>
      </w:r>
      <w:r w:rsidR="002411B3">
        <w:t xml:space="preserve"> </w:t>
      </w:r>
      <w:r w:rsidR="00EF486F">
        <w:t>persons</w:t>
      </w:r>
      <w:r w:rsidR="002411B3">
        <w:t xml:space="preserve"> </w:t>
      </w:r>
      <w:r w:rsidR="00EF486F">
        <w:t>from</w:t>
      </w:r>
      <w:r w:rsidR="002411B3">
        <w:t xml:space="preserve"> </w:t>
      </w:r>
      <w:r w:rsidR="00EF486F">
        <w:t>that</w:t>
      </w:r>
      <w:r w:rsidR="002411B3">
        <w:t xml:space="preserve"> </w:t>
      </w:r>
      <w:r w:rsidR="00EF486F">
        <w:t>darkness</w:t>
      </w:r>
      <w:r w:rsidR="002411B3">
        <w:t xml:space="preserve"> </w:t>
      </w:r>
      <w:r w:rsidR="00EF486F">
        <w:t>to</w:t>
      </w:r>
      <w:r w:rsidR="002411B3">
        <w:t xml:space="preserve"> </w:t>
      </w:r>
      <w:r w:rsidR="00EF486F">
        <w:t>a</w:t>
      </w:r>
      <w:r w:rsidR="002411B3">
        <w:t xml:space="preserve"> </w:t>
      </w:r>
      <w:r w:rsidR="00EF486F">
        <w:t>grander</w:t>
      </w:r>
      <w:r w:rsidR="002411B3">
        <w:t xml:space="preserve"> </w:t>
      </w:r>
      <w:r w:rsidR="00EF486F">
        <w:t>light.</w:t>
      </w:r>
      <w:r w:rsidR="002411B3">
        <w:t xml:space="preserve"> </w:t>
      </w:r>
      <w:r w:rsidR="00C21812">
        <w:t>Judaism,</w:t>
      </w:r>
      <w:r w:rsidR="002411B3">
        <w:t xml:space="preserve"> </w:t>
      </w:r>
      <w:r w:rsidR="00C21812">
        <w:t>in</w:t>
      </w:r>
      <w:r w:rsidR="002411B3">
        <w:t xml:space="preserve"> </w:t>
      </w:r>
      <w:r w:rsidR="00C21812">
        <w:t>the</w:t>
      </w:r>
      <w:r w:rsidR="002411B3">
        <w:t xml:space="preserve"> </w:t>
      </w:r>
      <w:r w:rsidR="00C21812">
        <w:t>end,</w:t>
      </w:r>
      <w:r w:rsidR="002411B3">
        <w:t xml:space="preserve"> </w:t>
      </w:r>
      <w:r w:rsidR="00C15081">
        <w:t>“</w:t>
      </w:r>
      <w:r w:rsidR="00C21812">
        <w:t>will</w:t>
      </w:r>
      <w:r w:rsidR="002411B3">
        <w:t xml:space="preserve"> </w:t>
      </w:r>
      <w:r w:rsidR="00C21812">
        <w:t>not</w:t>
      </w:r>
      <w:r w:rsidR="002411B3">
        <w:t xml:space="preserve"> </w:t>
      </w:r>
      <w:r w:rsidR="00C21812">
        <w:t>be</w:t>
      </w:r>
      <w:r w:rsidR="002411B3">
        <w:t xml:space="preserve"> </w:t>
      </w:r>
      <w:r w:rsidR="00C21812">
        <w:t>unfaithful</w:t>
      </w:r>
      <w:r w:rsidR="002411B3">
        <w:t xml:space="preserve"> </w:t>
      </w:r>
      <w:r w:rsidR="00C21812">
        <w:t>to</w:t>
      </w:r>
      <w:r w:rsidR="002411B3">
        <w:t xml:space="preserve"> </w:t>
      </w:r>
      <w:r w:rsidR="00C21812">
        <w:t>the</w:t>
      </w:r>
      <w:r w:rsidR="002411B3">
        <w:t xml:space="preserve"> </w:t>
      </w:r>
      <w:r w:rsidR="00C21812">
        <w:t>darkness</w:t>
      </w:r>
      <w:r w:rsidR="002411B3">
        <w:t xml:space="preserve"> </w:t>
      </w:r>
      <w:r w:rsidR="00C21812">
        <w:t>of</w:t>
      </w:r>
      <w:r w:rsidR="002411B3">
        <w:t xml:space="preserve"> </w:t>
      </w:r>
      <w:r w:rsidR="00C21812">
        <w:t>human</w:t>
      </w:r>
      <w:r w:rsidR="002411B3">
        <w:t xml:space="preserve"> </w:t>
      </w:r>
      <w:r w:rsidR="00C21812">
        <w:t>existence.</w:t>
      </w:r>
      <w:r w:rsidR="00C15081">
        <w:t>”</w:t>
      </w:r>
      <w:r w:rsidR="00E910FD">
        <w:rPr>
          <w:rStyle w:val="EndnoteReference"/>
        </w:rPr>
        <w:endnoteReference w:id="27"/>
      </w:r>
      <w:r w:rsidR="002411B3">
        <w:t xml:space="preserve"> </w:t>
      </w:r>
      <w:r w:rsidR="00B74362">
        <w:t>Christianity</w:t>
      </w:r>
      <w:r w:rsidR="002411B3">
        <w:t xml:space="preserve"> </w:t>
      </w:r>
      <w:r w:rsidR="00B74362">
        <w:t>misrepresents</w:t>
      </w:r>
      <w:r w:rsidR="002411B3">
        <w:t xml:space="preserve"> </w:t>
      </w:r>
      <w:r w:rsidR="00B74362">
        <w:t>the</w:t>
      </w:r>
      <w:r w:rsidR="002411B3">
        <w:t xml:space="preserve"> </w:t>
      </w:r>
      <w:r w:rsidR="00B74362">
        <w:t>human</w:t>
      </w:r>
      <w:r w:rsidR="002411B3">
        <w:t xml:space="preserve"> </w:t>
      </w:r>
      <w:r w:rsidR="00B74362">
        <w:t>condition</w:t>
      </w:r>
      <w:r w:rsidR="002411B3">
        <w:t xml:space="preserve"> </w:t>
      </w:r>
      <w:r w:rsidR="00B74362">
        <w:t>before</w:t>
      </w:r>
      <w:r w:rsidR="002411B3">
        <w:t xml:space="preserve"> </w:t>
      </w:r>
      <w:r w:rsidR="00B74362">
        <w:t>God;</w:t>
      </w:r>
      <w:r w:rsidR="002411B3">
        <w:t xml:space="preserve"> </w:t>
      </w:r>
      <w:r w:rsidR="00B74362">
        <w:t>Judaism,</w:t>
      </w:r>
      <w:r w:rsidR="002411B3">
        <w:t xml:space="preserve"> </w:t>
      </w:r>
      <w:r w:rsidR="00B74362">
        <w:t>in</w:t>
      </w:r>
      <w:r w:rsidR="002411B3">
        <w:t xml:space="preserve"> </w:t>
      </w:r>
      <w:r w:rsidR="00B74362">
        <w:t>contrast,</w:t>
      </w:r>
      <w:r w:rsidR="002411B3">
        <w:t xml:space="preserve"> </w:t>
      </w:r>
      <w:r w:rsidR="00B74362">
        <w:t>delivers</w:t>
      </w:r>
      <w:r w:rsidR="002411B3">
        <w:t xml:space="preserve"> </w:t>
      </w:r>
      <w:r w:rsidR="00B74362">
        <w:t>an</w:t>
      </w:r>
      <w:r w:rsidR="002411B3">
        <w:t xml:space="preserve"> </w:t>
      </w:r>
      <w:r w:rsidR="00B74362">
        <w:t>authentic</w:t>
      </w:r>
      <w:r w:rsidR="002411B3">
        <w:t xml:space="preserve"> </w:t>
      </w:r>
      <w:r w:rsidR="00B74362">
        <w:t>humanism.</w:t>
      </w:r>
      <w:r w:rsidR="002411B3">
        <w:t xml:space="preserve"> </w:t>
      </w:r>
      <w:r w:rsidR="00B60A33">
        <w:t>There</w:t>
      </w:r>
      <w:r w:rsidR="002411B3">
        <w:t xml:space="preserve"> </w:t>
      </w:r>
      <w:r w:rsidR="00B60A33">
        <w:t>are</w:t>
      </w:r>
      <w:r w:rsidR="002411B3">
        <w:t xml:space="preserve"> </w:t>
      </w:r>
      <w:r w:rsidR="00B60A33">
        <w:t>clear</w:t>
      </w:r>
      <w:r w:rsidR="002411B3">
        <w:t xml:space="preserve"> </w:t>
      </w:r>
      <w:r w:rsidR="00B60A33">
        <w:t>insiders</w:t>
      </w:r>
      <w:r w:rsidR="002411B3">
        <w:t xml:space="preserve"> </w:t>
      </w:r>
      <w:r w:rsidR="00B60A33">
        <w:t>and</w:t>
      </w:r>
      <w:r w:rsidR="002411B3">
        <w:t xml:space="preserve"> </w:t>
      </w:r>
      <w:r w:rsidR="00B60A33">
        <w:t>outsiders</w:t>
      </w:r>
      <w:r w:rsidR="002411B3">
        <w:t xml:space="preserve"> </w:t>
      </w:r>
      <w:r w:rsidR="00B60A33">
        <w:t>to</w:t>
      </w:r>
      <w:r w:rsidR="002411B3">
        <w:t xml:space="preserve"> </w:t>
      </w:r>
      <w:r w:rsidR="00B60A33">
        <w:t>a</w:t>
      </w:r>
      <w:r w:rsidR="002411B3">
        <w:t xml:space="preserve"> </w:t>
      </w:r>
      <w:r w:rsidR="00B60A33">
        <w:t>visual</w:t>
      </w:r>
      <w:r w:rsidR="002411B3">
        <w:t xml:space="preserve"> </w:t>
      </w:r>
      <w:r w:rsidR="00B60A33">
        <w:t>authenticity</w:t>
      </w:r>
      <w:r w:rsidR="002411B3">
        <w:t xml:space="preserve"> </w:t>
      </w:r>
      <w:r w:rsidR="00B60A33">
        <w:t>that</w:t>
      </w:r>
      <w:r w:rsidR="002411B3">
        <w:t xml:space="preserve"> </w:t>
      </w:r>
      <w:r w:rsidR="00B60A33">
        <w:t>adheres</w:t>
      </w:r>
      <w:r w:rsidR="002411B3">
        <w:t xml:space="preserve"> </w:t>
      </w:r>
      <w:r w:rsidR="00C15081">
        <w:t>“</w:t>
      </w:r>
      <w:r w:rsidR="00B60A33">
        <w:t>to</w:t>
      </w:r>
      <w:r w:rsidR="002411B3">
        <w:t xml:space="preserve"> </w:t>
      </w:r>
      <w:r w:rsidR="00B60A33">
        <w:t>the</w:t>
      </w:r>
      <w:r w:rsidR="002411B3">
        <w:t xml:space="preserve"> </w:t>
      </w:r>
      <w:r w:rsidR="00B60A33">
        <w:t>darkness</w:t>
      </w:r>
      <w:r w:rsidR="002411B3">
        <w:t xml:space="preserve"> </w:t>
      </w:r>
      <w:r w:rsidR="00B60A33">
        <w:t>of</w:t>
      </w:r>
      <w:r w:rsidR="002411B3">
        <w:t xml:space="preserve"> </w:t>
      </w:r>
      <w:r w:rsidR="00B60A33">
        <w:t>human</w:t>
      </w:r>
      <w:r w:rsidR="002411B3">
        <w:t xml:space="preserve"> </w:t>
      </w:r>
      <w:r w:rsidR="00B60A33">
        <w:t>existence.</w:t>
      </w:r>
      <w:r w:rsidR="00C15081">
        <w:t>”</w:t>
      </w:r>
      <w:r w:rsidR="002411B3">
        <w:t xml:space="preserve"> </w:t>
      </w:r>
      <w:r w:rsidR="00B60A33">
        <w:t>Christians</w:t>
      </w:r>
      <w:r w:rsidR="002411B3">
        <w:t xml:space="preserve"> </w:t>
      </w:r>
      <w:r w:rsidR="00B60A33">
        <w:t>remain</w:t>
      </w:r>
      <w:r w:rsidR="002411B3">
        <w:t xml:space="preserve"> </w:t>
      </w:r>
      <w:r w:rsidR="00B60A33">
        <w:t>on</w:t>
      </w:r>
      <w:r w:rsidR="002411B3">
        <w:t xml:space="preserve"> </w:t>
      </w:r>
      <w:r w:rsidR="00B60A33">
        <w:t>the</w:t>
      </w:r>
      <w:r w:rsidR="002411B3">
        <w:t xml:space="preserve"> </w:t>
      </w:r>
      <w:r w:rsidR="00B60A33">
        <w:t>fringes,</w:t>
      </w:r>
      <w:r w:rsidR="002411B3">
        <w:t xml:space="preserve"> </w:t>
      </w:r>
      <w:r w:rsidR="00771F80">
        <w:t>but</w:t>
      </w:r>
      <w:r w:rsidR="002411B3">
        <w:t xml:space="preserve"> </w:t>
      </w:r>
      <w:r w:rsidR="00771F80">
        <w:t>so</w:t>
      </w:r>
      <w:r w:rsidR="002411B3">
        <w:t xml:space="preserve"> </w:t>
      </w:r>
      <w:r w:rsidR="00771F80">
        <w:t>do</w:t>
      </w:r>
      <w:r w:rsidR="002411B3">
        <w:t xml:space="preserve"> </w:t>
      </w:r>
      <w:r w:rsidR="00771F80">
        <w:t>more</w:t>
      </w:r>
      <w:r w:rsidR="002411B3">
        <w:t xml:space="preserve"> </w:t>
      </w:r>
      <w:r w:rsidR="00771F80">
        <w:t>liberal</w:t>
      </w:r>
      <w:r w:rsidR="002411B3">
        <w:t xml:space="preserve"> </w:t>
      </w:r>
      <w:r w:rsidR="00771F80">
        <w:t>Jews</w:t>
      </w:r>
      <w:r w:rsidR="002411B3">
        <w:t xml:space="preserve"> </w:t>
      </w:r>
      <w:r w:rsidR="00771F80">
        <w:t>who,</w:t>
      </w:r>
      <w:r w:rsidR="002411B3">
        <w:t xml:space="preserve"> </w:t>
      </w:r>
      <w:r w:rsidR="00771F80">
        <w:t>like</w:t>
      </w:r>
      <w:r w:rsidR="002411B3">
        <w:t xml:space="preserve"> </w:t>
      </w:r>
      <w:r w:rsidR="00771F80">
        <w:t>Wyschogrod</w:t>
      </w:r>
      <w:r w:rsidR="00C15081">
        <w:t>’</w:t>
      </w:r>
      <w:r w:rsidR="00771F80">
        <w:t>s</w:t>
      </w:r>
      <w:r w:rsidR="002411B3">
        <w:t xml:space="preserve"> </w:t>
      </w:r>
      <w:r w:rsidR="00771F80">
        <w:t>Jesus,</w:t>
      </w:r>
      <w:r w:rsidR="002411B3">
        <w:t xml:space="preserve"> </w:t>
      </w:r>
      <w:r w:rsidR="00771F80">
        <w:t>are</w:t>
      </w:r>
      <w:r w:rsidR="002411B3">
        <w:t xml:space="preserve"> </w:t>
      </w:r>
      <w:r w:rsidR="00771F80">
        <w:t>absolute</w:t>
      </w:r>
      <w:r w:rsidR="002411B3">
        <w:t xml:space="preserve"> </w:t>
      </w:r>
      <w:r w:rsidR="00771F80">
        <w:t>in</w:t>
      </w:r>
      <w:r w:rsidR="002411B3">
        <w:t xml:space="preserve"> </w:t>
      </w:r>
      <w:r w:rsidR="00771F80">
        <w:t>their</w:t>
      </w:r>
      <w:r w:rsidR="002411B3">
        <w:t xml:space="preserve"> </w:t>
      </w:r>
      <w:r w:rsidR="00771F80">
        <w:t>ethical</w:t>
      </w:r>
      <w:r w:rsidR="002411B3">
        <w:t xml:space="preserve"> </w:t>
      </w:r>
      <w:r w:rsidR="00771F80">
        <w:t>demands.</w:t>
      </w:r>
    </w:p>
    <w:p w:rsidR="00A53CD9" w:rsidRDefault="002361F5" w:rsidP="007F56DB">
      <w:pPr>
        <w:spacing w:line="480" w:lineRule="auto"/>
      </w:pPr>
      <w:r>
        <w:tab/>
      </w:r>
      <w:r w:rsidR="003051EE">
        <w:t>Light</w:t>
      </w:r>
      <w:r w:rsidR="002411B3">
        <w:t xml:space="preserve"> </w:t>
      </w:r>
      <w:r w:rsidR="003051EE">
        <w:t>and</w:t>
      </w:r>
      <w:r w:rsidR="002411B3">
        <w:t xml:space="preserve"> </w:t>
      </w:r>
      <w:r w:rsidR="003051EE">
        <w:t>darkness</w:t>
      </w:r>
      <w:r w:rsidR="002411B3">
        <w:t xml:space="preserve"> </w:t>
      </w:r>
      <w:r w:rsidR="003051EE">
        <w:t>are</w:t>
      </w:r>
      <w:r w:rsidR="002411B3">
        <w:t xml:space="preserve"> </w:t>
      </w:r>
      <w:r w:rsidR="003051EE">
        <w:t>more</w:t>
      </w:r>
      <w:r w:rsidR="002411B3">
        <w:t xml:space="preserve"> </w:t>
      </w:r>
      <w:r w:rsidR="003051EE">
        <w:t>than</w:t>
      </w:r>
      <w:r w:rsidR="002411B3">
        <w:t xml:space="preserve"> </w:t>
      </w:r>
      <w:r w:rsidR="003051EE">
        <w:t>visual</w:t>
      </w:r>
      <w:r w:rsidR="002411B3">
        <w:t xml:space="preserve"> </w:t>
      </w:r>
      <w:r w:rsidR="003051EE">
        <w:t>metaphors;</w:t>
      </w:r>
      <w:r w:rsidR="002411B3">
        <w:t xml:space="preserve"> </w:t>
      </w:r>
      <w:r w:rsidR="003051EE">
        <w:t>they</w:t>
      </w:r>
      <w:r w:rsidR="002411B3">
        <w:t xml:space="preserve"> </w:t>
      </w:r>
      <w:r w:rsidR="003051EE">
        <w:t>are</w:t>
      </w:r>
      <w:r w:rsidR="002411B3">
        <w:t xml:space="preserve"> </w:t>
      </w:r>
      <w:r w:rsidR="003051EE">
        <w:t>for</w:t>
      </w:r>
      <w:r w:rsidR="002411B3">
        <w:t xml:space="preserve"> </w:t>
      </w:r>
      <w:r w:rsidR="003051EE">
        <w:t>Wyschogrod</w:t>
      </w:r>
      <w:r w:rsidR="002411B3">
        <w:t xml:space="preserve"> </w:t>
      </w:r>
      <w:r w:rsidR="003051EE">
        <w:t>constitutive</w:t>
      </w:r>
      <w:r w:rsidR="002411B3">
        <w:t xml:space="preserve"> </w:t>
      </w:r>
      <w:r w:rsidR="003051EE">
        <w:t>features</w:t>
      </w:r>
      <w:r w:rsidR="002411B3">
        <w:t xml:space="preserve"> </w:t>
      </w:r>
      <w:r w:rsidR="003051EE">
        <w:t>of</w:t>
      </w:r>
      <w:r w:rsidR="002411B3">
        <w:t xml:space="preserve"> </w:t>
      </w:r>
      <w:r w:rsidR="003051EE">
        <w:t>human</w:t>
      </w:r>
      <w:r w:rsidR="002411B3">
        <w:t xml:space="preserve"> </w:t>
      </w:r>
      <w:r w:rsidR="003051EE">
        <w:t>embodiment.</w:t>
      </w:r>
      <w:r w:rsidR="002411B3">
        <w:t xml:space="preserve"> </w:t>
      </w:r>
      <w:r w:rsidR="003051EE">
        <w:t>Judaism</w:t>
      </w:r>
      <w:r w:rsidR="002411B3">
        <w:t xml:space="preserve"> </w:t>
      </w:r>
      <w:r w:rsidR="003051EE">
        <w:t>can</w:t>
      </w:r>
      <w:r w:rsidR="002411B3">
        <w:t xml:space="preserve"> </w:t>
      </w:r>
      <w:r w:rsidR="003051EE">
        <w:t>justifiably</w:t>
      </w:r>
      <w:r w:rsidR="002411B3">
        <w:t xml:space="preserve"> </w:t>
      </w:r>
      <w:r w:rsidR="007D3850">
        <w:t>claim</w:t>
      </w:r>
      <w:r w:rsidR="002411B3">
        <w:t xml:space="preserve"> </w:t>
      </w:r>
      <w:r w:rsidR="007D3850">
        <w:t>allegiance</w:t>
      </w:r>
      <w:r w:rsidR="002411B3">
        <w:t xml:space="preserve"> </w:t>
      </w:r>
      <w:r w:rsidR="007D3850">
        <w:t>from</w:t>
      </w:r>
      <w:r w:rsidR="002411B3">
        <w:t xml:space="preserve"> </w:t>
      </w:r>
      <w:r w:rsidR="007D3850">
        <w:t>finite</w:t>
      </w:r>
      <w:r w:rsidR="002411B3">
        <w:t xml:space="preserve"> </w:t>
      </w:r>
      <w:r w:rsidR="007D3850">
        <w:t>beings</w:t>
      </w:r>
      <w:r w:rsidR="002411B3">
        <w:t xml:space="preserve"> </w:t>
      </w:r>
      <w:r w:rsidR="007D3850">
        <w:lastRenderedPageBreak/>
        <w:t>because</w:t>
      </w:r>
      <w:r w:rsidR="002411B3">
        <w:t xml:space="preserve"> </w:t>
      </w:r>
      <w:r w:rsidR="007D3850">
        <w:t>it</w:t>
      </w:r>
      <w:r w:rsidR="002411B3">
        <w:t xml:space="preserve"> </w:t>
      </w:r>
      <w:r w:rsidR="007D3850">
        <w:t>recognizes</w:t>
      </w:r>
      <w:r w:rsidR="002411B3">
        <w:t xml:space="preserve"> </w:t>
      </w:r>
      <w:r w:rsidR="007D3850">
        <w:t>both</w:t>
      </w:r>
      <w:r w:rsidR="002411B3">
        <w:t xml:space="preserve"> </w:t>
      </w:r>
      <w:r w:rsidR="007D3850">
        <w:t>intelligent</w:t>
      </w:r>
      <w:r w:rsidR="002411B3">
        <w:t xml:space="preserve"> </w:t>
      </w:r>
      <w:r w:rsidR="007D3850">
        <w:t>striving</w:t>
      </w:r>
      <w:r w:rsidR="002411B3">
        <w:t xml:space="preserve"> </w:t>
      </w:r>
      <w:r w:rsidR="007D3850">
        <w:t>and</w:t>
      </w:r>
      <w:r w:rsidR="002411B3">
        <w:t xml:space="preserve"> </w:t>
      </w:r>
      <w:r w:rsidR="007D3850">
        <w:t>embodied</w:t>
      </w:r>
      <w:r w:rsidR="002411B3">
        <w:t xml:space="preserve"> </w:t>
      </w:r>
      <w:r w:rsidR="007D3850">
        <w:t>vulnerability:</w:t>
      </w:r>
      <w:r w:rsidR="002411B3">
        <w:t xml:space="preserve"> </w:t>
      </w:r>
      <w:r w:rsidR="00C15081">
        <w:t>“</w:t>
      </w:r>
      <w:r w:rsidR="007D3850">
        <w:t>Human</w:t>
      </w:r>
      <w:r w:rsidR="002411B3">
        <w:t xml:space="preserve"> </w:t>
      </w:r>
      <w:r w:rsidR="007D3850">
        <w:t>existence</w:t>
      </w:r>
      <w:r w:rsidR="002411B3">
        <w:t xml:space="preserve"> </w:t>
      </w:r>
      <w:r w:rsidR="007D3850">
        <w:t>is</w:t>
      </w:r>
      <w:r w:rsidR="002411B3">
        <w:t xml:space="preserve"> </w:t>
      </w:r>
      <w:r w:rsidR="007D3850">
        <w:t>possible</w:t>
      </w:r>
      <w:r w:rsidR="002411B3">
        <w:t xml:space="preserve"> </w:t>
      </w:r>
      <w:r w:rsidR="007D3850">
        <w:t>only</w:t>
      </w:r>
      <w:r w:rsidR="002411B3">
        <w:t xml:space="preserve"> </w:t>
      </w:r>
      <w:r w:rsidR="007D3850">
        <w:t>in</w:t>
      </w:r>
      <w:r w:rsidR="002411B3">
        <w:t xml:space="preserve"> </w:t>
      </w:r>
      <w:r w:rsidR="007D3850">
        <w:t>the</w:t>
      </w:r>
      <w:r w:rsidR="002411B3">
        <w:t xml:space="preserve"> </w:t>
      </w:r>
      <w:r w:rsidR="007D3850">
        <w:t>shade</w:t>
      </w:r>
      <w:r w:rsidR="002411B3">
        <w:t xml:space="preserve"> </w:t>
      </w:r>
      <w:r w:rsidR="007D3850">
        <w:t>of</w:t>
      </w:r>
      <w:r w:rsidR="002411B3">
        <w:t xml:space="preserve"> </w:t>
      </w:r>
      <w:r w:rsidR="007D3850">
        <w:t>the</w:t>
      </w:r>
      <w:r w:rsidR="002411B3">
        <w:t xml:space="preserve"> </w:t>
      </w:r>
      <w:r w:rsidR="007D3850">
        <w:t>divine</w:t>
      </w:r>
      <w:r w:rsidR="002411B3">
        <w:t xml:space="preserve"> </w:t>
      </w:r>
      <w:r w:rsidR="007D3850">
        <w:t>light</w:t>
      </w:r>
      <w:r w:rsidR="002411B3">
        <w:t xml:space="preserve"> </w:t>
      </w:r>
      <w:r w:rsidR="007D3850">
        <w:t>as</w:t>
      </w:r>
      <w:r w:rsidR="002411B3">
        <w:t xml:space="preserve"> </w:t>
      </w:r>
      <w:r w:rsidR="007D3850">
        <w:t>that</w:t>
      </w:r>
      <w:r w:rsidR="002411B3">
        <w:t xml:space="preserve"> </w:t>
      </w:r>
      <w:r w:rsidR="007D3850">
        <w:t>light</w:t>
      </w:r>
      <w:r w:rsidR="002411B3">
        <w:t xml:space="preserve"> </w:t>
      </w:r>
      <w:r w:rsidR="007D3850">
        <w:t>comes</w:t>
      </w:r>
      <w:r w:rsidR="002411B3">
        <w:t xml:space="preserve"> </w:t>
      </w:r>
      <w:r w:rsidR="007D3850">
        <w:t>up</w:t>
      </w:r>
      <w:r w:rsidR="002411B3">
        <w:t xml:space="preserve"> </w:t>
      </w:r>
      <w:r w:rsidR="007D3850">
        <w:t>against</w:t>
      </w:r>
      <w:r w:rsidR="002411B3">
        <w:t xml:space="preserve"> </w:t>
      </w:r>
      <w:r w:rsidR="007D3850">
        <w:t>its</w:t>
      </w:r>
      <w:r w:rsidR="002411B3">
        <w:t xml:space="preserve"> </w:t>
      </w:r>
      <w:r w:rsidR="007D3850">
        <w:t>limit</w:t>
      </w:r>
      <w:r w:rsidR="002411B3">
        <w:t xml:space="preserve"> </w:t>
      </w:r>
      <w:r w:rsidR="007D3850">
        <w:t>and</w:t>
      </w:r>
      <w:r w:rsidR="002411B3">
        <w:t xml:space="preserve"> </w:t>
      </w:r>
      <w:r w:rsidR="007D3850">
        <w:t>the</w:t>
      </w:r>
      <w:r w:rsidR="002411B3">
        <w:t xml:space="preserve"> </w:t>
      </w:r>
      <w:r w:rsidR="007D3850">
        <w:t>solidity</w:t>
      </w:r>
      <w:r w:rsidR="002411B3">
        <w:t xml:space="preserve"> </w:t>
      </w:r>
      <w:r w:rsidR="007D3850">
        <w:t>of</w:t>
      </w:r>
      <w:r w:rsidR="002411B3">
        <w:t xml:space="preserve"> </w:t>
      </w:r>
      <w:r w:rsidR="007D3850">
        <w:t>matter</w:t>
      </w:r>
      <w:r w:rsidR="005811EA">
        <w:t>.</w:t>
      </w:r>
      <w:r w:rsidR="002411B3">
        <w:t xml:space="preserve"> </w:t>
      </w:r>
      <w:r w:rsidR="007D3850">
        <w:t>.</w:t>
      </w:r>
      <w:r w:rsidR="002411B3">
        <w:t xml:space="preserve"> </w:t>
      </w:r>
      <w:r w:rsidR="007D3850">
        <w:t>.</w:t>
      </w:r>
      <w:r w:rsidR="002411B3">
        <w:t xml:space="preserve"> </w:t>
      </w:r>
      <w:r w:rsidR="007D3850">
        <w:t>.</w:t>
      </w:r>
      <w:r w:rsidR="002411B3">
        <w:t xml:space="preserve"> </w:t>
      </w:r>
      <w:r w:rsidR="007D3850">
        <w:t>We</w:t>
      </w:r>
      <w:r w:rsidR="002411B3">
        <w:t xml:space="preserve"> </w:t>
      </w:r>
      <w:r w:rsidR="007D3850">
        <w:t>see</w:t>
      </w:r>
      <w:r w:rsidR="002411B3">
        <w:t xml:space="preserve"> </w:t>
      </w:r>
      <w:r w:rsidR="007D3850">
        <w:t>it</w:t>
      </w:r>
      <w:r w:rsidR="002411B3">
        <w:t xml:space="preserve"> </w:t>
      </w:r>
      <w:r w:rsidR="007D3850">
        <w:t>in</w:t>
      </w:r>
      <w:r w:rsidR="002411B3">
        <w:t xml:space="preserve"> </w:t>
      </w:r>
      <w:r w:rsidR="007D3850">
        <w:t>terms</w:t>
      </w:r>
      <w:r w:rsidR="002411B3">
        <w:t xml:space="preserve"> </w:t>
      </w:r>
      <w:r w:rsidR="007D3850">
        <w:t>of</w:t>
      </w:r>
      <w:r w:rsidR="002411B3">
        <w:t xml:space="preserve"> </w:t>
      </w:r>
      <w:r w:rsidR="007D3850">
        <w:t>a</w:t>
      </w:r>
      <w:r w:rsidR="002411B3">
        <w:t xml:space="preserve"> </w:t>
      </w:r>
      <w:r w:rsidR="007D3850">
        <w:t>darkness</w:t>
      </w:r>
      <w:r w:rsidR="002411B3">
        <w:t xml:space="preserve"> </w:t>
      </w:r>
      <w:r w:rsidR="007D3850">
        <w:t>that</w:t>
      </w:r>
      <w:r w:rsidR="002411B3">
        <w:t xml:space="preserve"> </w:t>
      </w:r>
      <w:r w:rsidR="007D3850">
        <w:t>is</w:t>
      </w:r>
      <w:r w:rsidR="002411B3">
        <w:t xml:space="preserve"> </w:t>
      </w:r>
      <w:r w:rsidR="007D3850">
        <w:t>required</w:t>
      </w:r>
      <w:r w:rsidR="002411B3">
        <w:t xml:space="preserve"> </w:t>
      </w:r>
      <w:r w:rsidR="007D3850">
        <w:t>by</w:t>
      </w:r>
      <w:r w:rsidR="002411B3">
        <w:t xml:space="preserve"> </w:t>
      </w:r>
      <w:r w:rsidR="007D3850">
        <w:t>human</w:t>
      </w:r>
      <w:r w:rsidR="002411B3">
        <w:t xml:space="preserve"> </w:t>
      </w:r>
      <w:r w:rsidR="007D3850">
        <w:t>existence</w:t>
      </w:r>
      <w:r w:rsidR="002411B3">
        <w:t xml:space="preserve"> </w:t>
      </w:r>
      <w:r w:rsidR="007D3850">
        <w:t>which</w:t>
      </w:r>
      <w:r w:rsidR="002411B3">
        <w:t xml:space="preserve"> </w:t>
      </w:r>
      <w:r w:rsidR="007D3850">
        <w:t>Judaism</w:t>
      </w:r>
      <w:r w:rsidR="002411B3">
        <w:t xml:space="preserve"> </w:t>
      </w:r>
      <w:r w:rsidR="007D3850">
        <w:t>pr</w:t>
      </w:r>
      <w:r w:rsidR="00D92195">
        <w:t>eserves</w:t>
      </w:r>
      <w:r w:rsidR="002411B3">
        <w:t xml:space="preserve"> </w:t>
      </w:r>
      <w:r w:rsidR="00D92195">
        <w:t>in</w:t>
      </w:r>
      <w:r w:rsidR="002411B3">
        <w:t xml:space="preserve"> </w:t>
      </w:r>
      <w:r w:rsidR="00D92195">
        <w:t>its</w:t>
      </w:r>
      <w:r w:rsidR="002411B3">
        <w:t xml:space="preserve"> </w:t>
      </w:r>
      <w:r w:rsidR="00D92195">
        <w:t>very</w:t>
      </w:r>
      <w:r w:rsidR="002411B3">
        <w:t xml:space="preserve"> </w:t>
      </w:r>
      <w:r w:rsidR="00D92195">
        <w:t>fabric.</w:t>
      </w:r>
      <w:r w:rsidR="00C15081">
        <w:t>”</w:t>
      </w:r>
      <w:r w:rsidR="002411B3">
        <w:t xml:space="preserve"> </w:t>
      </w:r>
      <w:r w:rsidR="00D92195">
        <w:t>While</w:t>
      </w:r>
      <w:r w:rsidR="002411B3">
        <w:t xml:space="preserve"> </w:t>
      </w:r>
      <w:r w:rsidR="007D3850">
        <w:t>Christianity</w:t>
      </w:r>
      <w:r w:rsidR="002411B3">
        <w:t xml:space="preserve"> </w:t>
      </w:r>
      <w:r w:rsidR="007D3850">
        <w:t>arises</w:t>
      </w:r>
      <w:r w:rsidR="002411B3">
        <w:t xml:space="preserve"> </w:t>
      </w:r>
      <w:r w:rsidR="007D3850">
        <w:t>out</w:t>
      </w:r>
      <w:r w:rsidR="002411B3">
        <w:t xml:space="preserve"> </w:t>
      </w:r>
      <w:r w:rsidR="007D3850">
        <w:t>of</w:t>
      </w:r>
      <w:r w:rsidR="002411B3">
        <w:t xml:space="preserve"> </w:t>
      </w:r>
      <w:r w:rsidR="007D3850">
        <w:t>Greek</w:t>
      </w:r>
      <w:r w:rsidR="002411B3">
        <w:t xml:space="preserve"> </w:t>
      </w:r>
      <w:r w:rsidR="007D3850">
        <w:t>reason,</w:t>
      </w:r>
      <w:r w:rsidR="002411B3">
        <w:t xml:space="preserve"> </w:t>
      </w:r>
      <w:r w:rsidR="007D3850">
        <w:t>Judaism</w:t>
      </w:r>
      <w:r w:rsidR="002411B3">
        <w:t xml:space="preserve"> </w:t>
      </w:r>
      <w:r w:rsidR="007D3850">
        <w:t>is</w:t>
      </w:r>
      <w:r w:rsidR="002411B3">
        <w:t xml:space="preserve"> </w:t>
      </w:r>
      <w:r w:rsidR="007D3850">
        <w:t>rooted</w:t>
      </w:r>
      <w:r w:rsidR="002411B3">
        <w:t xml:space="preserve"> </w:t>
      </w:r>
      <w:r w:rsidR="007D3850">
        <w:t>in</w:t>
      </w:r>
      <w:r w:rsidR="002411B3">
        <w:t xml:space="preserve"> </w:t>
      </w:r>
      <w:r w:rsidR="007D3850">
        <w:t>human</w:t>
      </w:r>
      <w:r w:rsidR="002411B3">
        <w:t xml:space="preserve"> </w:t>
      </w:r>
      <w:r w:rsidR="007D3850">
        <w:t>existence.</w:t>
      </w:r>
      <w:r w:rsidR="002411B3">
        <w:t xml:space="preserve"> </w:t>
      </w:r>
      <w:r w:rsidR="007943DD">
        <w:t>A</w:t>
      </w:r>
      <w:r w:rsidR="002411B3">
        <w:t xml:space="preserve"> </w:t>
      </w:r>
      <w:r w:rsidR="007943DD">
        <w:t>finite</w:t>
      </w:r>
      <w:r w:rsidR="002411B3">
        <w:t xml:space="preserve"> </w:t>
      </w:r>
      <w:r w:rsidR="007943DD">
        <w:t>existence</w:t>
      </w:r>
      <w:r w:rsidR="002411B3">
        <w:t xml:space="preserve"> </w:t>
      </w:r>
      <w:r w:rsidR="007943DD">
        <w:t>is</w:t>
      </w:r>
      <w:r w:rsidR="002411B3">
        <w:t xml:space="preserve"> </w:t>
      </w:r>
      <w:r w:rsidR="007943DD">
        <w:t>one</w:t>
      </w:r>
      <w:r w:rsidR="002411B3">
        <w:t xml:space="preserve"> </w:t>
      </w:r>
      <w:r w:rsidR="007943DD">
        <w:t>in</w:t>
      </w:r>
      <w:r w:rsidR="002411B3">
        <w:t xml:space="preserve"> </w:t>
      </w:r>
      <w:r w:rsidR="007943DD">
        <w:t>which</w:t>
      </w:r>
      <w:r w:rsidR="002411B3">
        <w:t xml:space="preserve"> </w:t>
      </w:r>
      <w:r w:rsidR="007943DD">
        <w:t>knowledge</w:t>
      </w:r>
      <w:r w:rsidR="002411B3">
        <w:t xml:space="preserve"> </w:t>
      </w:r>
      <w:r w:rsidR="007943DD">
        <w:t>is</w:t>
      </w:r>
      <w:r w:rsidR="002411B3">
        <w:t xml:space="preserve"> </w:t>
      </w:r>
      <w:r w:rsidR="007943DD">
        <w:t>an</w:t>
      </w:r>
      <w:r w:rsidR="002411B3">
        <w:t xml:space="preserve"> </w:t>
      </w:r>
      <w:r w:rsidR="007943DD">
        <w:t>embodied</w:t>
      </w:r>
      <w:r w:rsidR="002411B3">
        <w:t xml:space="preserve"> </w:t>
      </w:r>
      <w:r w:rsidR="007943DD">
        <w:t>vision—a</w:t>
      </w:r>
      <w:r w:rsidR="002411B3">
        <w:t xml:space="preserve"> </w:t>
      </w:r>
      <w:r w:rsidR="007943DD">
        <w:t>physical</w:t>
      </w:r>
      <w:r w:rsidR="002411B3">
        <w:t xml:space="preserve"> </w:t>
      </w:r>
      <w:r w:rsidR="007943DD">
        <w:t>seeing</w:t>
      </w:r>
      <w:r w:rsidR="002411B3">
        <w:t xml:space="preserve"> </w:t>
      </w:r>
      <w:r w:rsidR="00930620">
        <w:t>that</w:t>
      </w:r>
      <w:r w:rsidR="002411B3">
        <w:t xml:space="preserve"> </w:t>
      </w:r>
      <w:r w:rsidR="00930620">
        <w:t>distinguishes</w:t>
      </w:r>
      <w:r w:rsidR="002411B3">
        <w:t xml:space="preserve"> </w:t>
      </w:r>
      <w:r w:rsidR="00930620">
        <w:t>human</w:t>
      </w:r>
      <w:r w:rsidR="002411B3">
        <w:t xml:space="preserve"> </w:t>
      </w:r>
      <w:r w:rsidR="00930620">
        <w:t>beings</w:t>
      </w:r>
      <w:r w:rsidR="002411B3">
        <w:t xml:space="preserve"> </w:t>
      </w:r>
      <w:r w:rsidR="00930620">
        <w:t>from</w:t>
      </w:r>
      <w:r w:rsidR="002411B3">
        <w:t xml:space="preserve"> </w:t>
      </w:r>
      <w:r w:rsidR="00930620">
        <w:t>other</w:t>
      </w:r>
      <w:r w:rsidR="002411B3">
        <w:t xml:space="preserve"> </w:t>
      </w:r>
      <w:r w:rsidR="00930620">
        <w:t>animals.</w:t>
      </w:r>
      <w:r w:rsidR="002411B3">
        <w:t xml:space="preserve"> </w:t>
      </w:r>
      <w:r w:rsidR="004E41CD">
        <w:t>Wyschogrod</w:t>
      </w:r>
      <w:r w:rsidR="002411B3">
        <w:t xml:space="preserve"> </w:t>
      </w:r>
      <w:r w:rsidR="004E41CD">
        <w:t>ties</w:t>
      </w:r>
      <w:r w:rsidR="002411B3">
        <w:t xml:space="preserve"> </w:t>
      </w:r>
      <w:r w:rsidR="004E41CD">
        <w:t>vision</w:t>
      </w:r>
      <w:r w:rsidR="002411B3">
        <w:t xml:space="preserve"> </w:t>
      </w:r>
      <w:r w:rsidR="004E41CD">
        <w:t>to</w:t>
      </w:r>
      <w:r w:rsidR="002411B3">
        <w:t xml:space="preserve"> </w:t>
      </w:r>
      <w:r w:rsidR="00C82DF1">
        <w:t>personal</w:t>
      </w:r>
      <w:r w:rsidR="002411B3">
        <w:t xml:space="preserve"> </w:t>
      </w:r>
      <w:r w:rsidR="00C82DF1">
        <w:t>identity</w:t>
      </w:r>
      <w:r w:rsidR="002411B3">
        <w:t xml:space="preserve"> </w:t>
      </w:r>
      <w:r w:rsidR="004E41CD">
        <w:t>in</w:t>
      </w:r>
      <w:r w:rsidR="002411B3">
        <w:t xml:space="preserve"> </w:t>
      </w:r>
      <w:r w:rsidR="004E41CD">
        <w:t>order</w:t>
      </w:r>
      <w:r w:rsidR="002411B3">
        <w:t xml:space="preserve"> </w:t>
      </w:r>
      <w:r w:rsidR="004E41CD">
        <w:t>to</w:t>
      </w:r>
      <w:r w:rsidR="002411B3">
        <w:t xml:space="preserve"> </w:t>
      </w:r>
      <w:r w:rsidR="004E41CD">
        <w:t>ground</w:t>
      </w:r>
      <w:r w:rsidR="002411B3">
        <w:t xml:space="preserve"> </w:t>
      </w:r>
      <w:r w:rsidR="004E41CD">
        <w:t>intelligence</w:t>
      </w:r>
      <w:r w:rsidR="002411B3">
        <w:t xml:space="preserve"> </w:t>
      </w:r>
      <w:r w:rsidR="004E41CD">
        <w:t>in</w:t>
      </w:r>
      <w:r w:rsidR="002411B3">
        <w:t xml:space="preserve"> </w:t>
      </w:r>
      <w:r w:rsidR="00D92195">
        <w:t>embodied</w:t>
      </w:r>
      <w:r w:rsidR="002411B3">
        <w:t xml:space="preserve"> </w:t>
      </w:r>
      <w:r w:rsidR="00D92195">
        <w:t>beings.</w:t>
      </w:r>
      <w:r w:rsidR="002411B3">
        <w:t xml:space="preserve"> </w:t>
      </w:r>
      <w:r w:rsidR="00D92195">
        <w:t>Though</w:t>
      </w:r>
      <w:r w:rsidR="002411B3">
        <w:t xml:space="preserve"> </w:t>
      </w:r>
      <w:r w:rsidR="00C82DF1">
        <w:t>persons</w:t>
      </w:r>
      <w:r w:rsidR="002411B3">
        <w:t xml:space="preserve"> </w:t>
      </w:r>
      <w:r w:rsidR="00C82DF1">
        <w:t>still</w:t>
      </w:r>
      <w:r w:rsidR="002411B3">
        <w:t xml:space="preserve"> </w:t>
      </w:r>
      <w:r w:rsidR="00C82DF1">
        <w:t>prefer</w:t>
      </w:r>
      <w:r w:rsidR="002411B3">
        <w:t xml:space="preserve"> </w:t>
      </w:r>
      <w:r w:rsidR="00C82DF1">
        <w:t>light</w:t>
      </w:r>
      <w:r w:rsidR="002411B3">
        <w:t xml:space="preserve"> </w:t>
      </w:r>
      <w:r w:rsidR="00C82DF1">
        <w:t>over</w:t>
      </w:r>
      <w:r w:rsidR="002411B3">
        <w:t xml:space="preserve"> </w:t>
      </w:r>
      <w:r w:rsidR="00C82DF1">
        <w:t>darkness,</w:t>
      </w:r>
      <w:r w:rsidR="002411B3">
        <w:t xml:space="preserve"> </w:t>
      </w:r>
      <w:r w:rsidR="00C82DF1">
        <w:t>as</w:t>
      </w:r>
      <w:r w:rsidR="002411B3">
        <w:t xml:space="preserve"> </w:t>
      </w:r>
      <w:r w:rsidR="00C82DF1">
        <w:t>Wyschogrod</w:t>
      </w:r>
      <w:r w:rsidR="002411B3">
        <w:t xml:space="preserve"> </w:t>
      </w:r>
      <w:r w:rsidR="00C82DF1">
        <w:t>claims</w:t>
      </w:r>
      <w:r w:rsidR="002411B3">
        <w:t xml:space="preserve"> </w:t>
      </w:r>
      <w:r w:rsidR="00C82DF1">
        <w:t>they</w:t>
      </w:r>
      <w:r w:rsidR="002411B3">
        <w:t xml:space="preserve"> </w:t>
      </w:r>
      <w:r w:rsidR="00C82DF1">
        <w:t>do</w:t>
      </w:r>
      <w:r w:rsidR="002411B3">
        <w:t xml:space="preserve"> </w:t>
      </w:r>
      <w:r w:rsidR="00C82DF1">
        <w:t>in</w:t>
      </w:r>
      <w:r w:rsidR="002411B3">
        <w:t xml:space="preserve"> </w:t>
      </w:r>
      <w:r w:rsidR="00C82DF1">
        <w:t>the</w:t>
      </w:r>
      <w:r w:rsidR="002411B3">
        <w:t xml:space="preserve"> </w:t>
      </w:r>
      <w:r w:rsidR="00C82DF1">
        <w:t>opening</w:t>
      </w:r>
      <w:r w:rsidR="002411B3">
        <w:t xml:space="preserve"> </w:t>
      </w:r>
      <w:r w:rsidR="00C82DF1">
        <w:t>sentence</w:t>
      </w:r>
      <w:r w:rsidR="002411B3">
        <w:t xml:space="preserve"> </w:t>
      </w:r>
      <w:r w:rsidR="00593464">
        <w:t>of</w:t>
      </w:r>
      <w:r w:rsidR="002411B3">
        <w:t xml:space="preserve"> </w:t>
      </w:r>
      <w:r w:rsidR="00C82DF1">
        <w:t>his</w:t>
      </w:r>
      <w:r w:rsidR="002411B3">
        <w:t xml:space="preserve"> </w:t>
      </w:r>
      <w:r w:rsidR="00C82DF1">
        <w:t>text,</w:t>
      </w:r>
      <w:r w:rsidR="002411B3">
        <w:t xml:space="preserve"> </w:t>
      </w:r>
      <w:r w:rsidR="00C82DF1">
        <w:t>that</w:t>
      </w:r>
      <w:r w:rsidR="002411B3">
        <w:t xml:space="preserve"> </w:t>
      </w:r>
      <w:r w:rsidR="00C82DF1">
        <w:t>preference</w:t>
      </w:r>
      <w:r w:rsidR="002411B3">
        <w:t xml:space="preserve"> </w:t>
      </w:r>
      <w:r w:rsidR="00C82DF1">
        <w:t>resides</w:t>
      </w:r>
      <w:r w:rsidR="002411B3">
        <w:t xml:space="preserve"> </w:t>
      </w:r>
      <w:r w:rsidR="00C82DF1">
        <w:t>within</w:t>
      </w:r>
      <w:r w:rsidR="002411B3">
        <w:t xml:space="preserve"> </w:t>
      </w:r>
      <w:r w:rsidR="00C82DF1">
        <w:t>the</w:t>
      </w:r>
      <w:r w:rsidR="002411B3">
        <w:t xml:space="preserve"> </w:t>
      </w:r>
      <w:r w:rsidR="00C82DF1">
        <w:t>limits</w:t>
      </w:r>
      <w:r w:rsidR="002411B3">
        <w:t xml:space="preserve"> </w:t>
      </w:r>
      <w:r w:rsidR="00C82DF1">
        <w:t>of</w:t>
      </w:r>
      <w:r w:rsidR="002411B3">
        <w:t xml:space="preserve"> </w:t>
      </w:r>
      <w:r w:rsidR="00C82DF1">
        <w:t>a</w:t>
      </w:r>
      <w:r w:rsidR="002411B3">
        <w:t xml:space="preserve"> </w:t>
      </w:r>
      <w:r w:rsidR="00C82DF1">
        <w:t>darkened</w:t>
      </w:r>
      <w:r w:rsidR="002411B3">
        <w:t xml:space="preserve"> </w:t>
      </w:r>
      <w:r w:rsidR="00C82DF1">
        <w:t>order.</w:t>
      </w:r>
      <w:r w:rsidR="002411B3">
        <w:t xml:space="preserve"> </w:t>
      </w:r>
      <w:r w:rsidR="00C82DF1">
        <w:t>The</w:t>
      </w:r>
      <w:r w:rsidR="002411B3">
        <w:t xml:space="preserve"> </w:t>
      </w:r>
      <w:r w:rsidR="00C82DF1">
        <w:t>nighttime</w:t>
      </w:r>
      <w:r w:rsidR="002411B3">
        <w:t xml:space="preserve"> </w:t>
      </w:r>
      <w:r w:rsidR="00C82DF1">
        <w:t>remains</w:t>
      </w:r>
      <w:r w:rsidR="002411B3">
        <w:t xml:space="preserve"> </w:t>
      </w:r>
      <w:r w:rsidR="00C82DF1">
        <w:t>and</w:t>
      </w:r>
      <w:r w:rsidR="002411B3">
        <w:t xml:space="preserve"> </w:t>
      </w:r>
      <w:r w:rsidR="00C82DF1">
        <w:t>even</w:t>
      </w:r>
      <w:r w:rsidR="002411B3">
        <w:t xml:space="preserve"> </w:t>
      </w:r>
      <w:r w:rsidR="00C82DF1">
        <w:t>makes</w:t>
      </w:r>
      <w:r w:rsidR="002411B3">
        <w:t xml:space="preserve"> </w:t>
      </w:r>
      <w:r w:rsidR="00C82DF1">
        <w:t>possible</w:t>
      </w:r>
      <w:r w:rsidR="002411B3">
        <w:t xml:space="preserve"> </w:t>
      </w:r>
      <w:r w:rsidR="00C82DF1">
        <w:t>the</w:t>
      </w:r>
      <w:r w:rsidR="002411B3">
        <w:t xml:space="preserve"> </w:t>
      </w:r>
      <w:r w:rsidR="00C82DF1">
        <w:t>presence</w:t>
      </w:r>
      <w:r w:rsidR="002411B3">
        <w:t xml:space="preserve"> </w:t>
      </w:r>
      <w:r w:rsidR="00C82DF1">
        <w:t>of</w:t>
      </w:r>
      <w:r w:rsidR="002411B3">
        <w:t xml:space="preserve"> </w:t>
      </w:r>
      <w:r w:rsidR="00C82DF1">
        <w:t>daylight.</w:t>
      </w:r>
      <w:r w:rsidR="002411B3">
        <w:t xml:space="preserve"> </w:t>
      </w:r>
      <w:r w:rsidR="0015057D">
        <w:t>K</w:t>
      </w:r>
      <w:r w:rsidR="00C82DF1">
        <w:t>nowledge</w:t>
      </w:r>
      <w:r w:rsidR="002411B3">
        <w:t xml:space="preserve"> </w:t>
      </w:r>
      <w:r w:rsidR="00C82DF1">
        <w:t>as</w:t>
      </w:r>
      <w:r w:rsidR="002411B3">
        <w:t xml:space="preserve"> </w:t>
      </w:r>
      <w:r w:rsidR="00C82DF1">
        <w:t>a</w:t>
      </w:r>
      <w:r w:rsidR="002411B3">
        <w:t xml:space="preserve"> </w:t>
      </w:r>
      <w:r w:rsidR="00C82DF1">
        <w:t>form</w:t>
      </w:r>
      <w:r w:rsidR="002411B3">
        <w:t xml:space="preserve"> </w:t>
      </w:r>
      <w:r w:rsidR="00C82DF1">
        <w:t>of</w:t>
      </w:r>
      <w:r w:rsidR="002411B3">
        <w:t xml:space="preserve"> </w:t>
      </w:r>
      <w:r w:rsidR="00C82DF1">
        <w:t>physical</w:t>
      </w:r>
      <w:r w:rsidR="002411B3">
        <w:t xml:space="preserve"> </w:t>
      </w:r>
      <w:r w:rsidR="00C82DF1">
        <w:t>seeing</w:t>
      </w:r>
      <w:r w:rsidR="002411B3">
        <w:t xml:space="preserve"> </w:t>
      </w:r>
      <w:r w:rsidR="00C82DF1">
        <w:t>and</w:t>
      </w:r>
      <w:r w:rsidR="002411B3">
        <w:t xml:space="preserve"> </w:t>
      </w:r>
      <w:r w:rsidR="00C82DF1">
        <w:t>as</w:t>
      </w:r>
      <w:r w:rsidR="002411B3">
        <w:t xml:space="preserve"> </w:t>
      </w:r>
      <w:r w:rsidR="00C15081">
        <w:t>“</w:t>
      </w:r>
      <w:r w:rsidR="00C82DF1">
        <w:t>the</w:t>
      </w:r>
      <w:r w:rsidR="002411B3">
        <w:t xml:space="preserve"> </w:t>
      </w:r>
      <w:r w:rsidR="00C82DF1">
        <w:t>other</w:t>
      </w:r>
      <w:r w:rsidR="002411B3">
        <w:t xml:space="preserve"> </w:t>
      </w:r>
      <w:r w:rsidR="00C82DF1">
        <w:t>way</w:t>
      </w:r>
      <w:r w:rsidR="002411B3">
        <w:t xml:space="preserve"> </w:t>
      </w:r>
      <w:r w:rsidR="00C82DF1">
        <w:t>around</w:t>
      </w:r>
      <w:r w:rsidR="00C15081">
        <w:t>”</w:t>
      </w:r>
      <w:r w:rsidR="002411B3">
        <w:t xml:space="preserve"> </w:t>
      </w:r>
      <w:r w:rsidR="00C82DF1">
        <w:t>to</w:t>
      </w:r>
      <w:r w:rsidR="002411B3">
        <w:t xml:space="preserve"> </w:t>
      </w:r>
      <w:r w:rsidR="00C82DF1">
        <w:t>metaphor</w:t>
      </w:r>
      <w:r w:rsidR="002411B3">
        <w:t xml:space="preserve"> </w:t>
      </w:r>
      <w:r w:rsidR="0015057D">
        <w:t>suggests</w:t>
      </w:r>
      <w:r w:rsidR="002411B3">
        <w:t xml:space="preserve"> </w:t>
      </w:r>
      <w:r w:rsidR="00C82DF1">
        <w:t>a</w:t>
      </w:r>
      <w:r w:rsidR="002411B3">
        <w:t xml:space="preserve"> </w:t>
      </w:r>
      <w:r w:rsidR="00C82DF1">
        <w:t>more</w:t>
      </w:r>
      <w:r w:rsidR="002411B3">
        <w:t xml:space="preserve"> </w:t>
      </w:r>
      <w:r w:rsidR="00C82DF1">
        <w:t>concentrated</w:t>
      </w:r>
      <w:r w:rsidR="002411B3">
        <w:t xml:space="preserve"> </w:t>
      </w:r>
      <w:r w:rsidR="00C82DF1">
        <w:t>gaze</w:t>
      </w:r>
      <w:r w:rsidR="002411B3">
        <w:t xml:space="preserve"> </w:t>
      </w:r>
      <w:r w:rsidR="00C82DF1">
        <w:t>at</w:t>
      </w:r>
      <w:r w:rsidR="002411B3">
        <w:t xml:space="preserve"> </w:t>
      </w:r>
      <w:r w:rsidR="00C82DF1">
        <w:t>the</w:t>
      </w:r>
      <w:r w:rsidR="002411B3">
        <w:t xml:space="preserve"> </w:t>
      </w:r>
      <w:r w:rsidR="00C82DF1">
        <w:t>embodied</w:t>
      </w:r>
      <w:r w:rsidR="002411B3">
        <w:t xml:space="preserve"> </w:t>
      </w:r>
      <w:r w:rsidR="00C82DF1">
        <w:t>life</w:t>
      </w:r>
      <w:r w:rsidR="002411B3">
        <w:t xml:space="preserve"> </w:t>
      </w:r>
      <w:r w:rsidR="00C82DF1">
        <w:t>of</w:t>
      </w:r>
      <w:r w:rsidR="002411B3">
        <w:t xml:space="preserve"> </w:t>
      </w:r>
      <w:r w:rsidR="00C82DF1">
        <w:t>a</w:t>
      </w:r>
      <w:r w:rsidR="002411B3">
        <w:t xml:space="preserve"> </w:t>
      </w:r>
      <w:r w:rsidR="00C82DF1">
        <w:t>people.</w:t>
      </w:r>
      <w:r w:rsidR="002411B3">
        <w:t xml:space="preserve"> </w:t>
      </w:r>
      <w:r w:rsidR="00C82DF1">
        <w:t>Seeing</w:t>
      </w:r>
      <w:r w:rsidR="002411B3">
        <w:t xml:space="preserve"> </w:t>
      </w:r>
      <w:r w:rsidR="00C15081">
        <w:t>“</w:t>
      </w:r>
      <w:r w:rsidR="00C82DF1">
        <w:t>requires</w:t>
      </w:r>
      <w:r w:rsidR="002411B3">
        <w:t xml:space="preserve"> </w:t>
      </w:r>
      <w:r w:rsidR="00C82DF1">
        <w:t>the</w:t>
      </w:r>
      <w:r w:rsidR="002411B3">
        <w:t xml:space="preserve"> </w:t>
      </w:r>
      <w:r w:rsidR="00C82DF1">
        <w:t>opaque,</w:t>
      </w:r>
      <w:r w:rsidR="00C15081">
        <w:t>”</w:t>
      </w:r>
      <w:r w:rsidR="002411B3">
        <w:t xml:space="preserve"> </w:t>
      </w:r>
      <w:r w:rsidR="00C82DF1">
        <w:t>as</w:t>
      </w:r>
      <w:r w:rsidR="002411B3">
        <w:t xml:space="preserve"> </w:t>
      </w:r>
      <w:r w:rsidR="00C82DF1">
        <w:t>Wyschogrod</w:t>
      </w:r>
      <w:r w:rsidR="002411B3">
        <w:t xml:space="preserve"> </w:t>
      </w:r>
      <w:r w:rsidR="00C82DF1">
        <w:t>claims,</w:t>
      </w:r>
      <w:r w:rsidR="002411B3">
        <w:t xml:space="preserve"> </w:t>
      </w:r>
      <w:r w:rsidR="0015057D">
        <w:t>and</w:t>
      </w:r>
      <w:r w:rsidR="002411B3">
        <w:t xml:space="preserve"> </w:t>
      </w:r>
      <w:r w:rsidR="0015057D">
        <w:t>both</w:t>
      </w:r>
      <w:r w:rsidR="002411B3">
        <w:t xml:space="preserve"> </w:t>
      </w:r>
      <w:r w:rsidR="0015057D">
        <w:t>the</w:t>
      </w:r>
      <w:r w:rsidR="002411B3">
        <w:t xml:space="preserve"> </w:t>
      </w:r>
      <w:r w:rsidR="0015057D">
        <w:t>human</w:t>
      </w:r>
      <w:r w:rsidR="002411B3">
        <w:t xml:space="preserve"> </w:t>
      </w:r>
      <w:r w:rsidR="0015057D">
        <w:t>and</w:t>
      </w:r>
      <w:r w:rsidR="002411B3">
        <w:t xml:space="preserve"> </w:t>
      </w:r>
      <w:r w:rsidR="0015057D">
        <w:t>God</w:t>
      </w:r>
      <w:r w:rsidR="00C15081">
        <w:t>’</w:t>
      </w:r>
      <w:r w:rsidR="0015057D">
        <w:t>s</w:t>
      </w:r>
      <w:r w:rsidR="002411B3">
        <w:t xml:space="preserve"> </w:t>
      </w:r>
      <w:r w:rsidR="0015057D">
        <w:t>body</w:t>
      </w:r>
      <w:r w:rsidR="002411B3">
        <w:t xml:space="preserve"> </w:t>
      </w:r>
      <w:r w:rsidR="0015057D">
        <w:t>function</w:t>
      </w:r>
      <w:r w:rsidR="002411B3">
        <w:t xml:space="preserve"> </w:t>
      </w:r>
      <w:r w:rsidR="0015057D">
        <w:t>to</w:t>
      </w:r>
      <w:r w:rsidR="002411B3">
        <w:t xml:space="preserve"> </w:t>
      </w:r>
      <w:r w:rsidR="0015057D">
        <w:t>limit</w:t>
      </w:r>
      <w:r w:rsidR="002411B3">
        <w:t xml:space="preserve"> </w:t>
      </w:r>
      <w:r w:rsidR="0015057D">
        <w:t>a</w:t>
      </w:r>
      <w:r w:rsidR="002411B3">
        <w:t xml:space="preserve"> </w:t>
      </w:r>
      <w:r w:rsidR="00765307">
        <w:t>radiant</w:t>
      </w:r>
      <w:r w:rsidR="002411B3">
        <w:t xml:space="preserve"> </w:t>
      </w:r>
      <w:r w:rsidR="0015057D">
        <w:t>intelligence.</w:t>
      </w:r>
      <w:r w:rsidR="002411B3">
        <w:t xml:space="preserve"> </w:t>
      </w:r>
      <w:r w:rsidR="00A53CD9">
        <w:t>Only</w:t>
      </w:r>
      <w:r w:rsidR="002411B3">
        <w:t xml:space="preserve"> </w:t>
      </w:r>
      <w:r w:rsidR="00A53CD9">
        <w:t>a</w:t>
      </w:r>
      <w:r w:rsidR="002411B3">
        <w:t xml:space="preserve"> </w:t>
      </w:r>
      <w:r w:rsidR="00A53CD9">
        <w:t>Judaism</w:t>
      </w:r>
      <w:r w:rsidR="002411B3">
        <w:t xml:space="preserve"> </w:t>
      </w:r>
      <w:r w:rsidR="00A53CD9">
        <w:t>faithful</w:t>
      </w:r>
      <w:r w:rsidR="002411B3">
        <w:t xml:space="preserve"> </w:t>
      </w:r>
      <w:r w:rsidR="00A53CD9">
        <w:t>to</w:t>
      </w:r>
      <w:r w:rsidR="002411B3">
        <w:t xml:space="preserve"> </w:t>
      </w:r>
      <w:r w:rsidR="00A53CD9">
        <w:t>this</w:t>
      </w:r>
      <w:r w:rsidR="002411B3">
        <w:t xml:space="preserve"> </w:t>
      </w:r>
      <w:r w:rsidR="00A53CD9">
        <w:t>human</w:t>
      </w:r>
      <w:r w:rsidR="002411B3">
        <w:t xml:space="preserve"> </w:t>
      </w:r>
      <w:r w:rsidR="00A53CD9">
        <w:t>condition</w:t>
      </w:r>
      <w:r w:rsidR="002411B3">
        <w:t xml:space="preserve"> </w:t>
      </w:r>
      <w:r w:rsidR="00A53CD9">
        <w:t>can</w:t>
      </w:r>
      <w:r w:rsidR="002411B3">
        <w:t xml:space="preserve"> </w:t>
      </w:r>
      <w:r w:rsidR="00A53CD9">
        <w:t>be</w:t>
      </w:r>
      <w:r w:rsidR="002411B3">
        <w:t xml:space="preserve"> </w:t>
      </w:r>
      <w:r w:rsidR="00A53CD9">
        <w:t>a</w:t>
      </w:r>
      <w:r w:rsidR="002411B3">
        <w:t xml:space="preserve"> </w:t>
      </w:r>
      <w:r w:rsidR="00A53CD9">
        <w:t>body</w:t>
      </w:r>
      <w:r w:rsidR="002411B3">
        <w:t xml:space="preserve"> </w:t>
      </w:r>
      <w:r w:rsidR="00A53CD9">
        <w:t>of</w:t>
      </w:r>
      <w:r w:rsidR="002411B3">
        <w:t xml:space="preserve"> </w:t>
      </w:r>
      <w:r w:rsidR="00A53CD9">
        <w:t>faith.</w:t>
      </w:r>
    </w:p>
    <w:p w:rsidR="00482B62" w:rsidRDefault="00482B62" w:rsidP="007F56DB">
      <w:pPr>
        <w:spacing w:line="480" w:lineRule="auto"/>
      </w:pPr>
    </w:p>
    <w:p w:rsidR="00D331B0" w:rsidRPr="005811EA" w:rsidRDefault="00C15081" w:rsidP="007F56DB">
      <w:pPr>
        <w:spacing w:line="480" w:lineRule="auto"/>
        <w:outlineLvl w:val="0"/>
      </w:pPr>
      <w:r>
        <w:t>&lt;a&gt;</w:t>
      </w:r>
      <w:r w:rsidR="00EA57B1" w:rsidRPr="005811EA">
        <w:t>Judaism</w:t>
      </w:r>
      <w:r w:rsidR="00632FED" w:rsidRPr="005811EA">
        <w:t>,</w:t>
      </w:r>
      <w:r w:rsidR="002411B3">
        <w:t xml:space="preserve"> </w:t>
      </w:r>
      <w:r w:rsidR="00EA57B1" w:rsidRPr="005811EA">
        <w:t>Authenticity</w:t>
      </w:r>
      <w:r w:rsidR="00632FED" w:rsidRPr="005811EA">
        <w:t>,</w:t>
      </w:r>
      <w:r w:rsidR="002411B3">
        <w:t xml:space="preserve"> </w:t>
      </w:r>
      <w:r w:rsidR="00632FED" w:rsidRPr="005811EA">
        <w:t>and</w:t>
      </w:r>
      <w:r w:rsidR="002411B3">
        <w:t xml:space="preserve"> </w:t>
      </w:r>
      <w:r w:rsidR="00632FED" w:rsidRPr="005811EA">
        <w:t>Chosenness</w:t>
      </w:r>
      <w:r>
        <w:t>&lt;/a&gt;</w:t>
      </w:r>
    </w:p>
    <w:p w:rsidR="002C7C4B" w:rsidRDefault="00D331B0" w:rsidP="007F56DB">
      <w:pPr>
        <w:spacing w:line="480" w:lineRule="auto"/>
      </w:pPr>
      <w:r>
        <w:tab/>
        <w:t>Wyschogrod</w:t>
      </w:r>
      <w:r w:rsidR="002411B3">
        <w:t xml:space="preserve"> </w:t>
      </w:r>
      <w:r>
        <w:t>maps</w:t>
      </w:r>
      <w:r w:rsidR="002411B3">
        <w:t xml:space="preserve"> </w:t>
      </w:r>
      <w:r>
        <w:t>Judaism</w:t>
      </w:r>
      <w:r w:rsidR="002411B3">
        <w:t xml:space="preserve"> </w:t>
      </w:r>
      <w:r>
        <w:t>onto</w:t>
      </w:r>
      <w:r w:rsidR="002411B3">
        <w:t xml:space="preserve"> </w:t>
      </w:r>
      <w:r>
        <w:t>his</w:t>
      </w:r>
      <w:r w:rsidR="002411B3">
        <w:t xml:space="preserve"> </w:t>
      </w:r>
      <w:r w:rsidR="00E83A94">
        <w:t>visual</w:t>
      </w:r>
      <w:r w:rsidR="002411B3">
        <w:t xml:space="preserve"> </w:t>
      </w:r>
      <w:r>
        <w:t>anthropology</w:t>
      </w:r>
      <w:r w:rsidR="002411B3">
        <w:t xml:space="preserve"> </w:t>
      </w:r>
      <w:r>
        <w:t>of</w:t>
      </w:r>
      <w:r w:rsidR="002411B3">
        <w:t xml:space="preserve"> </w:t>
      </w:r>
      <w:r>
        <w:t>light</w:t>
      </w:r>
      <w:r w:rsidR="002411B3">
        <w:t xml:space="preserve"> </w:t>
      </w:r>
      <w:r>
        <w:t>and</w:t>
      </w:r>
      <w:r w:rsidR="002411B3">
        <w:t xml:space="preserve"> </w:t>
      </w:r>
      <w:r>
        <w:t>darkness.</w:t>
      </w:r>
      <w:r w:rsidR="002411B3">
        <w:t xml:space="preserve"> </w:t>
      </w:r>
      <w:r>
        <w:t>He</w:t>
      </w:r>
      <w:r w:rsidR="002411B3">
        <w:t xml:space="preserve"> </w:t>
      </w:r>
      <w:r>
        <w:t>articulates</w:t>
      </w:r>
      <w:r w:rsidR="002411B3">
        <w:t xml:space="preserve"> </w:t>
      </w:r>
      <w:r>
        <w:t>a</w:t>
      </w:r>
      <w:r w:rsidR="002411B3">
        <w:t xml:space="preserve"> </w:t>
      </w:r>
      <w:r>
        <w:t>vision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human</w:t>
      </w:r>
      <w:r w:rsidR="002411B3">
        <w:t xml:space="preserve"> </w:t>
      </w:r>
      <w:r>
        <w:t>condition,</w:t>
      </w:r>
      <w:r w:rsidR="002411B3">
        <w:t xml:space="preserve"> </w:t>
      </w:r>
      <w:r>
        <w:t>and</w:t>
      </w:r>
      <w:r w:rsidR="002411B3">
        <w:t xml:space="preserve"> </w:t>
      </w:r>
      <w:r>
        <w:t>then</w:t>
      </w:r>
      <w:r w:rsidR="002411B3">
        <w:t xml:space="preserve"> </w:t>
      </w:r>
      <w:r>
        <w:t>suggests</w:t>
      </w:r>
      <w:r w:rsidR="002411B3">
        <w:t xml:space="preserve"> </w:t>
      </w:r>
      <w:r>
        <w:t>how</w:t>
      </w:r>
      <w:r w:rsidR="002411B3">
        <w:t xml:space="preserve"> </w:t>
      </w:r>
      <w:r w:rsidR="00A90ECB">
        <w:t>certain</w:t>
      </w:r>
      <w:r w:rsidR="002411B3">
        <w:t xml:space="preserve"> </w:t>
      </w:r>
      <w:r w:rsidR="00A90ECB">
        <w:t>forms</w:t>
      </w:r>
      <w:r w:rsidR="002411B3">
        <w:t xml:space="preserve"> </w:t>
      </w:r>
      <w:r w:rsidR="00A90ECB">
        <w:t>of</w:t>
      </w:r>
      <w:r w:rsidR="002411B3">
        <w:t xml:space="preserve"> </w:t>
      </w:r>
      <w:r w:rsidR="00A90ECB">
        <w:t>Judaism</w:t>
      </w:r>
      <w:r w:rsidR="002411B3">
        <w:t xml:space="preserve"> </w:t>
      </w:r>
      <w:r w:rsidR="00A90ECB">
        <w:t>fittingly</w:t>
      </w:r>
      <w:r w:rsidR="002411B3">
        <w:t xml:space="preserve"> </w:t>
      </w:r>
      <w:r w:rsidR="00A90ECB">
        <w:t>address</w:t>
      </w:r>
      <w:r w:rsidR="002411B3">
        <w:t xml:space="preserve"> </w:t>
      </w:r>
      <w:r>
        <w:t>human</w:t>
      </w:r>
      <w:r w:rsidR="002411B3">
        <w:t xml:space="preserve"> </w:t>
      </w:r>
      <w:r>
        <w:t>experience.</w:t>
      </w:r>
      <w:r w:rsidR="002411B3">
        <w:t xml:space="preserve"> </w:t>
      </w:r>
      <w:r w:rsidR="00652B97">
        <w:t>God</w:t>
      </w:r>
      <w:r w:rsidR="002411B3">
        <w:t xml:space="preserve"> </w:t>
      </w:r>
      <w:r w:rsidR="00652B97">
        <w:t>too,</w:t>
      </w:r>
      <w:r w:rsidR="002411B3">
        <w:t xml:space="preserve"> </w:t>
      </w:r>
      <w:r w:rsidR="00652B97">
        <w:t>as</w:t>
      </w:r>
      <w:r w:rsidR="002411B3">
        <w:t xml:space="preserve"> </w:t>
      </w:r>
      <w:r w:rsidR="00652B97">
        <w:t>Hashem,</w:t>
      </w:r>
      <w:r w:rsidR="002411B3">
        <w:t xml:space="preserve"> </w:t>
      </w:r>
      <w:r w:rsidR="00652B97">
        <w:t>confronts</w:t>
      </w:r>
      <w:r w:rsidR="002411B3">
        <w:t xml:space="preserve"> </w:t>
      </w:r>
      <w:r w:rsidR="00652B97">
        <w:t>human</w:t>
      </w:r>
      <w:r w:rsidR="002411B3">
        <w:t xml:space="preserve"> </w:t>
      </w:r>
      <w:r w:rsidR="00652B97">
        <w:t>beings</w:t>
      </w:r>
      <w:r w:rsidR="002411B3">
        <w:t xml:space="preserve"> </w:t>
      </w:r>
      <w:r w:rsidR="00652B97">
        <w:t>as</w:t>
      </w:r>
      <w:r w:rsidR="002411B3">
        <w:t xml:space="preserve"> </w:t>
      </w:r>
      <w:r w:rsidR="00652B97">
        <w:t>they</w:t>
      </w:r>
      <w:r w:rsidR="002411B3">
        <w:t xml:space="preserve"> </w:t>
      </w:r>
      <w:r w:rsidR="00652B97">
        <w:t>are:</w:t>
      </w:r>
      <w:r w:rsidR="002411B3">
        <w:t xml:space="preserve"> </w:t>
      </w:r>
      <w:r w:rsidR="00652B97">
        <w:t>embodied,</w:t>
      </w:r>
      <w:r w:rsidR="002411B3">
        <w:t xml:space="preserve"> </w:t>
      </w:r>
      <w:r w:rsidR="00652B97">
        <w:t>enlightened,</w:t>
      </w:r>
      <w:r w:rsidR="002411B3">
        <w:t xml:space="preserve"> </w:t>
      </w:r>
      <w:r w:rsidR="00652B97">
        <w:t>and</w:t>
      </w:r>
      <w:r w:rsidR="002411B3">
        <w:t xml:space="preserve"> </w:t>
      </w:r>
      <w:r w:rsidR="00652B97">
        <w:t>so</w:t>
      </w:r>
      <w:r w:rsidR="002411B3">
        <w:t xml:space="preserve"> </w:t>
      </w:r>
      <w:r w:rsidR="00652B97">
        <w:t>hovering</w:t>
      </w:r>
      <w:r w:rsidR="002411B3">
        <w:t xml:space="preserve"> </w:t>
      </w:r>
      <w:r w:rsidR="00652B97">
        <w:t>between</w:t>
      </w:r>
      <w:r w:rsidR="002411B3">
        <w:t xml:space="preserve"> </w:t>
      </w:r>
      <w:r w:rsidR="00652B97">
        <w:t>light</w:t>
      </w:r>
      <w:r w:rsidR="002411B3">
        <w:t xml:space="preserve"> </w:t>
      </w:r>
      <w:r w:rsidR="00024DC7">
        <w:t>and</w:t>
      </w:r>
      <w:r w:rsidR="002411B3">
        <w:t xml:space="preserve"> </w:t>
      </w:r>
      <w:r w:rsidR="00652B97">
        <w:t>darkness.</w:t>
      </w:r>
      <w:r w:rsidR="002411B3">
        <w:t xml:space="preserve"> </w:t>
      </w:r>
      <w:r w:rsidR="00A90ECB">
        <w:t>Wyschogrod</w:t>
      </w:r>
      <w:r w:rsidR="00C15081">
        <w:t>’</w:t>
      </w:r>
      <w:r w:rsidR="00A90ECB">
        <w:t>s</w:t>
      </w:r>
      <w:r w:rsidR="002411B3">
        <w:t xml:space="preserve"> </w:t>
      </w:r>
      <w:r w:rsidR="00D2343D">
        <w:t>Judaism</w:t>
      </w:r>
      <w:r w:rsidR="00A90ECB">
        <w:t>,</w:t>
      </w:r>
      <w:r w:rsidR="002411B3">
        <w:t xml:space="preserve"> </w:t>
      </w:r>
      <w:r w:rsidR="00D2343D">
        <w:t>and</w:t>
      </w:r>
      <w:r w:rsidR="002411B3">
        <w:t xml:space="preserve"> </w:t>
      </w:r>
      <w:r w:rsidR="00D2343D">
        <w:t>the</w:t>
      </w:r>
      <w:r w:rsidR="002411B3">
        <w:t xml:space="preserve"> </w:t>
      </w:r>
      <w:r w:rsidR="00D2343D">
        <w:t>Jews</w:t>
      </w:r>
      <w:r w:rsidR="002411B3">
        <w:t xml:space="preserve"> </w:t>
      </w:r>
      <w:r w:rsidR="00D2343D">
        <w:t>who</w:t>
      </w:r>
      <w:r w:rsidR="002411B3">
        <w:t xml:space="preserve"> </w:t>
      </w:r>
      <w:r w:rsidR="00D2343D">
        <w:t>practice</w:t>
      </w:r>
      <w:r w:rsidR="002411B3">
        <w:t xml:space="preserve"> </w:t>
      </w:r>
      <w:r w:rsidR="00D2343D">
        <w:t>it</w:t>
      </w:r>
      <w:r w:rsidR="00A90ECB">
        <w:t>,</w:t>
      </w:r>
      <w:r w:rsidR="002411B3">
        <w:t xml:space="preserve"> </w:t>
      </w:r>
      <w:r w:rsidR="00D2343D">
        <w:t>expose</w:t>
      </w:r>
      <w:r w:rsidR="002411B3">
        <w:t xml:space="preserve"> </w:t>
      </w:r>
      <w:r w:rsidR="00D2343D">
        <w:t>a</w:t>
      </w:r>
      <w:r w:rsidR="002411B3">
        <w:t xml:space="preserve"> </w:t>
      </w:r>
      <w:r w:rsidR="00D2343D">
        <w:t>visionary</w:t>
      </w:r>
      <w:r w:rsidR="002411B3">
        <w:t xml:space="preserve"> </w:t>
      </w:r>
      <w:r w:rsidR="00D2343D">
        <w:t>and</w:t>
      </w:r>
      <w:r w:rsidR="002411B3">
        <w:t xml:space="preserve"> </w:t>
      </w:r>
      <w:r w:rsidR="00D2343D">
        <w:t>carnal</w:t>
      </w:r>
      <w:r w:rsidR="002411B3">
        <w:t xml:space="preserve"> </w:t>
      </w:r>
      <w:r w:rsidR="00D2343D">
        <w:t>humanism</w:t>
      </w:r>
      <w:r w:rsidR="002411B3">
        <w:t xml:space="preserve"> </w:t>
      </w:r>
      <w:r w:rsidR="00D2343D">
        <w:t>that</w:t>
      </w:r>
      <w:r w:rsidR="002411B3">
        <w:t xml:space="preserve"> </w:t>
      </w:r>
      <w:r w:rsidR="00D2343D">
        <w:t>stretches</w:t>
      </w:r>
      <w:r w:rsidR="002411B3">
        <w:t xml:space="preserve"> </w:t>
      </w:r>
      <w:r w:rsidR="00D2343D">
        <w:t>beyond</w:t>
      </w:r>
      <w:r w:rsidR="002411B3">
        <w:t xml:space="preserve"> </w:t>
      </w:r>
      <w:r w:rsidR="00D2343D">
        <w:t>toward</w:t>
      </w:r>
      <w:r w:rsidR="002411B3">
        <w:t xml:space="preserve"> </w:t>
      </w:r>
      <w:r w:rsidR="00D2343D">
        <w:t>a</w:t>
      </w:r>
      <w:r w:rsidR="002411B3">
        <w:t xml:space="preserve"> </w:t>
      </w:r>
      <w:r w:rsidR="00D2343D">
        <w:t>vague</w:t>
      </w:r>
      <w:r w:rsidR="002411B3">
        <w:t xml:space="preserve"> </w:t>
      </w:r>
      <w:r w:rsidR="00D2343D">
        <w:t>future,</w:t>
      </w:r>
      <w:r w:rsidR="002411B3">
        <w:t xml:space="preserve"> </w:t>
      </w:r>
      <w:r w:rsidR="00D2343D">
        <w:t>but</w:t>
      </w:r>
      <w:r w:rsidR="002411B3">
        <w:t xml:space="preserve"> </w:t>
      </w:r>
      <w:r w:rsidR="00E17782">
        <w:t>they</w:t>
      </w:r>
      <w:r w:rsidR="002411B3">
        <w:t xml:space="preserve"> </w:t>
      </w:r>
      <w:r w:rsidR="00E17782">
        <w:t>do</w:t>
      </w:r>
      <w:r w:rsidR="002411B3">
        <w:t xml:space="preserve"> </w:t>
      </w:r>
      <w:r w:rsidR="00D2343D">
        <w:t>so</w:t>
      </w:r>
      <w:r w:rsidR="002411B3">
        <w:t xml:space="preserve"> </w:t>
      </w:r>
      <w:r w:rsidR="00D2343D">
        <w:t>forever</w:t>
      </w:r>
      <w:r w:rsidR="002411B3">
        <w:t xml:space="preserve"> </w:t>
      </w:r>
      <w:r w:rsidR="00D2343D">
        <w:t>tethered</w:t>
      </w:r>
      <w:r w:rsidR="002411B3">
        <w:t xml:space="preserve"> </w:t>
      </w:r>
      <w:r w:rsidR="00D2343D">
        <w:t>to</w:t>
      </w:r>
      <w:r w:rsidR="002411B3">
        <w:t xml:space="preserve"> </w:t>
      </w:r>
      <w:r w:rsidR="00D2343D">
        <w:t>the</w:t>
      </w:r>
      <w:r w:rsidR="002411B3">
        <w:t xml:space="preserve"> </w:t>
      </w:r>
      <w:r w:rsidR="00D2343D">
        <w:t>soil</w:t>
      </w:r>
      <w:r w:rsidR="002411B3">
        <w:t xml:space="preserve"> </w:t>
      </w:r>
      <w:r w:rsidR="00D2343D">
        <w:t>of</w:t>
      </w:r>
      <w:r w:rsidR="002411B3">
        <w:t xml:space="preserve"> </w:t>
      </w:r>
      <w:r w:rsidR="00D2343D">
        <w:t>a</w:t>
      </w:r>
      <w:r w:rsidR="002411B3">
        <w:t xml:space="preserve"> </w:t>
      </w:r>
      <w:r w:rsidR="00D2343D">
        <w:t>created</w:t>
      </w:r>
      <w:r w:rsidR="002411B3">
        <w:t xml:space="preserve"> </w:t>
      </w:r>
      <w:r w:rsidR="00D2343D">
        <w:t>and</w:t>
      </w:r>
      <w:r w:rsidR="002411B3">
        <w:t xml:space="preserve"> </w:t>
      </w:r>
      <w:r w:rsidR="00E17782">
        <w:t>constraining</w:t>
      </w:r>
      <w:r w:rsidR="002411B3">
        <w:t xml:space="preserve"> </w:t>
      </w:r>
      <w:r w:rsidR="005A631B">
        <w:t>world.</w:t>
      </w:r>
      <w:r w:rsidR="002411B3">
        <w:t xml:space="preserve"> </w:t>
      </w:r>
      <w:r w:rsidR="005A631B">
        <w:t>Human</w:t>
      </w:r>
      <w:r w:rsidR="002411B3">
        <w:t xml:space="preserve"> </w:t>
      </w:r>
      <w:r w:rsidR="005A631B">
        <w:t>b</w:t>
      </w:r>
      <w:r w:rsidR="00D2343D">
        <w:t>eings</w:t>
      </w:r>
      <w:r w:rsidR="002411B3">
        <w:t xml:space="preserve"> </w:t>
      </w:r>
      <w:r w:rsidR="00D2343D">
        <w:t>are</w:t>
      </w:r>
      <w:r w:rsidR="002411B3">
        <w:t xml:space="preserve"> </w:t>
      </w:r>
      <w:r w:rsidR="00D2343D">
        <w:t>not</w:t>
      </w:r>
      <w:r w:rsidR="002411B3">
        <w:t xml:space="preserve"> </w:t>
      </w:r>
      <w:r w:rsidR="00D2343D">
        <w:t>gods,</w:t>
      </w:r>
      <w:r w:rsidR="002411B3">
        <w:t xml:space="preserve"> </w:t>
      </w:r>
      <w:r w:rsidR="00D2343D">
        <w:t>Wyschogrod</w:t>
      </w:r>
      <w:r w:rsidR="002411B3">
        <w:t xml:space="preserve"> </w:t>
      </w:r>
      <w:r w:rsidR="00D2343D">
        <w:t>warns</w:t>
      </w:r>
      <w:r w:rsidR="002411B3">
        <w:t xml:space="preserve"> </w:t>
      </w:r>
      <w:r w:rsidR="00D2343D">
        <w:t>throughout</w:t>
      </w:r>
      <w:r w:rsidR="002411B3">
        <w:t xml:space="preserve"> </w:t>
      </w:r>
      <w:r w:rsidR="00D2343D">
        <w:t>his</w:t>
      </w:r>
      <w:r w:rsidR="002411B3">
        <w:t xml:space="preserve"> </w:t>
      </w:r>
      <w:r w:rsidR="00D2343D">
        <w:t>text,</w:t>
      </w:r>
      <w:r w:rsidR="002411B3">
        <w:t xml:space="preserve"> </w:t>
      </w:r>
      <w:r w:rsidR="00D2343D">
        <w:t>but</w:t>
      </w:r>
      <w:r w:rsidR="002411B3">
        <w:t xml:space="preserve"> </w:t>
      </w:r>
      <w:r w:rsidR="00E17782">
        <w:t>neither</w:t>
      </w:r>
      <w:r w:rsidR="002411B3">
        <w:t xml:space="preserve"> </w:t>
      </w:r>
      <w:r w:rsidR="00E17782">
        <w:t>are</w:t>
      </w:r>
      <w:r w:rsidR="002411B3">
        <w:t xml:space="preserve"> </w:t>
      </w:r>
      <w:r w:rsidR="00E17782">
        <w:t>they</w:t>
      </w:r>
      <w:r w:rsidR="002411B3">
        <w:t xml:space="preserve"> </w:t>
      </w:r>
      <w:r w:rsidR="00E17782">
        <w:t>physical</w:t>
      </w:r>
      <w:r w:rsidR="002411B3">
        <w:t xml:space="preserve"> </w:t>
      </w:r>
      <w:r w:rsidR="00E17782">
        <w:lastRenderedPageBreak/>
        <w:t>beasts.</w:t>
      </w:r>
      <w:r w:rsidR="002411B3">
        <w:t xml:space="preserve"> </w:t>
      </w:r>
      <w:r w:rsidR="00E17782">
        <w:t>Authentic</w:t>
      </w:r>
      <w:r w:rsidR="002411B3">
        <w:t xml:space="preserve"> </w:t>
      </w:r>
      <w:r w:rsidR="00E17782">
        <w:t>Judaism</w:t>
      </w:r>
      <w:r w:rsidR="002411B3">
        <w:t xml:space="preserve"> </w:t>
      </w:r>
      <w:r w:rsidR="00E17782">
        <w:t>captures</w:t>
      </w:r>
      <w:r w:rsidR="002411B3">
        <w:t xml:space="preserve"> </w:t>
      </w:r>
      <w:r w:rsidR="00E17782">
        <w:t>these</w:t>
      </w:r>
      <w:r w:rsidR="002411B3">
        <w:t xml:space="preserve"> </w:t>
      </w:r>
      <w:r w:rsidR="00E17782">
        <w:t>expressive</w:t>
      </w:r>
      <w:r w:rsidR="002411B3">
        <w:t xml:space="preserve"> </w:t>
      </w:r>
      <w:r w:rsidR="00E17782">
        <w:t>features</w:t>
      </w:r>
      <w:r w:rsidR="002411B3">
        <w:t xml:space="preserve"> </w:t>
      </w:r>
      <w:r w:rsidR="00E17782">
        <w:t>of</w:t>
      </w:r>
      <w:r w:rsidR="002411B3">
        <w:t xml:space="preserve"> </w:t>
      </w:r>
      <w:r w:rsidR="00E17782">
        <w:t>the</w:t>
      </w:r>
      <w:r w:rsidR="002411B3">
        <w:t xml:space="preserve"> </w:t>
      </w:r>
      <w:r w:rsidR="00E17782">
        <w:t>human</w:t>
      </w:r>
      <w:r w:rsidR="002411B3">
        <w:t xml:space="preserve"> </w:t>
      </w:r>
      <w:r w:rsidR="00E17782">
        <w:t>condition,</w:t>
      </w:r>
      <w:r w:rsidR="002411B3">
        <w:t xml:space="preserve"> </w:t>
      </w:r>
      <w:r w:rsidR="00E17782">
        <w:t>and</w:t>
      </w:r>
      <w:r w:rsidR="002411B3">
        <w:t xml:space="preserve"> </w:t>
      </w:r>
      <w:r w:rsidR="00E17782">
        <w:t>reveals</w:t>
      </w:r>
      <w:r w:rsidR="002411B3">
        <w:t xml:space="preserve"> </w:t>
      </w:r>
      <w:r w:rsidR="00E17782">
        <w:t>them</w:t>
      </w:r>
      <w:r w:rsidR="002411B3">
        <w:t xml:space="preserve"> </w:t>
      </w:r>
      <w:r w:rsidR="00E17782">
        <w:t>to</w:t>
      </w:r>
      <w:r w:rsidR="002411B3">
        <w:t xml:space="preserve"> </w:t>
      </w:r>
      <w:r w:rsidR="00E17782">
        <w:t>be</w:t>
      </w:r>
      <w:r w:rsidR="002411B3">
        <w:t xml:space="preserve"> </w:t>
      </w:r>
      <w:r w:rsidR="00E17782">
        <w:t>features</w:t>
      </w:r>
      <w:r w:rsidR="002411B3">
        <w:t xml:space="preserve"> </w:t>
      </w:r>
      <w:r w:rsidR="00E17782">
        <w:t>of</w:t>
      </w:r>
      <w:r w:rsidR="002411B3">
        <w:t xml:space="preserve"> </w:t>
      </w:r>
      <w:r w:rsidR="00E17782">
        <w:t>God</w:t>
      </w:r>
      <w:r w:rsidR="00C15081">
        <w:t>’</w:t>
      </w:r>
      <w:r w:rsidR="007B356C">
        <w:t>s</w:t>
      </w:r>
      <w:r w:rsidR="002411B3">
        <w:t xml:space="preserve"> </w:t>
      </w:r>
      <w:r w:rsidR="007B356C">
        <w:t>intended</w:t>
      </w:r>
      <w:r w:rsidR="002411B3">
        <w:t xml:space="preserve"> </w:t>
      </w:r>
      <w:r w:rsidR="007B356C">
        <w:t>creation.</w:t>
      </w:r>
      <w:r w:rsidR="002411B3">
        <w:t xml:space="preserve"> </w:t>
      </w:r>
      <w:r w:rsidR="00E83A94">
        <w:t>Wyschogrod</w:t>
      </w:r>
      <w:r w:rsidR="002411B3">
        <w:t xml:space="preserve"> </w:t>
      </w:r>
      <w:r w:rsidR="00E83A94">
        <w:t>employs</w:t>
      </w:r>
      <w:r w:rsidR="002411B3">
        <w:t xml:space="preserve"> </w:t>
      </w:r>
      <w:r w:rsidR="00E83A94">
        <w:t>ocular</w:t>
      </w:r>
      <w:r w:rsidR="002411B3">
        <w:t xml:space="preserve"> </w:t>
      </w:r>
      <w:r w:rsidR="00E83A94">
        <w:t>models</w:t>
      </w:r>
      <w:r w:rsidR="002411B3">
        <w:t xml:space="preserve"> </w:t>
      </w:r>
      <w:r w:rsidR="00E83A94">
        <w:t>to</w:t>
      </w:r>
      <w:r w:rsidR="002411B3">
        <w:t xml:space="preserve"> </w:t>
      </w:r>
      <w:r w:rsidR="00E83A94">
        <w:t>expose</w:t>
      </w:r>
      <w:r w:rsidR="002411B3">
        <w:t xml:space="preserve"> </w:t>
      </w:r>
      <w:r w:rsidR="00E83A94">
        <w:t>Judaism</w:t>
      </w:r>
      <w:r w:rsidR="002411B3">
        <w:t xml:space="preserve"> </w:t>
      </w:r>
      <w:r w:rsidR="00E83A94">
        <w:t>as</w:t>
      </w:r>
      <w:r w:rsidR="002411B3">
        <w:t xml:space="preserve"> </w:t>
      </w:r>
      <w:r w:rsidR="00E83A94">
        <w:t>authentic</w:t>
      </w:r>
      <w:r w:rsidR="002411B3">
        <w:t xml:space="preserve"> </w:t>
      </w:r>
      <w:r w:rsidR="00E83A94">
        <w:t>vision,</w:t>
      </w:r>
      <w:r w:rsidR="002411B3">
        <w:t xml:space="preserve"> </w:t>
      </w:r>
      <w:r w:rsidR="00E83A94">
        <w:t>and</w:t>
      </w:r>
      <w:r w:rsidR="002411B3">
        <w:t xml:space="preserve"> </w:t>
      </w:r>
      <w:r w:rsidR="007B356C">
        <w:t>I</w:t>
      </w:r>
      <w:r w:rsidR="002411B3">
        <w:t xml:space="preserve"> </w:t>
      </w:r>
      <w:r w:rsidR="007B356C">
        <w:t>want</w:t>
      </w:r>
      <w:r w:rsidR="002411B3">
        <w:t xml:space="preserve"> </w:t>
      </w:r>
      <w:r w:rsidR="007B356C">
        <w:t>to</w:t>
      </w:r>
      <w:r w:rsidR="002411B3">
        <w:t xml:space="preserve"> </w:t>
      </w:r>
      <w:r w:rsidR="007B356C">
        <w:t>look</w:t>
      </w:r>
      <w:r w:rsidR="002411B3">
        <w:t xml:space="preserve"> </w:t>
      </w:r>
      <w:r w:rsidR="00E17782">
        <w:t>at</w:t>
      </w:r>
      <w:r w:rsidR="002411B3">
        <w:t xml:space="preserve"> </w:t>
      </w:r>
      <w:r w:rsidR="00E17782">
        <w:t>three</w:t>
      </w:r>
      <w:r w:rsidR="002411B3">
        <w:t xml:space="preserve"> </w:t>
      </w:r>
      <w:r w:rsidR="00E17782">
        <w:t>moments</w:t>
      </w:r>
      <w:r w:rsidR="002411B3">
        <w:t xml:space="preserve"> </w:t>
      </w:r>
      <w:r w:rsidR="00E17782">
        <w:t>in</w:t>
      </w:r>
      <w:r w:rsidR="002411B3">
        <w:t xml:space="preserve"> </w:t>
      </w:r>
      <w:r w:rsidR="00E83A94">
        <w:t>which</w:t>
      </w:r>
      <w:r w:rsidR="002411B3">
        <w:t xml:space="preserve"> </w:t>
      </w:r>
      <w:r w:rsidR="00E83A94">
        <w:t>he</w:t>
      </w:r>
      <w:r w:rsidR="002411B3">
        <w:t xml:space="preserve"> </w:t>
      </w:r>
      <w:r w:rsidR="00E83A94">
        <w:t>does</w:t>
      </w:r>
      <w:r w:rsidR="002411B3">
        <w:t xml:space="preserve"> </w:t>
      </w:r>
      <w:r w:rsidR="00E83A94">
        <w:t>so.</w:t>
      </w:r>
      <w:r w:rsidR="002411B3">
        <w:t xml:space="preserve"> </w:t>
      </w:r>
      <w:r w:rsidR="00E17782">
        <w:t>In</w:t>
      </w:r>
      <w:r w:rsidR="002411B3">
        <w:t xml:space="preserve"> </w:t>
      </w:r>
      <w:r w:rsidR="00E17782">
        <w:t>his</w:t>
      </w:r>
      <w:r w:rsidR="002411B3">
        <w:t xml:space="preserve"> </w:t>
      </w:r>
      <w:r w:rsidR="00E17782">
        <w:t>discussion</w:t>
      </w:r>
      <w:r w:rsidR="002411B3">
        <w:t xml:space="preserve"> </w:t>
      </w:r>
      <w:r w:rsidR="00E17782">
        <w:t>of</w:t>
      </w:r>
      <w:r w:rsidR="002411B3">
        <w:t xml:space="preserve"> </w:t>
      </w:r>
      <w:r w:rsidR="00E17782">
        <w:t>the</w:t>
      </w:r>
      <w:r w:rsidR="002411B3">
        <w:t xml:space="preserve"> </w:t>
      </w:r>
      <w:r w:rsidR="00E17782">
        <w:t>sacrificial</w:t>
      </w:r>
      <w:r w:rsidR="002411B3">
        <w:t xml:space="preserve"> </w:t>
      </w:r>
      <w:r w:rsidR="00E17782">
        <w:t>ritual,</w:t>
      </w:r>
      <w:r w:rsidR="002411B3">
        <w:t xml:space="preserve"> </w:t>
      </w:r>
      <w:r w:rsidR="00E17782">
        <w:t>Karl</w:t>
      </w:r>
      <w:r w:rsidR="002411B3">
        <w:t xml:space="preserve"> </w:t>
      </w:r>
      <w:r w:rsidR="00E17782">
        <w:t>Marx</w:t>
      </w:r>
      <w:r w:rsidR="002411B3">
        <w:t xml:space="preserve"> </w:t>
      </w:r>
      <w:r w:rsidR="002C7C4B">
        <w:t>as</w:t>
      </w:r>
      <w:r w:rsidR="002411B3">
        <w:t xml:space="preserve"> </w:t>
      </w:r>
      <w:r w:rsidR="002C7C4B">
        <w:t>alienated</w:t>
      </w:r>
      <w:r w:rsidR="002411B3">
        <w:t xml:space="preserve"> </w:t>
      </w:r>
      <w:r w:rsidR="002C7C4B">
        <w:t>Jew</w:t>
      </w:r>
      <w:r w:rsidR="00E17782">
        <w:t>,</w:t>
      </w:r>
      <w:r w:rsidR="002411B3">
        <w:t xml:space="preserve"> </w:t>
      </w:r>
      <w:r w:rsidR="00E17782">
        <w:t>and</w:t>
      </w:r>
      <w:r w:rsidR="002411B3">
        <w:t xml:space="preserve"> </w:t>
      </w:r>
      <w:r w:rsidR="00E17782">
        <w:t>Jewish</w:t>
      </w:r>
      <w:r w:rsidR="002411B3">
        <w:t xml:space="preserve"> </w:t>
      </w:r>
      <w:r w:rsidR="00E17782">
        <w:t>art,</w:t>
      </w:r>
      <w:r w:rsidR="002411B3">
        <w:t xml:space="preserve"> </w:t>
      </w:r>
      <w:r w:rsidR="00E17782">
        <w:t>Wyschogrod</w:t>
      </w:r>
      <w:r w:rsidR="002411B3">
        <w:t xml:space="preserve"> </w:t>
      </w:r>
      <w:r w:rsidR="002C7C4B">
        <w:t>articulates</w:t>
      </w:r>
      <w:r w:rsidR="002411B3">
        <w:t xml:space="preserve"> </w:t>
      </w:r>
      <w:r w:rsidR="002C7C4B">
        <w:t>a</w:t>
      </w:r>
      <w:r w:rsidR="002411B3">
        <w:t xml:space="preserve"> </w:t>
      </w:r>
      <w:r w:rsidR="002C7C4B">
        <w:t>mode</w:t>
      </w:r>
      <w:r w:rsidR="002411B3">
        <w:t xml:space="preserve"> </w:t>
      </w:r>
      <w:r w:rsidR="002C7C4B">
        <w:t>of</w:t>
      </w:r>
      <w:r w:rsidR="002411B3">
        <w:t xml:space="preserve"> </w:t>
      </w:r>
      <w:r w:rsidR="002C7C4B">
        <w:t>being</w:t>
      </w:r>
      <w:r w:rsidR="002411B3">
        <w:t xml:space="preserve"> </w:t>
      </w:r>
      <w:r w:rsidR="002C7C4B">
        <w:t>Jewish-in-the-world</w:t>
      </w:r>
      <w:r w:rsidR="002411B3">
        <w:t xml:space="preserve"> </w:t>
      </w:r>
      <w:r w:rsidR="002C7C4B">
        <w:t>that</w:t>
      </w:r>
      <w:r w:rsidR="002411B3">
        <w:t xml:space="preserve"> </w:t>
      </w:r>
      <w:r w:rsidR="002C7C4B">
        <w:t>appears</w:t>
      </w:r>
      <w:r w:rsidR="002411B3">
        <w:t xml:space="preserve"> </w:t>
      </w:r>
      <w:r w:rsidR="002C7C4B">
        <w:t>as</w:t>
      </w:r>
      <w:r w:rsidR="002411B3">
        <w:t xml:space="preserve"> </w:t>
      </w:r>
      <w:r w:rsidR="007B356C">
        <w:t>right,</w:t>
      </w:r>
      <w:r w:rsidR="002411B3">
        <w:t xml:space="preserve"> </w:t>
      </w:r>
      <w:r w:rsidR="007B356C">
        <w:t>fitting,</w:t>
      </w:r>
      <w:r w:rsidR="002411B3">
        <w:t xml:space="preserve"> </w:t>
      </w:r>
      <w:r w:rsidR="007B356C">
        <w:t>and</w:t>
      </w:r>
      <w:r w:rsidR="002411B3">
        <w:t xml:space="preserve"> </w:t>
      </w:r>
      <w:r w:rsidR="007B356C">
        <w:t>just</w:t>
      </w:r>
      <w:r w:rsidR="002C7C4B">
        <w:t>.</w:t>
      </w:r>
      <w:r w:rsidR="002411B3">
        <w:t xml:space="preserve"> </w:t>
      </w:r>
      <w:r w:rsidR="002C7C4B">
        <w:t>A</w:t>
      </w:r>
      <w:r w:rsidR="002411B3">
        <w:t xml:space="preserve"> </w:t>
      </w:r>
      <w:r w:rsidR="002C7C4B">
        <w:t>Judaism</w:t>
      </w:r>
      <w:r w:rsidR="002411B3">
        <w:t xml:space="preserve"> </w:t>
      </w:r>
      <w:r w:rsidR="002C7C4B">
        <w:t>that</w:t>
      </w:r>
      <w:r w:rsidR="002411B3">
        <w:t xml:space="preserve"> </w:t>
      </w:r>
      <w:r w:rsidR="002C7C4B">
        <w:t>resonates</w:t>
      </w:r>
      <w:r w:rsidR="002411B3">
        <w:t xml:space="preserve"> </w:t>
      </w:r>
      <w:r w:rsidR="002C7C4B">
        <w:t>with</w:t>
      </w:r>
      <w:r w:rsidR="002411B3">
        <w:t xml:space="preserve"> </w:t>
      </w:r>
      <w:r w:rsidR="007B356C">
        <w:t>a</w:t>
      </w:r>
      <w:r w:rsidR="002411B3">
        <w:t xml:space="preserve"> </w:t>
      </w:r>
      <w:r w:rsidR="007B356C">
        <w:t>darkened</w:t>
      </w:r>
      <w:r w:rsidR="002411B3">
        <w:t xml:space="preserve"> </w:t>
      </w:r>
      <w:r w:rsidR="007B356C">
        <w:t>but</w:t>
      </w:r>
      <w:r w:rsidR="002411B3">
        <w:t xml:space="preserve"> </w:t>
      </w:r>
      <w:r w:rsidR="007B356C">
        <w:t>illuminated</w:t>
      </w:r>
      <w:r w:rsidR="002411B3">
        <w:t xml:space="preserve"> </w:t>
      </w:r>
      <w:r w:rsidR="002C7C4B">
        <w:t>experience</w:t>
      </w:r>
      <w:r w:rsidR="002411B3">
        <w:t xml:space="preserve"> </w:t>
      </w:r>
      <w:r w:rsidR="005A631B">
        <w:t>teaches</w:t>
      </w:r>
      <w:r w:rsidR="002411B3">
        <w:t xml:space="preserve"> </w:t>
      </w:r>
      <w:r w:rsidR="005A631B">
        <w:t>Jews</w:t>
      </w:r>
      <w:r w:rsidR="002411B3">
        <w:t xml:space="preserve"> </w:t>
      </w:r>
      <w:r w:rsidR="005A631B">
        <w:t>how</w:t>
      </w:r>
      <w:r w:rsidR="002411B3">
        <w:t xml:space="preserve"> </w:t>
      </w:r>
      <w:r w:rsidR="005A631B">
        <w:t>to</w:t>
      </w:r>
      <w:r w:rsidR="002411B3">
        <w:t xml:space="preserve"> </w:t>
      </w:r>
      <w:r w:rsidR="005A631B">
        <w:t>see</w:t>
      </w:r>
      <w:r w:rsidR="002411B3">
        <w:t xml:space="preserve"> </w:t>
      </w:r>
      <w:r w:rsidR="005A631B">
        <w:t>well</w:t>
      </w:r>
      <w:r w:rsidR="00D4501B">
        <w:t>,</w:t>
      </w:r>
      <w:r w:rsidR="002411B3">
        <w:t xml:space="preserve"> </w:t>
      </w:r>
      <w:r w:rsidR="00D4501B">
        <w:t>but</w:t>
      </w:r>
      <w:r w:rsidR="002411B3">
        <w:t xml:space="preserve"> </w:t>
      </w:r>
      <w:r w:rsidR="00D4501B">
        <w:t>it</w:t>
      </w:r>
      <w:r w:rsidR="002411B3">
        <w:t xml:space="preserve"> </w:t>
      </w:r>
      <w:r w:rsidR="00D4501B">
        <w:t>also</w:t>
      </w:r>
      <w:r w:rsidR="002411B3">
        <w:t xml:space="preserve"> </w:t>
      </w:r>
      <w:r w:rsidR="00D4501B">
        <w:t>marks</w:t>
      </w:r>
      <w:r w:rsidR="002411B3">
        <w:t xml:space="preserve"> </w:t>
      </w:r>
      <w:r w:rsidR="00D4501B">
        <w:t>others</w:t>
      </w:r>
      <w:r w:rsidR="002411B3">
        <w:t xml:space="preserve"> </w:t>
      </w:r>
      <w:r w:rsidR="00D4501B">
        <w:t>as</w:t>
      </w:r>
      <w:r w:rsidR="002411B3">
        <w:t xml:space="preserve"> </w:t>
      </w:r>
      <w:r w:rsidR="00D4501B">
        <w:t>visually</w:t>
      </w:r>
      <w:r w:rsidR="002411B3">
        <w:t xml:space="preserve"> </w:t>
      </w:r>
      <w:r w:rsidR="00D4501B">
        <w:t>inauthentic</w:t>
      </w:r>
      <w:r w:rsidR="002C7C4B">
        <w:t>.</w:t>
      </w:r>
    </w:p>
    <w:p w:rsidR="00C01B41" w:rsidRDefault="002C7C4B" w:rsidP="007F56DB">
      <w:pPr>
        <w:spacing w:line="480" w:lineRule="auto"/>
      </w:pPr>
      <w:r>
        <w:tab/>
      </w:r>
      <w:r w:rsidR="0030035C">
        <w:t>The</w:t>
      </w:r>
      <w:r w:rsidR="002411B3">
        <w:t xml:space="preserve"> </w:t>
      </w:r>
      <w:r w:rsidR="0030035C">
        <w:t>cultic</w:t>
      </w:r>
      <w:r w:rsidR="002411B3">
        <w:t xml:space="preserve"> </w:t>
      </w:r>
      <w:r w:rsidR="0030035C">
        <w:t>life</w:t>
      </w:r>
      <w:r w:rsidR="002411B3">
        <w:t xml:space="preserve"> </w:t>
      </w:r>
      <w:r w:rsidR="0030035C">
        <w:t>of</w:t>
      </w:r>
      <w:r w:rsidR="002411B3">
        <w:t xml:space="preserve"> </w:t>
      </w:r>
      <w:r w:rsidR="00D14975">
        <w:t>the</w:t>
      </w:r>
      <w:r w:rsidR="002411B3">
        <w:t xml:space="preserve"> </w:t>
      </w:r>
      <w:r w:rsidR="00824CA3">
        <w:t>Temple</w:t>
      </w:r>
      <w:r w:rsidR="002411B3">
        <w:t xml:space="preserve"> </w:t>
      </w:r>
      <w:r w:rsidR="0030035C">
        <w:t>sacrifices</w:t>
      </w:r>
      <w:r w:rsidR="002411B3">
        <w:t xml:space="preserve"> </w:t>
      </w:r>
      <w:r w:rsidR="0030035C">
        <w:t>is</w:t>
      </w:r>
      <w:r w:rsidR="002411B3">
        <w:t xml:space="preserve"> </w:t>
      </w:r>
      <w:r w:rsidR="0030035C">
        <w:t>above</w:t>
      </w:r>
      <w:r w:rsidR="002411B3">
        <w:t xml:space="preserve"> </w:t>
      </w:r>
      <w:r w:rsidR="0030035C">
        <w:t>all</w:t>
      </w:r>
      <w:r w:rsidR="002411B3">
        <w:t xml:space="preserve"> </w:t>
      </w:r>
      <w:r w:rsidR="00C15081">
        <w:t>“</w:t>
      </w:r>
      <w:r w:rsidR="0030035C">
        <w:t>concrete</w:t>
      </w:r>
      <w:r w:rsidR="002411B3">
        <w:t xml:space="preserve"> </w:t>
      </w:r>
      <w:r w:rsidR="0030035C">
        <w:t>and</w:t>
      </w:r>
      <w:r w:rsidR="002411B3">
        <w:t xml:space="preserve"> </w:t>
      </w:r>
      <w:r w:rsidR="0030035C">
        <w:t>incarnated.</w:t>
      </w:r>
      <w:r w:rsidR="00C15081">
        <w:t>”</w:t>
      </w:r>
      <w:r w:rsidR="002411B3">
        <w:t xml:space="preserve"> </w:t>
      </w:r>
      <w:r w:rsidR="0030035C">
        <w:t>In</w:t>
      </w:r>
      <w:r w:rsidR="002411B3">
        <w:t xml:space="preserve"> </w:t>
      </w:r>
      <w:r w:rsidR="0030035C">
        <w:t>these</w:t>
      </w:r>
      <w:r w:rsidR="002411B3">
        <w:t xml:space="preserve"> </w:t>
      </w:r>
      <w:r w:rsidR="0030035C">
        <w:t>physical,</w:t>
      </w:r>
      <w:r w:rsidR="002411B3">
        <w:t xml:space="preserve"> </w:t>
      </w:r>
      <w:r w:rsidR="0030035C">
        <w:t>bloodied</w:t>
      </w:r>
      <w:r w:rsidR="002411B3">
        <w:t xml:space="preserve"> </w:t>
      </w:r>
      <w:r w:rsidR="0030035C">
        <w:t>acts</w:t>
      </w:r>
      <w:r w:rsidR="00557567">
        <w:t>,</w:t>
      </w:r>
      <w:r w:rsidR="002411B3">
        <w:t xml:space="preserve"> </w:t>
      </w:r>
      <w:r w:rsidR="00C15081">
        <w:t>“</w:t>
      </w:r>
      <w:r w:rsidR="0030035C">
        <w:t>the</w:t>
      </w:r>
      <w:r w:rsidR="002411B3">
        <w:t xml:space="preserve"> </w:t>
      </w:r>
      <w:r w:rsidR="0030035C">
        <w:t>holy</w:t>
      </w:r>
      <w:r w:rsidR="002411B3">
        <w:t xml:space="preserve"> </w:t>
      </w:r>
      <w:r w:rsidR="0030035C">
        <w:t>appears</w:t>
      </w:r>
      <w:r w:rsidR="002411B3">
        <w:t xml:space="preserve"> </w:t>
      </w:r>
      <w:r w:rsidR="0030035C">
        <w:t>with</w:t>
      </w:r>
      <w:r w:rsidR="002411B3">
        <w:t xml:space="preserve"> </w:t>
      </w:r>
      <w:r w:rsidR="0030035C">
        <w:t>predictability.</w:t>
      </w:r>
      <w:r w:rsidR="00C15081">
        <w:t>”</w:t>
      </w:r>
      <w:r w:rsidR="00282900">
        <w:rPr>
          <w:rStyle w:val="EndnoteReference"/>
        </w:rPr>
        <w:endnoteReference w:id="28"/>
      </w:r>
      <w:r w:rsidR="002411B3">
        <w:t xml:space="preserve"> </w:t>
      </w:r>
      <w:r w:rsidR="0030035C">
        <w:t>This</w:t>
      </w:r>
      <w:r w:rsidR="002411B3">
        <w:t xml:space="preserve"> </w:t>
      </w:r>
      <w:r w:rsidR="0030035C">
        <w:t>is</w:t>
      </w:r>
      <w:r w:rsidR="002411B3">
        <w:t xml:space="preserve"> </w:t>
      </w:r>
      <w:r w:rsidR="0030035C">
        <w:t>both</w:t>
      </w:r>
      <w:r w:rsidR="002411B3">
        <w:t xml:space="preserve"> </w:t>
      </w:r>
      <w:r w:rsidR="0030035C">
        <w:t>a</w:t>
      </w:r>
      <w:r w:rsidR="002411B3">
        <w:t xml:space="preserve"> </w:t>
      </w:r>
      <w:r w:rsidR="0030035C">
        <w:t>physical</w:t>
      </w:r>
      <w:r w:rsidR="002411B3">
        <w:t xml:space="preserve"> </w:t>
      </w:r>
      <w:r w:rsidR="0030035C">
        <w:t>and</w:t>
      </w:r>
      <w:r w:rsidR="002411B3">
        <w:t xml:space="preserve"> </w:t>
      </w:r>
      <w:r w:rsidR="0030035C">
        <w:t>visual</w:t>
      </w:r>
      <w:r w:rsidR="002411B3">
        <w:t xml:space="preserve"> </w:t>
      </w:r>
      <w:r w:rsidR="0030035C">
        <w:t>security:</w:t>
      </w:r>
      <w:r w:rsidR="002411B3">
        <w:t xml:space="preserve"> </w:t>
      </w:r>
      <w:r w:rsidR="0030035C">
        <w:t>God</w:t>
      </w:r>
      <w:r w:rsidR="002411B3">
        <w:t xml:space="preserve"> </w:t>
      </w:r>
      <w:r w:rsidR="0030035C">
        <w:t>is</w:t>
      </w:r>
      <w:r w:rsidR="002411B3">
        <w:t xml:space="preserve"> </w:t>
      </w:r>
      <w:r w:rsidR="0030035C">
        <w:t>present</w:t>
      </w:r>
      <w:r w:rsidR="002411B3">
        <w:t xml:space="preserve"> </w:t>
      </w:r>
      <w:r w:rsidR="0030035C">
        <w:t>before</w:t>
      </w:r>
      <w:r w:rsidR="002411B3">
        <w:t xml:space="preserve"> </w:t>
      </w:r>
      <w:r w:rsidR="0030035C">
        <w:t>Israel</w:t>
      </w:r>
      <w:r w:rsidR="002411B3">
        <w:t xml:space="preserve"> </w:t>
      </w:r>
      <w:r w:rsidR="0030035C">
        <w:t>(</w:t>
      </w:r>
      <w:r w:rsidR="00C15081">
        <w:t>“</w:t>
      </w:r>
      <w:r w:rsidR="0030035C">
        <w:t>the</w:t>
      </w:r>
      <w:r w:rsidR="002411B3">
        <w:t xml:space="preserve"> </w:t>
      </w:r>
      <w:r w:rsidR="0030035C">
        <w:t>holy</w:t>
      </w:r>
      <w:r w:rsidR="002411B3">
        <w:t xml:space="preserve"> </w:t>
      </w:r>
      <w:r w:rsidR="0030035C">
        <w:t>appears</w:t>
      </w:r>
      <w:r w:rsidR="00C15081">
        <w:t>”</w:t>
      </w:r>
      <w:r w:rsidR="0030035C">
        <w:t>)</w:t>
      </w:r>
      <w:r w:rsidR="002411B3">
        <w:t xml:space="preserve"> </w:t>
      </w:r>
      <w:r w:rsidR="00D14975">
        <w:t>and</w:t>
      </w:r>
      <w:r w:rsidR="002411B3">
        <w:t xml:space="preserve"> </w:t>
      </w:r>
      <w:r w:rsidR="00D14975">
        <w:t>dwells</w:t>
      </w:r>
      <w:r w:rsidR="002411B3">
        <w:t xml:space="preserve"> </w:t>
      </w:r>
      <w:r w:rsidR="00D14975">
        <w:t>with</w:t>
      </w:r>
      <w:r w:rsidR="002411B3">
        <w:t xml:space="preserve"> </w:t>
      </w:r>
      <w:r w:rsidR="00D14975">
        <w:t>Israel</w:t>
      </w:r>
      <w:r w:rsidR="002411B3">
        <w:t xml:space="preserve"> </w:t>
      </w:r>
      <w:r w:rsidR="00D14975">
        <w:t>in</w:t>
      </w:r>
      <w:r w:rsidR="002411B3">
        <w:t xml:space="preserve"> </w:t>
      </w:r>
      <w:r w:rsidR="00D14975">
        <w:t>the</w:t>
      </w:r>
      <w:r w:rsidR="002411B3">
        <w:t xml:space="preserve"> </w:t>
      </w:r>
      <w:r w:rsidR="00824CA3">
        <w:t>Temple</w:t>
      </w:r>
      <w:r w:rsidR="0030035C">
        <w:t>.</w:t>
      </w:r>
      <w:r w:rsidR="002411B3">
        <w:t xml:space="preserve"> </w:t>
      </w:r>
      <w:r w:rsidR="00634678">
        <w:t>Wyschogrod</w:t>
      </w:r>
      <w:r w:rsidR="002411B3">
        <w:t xml:space="preserve"> </w:t>
      </w:r>
      <w:r w:rsidR="00634678">
        <w:t>is</w:t>
      </w:r>
      <w:r w:rsidR="002411B3">
        <w:t xml:space="preserve"> </w:t>
      </w:r>
      <w:r w:rsidR="00634678">
        <w:t>all</w:t>
      </w:r>
      <w:r w:rsidR="002411B3">
        <w:t xml:space="preserve"> </w:t>
      </w:r>
      <w:r w:rsidR="00634678">
        <w:t>too</w:t>
      </w:r>
      <w:r w:rsidR="002411B3">
        <w:t xml:space="preserve"> </w:t>
      </w:r>
      <w:r w:rsidR="00634678">
        <w:t>aware</w:t>
      </w:r>
      <w:r w:rsidR="002411B3">
        <w:t xml:space="preserve"> </w:t>
      </w:r>
      <w:r w:rsidR="00634678">
        <w:t>that</w:t>
      </w:r>
      <w:r w:rsidR="002411B3">
        <w:t xml:space="preserve"> </w:t>
      </w:r>
      <w:r w:rsidR="00634678">
        <w:t>Jewish</w:t>
      </w:r>
      <w:r w:rsidR="002411B3">
        <w:t xml:space="preserve"> </w:t>
      </w:r>
      <w:r w:rsidR="00D14975">
        <w:t>prayer</w:t>
      </w:r>
      <w:r w:rsidR="002411B3">
        <w:t xml:space="preserve"> </w:t>
      </w:r>
      <w:r w:rsidR="00D14975">
        <w:t>eventually</w:t>
      </w:r>
      <w:r w:rsidR="002411B3">
        <w:t xml:space="preserve"> </w:t>
      </w:r>
      <w:r w:rsidR="00D14975">
        <w:t>supplants</w:t>
      </w:r>
      <w:r w:rsidR="002411B3">
        <w:t xml:space="preserve"> </w:t>
      </w:r>
      <w:r w:rsidR="00D14975">
        <w:t>this</w:t>
      </w:r>
      <w:r w:rsidR="002411B3">
        <w:t xml:space="preserve"> </w:t>
      </w:r>
      <w:r w:rsidR="00634678">
        <w:t>sacrificial</w:t>
      </w:r>
      <w:r w:rsidR="002411B3">
        <w:t xml:space="preserve"> </w:t>
      </w:r>
      <w:r w:rsidR="00634678">
        <w:t>system.</w:t>
      </w:r>
      <w:r w:rsidR="002411B3">
        <w:t xml:space="preserve"> </w:t>
      </w:r>
      <w:r w:rsidR="00634678">
        <w:t>Still,</w:t>
      </w:r>
      <w:r w:rsidR="002411B3">
        <w:t xml:space="preserve"> </w:t>
      </w:r>
      <w:r w:rsidR="00634678">
        <w:t>the</w:t>
      </w:r>
      <w:r w:rsidR="002411B3">
        <w:t xml:space="preserve"> </w:t>
      </w:r>
      <w:r w:rsidR="00634678">
        <w:t>destructi</w:t>
      </w:r>
      <w:r w:rsidR="00D14975">
        <w:t>on</w:t>
      </w:r>
      <w:r w:rsidR="002411B3">
        <w:t xml:space="preserve"> </w:t>
      </w:r>
      <w:r w:rsidR="00D14975">
        <w:t>of</w:t>
      </w:r>
      <w:r w:rsidR="002411B3">
        <w:t xml:space="preserve"> </w:t>
      </w:r>
      <w:r w:rsidR="00D14975">
        <w:t>the</w:t>
      </w:r>
      <w:r w:rsidR="002411B3">
        <w:t xml:space="preserve"> </w:t>
      </w:r>
      <w:r w:rsidR="00824CA3">
        <w:t>Temple</w:t>
      </w:r>
      <w:r w:rsidR="002411B3">
        <w:t xml:space="preserve"> </w:t>
      </w:r>
      <w:r w:rsidR="00143415">
        <w:t>that</w:t>
      </w:r>
      <w:r w:rsidR="002411B3">
        <w:t xml:space="preserve"> </w:t>
      </w:r>
      <w:r w:rsidR="00143415">
        <w:t>brought</w:t>
      </w:r>
      <w:r w:rsidR="002411B3">
        <w:t xml:space="preserve"> </w:t>
      </w:r>
      <w:r w:rsidR="00634678">
        <w:t>an</w:t>
      </w:r>
      <w:r w:rsidR="002411B3">
        <w:t xml:space="preserve"> </w:t>
      </w:r>
      <w:r w:rsidR="00634678">
        <w:t>end</w:t>
      </w:r>
      <w:r w:rsidR="002411B3">
        <w:t xml:space="preserve"> </w:t>
      </w:r>
      <w:r w:rsidR="00143415">
        <w:t>to</w:t>
      </w:r>
      <w:r w:rsidR="002411B3">
        <w:t xml:space="preserve"> </w:t>
      </w:r>
      <w:r w:rsidR="00143415">
        <w:t>the</w:t>
      </w:r>
      <w:r w:rsidR="002411B3">
        <w:t xml:space="preserve"> </w:t>
      </w:r>
      <w:r w:rsidR="00143415">
        <w:t>daily</w:t>
      </w:r>
      <w:r w:rsidR="002411B3">
        <w:t xml:space="preserve"> </w:t>
      </w:r>
      <w:r w:rsidR="00143415">
        <w:t>ritual</w:t>
      </w:r>
      <w:r w:rsidR="002411B3">
        <w:t xml:space="preserve"> </w:t>
      </w:r>
      <w:r w:rsidR="00143415">
        <w:t>slaughters</w:t>
      </w:r>
      <w:r w:rsidR="002411B3">
        <w:t xml:space="preserve"> </w:t>
      </w:r>
      <w:r w:rsidR="00CA3CB9">
        <w:t>was</w:t>
      </w:r>
      <w:r w:rsidR="002411B3">
        <w:t xml:space="preserve"> </w:t>
      </w:r>
      <w:r w:rsidR="00CA3CB9">
        <w:t>a</w:t>
      </w:r>
      <w:r w:rsidR="002411B3">
        <w:t xml:space="preserve"> </w:t>
      </w:r>
      <w:r w:rsidR="00CA3CB9">
        <w:t>human</w:t>
      </w:r>
      <w:r w:rsidR="002411B3">
        <w:t xml:space="preserve"> </w:t>
      </w:r>
      <w:r w:rsidR="00CA3CB9">
        <w:t>tragedy.</w:t>
      </w:r>
      <w:r w:rsidR="002411B3">
        <w:t xml:space="preserve"> </w:t>
      </w:r>
      <w:r w:rsidR="00CA3CB9">
        <w:t>That</w:t>
      </w:r>
      <w:r w:rsidR="002411B3">
        <w:t xml:space="preserve"> </w:t>
      </w:r>
      <w:r w:rsidR="00CA3CB9">
        <w:t>sense</w:t>
      </w:r>
      <w:r w:rsidR="002411B3">
        <w:t xml:space="preserve"> </w:t>
      </w:r>
      <w:r w:rsidR="00CA3CB9">
        <w:t>of</w:t>
      </w:r>
      <w:r w:rsidR="002411B3">
        <w:t xml:space="preserve"> </w:t>
      </w:r>
      <w:r w:rsidR="003F45FD">
        <w:t>predictability,</w:t>
      </w:r>
      <w:r w:rsidR="002411B3">
        <w:t xml:space="preserve"> </w:t>
      </w:r>
      <w:r w:rsidR="003F45FD">
        <w:t>security,</w:t>
      </w:r>
      <w:r w:rsidR="002411B3">
        <w:t xml:space="preserve"> </w:t>
      </w:r>
      <w:r w:rsidR="003F45FD">
        <w:t>and</w:t>
      </w:r>
      <w:r w:rsidR="002411B3">
        <w:t xml:space="preserve"> </w:t>
      </w:r>
      <w:r w:rsidR="003F45FD">
        <w:t>holy</w:t>
      </w:r>
      <w:r w:rsidR="002411B3">
        <w:t xml:space="preserve"> </w:t>
      </w:r>
      <w:r w:rsidR="003F45FD">
        <w:t>presence</w:t>
      </w:r>
      <w:r w:rsidR="002411B3">
        <w:t xml:space="preserve"> </w:t>
      </w:r>
      <w:r w:rsidR="00661E5D">
        <w:t>in</w:t>
      </w:r>
      <w:r w:rsidR="002411B3">
        <w:t xml:space="preserve"> </w:t>
      </w:r>
      <w:r w:rsidR="00661E5D">
        <w:t>the</w:t>
      </w:r>
      <w:r w:rsidR="002411B3">
        <w:t xml:space="preserve"> </w:t>
      </w:r>
      <w:r w:rsidR="00661E5D">
        <w:t>ritual</w:t>
      </w:r>
      <w:r w:rsidR="002411B3">
        <w:t xml:space="preserve"> </w:t>
      </w:r>
      <w:r w:rsidR="00661E5D">
        <w:t>act</w:t>
      </w:r>
      <w:r w:rsidR="002411B3">
        <w:t xml:space="preserve"> </w:t>
      </w:r>
      <w:r w:rsidR="003F45FD">
        <w:t>would</w:t>
      </w:r>
      <w:r w:rsidR="002411B3">
        <w:t xml:space="preserve"> </w:t>
      </w:r>
      <w:r w:rsidR="003F45FD">
        <w:t>no</w:t>
      </w:r>
      <w:r w:rsidR="002411B3">
        <w:t xml:space="preserve"> </w:t>
      </w:r>
      <w:r w:rsidR="003F45FD">
        <w:t>longer</w:t>
      </w:r>
      <w:r w:rsidR="002411B3">
        <w:t xml:space="preserve"> </w:t>
      </w:r>
      <w:r w:rsidR="003F45FD">
        <w:t>be</w:t>
      </w:r>
      <w:r w:rsidR="002411B3">
        <w:t xml:space="preserve"> </w:t>
      </w:r>
      <w:r w:rsidR="003F45FD">
        <w:t>available.</w:t>
      </w:r>
      <w:r w:rsidR="002411B3">
        <w:t xml:space="preserve"> </w:t>
      </w:r>
      <w:r w:rsidR="003F45FD">
        <w:t>Unlike</w:t>
      </w:r>
      <w:r w:rsidR="002411B3">
        <w:t xml:space="preserve"> </w:t>
      </w:r>
      <w:r w:rsidR="003F45FD">
        <w:t>the</w:t>
      </w:r>
      <w:r w:rsidR="002411B3">
        <w:t xml:space="preserve"> </w:t>
      </w:r>
      <w:r w:rsidR="003F45FD">
        <w:t>Jewish</w:t>
      </w:r>
      <w:r w:rsidR="002411B3">
        <w:t xml:space="preserve"> </w:t>
      </w:r>
      <w:r w:rsidR="003F45FD">
        <w:t>commandments,</w:t>
      </w:r>
      <w:r w:rsidR="002411B3">
        <w:t xml:space="preserve"> </w:t>
      </w:r>
      <w:r w:rsidR="003F45FD">
        <w:t>in</w:t>
      </w:r>
      <w:r w:rsidR="002411B3">
        <w:t xml:space="preserve"> </w:t>
      </w:r>
      <w:r w:rsidR="003F45FD">
        <w:t>which</w:t>
      </w:r>
      <w:r w:rsidR="002411B3">
        <w:t xml:space="preserve"> </w:t>
      </w:r>
      <w:r w:rsidR="003F45FD">
        <w:t>Jews</w:t>
      </w:r>
      <w:r w:rsidR="002411B3">
        <w:t xml:space="preserve"> </w:t>
      </w:r>
      <w:r w:rsidR="003F45FD">
        <w:t>can</w:t>
      </w:r>
      <w:r w:rsidR="002411B3">
        <w:t xml:space="preserve"> </w:t>
      </w:r>
      <w:r w:rsidR="003F45FD">
        <w:t>only</w:t>
      </w:r>
      <w:r w:rsidR="002411B3">
        <w:t xml:space="preserve"> </w:t>
      </w:r>
      <w:r w:rsidR="003F45FD">
        <w:t>obey</w:t>
      </w:r>
      <w:r w:rsidR="002411B3">
        <w:t xml:space="preserve"> </w:t>
      </w:r>
      <w:r w:rsidR="003F45FD">
        <w:t>in</w:t>
      </w:r>
      <w:r w:rsidR="002411B3">
        <w:t xml:space="preserve"> </w:t>
      </w:r>
      <w:r w:rsidR="003F45FD">
        <w:t>part,</w:t>
      </w:r>
      <w:r w:rsidR="002411B3">
        <w:t xml:space="preserve"> </w:t>
      </w:r>
      <w:r w:rsidR="00C15081">
        <w:t>“</w:t>
      </w:r>
      <w:r w:rsidR="003F45FD">
        <w:t>the</w:t>
      </w:r>
      <w:r w:rsidR="002411B3">
        <w:t xml:space="preserve"> </w:t>
      </w:r>
      <w:r w:rsidR="003F45FD">
        <w:t>obligatory</w:t>
      </w:r>
      <w:r w:rsidR="002411B3">
        <w:t xml:space="preserve"> </w:t>
      </w:r>
      <w:r w:rsidR="003F45FD">
        <w:t>sacrifices</w:t>
      </w:r>
      <w:r w:rsidR="002411B3">
        <w:t xml:space="preserve"> </w:t>
      </w:r>
      <w:r w:rsidR="003F45FD">
        <w:t>of</w:t>
      </w:r>
      <w:r w:rsidR="002411B3">
        <w:t xml:space="preserve"> </w:t>
      </w:r>
      <w:r w:rsidR="003F45FD">
        <w:t>the</w:t>
      </w:r>
      <w:r w:rsidR="002411B3">
        <w:t xml:space="preserve"> </w:t>
      </w:r>
      <w:r w:rsidR="003F45FD">
        <w:t>day</w:t>
      </w:r>
      <w:r w:rsidR="002411B3">
        <w:t xml:space="preserve"> </w:t>
      </w:r>
      <w:r w:rsidR="003F45FD">
        <w:t>either</w:t>
      </w:r>
      <w:r w:rsidR="002411B3">
        <w:t xml:space="preserve"> </w:t>
      </w:r>
      <w:r w:rsidR="003F45FD">
        <w:t>have</w:t>
      </w:r>
      <w:r w:rsidR="002411B3">
        <w:t xml:space="preserve"> </w:t>
      </w:r>
      <w:r w:rsidR="003F45FD">
        <w:t>or</w:t>
      </w:r>
      <w:r w:rsidR="002411B3">
        <w:t xml:space="preserve"> </w:t>
      </w:r>
      <w:r w:rsidR="003F45FD">
        <w:t>have</w:t>
      </w:r>
      <w:r w:rsidR="002411B3">
        <w:t xml:space="preserve"> </w:t>
      </w:r>
      <w:r w:rsidR="003F45FD">
        <w:t>not</w:t>
      </w:r>
      <w:r w:rsidR="002411B3">
        <w:t xml:space="preserve"> </w:t>
      </w:r>
      <w:r w:rsidR="003F45FD">
        <w:t>been</w:t>
      </w:r>
      <w:r w:rsidR="002411B3">
        <w:t xml:space="preserve"> </w:t>
      </w:r>
      <w:r w:rsidR="003F45FD">
        <w:t>brought.</w:t>
      </w:r>
      <w:r w:rsidR="00C15081">
        <w:t>”</w:t>
      </w:r>
      <w:r w:rsidR="002411B3">
        <w:t xml:space="preserve"> </w:t>
      </w:r>
      <w:r w:rsidR="003F45FD">
        <w:t>There</w:t>
      </w:r>
      <w:r w:rsidR="002411B3">
        <w:t xml:space="preserve"> </w:t>
      </w:r>
      <w:r w:rsidR="003F45FD">
        <w:t>is</w:t>
      </w:r>
      <w:r w:rsidR="002411B3">
        <w:t xml:space="preserve"> </w:t>
      </w:r>
      <w:r w:rsidR="003F45FD">
        <w:t>no</w:t>
      </w:r>
      <w:r w:rsidR="002411B3">
        <w:t xml:space="preserve"> </w:t>
      </w:r>
      <w:r w:rsidR="003F45FD">
        <w:t>middle</w:t>
      </w:r>
      <w:r w:rsidR="002411B3">
        <w:t xml:space="preserve"> </w:t>
      </w:r>
      <w:r w:rsidR="003F45FD">
        <w:t>ground</w:t>
      </w:r>
      <w:r w:rsidR="002411B3">
        <w:t xml:space="preserve"> </w:t>
      </w:r>
      <w:r w:rsidR="003F45FD">
        <w:t>here:</w:t>
      </w:r>
      <w:r w:rsidR="002411B3">
        <w:t xml:space="preserve"> </w:t>
      </w:r>
      <w:r w:rsidR="003F45FD">
        <w:t>either</w:t>
      </w:r>
      <w:r w:rsidR="002411B3">
        <w:t xml:space="preserve"> </w:t>
      </w:r>
      <w:r w:rsidR="003F45FD">
        <w:t>the</w:t>
      </w:r>
      <w:r w:rsidR="002411B3">
        <w:t xml:space="preserve"> </w:t>
      </w:r>
      <w:r w:rsidR="003F45FD">
        <w:t>ritual</w:t>
      </w:r>
      <w:r w:rsidR="002411B3">
        <w:t xml:space="preserve"> </w:t>
      </w:r>
      <w:r w:rsidR="003F45FD">
        <w:t>has</w:t>
      </w:r>
      <w:r w:rsidR="002411B3">
        <w:t xml:space="preserve"> </w:t>
      </w:r>
      <w:r w:rsidR="003F45FD">
        <w:t>been</w:t>
      </w:r>
      <w:r w:rsidR="002411B3">
        <w:t xml:space="preserve"> </w:t>
      </w:r>
      <w:r w:rsidR="003F45FD">
        <w:t>performed</w:t>
      </w:r>
      <w:r w:rsidR="002411B3">
        <w:t xml:space="preserve"> </w:t>
      </w:r>
      <w:r w:rsidR="003F45FD">
        <w:t>or</w:t>
      </w:r>
      <w:r w:rsidR="002411B3">
        <w:t xml:space="preserve"> </w:t>
      </w:r>
      <w:r w:rsidR="003F45FD">
        <w:t>it</w:t>
      </w:r>
      <w:r w:rsidR="002411B3">
        <w:t xml:space="preserve"> </w:t>
      </w:r>
      <w:r w:rsidR="003F45FD">
        <w:t>has</w:t>
      </w:r>
      <w:r w:rsidR="002411B3">
        <w:t xml:space="preserve"> </w:t>
      </w:r>
      <w:r w:rsidR="003F45FD">
        <w:t>not.</w:t>
      </w:r>
      <w:r w:rsidR="002411B3">
        <w:t xml:space="preserve"> </w:t>
      </w:r>
      <w:r w:rsidR="003F45FD">
        <w:t>The</w:t>
      </w:r>
      <w:r w:rsidR="002411B3">
        <w:t xml:space="preserve"> </w:t>
      </w:r>
      <w:r w:rsidR="00C15081">
        <w:t>“</w:t>
      </w:r>
      <w:r w:rsidR="003F45FD">
        <w:t>mixture</w:t>
      </w:r>
      <w:r w:rsidR="00C15081">
        <w:t>”</w:t>
      </w:r>
      <w:r w:rsidR="002411B3">
        <w:t xml:space="preserve"> </w:t>
      </w:r>
      <w:r w:rsidR="003F45FD">
        <w:t>that</w:t>
      </w:r>
      <w:r w:rsidR="002411B3">
        <w:t xml:space="preserve"> </w:t>
      </w:r>
      <w:r w:rsidR="003F45FD">
        <w:t>Wyschogrod</w:t>
      </w:r>
      <w:r w:rsidR="002411B3">
        <w:t xml:space="preserve"> </w:t>
      </w:r>
      <w:r w:rsidR="003F45FD">
        <w:t>finds</w:t>
      </w:r>
      <w:r w:rsidR="002411B3">
        <w:t xml:space="preserve"> </w:t>
      </w:r>
      <w:r w:rsidR="003F45FD">
        <w:t>in</w:t>
      </w:r>
      <w:r w:rsidR="002411B3">
        <w:t xml:space="preserve"> </w:t>
      </w:r>
      <w:r w:rsidR="003F45FD">
        <w:t>the</w:t>
      </w:r>
      <w:r w:rsidR="002411B3">
        <w:t xml:space="preserve"> </w:t>
      </w:r>
      <w:r w:rsidR="003F45FD">
        <w:t>commandments</w:t>
      </w:r>
      <w:r w:rsidR="002411B3">
        <w:t xml:space="preserve"> </w:t>
      </w:r>
      <w:r w:rsidR="003F45FD">
        <w:t>yields</w:t>
      </w:r>
      <w:r w:rsidR="002411B3">
        <w:t xml:space="preserve"> </w:t>
      </w:r>
      <w:r w:rsidR="003F45FD">
        <w:t>to</w:t>
      </w:r>
      <w:r w:rsidR="002411B3">
        <w:t xml:space="preserve"> </w:t>
      </w:r>
      <w:r w:rsidR="003F45FD">
        <w:t>a</w:t>
      </w:r>
      <w:r w:rsidR="002411B3">
        <w:t xml:space="preserve"> </w:t>
      </w:r>
      <w:r w:rsidR="003F45FD">
        <w:t>stark</w:t>
      </w:r>
      <w:r w:rsidR="002411B3">
        <w:t xml:space="preserve"> </w:t>
      </w:r>
      <w:r w:rsidR="003F45FD">
        <w:t>either/or</w:t>
      </w:r>
      <w:r w:rsidR="002411B3">
        <w:t xml:space="preserve"> </w:t>
      </w:r>
      <w:r w:rsidR="003F45FD">
        <w:t>of</w:t>
      </w:r>
      <w:r w:rsidR="002411B3">
        <w:t xml:space="preserve"> </w:t>
      </w:r>
      <w:r w:rsidR="00661E5D">
        <w:t>ritual</w:t>
      </w:r>
      <w:r w:rsidR="002411B3">
        <w:t xml:space="preserve"> </w:t>
      </w:r>
      <w:r w:rsidR="003F45FD">
        <w:t>obedience</w:t>
      </w:r>
      <w:r w:rsidR="002411B3">
        <w:t xml:space="preserve"> </w:t>
      </w:r>
      <w:r w:rsidR="003F45FD">
        <w:t>or</w:t>
      </w:r>
      <w:r w:rsidR="002411B3">
        <w:t xml:space="preserve"> </w:t>
      </w:r>
      <w:r w:rsidR="003F45FD">
        <w:t>disobedience.</w:t>
      </w:r>
      <w:r w:rsidR="002411B3">
        <w:t xml:space="preserve"> </w:t>
      </w:r>
      <w:r w:rsidR="003F45FD">
        <w:t>Prayer</w:t>
      </w:r>
      <w:r w:rsidR="002411B3">
        <w:t xml:space="preserve"> </w:t>
      </w:r>
      <w:r w:rsidR="003F45FD">
        <w:t>is</w:t>
      </w:r>
      <w:r w:rsidR="002411B3">
        <w:t xml:space="preserve"> </w:t>
      </w:r>
      <w:r w:rsidR="00557567">
        <w:t>a</w:t>
      </w:r>
      <w:r w:rsidR="002411B3">
        <w:t xml:space="preserve"> </w:t>
      </w:r>
      <w:r w:rsidR="00C15081">
        <w:t>“</w:t>
      </w:r>
      <w:r w:rsidR="00557567">
        <w:t>contemplative</w:t>
      </w:r>
      <w:r w:rsidR="00C15081">
        <w:t>”</w:t>
      </w:r>
      <w:r w:rsidR="002411B3">
        <w:t xml:space="preserve"> </w:t>
      </w:r>
      <w:r w:rsidR="00F33E00">
        <w:t>gesture</w:t>
      </w:r>
      <w:r w:rsidR="003F45FD">
        <w:t>,</w:t>
      </w:r>
      <w:r w:rsidR="00557567">
        <w:rPr>
          <w:rStyle w:val="EndnoteReference"/>
        </w:rPr>
        <w:endnoteReference w:id="29"/>
      </w:r>
      <w:r w:rsidR="002411B3">
        <w:t xml:space="preserve"> </w:t>
      </w:r>
      <w:r w:rsidR="003F45FD">
        <w:t>Wyschogrod</w:t>
      </w:r>
      <w:r w:rsidR="002411B3">
        <w:t xml:space="preserve"> </w:t>
      </w:r>
      <w:r w:rsidR="003F45FD">
        <w:t>tells</w:t>
      </w:r>
      <w:r w:rsidR="002411B3">
        <w:t xml:space="preserve"> </w:t>
      </w:r>
      <w:r w:rsidR="003F45FD">
        <w:t>his</w:t>
      </w:r>
      <w:r w:rsidR="002411B3">
        <w:t xml:space="preserve"> </w:t>
      </w:r>
      <w:r w:rsidR="003F45FD">
        <w:t>readers,</w:t>
      </w:r>
      <w:r w:rsidR="002411B3">
        <w:t xml:space="preserve"> </w:t>
      </w:r>
      <w:r w:rsidR="003F45FD">
        <w:t>but</w:t>
      </w:r>
      <w:r w:rsidR="002411B3">
        <w:t xml:space="preserve"> </w:t>
      </w:r>
      <w:r w:rsidR="003F45FD">
        <w:t>sacrifices</w:t>
      </w:r>
      <w:r w:rsidR="002411B3">
        <w:t xml:space="preserve"> </w:t>
      </w:r>
      <w:r w:rsidR="003F45FD">
        <w:t>are</w:t>
      </w:r>
      <w:r w:rsidR="002411B3">
        <w:t xml:space="preserve"> </w:t>
      </w:r>
      <w:r w:rsidR="003F45FD">
        <w:t>performative</w:t>
      </w:r>
      <w:r w:rsidR="002411B3">
        <w:t xml:space="preserve"> </w:t>
      </w:r>
      <w:r w:rsidR="003F45FD">
        <w:t>acts</w:t>
      </w:r>
      <w:r w:rsidR="002411B3">
        <w:t xml:space="preserve"> </w:t>
      </w:r>
      <w:r w:rsidR="003F45FD">
        <w:t>that</w:t>
      </w:r>
      <w:r w:rsidR="002411B3">
        <w:t xml:space="preserve"> </w:t>
      </w:r>
      <w:r w:rsidR="003F45FD">
        <w:t>persons</w:t>
      </w:r>
      <w:r w:rsidR="002411B3">
        <w:t xml:space="preserve"> </w:t>
      </w:r>
      <w:r w:rsidR="003F45FD">
        <w:t>see,</w:t>
      </w:r>
      <w:r w:rsidR="002411B3">
        <w:t xml:space="preserve"> </w:t>
      </w:r>
      <w:r w:rsidR="003F45FD">
        <w:t>feel,</w:t>
      </w:r>
      <w:r w:rsidR="002411B3">
        <w:t xml:space="preserve"> </w:t>
      </w:r>
      <w:r w:rsidR="003F45FD">
        <w:t>touch,</w:t>
      </w:r>
      <w:r w:rsidR="002411B3">
        <w:t xml:space="preserve"> </w:t>
      </w:r>
      <w:r w:rsidR="003F45FD">
        <w:t>and</w:t>
      </w:r>
      <w:r w:rsidR="002411B3">
        <w:t xml:space="preserve"> </w:t>
      </w:r>
      <w:r w:rsidR="003F45FD">
        <w:t>smell.</w:t>
      </w:r>
      <w:r w:rsidR="002411B3">
        <w:t xml:space="preserve"> </w:t>
      </w:r>
      <w:r w:rsidR="003F45FD">
        <w:t>Perhaps</w:t>
      </w:r>
      <w:r w:rsidR="002411B3">
        <w:t xml:space="preserve"> </w:t>
      </w:r>
      <w:r w:rsidR="003F45FD">
        <w:t>God</w:t>
      </w:r>
      <w:r w:rsidR="002411B3">
        <w:t xml:space="preserve"> </w:t>
      </w:r>
      <w:r w:rsidR="003F45FD">
        <w:t>can</w:t>
      </w:r>
      <w:r w:rsidR="002411B3">
        <w:t xml:space="preserve"> </w:t>
      </w:r>
      <w:r w:rsidR="003F45FD">
        <w:t>be</w:t>
      </w:r>
      <w:r w:rsidR="002411B3">
        <w:t xml:space="preserve"> </w:t>
      </w:r>
      <w:r w:rsidR="003F45FD">
        <w:t>thought</w:t>
      </w:r>
      <w:r w:rsidR="00661E5D">
        <w:t>;</w:t>
      </w:r>
      <w:r w:rsidR="002411B3">
        <w:t xml:space="preserve"> </w:t>
      </w:r>
      <w:r w:rsidR="003F45FD">
        <w:t>but</w:t>
      </w:r>
      <w:r w:rsidR="002411B3">
        <w:t xml:space="preserve"> </w:t>
      </w:r>
      <w:r w:rsidR="003F45FD">
        <w:t>Hashem</w:t>
      </w:r>
      <w:r w:rsidR="002411B3">
        <w:t xml:space="preserve"> </w:t>
      </w:r>
      <w:r w:rsidR="003F45FD">
        <w:t>resides</w:t>
      </w:r>
      <w:r w:rsidR="002411B3">
        <w:t xml:space="preserve"> </w:t>
      </w:r>
      <w:r w:rsidR="003F45FD">
        <w:t>in</w:t>
      </w:r>
      <w:r w:rsidR="002411B3">
        <w:t xml:space="preserve"> </w:t>
      </w:r>
      <w:r w:rsidR="003F45FD">
        <w:t>the</w:t>
      </w:r>
      <w:r w:rsidR="002411B3">
        <w:t xml:space="preserve"> </w:t>
      </w:r>
      <w:r w:rsidR="003F45FD">
        <w:t>physical</w:t>
      </w:r>
      <w:r w:rsidR="002411B3">
        <w:t xml:space="preserve"> </w:t>
      </w:r>
      <w:r w:rsidR="003F45FD">
        <w:t>acts</w:t>
      </w:r>
      <w:r w:rsidR="002411B3">
        <w:t xml:space="preserve"> </w:t>
      </w:r>
      <w:r w:rsidR="003F45FD">
        <w:t>of</w:t>
      </w:r>
      <w:r w:rsidR="002411B3">
        <w:t xml:space="preserve"> </w:t>
      </w:r>
      <w:r w:rsidR="003F45FD">
        <w:t>sacrificial</w:t>
      </w:r>
      <w:r w:rsidR="002411B3">
        <w:t xml:space="preserve"> </w:t>
      </w:r>
      <w:r w:rsidR="003F45FD">
        <w:t>worship.</w:t>
      </w:r>
      <w:r w:rsidR="002411B3">
        <w:t xml:space="preserve"> </w:t>
      </w:r>
      <w:r w:rsidR="00D14975">
        <w:t>Without</w:t>
      </w:r>
      <w:r w:rsidR="002411B3">
        <w:t xml:space="preserve"> </w:t>
      </w:r>
      <w:r w:rsidR="00D14975">
        <w:t>the</w:t>
      </w:r>
      <w:r w:rsidR="002411B3">
        <w:t xml:space="preserve"> </w:t>
      </w:r>
      <w:r w:rsidR="00824CA3">
        <w:t>Temple</w:t>
      </w:r>
      <w:r w:rsidR="002411B3">
        <w:t xml:space="preserve"> </w:t>
      </w:r>
      <w:r w:rsidR="00661E5D">
        <w:t>as</w:t>
      </w:r>
      <w:r w:rsidR="002411B3">
        <w:t xml:space="preserve"> </w:t>
      </w:r>
      <w:r w:rsidR="00661E5D">
        <w:t>physical</w:t>
      </w:r>
      <w:r w:rsidR="002411B3">
        <w:t xml:space="preserve"> </w:t>
      </w:r>
      <w:r w:rsidR="00661E5D">
        <w:t>site</w:t>
      </w:r>
      <w:r w:rsidR="002411B3">
        <w:t xml:space="preserve"> </w:t>
      </w:r>
      <w:r w:rsidR="00661E5D">
        <w:t>for</w:t>
      </w:r>
      <w:r w:rsidR="002411B3">
        <w:t xml:space="preserve"> </w:t>
      </w:r>
      <w:r w:rsidR="00661E5D">
        <w:t>God</w:t>
      </w:r>
      <w:r w:rsidR="00C15081">
        <w:t>’</w:t>
      </w:r>
      <w:r w:rsidR="00661E5D">
        <w:t>s</w:t>
      </w:r>
      <w:r w:rsidR="002411B3">
        <w:t xml:space="preserve"> </w:t>
      </w:r>
      <w:r w:rsidR="00661E5D">
        <w:t>dwelling,</w:t>
      </w:r>
      <w:r w:rsidR="002411B3">
        <w:t xml:space="preserve"> </w:t>
      </w:r>
      <w:r w:rsidR="00661E5D">
        <w:t>Jews</w:t>
      </w:r>
      <w:r w:rsidR="002411B3">
        <w:t xml:space="preserve"> </w:t>
      </w:r>
      <w:r w:rsidR="00661E5D">
        <w:t>are</w:t>
      </w:r>
      <w:r w:rsidR="002411B3">
        <w:t xml:space="preserve"> </w:t>
      </w:r>
      <w:r w:rsidR="00661E5D">
        <w:t>deprived</w:t>
      </w:r>
      <w:r w:rsidR="002411B3">
        <w:t xml:space="preserve"> </w:t>
      </w:r>
      <w:r w:rsidR="00661E5D">
        <w:t>of</w:t>
      </w:r>
      <w:r w:rsidR="002411B3">
        <w:t xml:space="preserve"> </w:t>
      </w:r>
      <w:r w:rsidR="00661E5D">
        <w:t>that</w:t>
      </w:r>
      <w:r w:rsidR="002411B3">
        <w:t xml:space="preserve"> </w:t>
      </w:r>
      <w:r w:rsidR="00661E5D">
        <w:t>physical</w:t>
      </w:r>
      <w:r w:rsidR="002411B3">
        <w:t xml:space="preserve"> </w:t>
      </w:r>
      <w:r w:rsidR="00C01B41">
        <w:t>closeness</w:t>
      </w:r>
      <w:r w:rsidR="002411B3">
        <w:t xml:space="preserve"> </w:t>
      </w:r>
      <w:r w:rsidR="00C01B41">
        <w:t>offered</w:t>
      </w:r>
      <w:r w:rsidR="002411B3">
        <w:t xml:space="preserve"> </w:t>
      </w:r>
      <w:r w:rsidR="00C01B41">
        <w:t>by</w:t>
      </w:r>
      <w:r w:rsidR="002411B3">
        <w:t xml:space="preserve"> </w:t>
      </w:r>
      <w:r w:rsidR="00C01B41">
        <w:t>the</w:t>
      </w:r>
      <w:r w:rsidR="002411B3">
        <w:t xml:space="preserve"> </w:t>
      </w:r>
      <w:r w:rsidR="00C01B41">
        <w:t>sacrificial</w:t>
      </w:r>
      <w:r w:rsidR="002411B3">
        <w:t xml:space="preserve"> </w:t>
      </w:r>
      <w:r w:rsidR="00C01B41">
        <w:t>system.</w:t>
      </w:r>
      <w:r w:rsidR="002411B3">
        <w:t xml:space="preserve"> </w:t>
      </w:r>
      <w:r w:rsidR="00143415">
        <w:t>God</w:t>
      </w:r>
      <w:r w:rsidR="00C15081">
        <w:t>’</w:t>
      </w:r>
      <w:r w:rsidR="00143415">
        <w:t>s</w:t>
      </w:r>
      <w:r w:rsidR="002411B3">
        <w:t xml:space="preserve"> </w:t>
      </w:r>
      <w:r w:rsidR="00661E5D">
        <w:t>residence</w:t>
      </w:r>
      <w:r w:rsidR="002411B3">
        <w:t xml:space="preserve"> </w:t>
      </w:r>
      <w:r w:rsidR="00661E5D">
        <w:t>among</w:t>
      </w:r>
      <w:r w:rsidR="002411B3">
        <w:t xml:space="preserve"> </w:t>
      </w:r>
      <w:r w:rsidR="00143415">
        <w:t>Israel</w:t>
      </w:r>
      <w:r w:rsidR="002411B3">
        <w:t xml:space="preserve"> </w:t>
      </w:r>
      <w:r w:rsidR="00C01B41">
        <w:t>part</w:t>
      </w:r>
      <w:r w:rsidR="00143415">
        <w:t>ially</w:t>
      </w:r>
      <w:r w:rsidR="002411B3">
        <w:t xml:space="preserve"> </w:t>
      </w:r>
      <w:r w:rsidR="00C01B41">
        <w:t>compensate</w:t>
      </w:r>
      <w:r w:rsidR="00143415">
        <w:t>s</w:t>
      </w:r>
      <w:r w:rsidR="002411B3">
        <w:t xml:space="preserve"> </w:t>
      </w:r>
      <w:r w:rsidR="00C01B41">
        <w:t>for</w:t>
      </w:r>
      <w:r w:rsidR="002411B3">
        <w:t xml:space="preserve"> </w:t>
      </w:r>
      <w:r w:rsidR="00C01B41">
        <w:t>this</w:t>
      </w:r>
      <w:r w:rsidR="002411B3">
        <w:t xml:space="preserve"> </w:t>
      </w:r>
      <w:r w:rsidR="00661E5D">
        <w:t>loss</w:t>
      </w:r>
      <w:r w:rsidR="002411B3">
        <w:t xml:space="preserve"> </w:t>
      </w:r>
      <w:r w:rsidR="00661E5D">
        <w:t>of</w:t>
      </w:r>
      <w:r w:rsidR="002411B3">
        <w:t xml:space="preserve"> </w:t>
      </w:r>
      <w:r w:rsidR="00D14975">
        <w:t>the</w:t>
      </w:r>
      <w:r w:rsidR="002411B3">
        <w:t xml:space="preserve"> </w:t>
      </w:r>
      <w:r w:rsidR="00824CA3">
        <w:t>Temple</w:t>
      </w:r>
      <w:r w:rsidR="002411B3">
        <w:t xml:space="preserve"> </w:t>
      </w:r>
      <w:r w:rsidR="00661E5D">
        <w:t>a</w:t>
      </w:r>
      <w:r w:rsidR="00143415">
        <w:t>s</w:t>
      </w:r>
      <w:r w:rsidR="002411B3">
        <w:t xml:space="preserve"> </w:t>
      </w:r>
      <w:r w:rsidR="00661E5D">
        <w:t>physical</w:t>
      </w:r>
      <w:r w:rsidR="002411B3">
        <w:t xml:space="preserve"> </w:t>
      </w:r>
      <w:r w:rsidR="00661E5D">
        <w:t>abode</w:t>
      </w:r>
      <w:r w:rsidR="00C01B41">
        <w:t>.</w:t>
      </w:r>
    </w:p>
    <w:p w:rsidR="00F609A2" w:rsidRDefault="00F609A2" w:rsidP="007F56DB">
      <w:pPr>
        <w:spacing w:line="480" w:lineRule="auto"/>
      </w:pPr>
      <w:r>
        <w:lastRenderedPageBreak/>
        <w:tab/>
        <w:t>That</w:t>
      </w:r>
      <w:r w:rsidR="002411B3">
        <w:t xml:space="preserve"> </w:t>
      </w:r>
      <w:r>
        <w:t>loss</w:t>
      </w:r>
      <w:r w:rsidR="002411B3">
        <w:t xml:space="preserve"> </w:t>
      </w:r>
      <w:r w:rsidR="00C01B41">
        <w:t>should</w:t>
      </w:r>
      <w:r w:rsidR="002411B3">
        <w:t xml:space="preserve"> </w:t>
      </w:r>
      <w:r w:rsidR="00C01B41">
        <w:t>neither</w:t>
      </w:r>
      <w:r w:rsidR="002411B3">
        <w:t xml:space="preserve"> </w:t>
      </w:r>
      <w:r w:rsidR="00C01B41">
        <w:t>be</w:t>
      </w:r>
      <w:r w:rsidR="002411B3">
        <w:t xml:space="preserve"> </w:t>
      </w:r>
      <w:r w:rsidR="00C01B41">
        <w:t>forgotten</w:t>
      </w:r>
      <w:r w:rsidR="002411B3">
        <w:t xml:space="preserve"> </w:t>
      </w:r>
      <w:r>
        <w:t>n</w:t>
      </w:r>
      <w:r w:rsidR="00C01B41">
        <w:t>or</w:t>
      </w:r>
      <w:r w:rsidR="002411B3">
        <w:t xml:space="preserve"> </w:t>
      </w:r>
      <w:r w:rsidR="00C01B41">
        <w:t>ignored,</w:t>
      </w:r>
      <w:r w:rsidR="002411B3">
        <w:t xml:space="preserve"> </w:t>
      </w:r>
      <w:r w:rsidR="00C01B41">
        <w:t>for</w:t>
      </w:r>
      <w:r w:rsidR="002411B3">
        <w:t xml:space="preserve"> </w:t>
      </w:r>
      <w:r w:rsidR="00C01B41">
        <w:t>it</w:t>
      </w:r>
      <w:r w:rsidR="002411B3">
        <w:t xml:space="preserve"> </w:t>
      </w:r>
      <w:r w:rsidR="00C01B41">
        <w:t>exposes</w:t>
      </w:r>
      <w:r w:rsidR="002411B3">
        <w:t xml:space="preserve"> </w:t>
      </w:r>
      <w:r w:rsidR="00C01B41">
        <w:t>a</w:t>
      </w:r>
      <w:r w:rsidR="002411B3">
        <w:t xml:space="preserve"> </w:t>
      </w:r>
      <w:r w:rsidR="00C01B41">
        <w:t>darkness</w:t>
      </w:r>
      <w:r w:rsidR="002411B3">
        <w:t xml:space="preserve"> </w:t>
      </w:r>
      <w:r w:rsidR="00C01B41">
        <w:t>at</w:t>
      </w:r>
      <w:r w:rsidR="002411B3">
        <w:t xml:space="preserve"> </w:t>
      </w:r>
      <w:r w:rsidR="00C01B41">
        <w:t>the</w:t>
      </w:r>
      <w:r w:rsidR="002411B3">
        <w:t xml:space="preserve"> </w:t>
      </w:r>
      <w:r w:rsidR="00C01B41">
        <w:t>heart</w:t>
      </w:r>
      <w:r w:rsidR="002411B3">
        <w:t xml:space="preserve"> </w:t>
      </w:r>
      <w:r w:rsidR="00C01B41">
        <w:t>of</w:t>
      </w:r>
      <w:r w:rsidR="002411B3">
        <w:t xml:space="preserve"> </w:t>
      </w:r>
      <w:r w:rsidR="00C01B41">
        <w:t>human</w:t>
      </w:r>
      <w:r w:rsidR="002411B3">
        <w:t xml:space="preserve"> </w:t>
      </w:r>
      <w:r w:rsidR="00C01B41">
        <w:t>experience.</w:t>
      </w:r>
      <w:r w:rsidR="002411B3">
        <w:t xml:space="preserve"> </w:t>
      </w:r>
      <w:r>
        <w:t>In</w:t>
      </w:r>
      <w:r w:rsidR="002411B3">
        <w:t xml:space="preserve"> </w:t>
      </w:r>
      <w:r>
        <w:t>sacrifice,</w:t>
      </w:r>
      <w:r w:rsidR="002411B3">
        <w:t xml:space="preserve"> </w:t>
      </w:r>
      <w:r>
        <w:t>human</w:t>
      </w:r>
      <w:r w:rsidR="002411B3">
        <w:t xml:space="preserve"> </w:t>
      </w:r>
      <w:r>
        <w:t>beings</w:t>
      </w:r>
      <w:r w:rsidR="002411B3">
        <w:t xml:space="preserve"> </w:t>
      </w:r>
      <w:r>
        <w:t>see</w:t>
      </w:r>
      <w:r w:rsidR="002411B3">
        <w:t xml:space="preserve"> </w:t>
      </w:r>
      <w:r>
        <w:t>themselves</w:t>
      </w:r>
      <w:r w:rsidR="002411B3">
        <w:t xml:space="preserve"> </w:t>
      </w:r>
      <w:r>
        <w:t>as</w:t>
      </w:r>
      <w:r w:rsidR="002411B3">
        <w:t xml:space="preserve"> </w:t>
      </w:r>
      <w:r>
        <w:t>they</w:t>
      </w:r>
      <w:r w:rsidR="002411B3">
        <w:t xml:space="preserve"> </w:t>
      </w:r>
      <w:r>
        <w:t>really</w:t>
      </w:r>
      <w:r w:rsidR="002411B3">
        <w:t xml:space="preserve"> </w:t>
      </w:r>
      <w:r>
        <w:t>are.</w:t>
      </w:r>
      <w:r w:rsidR="002411B3">
        <w:t xml:space="preserve"> </w:t>
      </w:r>
      <w:r>
        <w:t>Wyschogrod</w:t>
      </w:r>
      <w:r w:rsidR="002411B3">
        <w:t xml:space="preserve"> </w:t>
      </w:r>
      <w:r>
        <w:t>highlights</w:t>
      </w:r>
      <w:r w:rsidR="002411B3">
        <w:t xml:space="preserve"> </w:t>
      </w:r>
      <w:r>
        <w:t>this</w:t>
      </w:r>
      <w:r w:rsidR="002411B3">
        <w:t xml:space="preserve"> </w:t>
      </w:r>
      <w:r>
        <w:t>visual</w:t>
      </w:r>
      <w:r w:rsidR="002411B3">
        <w:t xml:space="preserve"> </w:t>
      </w:r>
      <w:r>
        <w:t>experience,</w:t>
      </w:r>
      <w:r w:rsidR="002411B3">
        <w:t xml:space="preserve"> </w:t>
      </w:r>
      <w:r>
        <w:t>and</w:t>
      </w:r>
      <w:r w:rsidR="002411B3">
        <w:t xml:space="preserve"> </w:t>
      </w:r>
      <w:r>
        <w:t>attends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corporeal</w:t>
      </w:r>
      <w:r w:rsidR="002411B3">
        <w:t xml:space="preserve"> </w:t>
      </w:r>
      <w:r>
        <w:t>movements</w:t>
      </w:r>
      <w:r w:rsidR="002411B3">
        <w:t xml:space="preserve"> </w:t>
      </w:r>
      <w:r>
        <w:t>of</w:t>
      </w:r>
      <w:r w:rsidR="002411B3">
        <w:t xml:space="preserve"> </w:t>
      </w:r>
      <w:r>
        <w:t>this</w:t>
      </w:r>
      <w:r w:rsidR="002411B3">
        <w:t xml:space="preserve"> </w:t>
      </w:r>
      <w:r>
        <w:t>deathly</w:t>
      </w:r>
      <w:r w:rsidR="002411B3">
        <w:t xml:space="preserve"> </w:t>
      </w:r>
      <w:r>
        <w:t>ritual.</w:t>
      </w:r>
      <w:r w:rsidR="002411B3">
        <w:t xml:space="preserve"> </w:t>
      </w:r>
      <w:r>
        <w:t>Indeed,</w:t>
      </w:r>
      <w:r w:rsidR="002411B3">
        <w:t xml:space="preserve"> </w:t>
      </w:r>
      <w:r>
        <w:t>he</w:t>
      </w:r>
      <w:r w:rsidR="002411B3">
        <w:t xml:space="preserve"> </w:t>
      </w:r>
      <w:r>
        <w:t>vibrantly</w:t>
      </w:r>
      <w:r w:rsidR="002411B3">
        <w:t xml:space="preserve"> </w:t>
      </w:r>
      <w:r>
        <w:t>portrays</w:t>
      </w:r>
      <w:r w:rsidR="002411B3">
        <w:t xml:space="preserve"> </w:t>
      </w:r>
      <w:r>
        <w:t>the</w:t>
      </w:r>
      <w:r w:rsidR="002411B3">
        <w:t xml:space="preserve"> </w:t>
      </w:r>
      <w:r>
        <w:t>bloody</w:t>
      </w:r>
      <w:r w:rsidR="002411B3">
        <w:t xml:space="preserve"> </w:t>
      </w:r>
      <w:r>
        <w:t>scene:</w:t>
      </w:r>
    </w:p>
    <w:p w:rsidR="00C15081" w:rsidRDefault="00C15081" w:rsidP="007F56DB">
      <w:pPr>
        <w:spacing w:line="480" w:lineRule="auto"/>
      </w:pPr>
      <w:r>
        <w:t>&lt;ext&gt;</w:t>
      </w:r>
    </w:p>
    <w:p w:rsidR="00D4106C" w:rsidRDefault="00F609A2" w:rsidP="007F56DB">
      <w:pPr>
        <w:spacing w:line="480" w:lineRule="auto"/>
        <w:ind w:left="720"/>
      </w:pPr>
      <w:r>
        <w:t>The</w:t>
      </w:r>
      <w:r w:rsidR="002411B3">
        <w:t xml:space="preserve"> </w:t>
      </w:r>
      <w:r>
        <w:t>priestly</w:t>
      </w:r>
      <w:r w:rsidR="002411B3">
        <w:t xml:space="preserve"> </w:t>
      </w:r>
      <w:r>
        <w:t>slaughterer</w:t>
      </w:r>
      <w:r w:rsidR="002411B3">
        <w:t xml:space="preserve"> </w:t>
      </w:r>
      <w:r>
        <w:t>approaches</w:t>
      </w:r>
      <w:r w:rsidR="002411B3">
        <w:t xml:space="preserve"> </w:t>
      </w:r>
      <w:r>
        <w:t>the</w:t>
      </w:r>
      <w:r w:rsidR="002411B3">
        <w:t xml:space="preserve"> </w:t>
      </w:r>
      <w:r>
        <w:t>animal</w:t>
      </w:r>
      <w:r w:rsidR="002411B3">
        <w:t xml:space="preserve"> </w:t>
      </w:r>
      <w:r>
        <w:t>with</w:t>
      </w:r>
      <w:r w:rsidR="002411B3">
        <w:t xml:space="preserve"> </w:t>
      </w:r>
      <w:r>
        <w:t>the</w:t>
      </w:r>
      <w:r w:rsidR="002411B3">
        <w:t xml:space="preserve"> </w:t>
      </w:r>
      <w:r>
        <w:t>lethally</w:t>
      </w:r>
      <w:r w:rsidR="002411B3">
        <w:t xml:space="preserve"> </w:t>
      </w:r>
      <w:r>
        <w:t>sharp</w:t>
      </w:r>
      <w:r w:rsidR="002411B3">
        <w:t xml:space="preserve"> </w:t>
      </w:r>
      <w:r>
        <w:t>knife</w:t>
      </w:r>
      <w:r w:rsidR="002411B3">
        <w:t xml:space="preserve"> </w:t>
      </w:r>
      <w:r>
        <w:t>in</w:t>
      </w:r>
      <w:r w:rsidR="002411B3">
        <w:t xml:space="preserve"> </w:t>
      </w:r>
      <w:r>
        <w:t>his</w:t>
      </w:r>
      <w:r w:rsidR="002411B3">
        <w:t xml:space="preserve"> </w:t>
      </w:r>
      <w:r>
        <w:t>hand,</w:t>
      </w:r>
      <w:r w:rsidR="002411B3">
        <w:t xml:space="preserve"> </w:t>
      </w:r>
      <w:r>
        <w:t>yet</w:t>
      </w:r>
      <w:r w:rsidR="002411B3">
        <w:t xml:space="preserve"> </w:t>
      </w:r>
      <w:r>
        <w:t>the</w:t>
      </w:r>
      <w:r w:rsidR="002411B3">
        <w:t xml:space="preserve"> </w:t>
      </w:r>
      <w:r>
        <w:t>animal</w:t>
      </w:r>
      <w:r w:rsidR="002411B3">
        <w:t xml:space="preserve"> </w:t>
      </w:r>
      <w:r>
        <w:t>does</w:t>
      </w:r>
      <w:r w:rsidR="002411B3">
        <w:t xml:space="preserve"> </w:t>
      </w:r>
      <w:r>
        <w:t>not</w:t>
      </w:r>
      <w:r w:rsidR="002411B3">
        <w:t xml:space="preserve"> </w:t>
      </w:r>
      <w:r>
        <w:t>emit</w:t>
      </w:r>
      <w:r w:rsidR="002411B3">
        <w:t xml:space="preserve"> </w:t>
      </w:r>
      <w:r>
        <w:t>a</w:t>
      </w:r>
      <w:r w:rsidR="002411B3">
        <w:t xml:space="preserve"> </w:t>
      </w:r>
      <w:r>
        <w:t>sound</w:t>
      </w:r>
      <w:r w:rsidR="002411B3">
        <w:t xml:space="preserve"> </w:t>
      </w:r>
      <w:r>
        <w:t>of</w:t>
      </w:r>
      <w:r w:rsidR="002411B3">
        <w:t xml:space="preserve"> </w:t>
      </w:r>
      <w:r>
        <w:t>terror</w:t>
      </w:r>
      <w:r w:rsidR="002411B3">
        <w:t xml:space="preserve"> </w:t>
      </w:r>
      <w:r>
        <w:t>because</w:t>
      </w:r>
      <w:r w:rsidR="002411B3">
        <w:t xml:space="preserve"> </w:t>
      </w:r>
      <w:r>
        <w:t>it</w:t>
      </w:r>
      <w:r w:rsidR="002411B3">
        <w:t xml:space="preserve"> </w:t>
      </w:r>
      <w:r>
        <w:t>does</w:t>
      </w:r>
      <w:r w:rsidR="002411B3">
        <w:t xml:space="preserve"> </w:t>
      </w:r>
      <w:r>
        <w:t>not</w:t>
      </w:r>
      <w:r w:rsidR="002411B3">
        <w:t xml:space="preserve"> </w:t>
      </w:r>
      <w:r>
        <w:t>understand</w:t>
      </w:r>
      <w:r w:rsidR="002411B3">
        <w:t xml:space="preserve"> </w:t>
      </w:r>
      <w:r>
        <w:t>the</w:t>
      </w:r>
      <w:r w:rsidR="002411B3">
        <w:t xml:space="preserve"> </w:t>
      </w:r>
      <w:r>
        <w:t>significance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instrument.</w:t>
      </w:r>
      <w:r w:rsidR="002411B3">
        <w:t xml:space="preserve"> </w:t>
      </w:r>
      <w:r>
        <w:t>It</w:t>
      </w:r>
      <w:r w:rsidR="002411B3">
        <w:t xml:space="preserve"> </w:t>
      </w:r>
      <w:r>
        <w:t>is</w:t>
      </w:r>
      <w:r w:rsidR="002411B3">
        <w:t xml:space="preserve"> </w:t>
      </w:r>
      <w:r>
        <w:t>then</w:t>
      </w:r>
      <w:r w:rsidR="002411B3">
        <w:t xml:space="preserve"> </w:t>
      </w:r>
      <w:r>
        <w:t>swiftly</w:t>
      </w:r>
      <w:r w:rsidR="002411B3">
        <w:t xml:space="preserve"> </w:t>
      </w:r>
      <w:r>
        <w:t>cut,</w:t>
      </w:r>
      <w:r w:rsidR="002411B3">
        <w:t xml:space="preserve"> </w:t>
      </w:r>
      <w:r>
        <w:t>the</w:t>
      </w:r>
      <w:r w:rsidR="002411B3">
        <w:t xml:space="preserve"> </w:t>
      </w:r>
      <w:r>
        <w:t>blood</w:t>
      </w:r>
      <w:r w:rsidR="002411B3">
        <w:t xml:space="preserve"> </w:t>
      </w:r>
      <w:r>
        <w:t>gushes</w:t>
      </w:r>
      <w:r w:rsidR="002411B3">
        <w:t xml:space="preserve"> </w:t>
      </w:r>
      <w:r>
        <w:t>forth,</w:t>
      </w:r>
      <w:r w:rsidR="002411B3">
        <w:t xml:space="preserve"> </w:t>
      </w:r>
      <w:r>
        <w:t>the</w:t>
      </w:r>
      <w:r w:rsidR="002411B3">
        <w:t xml:space="preserve"> </w:t>
      </w:r>
      <w:r>
        <w:t>bruiting</w:t>
      </w:r>
      <w:r w:rsidR="002411B3">
        <w:t xml:space="preserve"> </w:t>
      </w:r>
      <w:r>
        <w:t>begins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struggle</w:t>
      </w:r>
      <w:r w:rsidR="002411B3">
        <w:t xml:space="preserve"> </w:t>
      </w:r>
      <w:r>
        <w:t>with</w:t>
      </w:r>
      <w:r w:rsidR="002411B3">
        <w:t xml:space="preserve"> </w:t>
      </w:r>
      <w:r>
        <w:t>death</w:t>
      </w:r>
      <w:r w:rsidR="002411B3">
        <w:t xml:space="preserve"> </w:t>
      </w:r>
      <w:r>
        <w:t>begins,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animal</w:t>
      </w:r>
      <w:r w:rsidR="00C15081">
        <w:t>’</w:t>
      </w:r>
      <w:r>
        <w:t>s</w:t>
      </w:r>
      <w:r w:rsidR="002411B3">
        <w:t xml:space="preserve"> </w:t>
      </w:r>
      <w:r>
        <w:t>eyes</w:t>
      </w:r>
      <w:r w:rsidR="002411B3">
        <w:t xml:space="preserve"> </w:t>
      </w:r>
      <w:r>
        <w:t>lose</w:t>
      </w:r>
      <w:r w:rsidR="002411B3">
        <w:t xml:space="preserve"> </w:t>
      </w:r>
      <w:r>
        <w:t>their</w:t>
      </w:r>
      <w:r w:rsidR="002411B3">
        <w:t xml:space="preserve"> </w:t>
      </w:r>
      <w:r>
        <w:t>living</w:t>
      </w:r>
      <w:r w:rsidR="002411B3">
        <w:t xml:space="preserve"> </w:t>
      </w:r>
      <w:r>
        <w:t>sheen.</w:t>
      </w:r>
      <w:r w:rsidR="002411B3">
        <w:t xml:space="preserve"> </w:t>
      </w:r>
      <w:r>
        <w:t>The</w:t>
      </w:r>
      <w:r w:rsidR="002411B3">
        <w:t xml:space="preserve"> </w:t>
      </w:r>
      <w:r>
        <w:t>blood</w:t>
      </w:r>
      <w:r w:rsidR="002411B3">
        <w:t xml:space="preserve"> </w:t>
      </w:r>
      <w:r>
        <w:t>is</w:t>
      </w:r>
      <w:r w:rsidR="002411B3">
        <w:t xml:space="preserve"> </w:t>
      </w:r>
      <w:r>
        <w:t>sprinkled</w:t>
      </w:r>
      <w:r w:rsidR="002411B3">
        <w:t xml:space="preserve"> </w:t>
      </w:r>
      <w:r>
        <w:t>on</w:t>
      </w:r>
      <w:r w:rsidR="002411B3">
        <w:t xml:space="preserve"> </w:t>
      </w:r>
      <w:r>
        <w:t>the</w:t>
      </w:r>
      <w:r w:rsidR="002411B3">
        <w:t xml:space="preserve"> </w:t>
      </w:r>
      <w:r>
        <w:t>alter,</w:t>
      </w:r>
      <w:r w:rsidR="002411B3">
        <w:t xml:space="preserve"> </w:t>
      </w:r>
      <w:r>
        <w:t>the</w:t>
      </w:r>
      <w:r w:rsidR="002411B3">
        <w:t xml:space="preserve"> </w:t>
      </w:r>
      <w:r>
        <w:t>animal</w:t>
      </w:r>
      <w:r w:rsidR="002411B3">
        <w:t xml:space="preserve"> </w:t>
      </w:r>
      <w:r>
        <w:t>dismembered,</w:t>
      </w:r>
      <w:r w:rsidR="002411B3">
        <w:t xml:space="preserve"> </w:t>
      </w:r>
      <w:r>
        <w:t>portions</w:t>
      </w:r>
      <w:r w:rsidR="002411B3">
        <w:t xml:space="preserve"> </w:t>
      </w:r>
      <w:r>
        <w:t>of</w:t>
      </w:r>
      <w:r w:rsidR="002411B3">
        <w:t xml:space="preserve"> </w:t>
      </w:r>
      <w:r>
        <w:t>it</w:t>
      </w:r>
      <w:r w:rsidR="002411B3">
        <w:t xml:space="preserve"> </w:t>
      </w:r>
      <w:r>
        <w:t>burned,</w:t>
      </w:r>
      <w:r w:rsidR="002411B3">
        <w:t xml:space="preserve"> </w:t>
      </w:r>
      <w:r>
        <w:t>and</w:t>
      </w:r>
      <w:r w:rsidR="002411B3">
        <w:t xml:space="preserve"> </w:t>
      </w:r>
      <w:r>
        <w:t>portions</w:t>
      </w:r>
      <w:r w:rsidR="002411B3">
        <w:t xml:space="preserve"> </w:t>
      </w:r>
      <w:r>
        <w:t>eaten</w:t>
      </w:r>
      <w:r w:rsidR="002411B3">
        <w:t xml:space="preserve"> </w:t>
      </w:r>
      <w:r>
        <w:t>by</w:t>
      </w:r>
      <w:r w:rsidR="002411B3">
        <w:t xml:space="preserve"> </w:t>
      </w:r>
      <w:r>
        <w:t>the</w:t>
      </w:r>
      <w:r w:rsidR="002411B3">
        <w:t xml:space="preserve"> </w:t>
      </w:r>
      <w:r>
        <w:t>priests</w:t>
      </w:r>
      <w:r w:rsidR="002411B3">
        <w:t xml:space="preserve"> </w:t>
      </w:r>
      <w:r>
        <w:t>who</w:t>
      </w:r>
      <w:r w:rsidR="002411B3">
        <w:t xml:space="preserve"> </w:t>
      </w:r>
      <w:r>
        <w:t>minister</w:t>
      </w:r>
      <w:r w:rsidR="002411B3">
        <w:t xml:space="preserve"> </w:t>
      </w:r>
      <w:r>
        <w:t>before</w:t>
      </w:r>
      <w:r w:rsidR="002411B3">
        <w:t xml:space="preserve"> </w:t>
      </w:r>
      <w:r>
        <w:t>God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holiness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Temple</w:t>
      </w:r>
      <w:r w:rsidR="000A6EC6">
        <w:t>.</w:t>
      </w:r>
      <w:r w:rsidR="002411B3">
        <w:t xml:space="preserve"> </w:t>
      </w:r>
      <w:r w:rsidR="000A6EC6">
        <w:t>This</w:t>
      </w:r>
      <w:r w:rsidR="002411B3">
        <w:t xml:space="preserve"> </w:t>
      </w:r>
      <w:r w:rsidR="000A6EC6">
        <w:t>horror</w:t>
      </w:r>
      <w:r w:rsidR="002411B3">
        <w:t xml:space="preserve"> </w:t>
      </w:r>
      <w:r w:rsidR="000A6EC6">
        <w:t>is</w:t>
      </w:r>
      <w:r w:rsidR="002411B3">
        <w:t xml:space="preserve"> </w:t>
      </w:r>
      <w:r w:rsidR="000A6EC6">
        <w:t>brought</w:t>
      </w:r>
      <w:r w:rsidR="002411B3">
        <w:t xml:space="preserve"> </w:t>
      </w:r>
      <w:r w:rsidR="000A6EC6">
        <w:t>into</w:t>
      </w:r>
      <w:r w:rsidR="002411B3">
        <w:t xml:space="preserve"> </w:t>
      </w:r>
      <w:r w:rsidR="000A6EC6">
        <w:t>the</w:t>
      </w:r>
      <w:r w:rsidR="002411B3">
        <w:t xml:space="preserve"> </w:t>
      </w:r>
      <w:r w:rsidR="000A6EC6">
        <w:t>house</w:t>
      </w:r>
      <w:r w:rsidR="002411B3">
        <w:t xml:space="preserve"> </w:t>
      </w:r>
      <w:r w:rsidR="000A6EC6">
        <w:t>of</w:t>
      </w:r>
      <w:r w:rsidR="002411B3">
        <w:t xml:space="preserve"> </w:t>
      </w:r>
      <w:r w:rsidR="000A6EC6">
        <w:t>God</w:t>
      </w:r>
      <w:r>
        <w:t>.</w:t>
      </w:r>
      <w:r>
        <w:rPr>
          <w:rStyle w:val="EndnoteReference"/>
        </w:rPr>
        <w:endnoteReference w:id="30"/>
      </w:r>
    </w:p>
    <w:p w:rsidR="00C15081" w:rsidRDefault="00C15081" w:rsidP="007F56DB">
      <w:pPr>
        <w:spacing w:line="480" w:lineRule="auto"/>
        <w:ind w:left="720"/>
      </w:pPr>
      <w:r>
        <w:t>&lt;/ext&gt;</w:t>
      </w:r>
    </w:p>
    <w:p w:rsidR="00D04B1B" w:rsidRDefault="00544EF8" w:rsidP="007F56DB">
      <w:pPr>
        <w:spacing w:line="480" w:lineRule="auto"/>
      </w:pPr>
      <w:r>
        <w:t>Holiness</w:t>
      </w:r>
      <w:r w:rsidR="002411B3">
        <w:t xml:space="preserve"> </w:t>
      </w:r>
      <w:r>
        <w:t>resides</w:t>
      </w:r>
      <w:r w:rsidR="002411B3">
        <w:t xml:space="preserve"> </w:t>
      </w:r>
      <w:r>
        <w:t>here—in</w:t>
      </w:r>
      <w:r w:rsidR="002411B3">
        <w:t xml:space="preserve"> </w:t>
      </w:r>
      <w:r>
        <w:t>the</w:t>
      </w:r>
      <w:r w:rsidR="002411B3">
        <w:t xml:space="preserve"> </w:t>
      </w:r>
      <w:r>
        <w:t>dismembering</w:t>
      </w:r>
      <w:r w:rsidR="002411B3">
        <w:t xml:space="preserve"> </w:t>
      </w:r>
      <w:r>
        <w:t>of</w:t>
      </w:r>
      <w:r w:rsidR="002411B3">
        <w:t xml:space="preserve"> </w:t>
      </w:r>
      <w:r>
        <w:t>animal</w:t>
      </w:r>
      <w:r w:rsidR="002411B3">
        <w:t xml:space="preserve"> </w:t>
      </w:r>
      <w:r>
        <w:t>limbs,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dullness</w:t>
      </w:r>
      <w:r w:rsidR="002411B3">
        <w:t xml:space="preserve"> </w:t>
      </w:r>
      <w:r>
        <w:t>of</w:t>
      </w:r>
      <w:r w:rsidR="002411B3">
        <w:t xml:space="preserve"> </w:t>
      </w:r>
      <w:r w:rsidR="007531BC">
        <w:t>the</w:t>
      </w:r>
      <w:r w:rsidR="002411B3">
        <w:t xml:space="preserve"> </w:t>
      </w:r>
      <w:r w:rsidR="007531BC">
        <w:t>physical</w:t>
      </w:r>
      <w:r w:rsidR="002411B3">
        <w:t xml:space="preserve"> </w:t>
      </w:r>
      <w:r w:rsidR="007531BC">
        <w:t>eyes,</w:t>
      </w:r>
      <w:r w:rsidR="002411B3">
        <w:t xml:space="preserve"> </w:t>
      </w:r>
      <w:r w:rsidR="007531BC">
        <w:t>in</w:t>
      </w:r>
      <w:r w:rsidR="002411B3">
        <w:t xml:space="preserve"> </w:t>
      </w:r>
      <w:r w:rsidR="007531BC">
        <w:t>the</w:t>
      </w:r>
      <w:r w:rsidR="002411B3">
        <w:t xml:space="preserve"> </w:t>
      </w:r>
      <w:r w:rsidR="00B6020B">
        <w:t>flow</w:t>
      </w:r>
      <w:r w:rsidR="002411B3">
        <w:t xml:space="preserve"> </w:t>
      </w:r>
      <w:r w:rsidR="00B6020B">
        <w:t>of</w:t>
      </w:r>
      <w:r w:rsidR="002411B3">
        <w:t xml:space="preserve"> </w:t>
      </w:r>
      <w:r w:rsidR="00B6020B">
        <w:t>blood.</w:t>
      </w:r>
      <w:r w:rsidR="002411B3">
        <w:t xml:space="preserve"> </w:t>
      </w:r>
      <w:r w:rsidR="00B6020B">
        <w:t>The</w:t>
      </w:r>
      <w:r w:rsidR="002411B3">
        <w:t xml:space="preserve"> </w:t>
      </w:r>
      <w:r w:rsidR="00B6020B">
        <w:t>priest</w:t>
      </w:r>
      <w:r w:rsidR="002411B3">
        <w:t xml:space="preserve"> </w:t>
      </w:r>
      <w:r w:rsidR="00B6020B">
        <w:t>functions</w:t>
      </w:r>
      <w:r w:rsidR="002411B3">
        <w:t xml:space="preserve"> </w:t>
      </w:r>
      <w:r w:rsidR="00B6020B">
        <w:t>as</w:t>
      </w:r>
      <w:r w:rsidR="002411B3">
        <w:t xml:space="preserve"> </w:t>
      </w:r>
      <w:r w:rsidR="00B6020B">
        <w:t>God</w:t>
      </w:r>
      <w:r w:rsidR="00C15081">
        <w:t>’</w:t>
      </w:r>
      <w:r w:rsidR="00B6020B">
        <w:t>s</w:t>
      </w:r>
      <w:r w:rsidR="002411B3">
        <w:t xml:space="preserve"> </w:t>
      </w:r>
      <w:r w:rsidR="00B6020B">
        <w:t>minister</w:t>
      </w:r>
      <w:r w:rsidR="007531BC">
        <w:t>,</w:t>
      </w:r>
      <w:r w:rsidR="002411B3">
        <w:t xml:space="preserve"> </w:t>
      </w:r>
      <w:r w:rsidR="007531BC">
        <w:t>but</w:t>
      </w:r>
      <w:r w:rsidR="002411B3">
        <w:t xml:space="preserve"> </w:t>
      </w:r>
      <w:r w:rsidR="007531BC">
        <w:t>he</w:t>
      </w:r>
      <w:r w:rsidR="002411B3">
        <w:t xml:space="preserve"> </w:t>
      </w:r>
      <w:r w:rsidR="007531BC">
        <w:t>is</w:t>
      </w:r>
      <w:r w:rsidR="002411B3">
        <w:t xml:space="preserve"> </w:t>
      </w:r>
      <w:r w:rsidR="007531BC">
        <w:t>a</w:t>
      </w:r>
      <w:r w:rsidR="002411B3">
        <w:t xml:space="preserve"> </w:t>
      </w:r>
      <w:r w:rsidR="007531BC">
        <w:t>slaughterer</w:t>
      </w:r>
      <w:r w:rsidR="002411B3">
        <w:t xml:space="preserve"> </w:t>
      </w:r>
      <w:r w:rsidR="007531BC">
        <w:t>before</w:t>
      </w:r>
      <w:r w:rsidR="002411B3">
        <w:t xml:space="preserve"> </w:t>
      </w:r>
      <w:r w:rsidR="007531BC">
        <w:t>a</w:t>
      </w:r>
      <w:r w:rsidR="002411B3">
        <w:t xml:space="preserve"> </w:t>
      </w:r>
      <w:r w:rsidR="007531BC">
        <w:t>dumb</w:t>
      </w:r>
      <w:r w:rsidR="002411B3">
        <w:t xml:space="preserve"> </w:t>
      </w:r>
      <w:r w:rsidR="007531BC">
        <w:t>animal.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killing</w:t>
      </w:r>
      <w:r w:rsidR="002411B3">
        <w:t xml:space="preserve"> </w:t>
      </w:r>
      <w:r w:rsidR="00F61B0C">
        <w:t>yields</w:t>
      </w:r>
      <w:r w:rsidR="002411B3">
        <w:t xml:space="preserve"> </w:t>
      </w:r>
      <w:r w:rsidR="00F61B0C">
        <w:t>neither</w:t>
      </w:r>
      <w:r w:rsidR="002411B3">
        <w:t xml:space="preserve"> </w:t>
      </w:r>
      <w:r w:rsidR="00F61B0C">
        <w:t>conceptual</w:t>
      </w:r>
      <w:r w:rsidR="002411B3">
        <w:t xml:space="preserve"> </w:t>
      </w:r>
      <w:r w:rsidR="00F61B0C">
        <w:t>ideal</w:t>
      </w:r>
      <w:r w:rsidR="002411B3">
        <w:t xml:space="preserve"> </w:t>
      </w:r>
      <w:r w:rsidR="00F61B0C">
        <w:t>nor</w:t>
      </w:r>
      <w:r w:rsidR="002411B3">
        <w:t xml:space="preserve"> </w:t>
      </w:r>
      <w:r w:rsidR="00F61B0C">
        <w:t>symbolic</w:t>
      </w:r>
      <w:r w:rsidR="002411B3">
        <w:t xml:space="preserve"> </w:t>
      </w:r>
      <w:r w:rsidR="00F61B0C">
        <w:t>import,</w:t>
      </w:r>
      <w:r w:rsidR="002411B3">
        <w:t xml:space="preserve"> </w:t>
      </w:r>
      <w:r w:rsidR="00F61B0C">
        <w:t>but</w:t>
      </w:r>
      <w:r w:rsidR="002411B3">
        <w:t xml:space="preserve"> </w:t>
      </w:r>
      <w:r w:rsidR="00F61B0C">
        <w:t>simply</w:t>
      </w:r>
      <w:r w:rsidR="002411B3">
        <w:t xml:space="preserve"> </w:t>
      </w:r>
      <w:r w:rsidR="00F61B0C">
        <w:t>witnesses</w:t>
      </w:r>
      <w:r w:rsidR="002411B3">
        <w:t xml:space="preserve"> </w:t>
      </w:r>
      <w:r w:rsidR="00F61B0C">
        <w:t>to</w:t>
      </w:r>
      <w:r w:rsidR="002411B3">
        <w:t xml:space="preserve"> </w:t>
      </w:r>
      <w:r w:rsidR="00F61B0C">
        <w:t>a</w:t>
      </w:r>
      <w:r w:rsidR="002411B3">
        <w:t xml:space="preserve"> </w:t>
      </w:r>
      <w:r w:rsidR="00F61B0C">
        <w:t>struggle</w:t>
      </w:r>
      <w:r w:rsidR="002411B3">
        <w:t xml:space="preserve"> </w:t>
      </w:r>
      <w:r w:rsidR="00F61B0C">
        <w:t>with</w:t>
      </w:r>
      <w:r w:rsidR="002411B3">
        <w:t xml:space="preserve"> </w:t>
      </w:r>
      <w:r w:rsidR="00F61B0C">
        <w:t>impending</w:t>
      </w:r>
      <w:r w:rsidR="002411B3">
        <w:t xml:space="preserve"> </w:t>
      </w:r>
      <w:r w:rsidR="00F61B0C">
        <w:t>death.</w:t>
      </w:r>
      <w:r w:rsidR="002411B3">
        <w:t xml:space="preserve"> </w:t>
      </w:r>
      <w:r w:rsidR="00C962B8">
        <w:t>The</w:t>
      </w:r>
      <w:r w:rsidR="002411B3">
        <w:t xml:space="preserve"> </w:t>
      </w:r>
      <w:r w:rsidR="00F61B0C">
        <w:t>terror</w:t>
      </w:r>
      <w:r w:rsidR="002411B3">
        <w:t xml:space="preserve"> </w:t>
      </w:r>
      <w:r w:rsidR="00F61B0C">
        <w:t>lies</w:t>
      </w:r>
      <w:r w:rsidR="002411B3">
        <w:t xml:space="preserve"> </w:t>
      </w:r>
      <w:r w:rsidR="00F61B0C">
        <w:t>not</w:t>
      </w:r>
      <w:r w:rsidR="002411B3">
        <w:t xml:space="preserve"> </w:t>
      </w:r>
      <w:r w:rsidR="00F61B0C">
        <w:t>in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loss</w:t>
      </w:r>
      <w:r w:rsidR="002411B3">
        <w:t xml:space="preserve"> </w:t>
      </w:r>
      <w:r w:rsidR="00F61B0C">
        <w:t>of</w:t>
      </w:r>
      <w:r w:rsidR="002411B3">
        <w:t xml:space="preserve"> </w:t>
      </w:r>
      <w:r w:rsidR="00F61B0C">
        <w:t>meaning,</w:t>
      </w:r>
      <w:r w:rsidR="002411B3">
        <w:t xml:space="preserve"> </w:t>
      </w:r>
      <w:r w:rsidR="00F61B0C">
        <w:t>but</w:t>
      </w:r>
      <w:r w:rsidR="002411B3">
        <w:t xml:space="preserve"> </w:t>
      </w:r>
      <w:r w:rsidR="00F61B0C">
        <w:t>in</w:t>
      </w:r>
      <w:r w:rsidR="002411B3">
        <w:t xml:space="preserve"> </w:t>
      </w:r>
      <w:r w:rsidR="00F61B0C">
        <w:t>a</w:t>
      </w:r>
      <w:r w:rsidR="002411B3">
        <w:t xml:space="preserve"> </w:t>
      </w:r>
      <w:r w:rsidR="00F61B0C">
        <w:t>failure</w:t>
      </w:r>
      <w:r w:rsidR="002411B3">
        <w:t xml:space="preserve"> </w:t>
      </w:r>
      <w:r w:rsidR="00F61B0C">
        <w:t>to</w:t>
      </w:r>
      <w:r w:rsidR="002411B3">
        <w:t xml:space="preserve"> </w:t>
      </w:r>
      <w:r w:rsidR="00F61B0C">
        <w:t>recognize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function</w:t>
      </w:r>
      <w:r w:rsidR="002411B3">
        <w:t xml:space="preserve"> </w:t>
      </w:r>
      <w:r w:rsidR="00F61B0C">
        <w:t>of</w:t>
      </w:r>
      <w:r w:rsidR="002411B3">
        <w:t xml:space="preserve"> </w:t>
      </w:r>
      <w:r w:rsidR="00F61B0C">
        <w:t>a</w:t>
      </w:r>
      <w:r w:rsidR="002411B3">
        <w:t xml:space="preserve"> </w:t>
      </w:r>
      <w:r w:rsidR="00F61B0C">
        <w:t>physical</w:t>
      </w:r>
      <w:r w:rsidR="002411B3">
        <w:t xml:space="preserve"> </w:t>
      </w:r>
      <w:r w:rsidR="00F61B0C">
        <w:t>instrument.</w:t>
      </w:r>
      <w:r w:rsidR="002411B3">
        <w:t xml:space="preserve"> </w:t>
      </w:r>
      <w:r w:rsidR="00F61B0C">
        <w:t>Wyschogrod</w:t>
      </w:r>
      <w:r w:rsidR="002411B3">
        <w:t xml:space="preserve"> </w:t>
      </w:r>
      <w:r w:rsidR="00F61B0C">
        <w:t>portrays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scene</w:t>
      </w:r>
      <w:r w:rsidR="002411B3">
        <w:t xml:space="preserve"> </w:t>
      </w:r>
      <w:r w:rsidR="00F61B0C">
        <w:t>as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base</w:t>
      </w:r>
      <w:r w:rsidR="002411B3">
        <w:t xml:space="preserve"> </w:t>
      </w:r>
      <w:r w:rsidR="00F61B0C">
        <w:t>act</w:t>
      </w:r>
      <w:r w:rsidR="002411B3">
        <w:t xml:space="preserve"> </w:t>
      </w:r>
      <w:r w:rsidR="00F61B0C">
        <w:t>that</w:t>
      </w:r>
      <w:r w:rsidR="002411B3">
        <w:t xml:space="preserve"> </w:t>
      </w:r>
      <w:r w:rsidR="00F61B0C">
        <w:t>it</w:t>
      </w:r>
      <w:r w:rsidR="002411B3">
        <w:t xml:space="preserve"> </w:t>
      </w:r>
      <w:r w:rsidR="00F61B0C">
        <w:t>is:</w:t>
      </w:r>
      <w:r w:rsidR="002411B3">
        <w:t xml:space="preserve"> </w:t>
      </w:r>
      <w:r w:rsidR="00C15081">
        <w:t>“</w:t>
      </w:r>
      <w:r w:rsidR="00F61B0C">
        <w:t>a</w:t>
      </w:r>
      <w:r w:rsidR="002411B3">
        <w:t xml:space="preserve"> </w:t>
      </w:r>
      <w:r w:rsidR="00F61B0C">
        <w:t>dumb</w:t>
      </w:r>
      <w:r w:rsidR="002411B3">
        <w:t xml:space="preserve"> </w:t>
      </w:r>
      <w:r w:rsidR="00F61B0C">
        <w:t>animal</w:t>
      </w:r>
      <w:r w:rsidR="002411B3">
        <w:t xml:space="preserve"> </w:t>
      </w:r>
      <w:r w:rsidR="00F61B0C">
        <w:t>is</w:t>
      </w:r>
      <w:r w:rsidR="002411B3">
        <w:t xml:space="preserve"> </w:t>
      </w:r>
      <w:r w:rsidR="00F61B0C">
        <w:t>to</w:t>
      </w:r>
      <w:r w:rsidR="002411B3">
        <w:t xml:space="preserve"> </w:t>
      </w:r>
      <w:r w:rsidR="00F61B0C">
        <w:t>be</w:t>
      </w:r>
      <w:r w:rsidR="002411B3">
        <w:t xml:space="preserve"> </w:t>
      </w:r>
      <w:r w:rsidR="00F61B0C">
        <w:t>slaughtered.</w:t>
      </w:r>
      <w:r w:rsidR="00C15081">
        <w:t>”</w:t>
      </w:r>
      <w:r w:rsidR="002411B3">
        <w:t xml:space="preserve"> </w:t>
      </w:r>
      <w:r w:rsidR="00F61B0C">
        <w:t>When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knife</w:t>
      </w:r>
      <w:r w:rsidR="002411B3">
        <w:t xml:space="preserve"> </w:t>
      </w:r>
      <w:r w:rsidR="00F61B0C">
        <w:t>approaches,</w:t>
      </w:r>
      <w:r w:rsidR="002411B3">
        <w:t xml:space="preserve"> </w:t>
      </w:r>
      <w:r w:rsidR="00F61B0C">
        <w:t>the</w:t>
      </w:r>
      <w:r w:rsidR="002411B3">
        <w:t xml:space="preserve"> </w:t>
      </w:r>
      <w:r w:rsidR="00F61B0C">
        <w:t>animal</w:t>
      </w:r>
      <w:r w:rsidR="002411B3">
        <w:t xml:space="preserve"> </w:t>
      </w:r>
      <w:r w:rsidR="004B6018">
        <w:t>remains</w:t>
      </w:r>
      <w:r w:rsidR="002411B3">
        <w:t xml:space="preserve"> </w:t>
      </w:r>
      <w:r w:rsidR="004B6018">
        <w:t>calm:</w:t>
      </w:r>
      <w:r w:rsidR="002411B3">
        <w:t xml:space="preserve"> </w:t>
      </w:r>
      <w:r w:rsidR="004B6018">
        <w:t>it</w:t>
      </w:r>
      <w:r w:rsidR="002411B3">
        <w:t xml:space="preserve"> </w:t>
      </w:r>
      <w:r w:rsidR="004B6018">
        <w:t>simply</w:t>
      </w:r>
      <w:r w:rsidR="002411B3">
        <w:t xml:space="preserve"> </w:t>
      </w:r>
      <w:r w:rsidR="00C15081">
        <w:t>“</w:t>
      </w:r>
      <w:r w:rsidR="004B6018">
        <w:t>does</w:t>
      </w:r>
      <w:r w:rsidR="002411B3">
        <w:t xml:space="preserve"> </w:t>
      </w:r>
      <w:r w:rsidR="004B6018">
        <w:t>not</w:t>
      </w:r>
      <w:r w:rsidR="002411B3">
        <w:t xml:space="preserve"> </w:t>
      </w:r>
      <w:r w:rsidR="004B6018">
        <w:t>understand</w:t>
      </w:r>
      <w:r w:rsidR="002411B3">
        <w:t xml:space="preserve"> </w:t>
      </w:r>
      <w:r w:rsidR="004B6018">
        <w:t>the</w:t>
      </w:r>
      <w:r w:rsidR="002411B3">
        <w:t xml:space="preserve"> </w:t>
      </w:r>
      <w:r w:rsidR="004B6018">
        <w:t>significance</w:t>
      </w:r>
      <w:r w:rsidR="002411B3">
        <w:t xml:space="preserve"> </w:t>
      </w:r>
      <w:r w:rsidR="004B6018">
        <w:t>of</w:t>
      </w:r>
      <w:r w:rsidR="002411B3">
        <w:t xml:space="preserve"> </w:t>
      </w:r>
      <w:r w:rsidR="004B6018">
        <w:t>the</w:t>
      </w:r>
      <w:r w:rsidR="002411B3">
        <w:t xml:space="preserve"> </w:t>
      </w:r>
      <w:r w:rsidR="004B6018">
        <w:t>instrument.</w:t>
      </w:r>
      <w:r w:rsidR="00C15081">
        <w:t>”</w:t>
      </w:r>
      <w:r w:rsidR="002411B3">
        <w:t xml:space="preserve"> </w:t>
      </w:r>
      <w:r w:rsidR="004B6018">
        <w:t>Yet</w:t>
      </w:r>
      <w:r w:rsidR="002411B3">
        <w:t xml:space="preserve"> </w:t>
      </w:r>
      <w:r w:rsidR="004B6018">
        <w:t>that</w:t>
      </w:r>
      <w:r w:rsidR="002411B3">
        <w:t xml:space="preserve"> </w:t>
      </w:r>
      <w:r w:rsidR="004B6018">
        <w:t>significance</w:t>
      </w:r>
      <w:r w:rsidR="002411B3">
        <w:t xml:space="preserve"> </w:t>
      </w:r>
      <w:r w:rsidR="004B6018">
        <w:t>lies</w:t>
      </w:r>
      <w:r w:rsidR="002411B3">
        <w:t xml:space="preserve"> </w:t>
      </w:r>
      <w:r w:rsidR="004B6018">
        <w:t>solely</w:t>
      </w:r>
      <w:r w:rsidR="002411B3">
        <w:t xml:space="preserve"> </w:t>
      </w:r>
      <w:r w:rsidR="004B6018">
        <w:t>in</w:t>
      </w:r>
      <w:r w:rsidR="002411B3">
        <w:t xml:space="preserve"> </w:t>
      </w:r>
      <w:r w:rsidR="004B6018">
        <w:t>its</w:t>
      </w:r>
      <w:r w:rsidR="002411B3">
        <w:t xml:space="preserve"> </w:t>
      </w:r>
      <w:r w:rsidR="004B6018">
        <w:t>use</w:t>
      </w:r>
      <w:r w:rsidR="002411B3">
        <w:t xml:space="preserve"> </w:t>
      </w:r>
      <w:r w:rsidR="004B6018">
        <w:t>value;</w:t>
      </w:r>
      <w:r w:rsidR="002411B3">
        <w:t xml:space="preserve"> </w:t>
      </w:r>
      <w:r w:rsidR="004B6018">
        <w:t>it</w:t>
      </w:r>
      <w:r w:rsidR="002411B3">
        <w:t xml:space="preserve"> </w:t>
      </w:r>
      <w:r w:rsidR="004B6018">
        <w:t>is</w:t>
      </w:r>
      <w:r w:rsidR="002411B3">
        <w:t xml:space="preserve"> </w:t>
      </w:r>
      <w:r w:rsidR="004B6018">
        <w:t>there</w:t>
      </w:r>
      <w:r w:rsidR="002411B3">
        <w:t xml:space="preserve"> </w:t>
      </w:r>
      <w:r w:rsidR="004B6018">
        <w:t>to</w:t>
      </w:r>
      <w:r w:rsidR="002411B3">
        <w:t xml:space="preserve"> </w:t>
      </w:r>
      <w:r w:rsidR="004B6018">
        <w:t>slaughter</w:t>
      </w:r>
      <w:r w:rsidR="002411B3">
        <w:t xml:space="preserve"> </w:t>
      </w:r>
      <w:r w:rsidR="004B6018">
        <w:t>by</w:t>
      </w:r>
      <w:r w:rsidR="002411B3">
        <w:t xml:space="preserve"> </w:t>
      </w:r>
      <w:r w:rsidR="004B6018">
        <w:t>means</w:t>
      </w:r>
      <w:r w:rsidR="002411B3">
        <w:t xml:space="preserve"> </w:t>
      </w:r>
      <w:r w:rsidR="004B6018">
        <w:t>of</w:t>
      </w:r>
      <w:r w:rsidR="002411B3">
        <w:t xml:space="preserve"> </w:t>
      </w:r>
      <w:r w:rsidR="004B6018">
        <w:t>the</w:t>
      </w:r>
      <w:r w:rsidR="002411B3">
        <w:t xml:space="preserve"> </w:t>
      </w:r>
      <w:r w:rsidR="004B6018">
        <w:t>priestly</w:t>
      </w:r>
      <w:r w:rsidR="002411B3">
        <w:t xml:space="preserve"> </w:t>
      </w:r>
      <w:r w:rsidR="004B6018">
        <w:t>slaughterer.</w:t>
      </w:r>
      <w:r w:rsidR="002411B3">
        <w:t xml:space="preserve"> </w:t>
      </w:r>
      <w:r w:rsidR="004B6018">
        <w:t>The</w:t>
      </w:r>
      <w:r w:rsidR="002411B3">
        <w:t xml:space="preserve"> </w:t>
      </w:r>
      <w:r w:rsidR="004B6018">
        <w:t>horror,</w:t>
      </w:r>
      <w:r w:rsidR="002411B3">
        <w:t xml:space="preserve"> </w:t>
      </w:r>
      <w:r w:rsidR="004B6018">
        <w:t>then,</w:t>
      </w:r>
      <w:r w:rsidR="002411B3">
        <w:t xml:space="preserve"> </w:t>
      </w:r>
      <w:r w:rsidR="004B6018">
        <w:t>is</w:t>
      </w:r>
      <w:r w:rsidR="002411B3">
        <w:t xml:space="preserve"> </w:t>
      </w:r>
      <w:r w:rsidR="004B6018">
        <w:t>ours</w:t>
      </w:r>
      <w:r w:rsidR="002411B3">
        <w:t xml:space="preserve"> </w:t>
      </w:r>
      <w:r w:rsidR="004B6018">
        <w:t>alone.</w:t>
      </w:r>
      <w:r w:rsidR="002411B3">
        <w:t xml:space="preserve"> </w:t>
      </w:r>
      <w:r w:rsidR="00D04B1B">
        <w:t>Wyschogrod</w:t>
      </w:r>
      <w:r w:rsidR="00C15081">
        <w:t>’</w:t>
      </w:r>
      <w:r w:rsidR="00D04B1B">
        <w:t>s</w:t>
      </w:r>
      <w:r w:rsidR="002411B3">
        <w:t xml:space="preserve"> </w:t>
      </w:r>
      <w:r w:rsidR="00D04B1B">
        <w:t>use</w:t>
      </w:r>
      <w:r w:rsidR="002411B3">
        <w:t xml:space="preserve"> </w:t>
      </w:r>
      <w:r w:rsidR="00D04B1B">
        <w:t>of</w:t>
      </w:r>
      <w:r w:rsidR="002411B3">
        <w:t xml:space="preserve"> </w:t>
      </w:r>
      <w:r w:rsidR="00D04B1B">
        <w:t>the</w:t>
      </w:r>
      <w:r w:rsidR="002411B3">
        <w:t xml:space="preserve"> </w:t>
      </w:r>
      <w:r w:rsidR="00D04B1B">
        <w:t>passive</w:t>
      </w:r>
      <w:r w:rsidR="002411B3">
        <w:t xml:space="preserve"> </w:t>
      </w:r>
      <w:r w:rsidR="00235CD9">
        <w:t>voice</w:t>
      </w:r>
      <w:r w:rsidR="002411B3">
        <w:t xml:space="preserve"> </w:t>
      </w:r>
      <w:r w:rsidR="00D04B1B">
        <w:t>(</w:t>
      </w:r>
      <w:r w:rsidR="00C15081">
        <w:t>“</w:t>
      </w:r>
      <w:r w:rsidR="00D04B1B">
        <w:t>this</w:t>
      </w:r>
      <w:r w:rsidR="002411B3">
        <w:t xml:space="preserve"> </w:t>
      </w:r>
      <w:r w:rsidR="00D04B1B">
        <w:t>horror</w:t>
      </w:r>
      <w:r w:rsidR="002411B3">
        <w:t xml:space="preserve"> </w:t>
      </w:r>
      <w:r w:rsidR="00D04B1B">
        <w:lastRenderedPageBreak/>
        <w:t>is</w:t>
      </w:r>
      <w:r w:rsidR="002411B3">
        <w:t xml:space="preserve"> </w:t>
      </w:r>
      <w:r w:rsidR="00D04B1B">
        <w:t>brought</w:t>
      </w:r>
      <w:r w:rsidR="00C15081">
        <w:t>”</w:t>
      </w:r>
      <w:r w:rsidR="00D04B1B">
        <w:t>)</w:t>
      </w:r>
      <w:r w:rsidR="002411B3">
        <w:t xml:space="preserve"> </w:t>
      </w:r>
      <w:r w:rsidR="00D04B1B">
        <w:t>underscores</w:t>
      </w:r>
      <w:r w:rsidR="002411B3">
        <w:t xml:space="preserve"> </w:t>
      </w:r>
      <w:r w:rsidR="00D04B1B">
        <w:t>this</w:t>
      </w:r>
      <w:r w:rsidR="002411B3">
        <w:t xml:space="preserve"> </w:t>
      </w:r>
      <w:r w:rsidR="00D04B1B">
        <w:t>sense</w:t>
      </w:r>
      <w:r w:rsidR="002411B3">
        <w:t xml:space="preserve"> </w:t>
      </w:r>
      <w:r w:rsidR="00D04B1B">
        <w:t>of</w:t>
      </w:r>
      <w:r w:rsidR="002411B3">
        <w:t xml:space="preserve"> </w:t>
      </w:r>
      <w:r w:rsidR="00D04B1B">
        <w:t>observed</w:t>
      </w:r>
      <w:r w:rsidR="002411B3">
        <w:t xml:space="preserve"> </w:t>
      </w:r>
      <w:r w:rsidR="00D04B1B">
        <w:t>terror.</w:t>
      </w:r>
      <w:r w:rsidR="002411B3">
        <w:t xml:space="preserve"> </w:t>
      </w:r>
      <w:r w:rsidR="00D04B1B">
        <w:t>It</w:t>
      </w:r>
      <w:r w:rsidR="002411B3">
        <w:t xml:space="preserve"> </w:t>
      </w:r>
      <w:r w:rsidR="00D04B1B">
        <w:t>is</w:t>
      </w:r>
      <w:r w:rsidR="002411B3">
        <w:t xml:space="preserve"> </w:t>
      </w:r>
      <w:r w:rsidR="00D04B1B">
        <w:t>not</w:t>
      </w:r>
      <w:r w:rsidR="002411B3">
        <w:t xml:space="preserve"> </w:t>
      </w:r>
      <w:r w:rsidR="00D04B1B">
        <w:t>the</w:t>
      </w:r>
      <w:r w:rsidR="002411B3">
        <w:t xml:space="preserve"> </w:t>
      </w:r>
      <w:r w:rsidR="00D04B1B">
        <w:t>brute</w:t>
      </w:r>
      <w:r w:rsidR="002411B3">
        <w:t xml:space="preserve"> </w:t>
      </w:r>
      <w:r w:rsidR="00D04B1B">
        <w:t>that</w:t>
      </w:r>
      <w:r w:rsidR="002411B3">
        <w:t xml:space="preserve"> </w:t>
      </w:r>
      <w:r w:rsidR="00D04B1B">
        <w:t>emits</w:t>
      </w:r>
      <w:r w:rsidR="002411B3">
        <w:t xml:space="preserve"> </w:t>
      </w:r>
      <w:r w:rsidR="00D04B1B">
        <w:t>a</w:t>
      </w:r>
      <w:r w:rsidR="002411B3">
        <w:t xml:space="preserve"> </w:t>
      </w:r>
      <w:r w:rsidR="00D04B1B">
        <w:t>sound</w:t>
      </w:r>
      <w:r w:rsidR="002411B3">
        <w:t xml:space="preserve"> </w:t>
      </w:r>
      <w:r w:rsidR="00D04B1B">
        <w:t>of</w:t>
      </w:r>
      <w:r w:rsidR="002411B3">
        <w:t xml:space="preserve"> </w:t>
      </w:r>
      <w:r w:rsidR="00D04B1B">
        <w:t>terror;</w:t>
      </w:r>
      <w:r w:rsidR="002411B3">
        <w:t xml:space="preserve"> </w:t>
      </w:r>
      <w:r w:rsidR="00D04B1B">
        <w:t>we</w:t>
      </w:r>
      <w:r w:rsidR="002411B3">
        <w:t xml:space="preserve"> </w:t>
      </w:r>
      <w:r w:rsidR="00D04B1B">
        <w:t>do.</w:t>
      </w:r>
    </w:p>
    <w:p w:rsidR="004C02E8" w:rsidRDefault="00D04B1B" w:rsidP="007F56DB">
      <w:pPr>
        <w:spacing w:line="480" w:lineRule="auto"/>
      </w:pPr>
      <w:r>
        <w:tab/>
      </w:r>
      <w:r w:rsidR="00937817">
        <w:t>The</w:t>
      </w:r>
      <w:r w:rsidR="002411B3">
        <w:t xml:space="preserve"> </w:t>
      </w:r>
      <w:r w:rsidR="002F359F">
        <w:t>focal</w:t>
      </w:r>
      <w:r w:rsidR="002411B3">
        <w:t xml:space="preserve"> </w:t>
      </w:r>
      <w:r w:rsidR="004C02E8">
        <w:t>point</w:t>
      </w:r>
      <w:r w:rsidR="002411B3">
        <w:t xml:space="preserve"> </w:t>
      </w:r>
      <w:r w:rsidR="00937817">
        <w:t>of</w:t>
      </w:r>
      <w:r w:rsidR="002411B3">
        <w:t xml:space="preserve"> </w:t>
      </w:r>
      <w:r w:rsidR="00937817">
        <w:t>the</w:t>
      </w:r>
      <w:r w:rsidR="002411B3">
        <w:t xml:space="preserve"> </w:t>
      </w:r>
      <w:r w:rsidR="00937817">
        <w:t>sacrificial</w:t>
      </w:r>
      <w:r w:rsidR="002411B3">
        <w:t xml:space="preserve"> </w:t>
      </w:r>
      <w:r w:rsidR="00937817">
        <w:t>service</w:t>
      </w:r>
      <w:r w:rsidR="002411B3">
        <w:t xml:space="preserve"> </w:t>
      </w:r>
      <w:r w:rsidR="004C02E8">
        <w:t>resides</w:t>
      </w:r>
      <w:r w:rsidR="002411B3">
        <w:t xml:space="preserve"> </w:t>
      </w:r>
      <w:r w:rsidR="004C02E8">
        <w:t>in</w:t>
      </w:r>
      <w:r w:rsidR="002411B3">
        <w:t xml:space="preserve"> </w:t>
      </w:r>
      <w:r w:rsidR="002F359F">
        <w:t>the</w:t>
      </w:r>
      <w:r w:rsidR="002411B3">
        <w:t xml:space="preserve"> </w:t>
      </w:r>
      <w:r w:rsidR="002F359F">
        <w:t>visual</w:t>
      </w:r>
      <w:r w:rsidR="002411B3">
        <w:t xml:space="preserve"> </w:t>
      </w:r>
      <w:r w:rsidR="002F359F">
        <w:t>observance</w:t>
      </w:r>
      <w:r w:rsidR="002411B3">
        <w:t xml:space="preserve"> </w:t>
      </w:r>
      <w:r w:rsidR="002F359F">
        <w:t>of</w:t>
      </w:r>
      <w:r w:rsidR="002411B3">
        <w:t xml:space="preserve"> </w:t>
      </w:r>
      <w:r w:rsidR="002F359F">
        <w:t>it.</w:t>
      </w:r>
      <w:r w:rsidR="002411B3">
        <w:t xml:space="preserve"> </w:t>
      </w:r>
      <w:r w:rsidR="004C02E8">
        <w:t>God</w:t>
      </w:r>
      <w:r w:rsidR="002411B3">
        <w:t xml:space="preserve"> </w:t>
      </w:r>
      <w:r w:rsidR="004C02E8">
        <w:t>sees</w:t>
      </w:r>
      <w:r w:rsidR="002411B3">
        <w:t xml:space="preserve"> </w:t>
      </w:r>
      <w:r w:rsidR="004C02E8">
        <w:t>the</w:t>
      </w:r>
      <w:r w:rsidR="002411B3">
        <w:t xml:space="preserve"> </w:t>
      </w:r>
      <w:r w:rsidR="004C02E8">
        <w:t>killing</w:t>
      </w:r>
      <w:r w:rsidR="002411B3">
        <w:t xml:space="preserve"> </w:t>
      </w:r>
      <w:r w:rsidR="004C02E8">
        <w:t>because</w:t>
      </w:r>
      <w:r w:rsidR="002411B3">
        <w:t xml:space="preserve"> </w:t>
      </w:r>
      <w:r w:rsidR="00C15081">
        <w:t>“</w:t>
      </w:r>
      <w:r w:rsidR="004C02E8">
        <w:t>the</w:t>
      </w:r>
      <w:r w:rsidR="002411B3">
        <w:t xml:space="preserve"> </w:t>
      </w:r>
      <w:r w:rsidR="004C02E8">
        <w:t>bruiting,</w:t>
      </w:r>
      <w:r w:rsidR="002411B3">
        <w:t xml:space="preserve"> </w:t>
      </w:r>
      <w:r w:rsidR="004C02E8">
        <w:t>bleeding,</w:t>
      </w:r>
      <w:r w:rsidR="002411B3">
        <w:t xml:space="preserve"> </w:t>
      </w:r>
      <w:r w:rsidR="004C02E8">
        <w:t>dying</w:t>
      </w:r>
      <w:r w:rsidR="002411B3">
        <w:t xml:space="preserve"> </w:t>
      </w:r>
      <w:r w:rsidR="004C02E8">
        <w:t>animal</w:t>
      </w:r>
      <w:r w:rsidR="002411B3">
        <w:t xml:space="preserve"> </w:t>
      </w:r>
      <w:r w:rsidR="004C02E8">
        <w:t>is</w:t>
      </w:r>
      <w:r w:rsidR="002411B3">
        <w:t xml:space="preserve"> </w:t>
      </w:r>
      <w:r w:rsidR="004C02E8">
        <w:t>brought</w:t>
      </w:r>
      <w:r w:rsidR="002411B3">
        <w:t xml:space="preserve"> </w:t>
      </w:r>
      <w:r w:rsidR="004C02E8">
        <w:t>and</w:t>
      </w:r>
      <w:r w:rsidR="002411B3">
        <w:t xml:space="preserve"> </w:t>
      </w:r>
      <w:r w:rsidR="004C02E8">
        <w:t>shown</w:t>
      </w:r>
      <w:r w:rsidR="002411B3">
        <w:t xml:space="preserve"> </w:t>
      </w:r>
      <w:r w:rsidR="004C02E8">
        <w:t>to</w:t>
      </w:r>
      <w:r w:rsidR="002411B3">
        <w:t xml:space="preserve"> </w:t>
      </w:r>
      <w:r w:rsidR="004C02E8">
        <w:t>God.</w:t>
      </w:r>
      <w:r w:rsidR="00C15081">
        <w:t>”</w:t>
      </w:r>
      <w:r w:rsidR="002411B3">
        <w:t xml:space="preserve"> </w:t>
      </w:r>
      <w:r w:rsidR="004C02E8">
        <w:t>But</w:t>
      </w:r>
      <w:r w:rsidR="002411B3">
        <w:t xml:space="preserve"> </w:t>
      </w:r>
      <w:r w:rsidR="004C02E8">
        <w:t>so</w:t>
      </w:r>
      <w:r w:rsidR="002411B3">
        <w:t xml:space="preserve"> </w:t>
      </w:r>
      <w:r w:rsidR="004C02E8">
        <w:t>too</w:t>
      </w:r>
      <w:r w:rsidR="002411B3">
        <w:t xml:space="preserve"> </w:t>
      </w:r>
      <w:r w:rsidR="004C02E8">
        <w:t>every</w:t>
      </w:r>
      <w:r w:rsidR="002411B3">
        <w:t xml:space="preserve"> </w:t>
      </w:r>
      <w:r w:rsidR="004C02E8">
        <w:t>person</w:t>
      </w:r>
      <w:r w:rsidR="002411B3">
        <w:t xml:space="preserve"> </w:t>
      </w:r>
      <w:r w:rsidR="004C02E8">
        <w:t>who</w:t>
      </w:r>
      <w:r w:rsidR="002411B3">
        <w:t xml:space="preserve"> </w:t>
      </w:r>
      <w:r w:rsidR="004C02E8">
        <w:t>witnesses</w:t>
      </w:r>
      <w:r w:rsidR="002411B3">
        <w:t xml:space="preserve"> </w:t>
      </w:r>
      <w:r w:rsidR="004C02E8">
        <w:t>this</w:t>
      </w:r>
      <w:r w:rsidR="002411B3">
        <w:t xml:space="preserve"> </w:t>
      </w:r>
      <w:r w:rsidR="004C02E8">
        <w:t>event</w:t>
      </w:r>
      <w:r w:rsidR="002411B3">
        <w:t xml:space="preserve"> </w:t>
      </w:r>
      <w:r w:rsidR="004C02E8">
        <w:t>stands</w:t>
      </w:r>
      <w:r w:rsidR="002411B3">
        <w:t xml:space="preserve"> </w:t>
      </w:r>
      <w:r w:rsidR="004C02E8">
        <w:t>before</w:t>
      </w:r>
      <w:r w:rsidR="002411B3">
        <w:t xml:space="preserve"> </w:t>
      </w:r>
      <w:r w:rsidR="00C15081">
        <w:t>“</w:t>
      </w:r>
      <w:r w:rsidR="004C02E8">
        <w:t>the</w:t>
      </w:r>
      <w:r w:rsidR="002411B3">
        <w:t xml:space="preserve"> </w:t>
      </w:r>
      <w:r w:rsidR="004C02E8">
        <w:t>truth</w:t>
      </w:r>
      <w:r w:rsidR="002411B3">
        <w:t xml:space="preserve"> </w:t>
      </w:r>
      <w:r w:rsidR="004C02E8">
        <w:t>of</w:t>
      </w:r>
      <w:r w:rsidR="002411B3">
        <w:t xml:space="preserve"> </w:t>
      </w:r>
      <w:r w:rsidR="004C02E8">
        <w:t>human</w:t>
      </w:r>
      <w:r w:rsidR="002411B3">
        <w:t xml:space="preserve"> </w:t>
      </w:r>
      <w:r w:rsidR="004C02E8">
        <w:t>existence</w:t>
      </w:r>
      <w:r w:rsidR="00C15081">
        <w:t>”</w:t>
      </w:r>
      <w:r w:rsidR="004C02E8">
        <w:t>:</w:t>
      </w:r>
    </w:p>
    <w:p w:rsidR="00C15081" w:rsidRDefault="00C15081" w:rsidP="007F56DB">
      <w:pPr>
        <w:spacing w:line="480" w:lineRule="auto"/>
      </w:pPr>
      <w:r>
        <w:t>&lt;ext&gt;</w:t>
      </w:r>
    </w:p>
    <w:p w:rsidR="004C02E8" w:rsidRDefault="004C02E8" w:rsidP="007F56DB">
      <w:pPr>
        <w:spacing w:line="480" w:lineRule="auto"/>
        <w:ind w:left="720"/>
      </w:pPr>
      <w:r>
        <w:t>This</w:t>
      </w:r>
      <w:r w:rsidR="002411B3">
        <w:t xml:space="preserve"> </w:t>
      </w:r>
      <w:r>
        <w:t>is</w:t>
      </w:r>
      <w:r w:rsidR="002411B3">
        <w:t xml:space="preserve"> </w:t>
      </w:r>
      <w:r>
        <w:t>what</w:t>
      </w:r>
      <w:r w:rsidR="002411B3">
        <w:t xml:space="preserve"> </w:t>
      </w:r>
      <w:r>
        <w:t>our</w:t>
      </w:r>
      <w:r w:rsidR="002411B3">
        <w:t xml:space="preserve"> </w:t>
      </w:r>
      <w:r>
        <w:t>fate</w:t>
      </w:r>
      <w:r w:rsidR="002411B3">
        <w:t xml:space="preserve"> </w:t>
      </w:r>
      <w:r>
        <w:t>is.</w:t>
      </w:r>
      <w:r w:rsidR="002411B3">
        <w:t xml:space="preserve"> </w:t>
      </w:r>
      <w:r>
        <w:t>It</w:t>
      </w:r>
      <w:r w:rsidR="002411B3">
        <w:t xml:space="preserve"> </w:t>
      </w:r>
      <w:r>
        <w:t>is</w:t>
      </w:r>
      <w:r w:rsidR="002411B3">
        <w:t xml:space="preserve"> </w:t>
      </w:r>
      <w:r>
        <w:t>not</w:t>
      </w:r>
      <w:r w:rsidR="002411B3">
        <w:t xml:space="preserve"> </w:t>
      </w:r>
      <w:r>
        <w:t>so</w:t>
      </w:r>
      <w:r w:rsidR="002411B3">
        <w:t xml:space="preserve"> </w:t>
      </w:r>
      <w:r>
        <w:t>much,</w:t>
      </w:r>
      <w:r w:rsidR="002411B3">
        <w:t xml:space="preserve"> </w:t>
      </w:r>
      <w:r>
        <w:t>as</w:t>
      </w:r>
      <w:r w:rsidR="002411B3">
        <w:t xml:space="preserve"> </w:t>
      </w:r>
      <w:r>
        <w:t>it</w:t>
      </w:r>
      <w:r w:rsidR="002411B3">
        <w:t xml:space="preserve"> </w:t>
      </w:r>
      <w:r>
        <w:t>is</w:t>
      </w:r>
      <w:r w:rsidR="002411B3">
        <w:t xml:space="preserve"> </w:t>
      </w:r>
      <w:r>
        <w:t>usually</w:t>
      </w:r>
      <w:r w:rsidR="002411B3">
        <w:t xml:space="preserve"> </w:t>
      </w:r>
      <w:r>
        <w:t>said,</w:t>
      </w:r>
      <w:r w:rsidR="002411B3">
        <w:t xml:space="preserve"> </w:t>
      </w:r>
      <w:r>
        <w:t>that</w:t>
      </w:r>
      <w:r w:rsidR="002411B3">
        <w:t xml:space="preserve"> </w:t>
      </w:r>
      <w:r>
        <w:t>we</w:t>
      </w:r>
      <w:r w:rsidR="002411B3">
        <w:t xml:space="preserve"> </w:t>
      </w:r>
      <w:r>
        <w:t>deserved</w:t>
      </w:r>
      <w:r w:rsidR="002411B3">
        <w:t xml:space="preserve"> </w:t>
      </w:r>
      <w:r>
        <w:t>the</w:t>
      </w:r>
      <w:r w:rsidR="002411B3">
        <w:t xml:space="preserve"> </w:t>
      </w:r>
      <w:r>
        <w:t>fate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dying</w:t>
      </w:r>
      <w:r w:rsidR="002411B3">
        <w:t xml:space="preserve"> </w:t>
      </w:r>
      <w:r>
        <w:t>animal</w:t>
      </w:r>
      <w:r w:rsidR="002411B3">
        <w:t xml:space="preserve"> </w:t>
      </w:r>
      <w:r>
        <w:t>and</w:t>
      </w:r>
      <w:r w:rsidR="002411B3">
        <w:t xml:space="preserve"> </w:t>
      </w:r>
      <w:r>
        <w:t>that</w:t>
      </w:r>
      <w:r w:rsidR="002411B3">
        <w:t xml:space="preserve"> </w:t>
      </w:r>
      <w:r>
        <w:t>we</w:t>
      </w:r>
      <w:r w:rsidR="002411B3">
        <w:t xml:space="preserve"> </w:t>
      </w:r>
      <w:r>
        <w:t>have</w:t>
      </w:r>
      <w:r w:rsidR="002411B3">
        <w:t xml:space="preserve"> </w:t>
      </w:r>
      <w:r>
        <w:t>been</w:t>
      </w:r>
      <w:r w:rsidR="002411B3">
        <w:t xml:space="preserve"> </w:t>
      </w:r>
      <w:r>
        <w:t>permitted</w:t>
      </w:r>
      <w:r w:rsidR="002411B3">
        <w:t xml:space="preserve"> </w:t>
      </w:r>
      <w:r>
        <w:t>to</w:t>
      </w:r>
      <w:r w:rsidR="002411B3">
        <w:t xml:space="preserve"> </w:t>
      </w:r>
      <w:r>
        <w:t>escape</w:t>
      </w:r>
      <w:r w:rsidR="002411B3">
        <w:t xml:space="preserve"> </w:t>
      </w:r>
      <w:r>
        <w:t>this</w:t>
      </w:r>
      <w:r w:rsidR="002411B3">
        <w:t xml:space="preserve"> </w:t>
      </w:r>
      <w:r>
        <w:t>fate</w:t>
      </w:r>
      <w:r w:rsidR="002411B3">
        <w:t xml:space="preserve"> </w:t>
      </w:r>
      <w:r>
        <w:t>by</w:t>
      </w:r>
      <w:r w:rsidR="002411B3">
        <w:t xml:space="preserve"> </w:t>
      </w:r>
      <w:r>
        <w:t>transferring</w:t>
      </w:r>
      <w:r w:rsidR="002411B3">
        <w:t xml:space="preserve"> </w:t>
      </w:r>
      <w:r>
        <w:t>it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animal.</w:t>
      </w:r>
      <w:r w:rsidR="002411B3">
        <w:t xml:space="preserve"> </w:t>
      </w:r>
      <w:r>
        <w:t>It</w:t>
      </w:r>
      <w:r w:rsidR="002411B3">
        <w:t xml:space="preserve"> </w:t>
      </w:r>
      <w:r>
        <w:t>is</w:t>
      </w:r>
      <w:r w:rsidR="002411B3">
        <w:t xml:space="preserve"> </w:t>
      </w:r>
      <w:r>
        <w:t>rather</w:t>
      </w:r>
      <w:r w:rsidR="002411B3">
        <w:t xml:space="preserve"> </w:t>
      </w:r>
      <w:r>
        <w:t>that</w:t>
      </w:r>
      <w:r w:rsidR="002411B3">
        <w:t xml:space="preserve"> </w:t>
      </w:r>
      <w:r>
        <w:t>our</w:t>
      </w:r>
      <w:r w:rsidR="002411B3">
        <w:t xml:space="preserve"> </w:t>
      </w:r>
      <w:r>
        <w:t>fate</w:t>
      </w:r>
      <w:r w:rsidR="002411B3">
        <w:t xml:space="preserve"> </w:t>
      </w:r>
      <w:r>
        <w:t>and</w:t>
      </w:r>
      <w:r w:rsidR="002411B3">
        <w:t xml:space="preserve"> </w:t>
      </w:r>
      <w:r>
        <w:t>the</w:t>
      </w:r>
      <w:r w:rsidR="002411B3">
        <w:t xml:space="preserve"> </w:t>
      </w:r>
      <w:r>
        <w:t>animal</w:t>
      </w:r>
      <w:r w:rsidR="00C15081">
        <w:t>’</w:t>
      </w:r>
      <w:r>
        <w:t>s</w:t>
      </w:r>
      <w:r w:rsidR="002411B3">
        <w:t xml:space="preserve"> </w:t>
      </w:r>
      <w:r>
        <w:t>are</w:t>
      </w:r>
      <w:r w:rsidR="002411B3">
        <w:t xml:space="preserve"> </w:t>
      </w:r>
      <w:r>
        <w:t>the</w:t>
      </w:r>
      <w:r w:rsidR="002411B3">
        <w:t xml:space="preserve"> </w:t>
      </w:r>
      <w:r>
        <w:t>same</w:t>
      </w:r>
      <w:r w:rsidR="002411B3">
        <w:t xml:space="preserve"> </w:t>
      </w:r>
      <w:r>
        <w:t>because</w:t>
      </w:r>
      <w:r w:rsidR="002411B3">
        <w:t xml:space="preserve"> </w:t>
      </w:r>
      <w:r>
        <w:t>its</w:t>
      </w:r>
      <w:r w:rsidR="002411B3">
        <w:t xml:space="preserve"> </w:t>
      </w:r>
      <w:r>
        <w:t>end</w:t>
      </w:r>
      <w:r w:rsidR="002411B3">
        <w:t xml:space="preserve"> </w:t>
      </w:r>
      <w:r>
        <w:t>awaits</w:t>
      </w:r>
      <w:r w:rsidR="002411B3">
        <w:t xml:space="preserve"> </w:t>
      </w:r>
      <w:r>
        <w:t>us</w:t>
      </w:r>
      <w:r w:rsidR="002411B3">
        <w:t xml:space="preserve"> </w:t>
      </w:r>
      <w:r>
        <w:t>since</w:t>
      </w:r>
      <w:r w:rsidR="002411B3">
        <w:t xml:space="preserve"> </w:t>
      </w:r>
      <w:r>
        <w:t>our</w:t>
      </w:r>
      <w:r w:rsidR="002411B3">
        <w:t xml:space="preserve"> </w:t>
      </w:r>
      <w:r>
        <w:t>eyes,</w:t>
      </w:r>
      <w:r w:rsidR="002411B3">
        <w:t xml:space="preserve"> </w:t>
      </w:r>
      <w:r>
        <w:t>too,</w:t>
      </w:r>
      <w:r w:rsidR="002411B3">
        <w:t xml:space="preserve"> </w:t>
      </w:r>
      <w:r>
        <w:t>will</w:t>
      </w:r>
      <w:r w:rsidR="002411B3">
        <w:t xml:space="preserve"> </w:t>
      </w:r>
      <w:r>
        <w:t>soon</w:t>
      </w:r>
      <w:r w:rsidR="002411B3">
        <w:t xml:space="preserve"> </w:t>
      </w:r>
      <w:r>
        <w:t>gaze</w:t>
      </w:r>
      <w:r w:rsidR="002411B3">
        <w:t xml:space="preserve"> </w:t>
      </w:r>
      <w:r>
        <w:t>as</w:t>
      </w:r>
      <w:r w:rsidR="002411B3">
        <w:t xml:space="preserve"> </w:t>
      </w:r>
      <w:r>
        <w:t>blindly</w:t>
      </w:r>
      <w:r w:rsidR="002411B3">
        <w:t xml:space="preserve"> </w:t>
      </w:r>
      <w:r>
        <w:t>as</w:t>
      </w:r>
      <w:r w:rsidR="002411B3">
        <w:t xml:space="preserve"> </w:t>
      </w:r>
      <w:r>
        <w:t>his</w:t>
      </w:r>
      <w:r w:rsidR="002411B3">
        <w:t xml:space="preserve"> </w:t>
      </w:r>
      <w:r>
        <w:t>and</w:t>
      </w:r>
      <w:r w:rsidR="002411B3">
        <w:t xml:space="preserve"> </w:t>
      </w:r>
      <w:r>
        <w:t>be</w:t>
      </w:r>
      <w:r w:rsidR="002411B3">
        <w:t xml:space="preserve"> </w:t>
      </w:r>
      <w:r>
        <w:t>fixated</w:t>
      </w:r>
      <w:r w:rsidR="002411B3">
        <w:t xml:space="preserve"> </w:t>
      </w:r>
      <w:r>
        <w:t>in</w:t>
      </w:r>
      <w:r w:rsidR="002411B3">
        <w:t xml:space="preserve"> </w:t>
      </w:r>
      <w:r>
        <w:t>deathly</w:t>
      </w:r>
      <w:r w:rsidR="002411B3">
        <w:t xml:space="preserve"> </w:t>
      </w:r>
      <w:r>
        <w:t>attention</w:t>
      </w:r>
      <w:r w:rsidR="002411B3">
        <w:t xml:space="preserve"> </w:t>
      </w:r>
      <w:r>
        <w:t>on</w:t>
      </w:r>
      <w:r w:rsidR="002411B3">
        <w:t xml:space="preserve"> </w:t>
      </w:r>
      <w:r>
        <w:t>what</w:t>
      </w:r>
      <w:r w:rsidR="002411B3">
        <w:t xml:space="preserve"> </w:t>
      </w:r>
      <w:r>
        <w:t>only</w:t>
      </w:r>
      <w:r w:rsidR="002411B3">
        <w:t xml:space="preserve"> </w:t>
      </w:r>
      <w:r>
        <w:t>the</w:t>
      </w:r>
      <w:r w:rsidR="002411B3">
        <w:t xml:space="preserve"> </w:t>
      </w:r>
      <w:r>
        <w:t>dead</w:t>
      </w:r>
      <w:r w:rsidR="002411B3">
        <w:t xml:space="preserve"> </w:t>
      </w:r>
      <w:r>
        <w:t>seem</w:t>
      </w:r>
      <w:r w:rsidR="002411B3">
        <w:t xml:space="preserve"> </w:t>
      </w:r>
      <w:r>
        <w:t>to</w:t>
      </w:r>
      <w:r w:rsidR="002411B3">
        <w:t xml:space="preserve"> </w:t>
      </w:r>
      <w:r>
        <w:t>see</w:t>
      </w:r>
      <w:r w:rsidR="002411B3">
        <w:t xml:space="preserve"> </w:t>
      </w:r>
      <w:r>
        <w:t>and</w:t>
      </w:r>
      <w:r w:rsidR="002411B3">
        <w:t xml:space="preserve"> </w:t>
      </w:r>
      <w:r>
        <w:t>never</w:t>
      </w:r>
      <w:r w:rsidR="002411B3">
        <w:t xml:space="preserve"> </w:t>
      </w:r>
      <w:r>
        <w:t>the</w:t>
      </w:r>
      <w:r w:rsidR="002411B3">
        <w:t xml:space="preserve"> </w:t>
      </w:r>
      <w:r>
        <w:t>living.</w:t>
      </w:r>
      <w:r w:rsidR="0030048E">
        <w:rPr>
          <w:rStyle w:val="EndnoteReference"/>
        </w:rPr>
        <w:endnoteReference w:id="31"/>
      </w:r>
    </w:p>
    <w:p w:rsidR="00C15081" w:rsidRDefault="00C15081" w:rsidP="007F56DB">
      <w:pPr>
        <w:spacing w:line="480" w:lineRule="auto"/>
        <w:ind w:left="720"/>
      </w:pPr>
      <w:r>
        <w:t>&lt;/ext&gt;</w:t>
      </w:r>
    </w:p>
    <w:p w:rsidR="005C3A17" w:rsidRDefault="00B555C0" w:rsidP="007F56DB">
      <w:pPr>
        <w:spacing w:line="480" w:lineRule="auto"/>
      </w:pP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Temple</w:t>
      </w:r>
      <w:r w:rsidR="002411B3">
        <w:t xml:space="preserve"> </w:t>
      </w:r>
      <w:r>
        <w:t>sacrifice,</w:t>
      </w:r>
      <w:r w:rsidR="002411B3">
        <w:t xml:space="preserve"> </w:t>
      </w:r>
      <w:r w:rsidR="00C962B8">
        <w:t>we</w:t>
      </w:r>
      <w:r w:rsidR="002411B3">
        <w:t xml:space="preserve"> </w:t>
      </w:r>
      <w:r>
        <w:t>see</w:t>
      </w:r>
      <w:r w:rsidR="002411B3">
        <w:t xml:space="preserve"> </w:t>
      </w:r>
      <w:r>
        <w:t>the</w:t>
      </w:r>
      <w:r w:rsidR="002411B3">
        <w:t xml:space="preserve"> </w:t>
      </w:r>
      <w:r>
        <w:t>darkness</w:t>
      </w:r>
      <w:r w:rsidR="002411B3">
        <w:t xml:space="preserve"> </w:t>
      </w:r>
      <w:r>
        <w:t>that</w:t>
      </w:r>
      <w:r w:rsidR="002411B3">
        <w:t xml:space="preserve"> </w:t>
      </w:r>
      <w:r>
        <w:t>is</w:t>
      </w:r>
      <w:r w:rsidR="002411B3">
        <w:t xml:space="preserve"> </w:t>
      </w:r>
      <w:r w:rsidR="00C962B8">
        <w:t>ours</w:t>
      </w:r>
      <w:r w:rsidR="002411B3">
        <w:t xml:space="preserve"> </w:t>
      </w:r>
      <w:r w:rsidR="00A926D1">
        <w:t>alone.</w:t>
      </w:r>
      <w:r w:rsidR="002411B3">
        <w:t xml:space="preserve"> </w:t>
      </w:r>
      <w:r w:rsidR="00A926D1">
        <w:t>We</w:t>
      </w:r>
      <w:r w:rsidR="002411B3">
        <w:t xml:space="preserve"> </w:t>
      </w:r>
      <w:r w:rsidR="00A926D1">
        <w:t>do</w:t>
      </w:r>
      <w:r w:rsidR="002411B3">
        <w:t xml:space="preserve"> </w:t>
      </w:r>
      <w:r w:rsidR="00A926D1">
        <w:t>not</w:t>
      </w:r>
      <w:r w:rsidR="002411B3">
        <w:t xml:space="preserve"> </w:t>
      </w:r>
      <w:r w:rsidR="00A926D1">
        <w:t>escape</w:t>
      </w:r>
      <w:r w:rsidR="002411B3">
        <w:t xml:space="preserve"> </w:t>
      </w:r>
      <w:r w:rsidR="00A926D1">
        <w:t>death,</w:t>
      </w:r>
      <w:r w:rsidR="002411B3">
        <w:t xml:space="preserve"> </w:t>
      </w:r>
      <w:r w:rsidR="00A926D1">
        <w:t>nor</w:t>
      </w:r>
      <w:r w:rsidR="002411B3">
        <w:t xml:space="preserve"> </w:t>
      </w:r>
      <w:r w:rsidR="00A926D1">
        <w:t>mitigate</w:t>
      </w:r>
      <w:r w:rsidR="002411B3">
        <w:t xml:space="preserve"> </w:t>
      </w:r>
      <w:r w:rsidR="00A926D1">
        <w:t>its</w:t>
      </w:r>
      <w:r w:rsidR="002411B3">
        <w:t xml:space="preserve"> </w:t>
      </w:r>
      <w:r w:rsidR="00A926D1">
        <w:t>horror,</w:t>
      </w:r>
      <w:r w:rsidR="002411B3">
        <w:t xml:space="preserve"> </w:t>
      </w:r>
      <w:r w:rsidR="00A926D1">
        <w:t>but</w:t>
      </w:r>
      <w:r w:rsidR="002411B3">
        <w:t xml:space="preserve"> </w:t>
      </w:r>
      <w:r w:rsidR="00A926D1">
        <w:t>actually</w:t>
      </w:r>
      <w:r w:rsidR="002411B3">
        <w:t xml:space="preserve"> </w:t>
      </w:r>
      <w:r w:rsidR="00A926D1">
        <w:t>see</w:t>
      </w:r>
      <w:r w:rsidR="002411B3">
        <w:t xml:space="preserve"> </w:t>
      </w:r>
      <w:r w:rsidR="00A926D1">
        <w:t>it</w:t>
      </w:r>
      <w:r w:rsidR="002411B3">
        <w:t xml:space="preserve"> </w:t>
      </w:r>
      <w:r w:rsidR="00A926D1">
        <w:t>executed.</w:t>
      </w:r>
      <w:r w:rsidR="002411B3">
        <w:t xml:space="preserve"> </w:t>
      </w:r>
      <w:r w:rsidR="00A926D1">
        <w:t>Yet</w:t>
      </w:r>
      <w:r w:rsidR="002411B3">
        <w:t xml:space="preserve"> </w:t>
      </w:r>
      <w:r w:rsidR="00A926D1">
        <w:t>Wyschogrod</w:t>
      </w:r>
      <w:r w:rsidR="002411B3">
        <w:t xml:space="preserve"> </w:t>
      </w:r>
      <w:r w:rsidR="00A926D1">
        <w:t>channels</w:t>
      </w:r>
      <w:r w:rsidR="002411B3">
        <w:t xml:space="preserve"> </w:t>
      </w:r>
      <w:r w:rsidR="00A926D1">
        <w:t>a</w:t>
      </w:r>
      <w:r w:rsidR="002411B3">
        <w:t xml:space="preserve"> </w:t>
      </w:r>
      <w:r w:rsidR="00A926D1">
        <w:t>passive</w:t>
      </w:r>
      <w:r w:rsidR="002411B3">
        <w:t xml:space="preserve"> </w:t>
      </w:r>
      <w:r w:rsidR="00A926D1">
        <w:t>observance</w:t>
      </w:r>
      <w:r w:rsidR="002411B3">
        <w:t xml:space="preserve"> </w:t>
      </w:r>
      <w:r w:rsidR="00A926D1">
        <w:t>into</w:t>
      </w:r>
      <w:r w:rsidR="002411B3">
        <w:t xml:space="preserve"> </w:t>
      </w:r>
      <w:r w:rsidR="00A926D1">
        <w:t>an</w:t>
      </w:r>
      <w:r w:rsidR="002411B3">
        <w:t xml:space="preserve"> </w:t>
      </w:r>
      <w:r w:rsidR="00A926D1">
        <w:t>active</w:t>
      </w:r>
      <w:r w:rsidR="002411B3">
        <w:t xml:space="preserve"> </w:t>
      </w:r>
      <w:r w:rsidR="00A926D1">
        <w:t>performance</w:t>
      </w:r>
      <w:r w:rsidR="002411B3">
        <w:t xml:space="preserve"> </w:t>
      </w:r>
      <w:r w:rsidR="00A926D1">
        <w:t>as</w:t>
      </w:r>
      <w:r w:rsidR="002411B3">
        <w:t xml:space="preserve"> </w:t>
      </w:r>
      <w:r w:rsidR="00C15081">
        <w:t>“</w:t>
      </w:r>
      <w:r w:rsidR="00A926D1">
        <w:t>our</w:t>
      </w:r>
      <w:r w:rsidR="002411B3">
        <w:t xml:space="preserve"> </w:t>
      </w:r>
      <w:r w:rsidR="00A926D1">
        <w:t>eyes</w:t>
      </w:r>
      <w:r w:rsidR="00C15081">
        <w:t>”</w:t>
      </w:r>
      <w:r w:rsidR="002411B3">
        <w:t xml:space="preserve"> </w:t>
      </w:r>
      <w:r w:rsidR="00A926D1">
        <w:t>take</w:t>
      </w:r>
      <w:r w:rsidR="002411B3">
        <w:t xml:space="preserve"> </w:t>
      </w:r>
      <w:r w:rsidR="00A926D1">
        <w:t>the</w:t>
      </w:r>
      <w:r w:rsidR="002411B3">
        <w:t xml:space="preserve"> </w:t>
      </w:r>
      <w:r w:rsidR="00A926D1">
        <w:t>place</w:t>
      </w:r>
      <w:r w:rsidR="002411B3">
        <w:t xml:space="preserve"> </w:t>
      </w:r>
      <w:r w:rsidR="00A926D1">
        <w:t>of</w:t>
      </w:r>
      <w:r w:rsidR="002411B3">
        <w:t xml:space="preserve"> </w:t>
      </w:r>
      <w:r w:rsidR="00A926D1">
        <w:t>the</w:t>
      </w:r>
      <w:r w:rsidR="002411B3">
        <w:t xml:space="preserve"> </w:t>
      </w:r>
      <w:r w:rsidR="00A926D1">
        <w:t>animal</w:t>
      </w:r>
      <w:r w:rsidR="00C15081">
        <w:t>’</w:t>
      </w:r>
      <w:r w:rsidR="00A926D1">
        <w:t>s</w:t>
      </w:r>
      <w:r w:rsidR="002411B3">
        <w:t xml:space="preserve"> </w:t>
      </w:r>
      <w:r w:rsidR="00A926D1">
        <w:t>stare.</w:t>
      </w:r>
      <w:r w:rsidR="002411B3">
        <w:t xml:space="preserve"> </w:t>
      </w:r>
      <w:r w:rsidR="00A926D1">
        <w:t>But</w:t>
      </w:r>
      <w:r w:rsidR="002411B3">
        <w:t xml:space="preserve"> </w:t>
      </w:r>
      <w:r w:rsidR="00A926D1">
        <w:t>this</w:t>
      </w:r>
      <w:r w:rsidR="002411B3">
        <w:t xml:space="preserve"> </w:t>
      </w:r>
      <w:r w:rsidR="00A926D1">
        <w:t>gaze</w:t>
      </w:r>
      <w:r w:rsidR="002411B3">
        <w:t xml:space="preserve"> </w:t>
      </w:r>
      <w:r w:rsidR="00A926D1">
        <w:t>cannot</w:t>
      </w:r>
      <w:r w:rsidR="002411B3">
        <w:t xml:space="preserve"> </w:t>
      </w:r>
      <w:r w:rsidR="00A926D1">
        <w:t>enlighten:</w:t>
      </w:r>
      <w:r w:rsidR="002411B3">
        <w:t xml:space="preserve"> </w:t>
      </w:r>
      <w:r w:rsidR="00A926D1">
        <w:t>it</w:t>
      </w:r>
      <w:r w:rsidR="002411B3">
        <w:t xml:space="preserve"> </w:t>
      </w:r>
      <w:r w:rsidR="00C15081">
        <w:t>“</w:t>
      </w:r>
      <w:r w:rsidR="00A926D1">
        <w:t>blindly</w:t>
      </w:r>
      <w:r w:rsidR="00C15081">
        <w:t>”</w:t>
      </w:r>
      <w:r w:rsidR="002411B3">
        <w:t xml:space="preserve"> </w:t>
      </w:r>
      <w:r w:rsidR="00A926D1">
        <w:t>attends</w:t>
      </w:r>
      <w:r w:rsidR="002411B3">
        <w:t xml:space="preserve"> </w:t>
      </w:r>
      <w:r w:rsidR="00A926D1">
        <w:t>to</w:t>
      </w:r>
      <w:r w:rsidR="002411B3">
        <w:t xml:space="preserve"> </w:t>
      </w:r>
      <w:r w:rsidR="00A926D1">
        <w:t>an</w:t>
      </w:r>
      <w:r w:rsidR="002411B3">
        <w:t xml:space="preserve"> </w:t>
      </w:r>
      <w:r w:rsidR="00A926D1">
        <w:t>anticipated</w:t>
      </w:r>
      <w:r w:rsidR="002411B3">
        <w:t xml:space="preserve"> </w:t>
      </w:r>
      <w:r w:rsidR="00A926D1">
        <w:t>death.</w:t>
      </w:r>
      <w:r w:rsidR="002411B3">
        <w:t xml:space="preserve"> </w:t>
      </w:r>
      <w:r w:rsidR="00A926D1">
        <w:t>Wyschogrod</w:t>
      </w:r>
      <w:r w:rsidR="002411B3">
        <w:t xml:space="preserve"> </w:t>
      </w:r>
      <w:r w:rsidR="00A926D1">
        <w:t>stresses</w:t>
      </w:r>
      <w:r w:rsidR="002411B3">
        <w:t xml:space="preserve"> </w:t>
      </w:r>
      <w:r w:rsidR="00A926D1">
        <w:t>the</w:t>
      </w:r>
      <w:r w:rsidR="002411B3">
        <w:t xml:space="preserve"> </w:t>
      </w:r>
      <w:r w:rsidR="00A926D1">
        <w:t>sensual</w:t>
      </w:r>
      <w:r w:rsidR="002411B3">
        <w:t xml:space="preserve"> </w:t>
      </w:r>
      <w:r w:rsidR="00A926D1">
        <w:t>and</w:t>
      </w:r>
      <w:r w:rsidR="002411B3">
        <w:t xml:space="preserve"> </w:t>
      </w:r>
      <w:r w:rsidR="00A926D1">
        <w:t>visual</w:t>
      </w:r>
      <w:r w:rsidR="002411B3">
        <w:t xml:space="preserve"> </w:t>
      </w:r>
      <w:r w:rsidR="00A926D1">
        <w:t>features</w:t>
      </w:r>
      <w:r w:rsidR="002411B3">
        <w:t xml:space="preserve"> </w:t>
      </w:r>
      <w:r w:rsidR="00A926D1">
        <w:t>of</w:t>
      </w:r>
      <w:r w:rsidR="002411B3">
        <w:t xml:space="preserve"> </w:t>
      </w:r>
      <w:r w:rsidR="00A926D1">
        <w:t>this</w:t>
      </w:r>
      <w:r w:rsidR="002411B3">
        <w:t xml:space="preserve"> </w:t>
      </w:r>
      <w:r w:rsidR="00A926D1">
        <w:t>fate,</w:t>
      </w:r>
      <w:r w:rsidR="002411B3">
        <w:t xml:space="preserve"> </w:t>
      </w:r>
      <w:r w:rsidR="00A926D1">
        <w:t>and</w:t>
      </w:r>
      <w:r w:rsidR="002411B3">
        <w:t xml:space="preserve"> </w:t>
      </w:r>
      <w:r w:rsidR="00636DAA">
        <w:t>denies</w:t>
      </w:r>
      <w:r w:rsidR="002411B3">
        <w:t xml:space="preserve"> </w:t>
      </w:r>
      <w:r w:rsidR="00636DAA">
        <w:t>conceptual</w:t>
      </w:r>
      <w:r w:rsidR="002411B3">
        <w:t xml:space="preserve"> </w:t>
      </w:r>
      <w:r w:rsidR="00636DAA">
        <w:t>or</w:t>
      </w:r>
      <w:r w:rsidR="002411B3">
        <w:t xml:space="preserve"> </w:t>
      </w:r>
      <w:r w:rsidR="00636DAA">
        <w:t>symbolic</w:t>
      </w:r>
      <w:r w:rsidR="002411B3">
        <w:t xml:space="preserve"> </w:t>
      </w:r>
      <w:r w:rsidR="00636DAA">
        <w:t>meaning.</w:t>
      </w:r>
      <w:r w:rsidR="002411B3">
        <w:t xml:space="preserve"> </w:t>
      </w:r>
      <w:r w:rsidR="00636DAA">
        <w:t>A</w:t>
      </w:r>
      <w:r w:rsidR="002411B3">
        <w:t xml:space="preserve"> </w:t>
      </w:r>
      <w:r w:rsidR="005C3A17">
        <w:t>sacrificial</w:t>
      </w:r>
      <w:r w:rsidR="002411B3">
        <w:t xml:space="preserve"> </w:t>
      </w:r>
      <w:r w:rsidR="005C3A17">
        <w:t>act</w:t>
      </w:r>
      <w:r w:rsidR="002411B3">
        <w:t xml:space="preserve"> </w:t>
      </w:r>
      <w:r w:rsidR="00636DAA">
        <w:t>yields</w:t>
      </w:r>
      <w:r w:rsidR="002411B3">
        <w:t xml:space="preserve"> </w:t>
      </w:r>
      <w:r w:rsidR="00636DAA">
        <w:t>only</w:t>
      </w:r>
      <w:r w:rsidR="002411B3">
        <w:t xml:space="preserve"> </w:t>
      </w:r>
      <w:r w:rsidR="00636DAA">
        <w:t>a</w:t>
      </w:r>
      <w:r w:rsidR="002411B3">
        <w:t xml:space="preserve"> </w:t>
      </w:r>
      <w:r w:rsidR="00636DAA">
        <w:t>visionless</w:t>
      </w:r>
      <w:r w:rsidR="002411B3">
        <w:t xml:space="preserve"> </w:t>
      </w:r>
      <w:r w:rsidR="00636DAA">
        <w:t>death.</w:t>
      </w:r>
      <w:r w:rsidR="002411B3">
        <w:t xml:space="preserve"> </w:t>
      </w:r>
      <w:r w:rsidR="005C3A17">
        <w:t>There</w:t>
      </w:r>
      <w:r w:rsidR="002411B3">
        <w:t xml:space="preserve"> </w:t>
      </w:r>
      <w:r w:rsidR="005C3A17">
        <w:t>is</w:t>
      </w:r>
      <w:r w:rsidR="002411B3">
        <w:t xml:space="preserve"> </w:t>
      </w:r>
      <w:r w:rsidR="005C3A17">
        <w:t>no</w:t>
      </w:r>
      <w:r w:rsidR="002411B3">
        <w:t xml:space="preserve"> </w:t>
      </w:r>
      <w:r w:rsidR="005C3A17">
        <w:t>light</w:t>
      </w:r>
      <w:r w:rsidR="002411B3">
        <w:t xml:space="preserve"> </w:t>
      </w:r>
      <w:r w:rsidR="005C3A17">
        <w:t>in</w:t>
      </w:r>
      <w:r w:rsidR="002411B3">
        <w:t xml:space="preserve"> </w:t>
      </w:r>
      <w:r w:rsidR="005C3A17">
        <w:t>this</w:t>
      </w:r>
      <w:r w:rsidR="002411B3">
        <w:t xml:space="preserve"> </w:t>
      </w:r>
      <w:r w:rsidR="005C3A17">
        <w:t>kind</w:t>
      </w:r>
      <w:r w:rsidR="002411B3">
        <w:t xml:space="preserve"> </w:t>
      </w:r>
      <w:r w:rsidR="005C3A17">
        <w:t>of</w:t>
      </w:r>
      <w:r w:rsidR="002411B3">
        <w:t xml:space="preserve"> </w:t>
      </w:r>
      <w:r w:rsidR="005C3A17">
        <w:t>darkness.</w:t>
      </w:r>
    </w:p>
    <w:p w:rsidR="008F6652" w:rsidRDefault="005C3A17" w:rsidP="007F56DB">
      <w:pPr>
        <w:spacing w:line="480" w:lineRule="auto"/>
      </w:pPr>
      <w:r>
        <w:tab/>
      </w:r>
      <w:r w:rsidR="00135228">
        <w:t>Wyschogrod</w:t>
      </w:r>
      <w:r w:rsidR="002411B3">
        <w:t xml:space="preserve"> </w:t>
      </w:r>
      <w:r w:rsidR="00135228">
        <w:t>imagines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sacrificial</w:t>
      </w:r>
      <w:r w:rsidR="002411B3">
        <w:t xml:space="preserve"> </w:t>
      </w:r>
      <w:r w:rsidR="00135228">
        <w:t>scene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a</w:t>
      </w:r>
      <w:r w:rsidR="002411B3">
        <w:t xml:space="preserve"> </w:t>
      </w:r>
      <w:r w:rsidR="00135228">
        <w:t>kind</w:t>
      </w:r>
      <w:r w:rsidR="002411B3">
        <w:t xml:space="preserve"> </w:t>
      </w:r>
      <w:r w:rsidR="00135228">
        <w:t>of</w:t>
      </w:r>
      <w:r w:rsidR="002411B3">
        <w:t xml:space="preserve"> </w:t>
      </w:r>
      <w:r w:rsidR="00135228">
        <w:t>bodily</w:t>
      </w:r>
      <w:r w:rsidR="002411B3">
        <w:t xml:space="preserve"> </w:t>
      </w:r>
      <w:r w:rsidR="00135228">
        <w:t>transference</w:t>
      </w:r>
      <w:r w:rsidR="002411B3">
        <w:t xml:space="preserve"> </w:t>
      </w:r>
      <w:r w:rsidR="00135228">
        <w:t>effected</w:t>
      </w:r>
      <w:r w:rsidR="002411B3">
        <w:t xml:space="preserve"> </w:t>
      </w:r>
      <w:r w:rsidR="00135228">
        <w:t>by</w:t>
      </w:r>
      <w:r w:rsidR="002411B3">
        <w:t xml:space="preserve"> </w:t>
      </w:r>
      <w:r w:rsidR="00135228">
        <w:t>a</w:t>
      </w:r>
      <w:r w:rsidR="002411B3">
        <w:t xml:space="preserve"> </w:t>
      </w:r>
      <w:r w:rsidR="00135228">
        <w:t>visual</w:t>
      </w:r>
      <w:r w:rsidR="002411B3">
        <w:t xml:space="preserve"> </w:t>
      </w:r>
      <w:r w:rsidR="00135228">
        <w:t>apparition:</w:t>
      </w:r>
      <w:r w:rsidR="002411B3">
        <w:t xml:space="preserve"> </w:t>
      </w:r>
      <w:r w:rsidR="00135228">
        <w:t>we</w:t>
      </w:r>
      <w:r w:rsidR="002411B3">
        <w:t xml:space="preserve"> </w:t>
      </w:r>
      <w:r w:rsidR="00135228">
        <w:t>come</w:t>
      </w:r>
      <w:r w:rsidR="002411B3">
        <w:t xml:space="preserve"> </w:t>
      </w:r>
      <w:r w:rsidR="00135228">
        <w:t>to</w:t>
      </w:r>
      <w:r w:rsidR="002411B3">
        <w:t xml:space="preserve"> </w:t>
      </w:r>
      <w:r w:rsidR="00135228">
        <w:t>see</w:t>
      </w:r>
      <w:r w:rsidR="002411B3">
        <w:t xml:space="preserve"> </w:t>
      </w:r>
      <w:r w:rsidR="00135228">
        <w:t>ourselves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that</w:t>
      </w:r>
      <w:r w:rsidR="002411B3">
        <w:t xml:space="preserve"> </w:t>
      </w:r>
      <w:r w:rsidR="00135228">
        <w:t>dying</w:t>
      </w:r>
      <w:r w:rsidR="002411B3">
        <w:t xml:space="preserve"> </w:t>
      </w:r>
      <w:r w:rsidR="00135228">
        <w:t>animal,</w:t>
      </w:r>
      <w:r w:rsidR="002411B3">
        <w:t xml:space="preserve"> </w:t>
      </w:r>
      <w:r w:rsidR="00135228">
        <w:t>and</w:t>
      </w:r>
      <w:r w:rsidR="002411B3">
        <w:t xml:space="preserve"> </w:t>
      </w:r>
      <w:r w:rsidR="00135228">
        <w:t>position</w:t>
      </w:r>
      <w:r w:rsidR="002411B3">
        <w:t xml:space="preserve"> </w:t>
      </w:r>
      <w:r w:rsidR="00135228">
        <w:t>our</w:t>
      </w:r>
      <w:r w:rsidR="002411B3">
        <w:t xml:space="preserve"> </w:t>
      </w:r>
      <w:r w:rsidR="00135228">
        <w:t>gaze</w:t>
      </w:r>
      <w:r w:rsidR="002411B3">
        <w:t xml:space="preserve"> </w:t>
      </w:r>
      <w:r w:rsidR="00135228">
        <w:t>from</w:t>
      </w:r>
      <w:r w:rsidR="002411B3">
        <w:t xml:space="preserve"> </w:t>
      </w:r>
      <w:r w:rsidR="00135228">
        <w:t>within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physical</w:t>
      </w:r>
      <w:r w:rsidR="002411B3">
        <w:t xml:space="preserve"> </w:t>
      </w:r>
      <w:r w:rsidR="00135228">
        <w:t>eyes</w:t>
      </w:r>
      <w:r w:rsidR="002411B3">
        <w:t xml:space="preserve"> </w:t>
      </w:r>
      <w:r w:rsidR="00135228">
        <w:t>of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brute.</w:t>
      </w:r>
      <w:r w:rsidR="002411B3">
        <w:t xml:space="preserve"> </w:t>
      </w:r>
      <w:r w:rsidR="00135228">
        <w:t>In</w:t>
      </w:r>
      <w:r w:rsidR="002411B3">
        <w:t xml:space="preserve"> </w:t>
      </w:r>
      <w:r w:rsidR="00135228">
        <w:t>this</w:t>
      </w:r>
      <w:r w:rsidR="002411B3">
        <w:t xml:space="preserve"> </w:t>
      </w:r>
      <w:r w:rsidR="00135228">
        <w:t>way,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animal</w:t>
      </w:r>
      <w:r w:rsidR="002411B3">
        <w:t xml:space="preserve"> </w:t>
      </w:r>
      <w:r w:rsidR="00135228">
        <w:t>sacrifice</w:t>
      </w:r>
      <w:r w:rsidR="002411B3">
        <w:t xml:space="preserve"> </w:t>
      </w:r>
      <w:r w:rsidR="00135228">
        <w:t>becomes</w:t>
      </w:r>
      <w:r w:rsidR="002411B3">
        <w:t xml:space="preserve"> </w:t>
      </w:r>
      <w:r w:rsidR="00135228">
        <w:t>a</w:t>
      </w:r>
      <w:r w:rsidR="002411B3">
        <w:t xml:space="preserve"> </w:t>
      </w:r>
      <w:r w:rsidR="00135228">
        <w:t>vision</w:t>
      </w:r>
      <w:r w:rsidR="002411B3">
        <w:t xml:space="preserve"> </w:t>
      </w:r>
      <w:r w:rsidR="00135228">
        <w:t>of</w:t>
      </w:r>
      <w:r w:rsidR="002411B3">
        <w:t xml:space="preserve"> </w:t>
      </w:r>
      <w:r w:rsidR="00135228">
        <w:t>human</w:t>
      </w:r>
      <w:r w:rsidR="002411B3">
        <w:t xml:space="preserve"> </w:t>
      </w:r>
      <w:r w:rsidR="00135228">
        <w:t>experience:</w:t>
      </w:r>
      <w:r w:rsidR="002411B3">
        <w:t xml:space="preserve"> </w:t>
      </w:r>
      <w:r w:rsidR="00C15081">
        <w:t>“</w:t>
      </w:r>
      <w:r w:rsidR="00135228">
        <w:t>In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Temple,</w:t>
      </w:r>
      <w:r w:rsidR="002411B3">
        <w:t xml:space="preserve"> </w:t>
      </w:r>
      <w:r w:rsidR="00135228">
        <w:t>therefore,</w:t>
      </w:r>
      <w:r w:rsidR="002411B3">
        <w:t xml:space="preserve"> </w:t>
      </w:r>
      <w:r w:rsidR="00135228">
        <w:t>it</w:t>
      </w:r>
      <w:r w:rsidR="002411B3">
        <w:t xml:space="preserve"> </w:t>
      </w:r>
      <w:r w:rsidR="00135228">
        <w:t>is</w:t>
      </w:r>
      <w:r w:rsidR="002411B3">
        <w:t xml:space="preserve"> </w:t>
      </w:r>
      <w:r w:rsidR="00135228">
        <w:t>man</w:t>
      </w:r>
      <w:r w:rsidR="002411B3">
        <w:t xml:space="preserve"> </w:t>
      </w:r>
      <w:r w:rsidR="00135228">
        <w:t>who</w:t>
      </w:r>
      <w:r w:rsidR="002411B3">
        <w:t xml:space="preserve"> </w:t>
      </w:r>
      <w:r w:rsidR="00135228">
        <w:t>stands</w:t>
      </w:r>
      <w:r w:rsidR="002411B3">
        <w:t xml:space="preserve"> </w:t>
      </w:r>
      <w:r w:rsidR="00135228">
        <w:t>before</w:t>
      </w:r>
      <w:r w:rsidR="002411B3">
        <w:t xml:space="preserve"> </w:t>
      </w:r>
      <w:r w:rsidR="00135228">
        <w:t>God,</w:t>
      </w:r>
      <w:r w:rsidR="002411B3">
        <w:t xml:space="preserve"> </w:t>
      </w:r>
      <w:r w:rsidR="00135228">
        <w:t>not</w:t>
      </w:r>
      <w:r w:rsidR="002411B3">
        <w:t xml:space="preserve"> </w:t>
      </w:r>
      <w:r w:rsidR="00135228">
        <w:t>man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he</w:t>
      </w:r>
      <w:r w:rsidR="002411B3">
        <w:t xml:space="preserve"> </w:t>
      </w:r>
      <w:r w:rsidR="00135228">
        <w:t>would</w:t>
      </w:r>
      <w:r w:rsidR="002411B3">
        <w:t xml:space="preserve"> </w:t>
      </w:r>
      <w:r w:rsidR="00135228">
        <w:t>like</w:t>
      </w:r>
      <w:r w:rsidR="002411B3">
        <w:t xml:space="preserve"> </w:t>
      </w:r>
      <w:r w:rsidR="00135228">
        <w:t>to</w:t>
      </w:r>
      <w:r w:rsidR="002411B3">
        <w:t xml:space="preserve"> </w:t>
      </w:r>
      <w:r w:rsidR="00135228">
        <w:t>be</w:t>
      </w:r>
      <w:r w:rsidR="002411B3">
        <w:t xml:space="preserve"> </w:t>
      </w:r>
      <w:r w:rsidR="00135228">
        <w:t>or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he</w:t>
      </w:r>
      <w:r w:rsidR="002411B3">
        <w:t xml:space="preserve"> </w:t>
      </w:r>
      <w:r w:rsidR="00135228">
        <w:t>hopes</w:t>
      </w:r>
      <w:r w:rsidR="002411B3">
        <w:t xml:space="preserve"> </w:t>
      </w:r>
      <w:r w:rsidR="00135228">
        <w:t>he</w:t>
      </w:r>
      <w:r w:rsidR="002411B3">
        <w:t xml:space="preserve"> </w:t>
      </w:r>
      <w:r w:rsidR="00135228">
        <w:t>will</w:t>
      </w:r>
      <w:r w:rsidR="002411B3">
        <w:t xml:space="preserve"> </w:t>
      </w:r>
      <w:r w:rsidR="00135228">
        <w:t>be,</w:t>
      </w:r>
      <w:r w:rsidR="002411B3">
        <w:t xml:space="preserve"> </w:t>
      </w:r>
      <w:r w:rsidR="00135228">
        <w:t>but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he</w:t>
      </w:r>
      <w:r w:rsidR="002411B3">
        <w:t xml:space="preserve"> </w:t>
      </w:r>
      <w:r w:rsidR="00135228">
        <w:t>truly</w:t>
      </w:r>
      <w:r w:rsidR="002411B3">
        <w:t xml:space="preserve"> </w:t>
      </w:r>
      <w:r w:rsidR="00135228">
        <w:t>is</w:t>
      </w:r>
      <w:r w:rsidR="002411B3">
        <w:t xml:space="preserve"> </w:t>
      </w:r>
      <w:r w:rsidR="00135228">
        <w:t>now,</w:t>
      </w:r>
      <w:r w:rsidR="002411B3">
        <w:t xml:space="preserve"> </w:t>
      </w:r>
      <w:r w:rsidR="00135228">
        <w:t>in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realization</w:t>
      </w:r>
      <w:r w:rsidR="002411B3">
        <w:t xml:space="preserve"> </w:t>
      </w:r>
      <w:r w:rsidR="00135228">
        <w:t>that</w:t>
      </w:r>
      <w:r w:rsidR="002411B3">
        <w:t xml:space="preserve"> </w:t>
      </w:r>
      <w:r w:rsidR="00135228">
        <w:t>he</w:t>
      </w:r>
      <w:r w:rsidR="002411B3">
        <w:t xml:space="preserve"> </w:t>
      </w:r>
      <w:r w:rsidR="00135228">
        <w:t>is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object</w:t>
      </w:r>
      <w:r w:rsidR="002411B3">
        <w:t xml:space="preserve"> </w:t>
      </w:r>
      <w:r w:rsidR="00135228">
        <w:t>that</w:t>
      </w:r>
      <w:r w:rsidR="002411B3">
        <w:t xml:space="preserve"> </w:t>
      </w:r>
      <w:r w:rsidR="00135228">
        <w:lastRenderedPageBreak/>
        <w:t>is</w:t>
      </w:r>
      <w:r w:rsidR="002411B3">
        <w:t xml:space="preserve"> </w:t>
      </w:r>
      <w:r w:rsidR="00135228">
        <w:t>his</w:t>
      </w:r>
      <w:r w:rsidR="002411B3">
        <w:t xml:space="preserve"> </w:t>
      </w:r>
      <w:r w:rsidR="00135228">
        <w:t>body</w:t>
      </w:r>
      <w:r w:rsidR="002411B3">
        <w:t xml:space="preserve"> </w:t>
      </w:r>
      <w:r w:rsidR="00135228">
        <w:t>and</w:t>
      </w:r>
      <w:r w:rsidR="002411B3">
        <w:t xml:space="preserve"> </w:t>
      </w:r>
      <w:r w:rsidR="00135228">
        <w:t>that</w:t>
      </w:r>
      <w:r w:rsidR="002411B3">
        <w:t xml:space="preserve"> </w:t>
      </w:r>
      <w:r w:rsidR="00135228">
        <w:t>his</w:t>
      </w:r>
      <w:r w:rsidR="002411B3">
        <w:t xml:space="preserve"> </w:t>
      </w:r>
      <w:r w:rsidR="00135228">
        <w:t>blood</w:t>
      </w:r>
      <w:r w:rsidR="002411B3">
        <w:t xml:space="preserve"> </w:t>
      </w:r>
      <w:r w:rsidR="00135228">
        <w:t>will</w:t>
      </w:r>
      <w:r w:rsidR="002411B3">
        <w:t xml:space="preserve"> </w:t>
      </w:r>
      <w:r w:rsidR="00135228">
        <w:t>soon</w:t>
      </w:r>
      <w:r w:rsidR="002411B3">
        <w:t xml:space="preserve"> </w:t>
      </w:r>
      <w:r w:rsidR="00135228">
        <w:t>enough</w:t>
      </w:r>
      <w:r w:rsidR="002411B3">
        <w:t xml:space="preserve"> </w:t>
      </w:r>
      <w:r w:rsidR="00135228">
        <w:t>flow</w:t>
      </w:r>
      <w:r w:rsidR="002411B3">
        <w:t xml:space="preserve"> </w:t>
      </w:r>
      <w:r w:rsidR="00135228">
        <w:t>from</w:t>
      </w:r>
      <w:r w:rsidR="002411B3">
        <w:t xml:space="preserve"> </w:t>
      </w:r>
      <w:r w:rsidR="00135228">
        <w:t>his</w:t>
      </w:r>
      <w:r w:rsidR="002411B3">
        <w:t xml:space="preserve"> </w:t>
      </w:r>
      <w:r w:rsidR="00135228">
        <w:t>body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well.</w:t>
      </w:r>
      <w:r w:rsidR="002411B3">
        <w:t xml:space="preserve"> </w:t>
      </w:r>
      <w:r w:rsidR="00135228">
        <w:t>The</w:t>
      </w:r>
      <w:r w:rsidR="002411B3">
        <w:t xml:space="preserve"> </w:t>
      </w:r>
      <w:r w:rsidR="00135228">
        <w:t>subject</w:t>
      </w:r>
      <w:r w:rsidR="002411B3">
        <w:t xml:space="preserve"> </w:t>
      </w:r>
      <w:r w:rsidR="00135228">
        <w:t>thus</w:t>
      </w:r>
      <w:r w:rsidR="002411B3">
        <w:t xml:space="preserve"> </w:t>
      </w:r>
      <w:r w:rsidR="00135228">
        <w:t>sees</w:t>
      </w:r>
      <w:r w:rsidR="002411B3">
        <w:t xml:space="preserve"> </w:t>
      </w:r>
      <w:r w:rsidR="00135228">
        <w:t>himself</w:t>
      </w:r>
      <w:r w:rsidR="002411B3">
        <w:t xml:space="preserve"> </w:t>
      </w:r>
      <w:r w:rsidR="00135228">
        <w:t>as</w:t>
      </w:r>
      <w:r w:rsidR="002411B3">
        <w:t xml:space="preserve"> </w:t>
      </w:r>
      <w:r w:rsidR="00135228">
        <w:t>dying</w:t>
      </w:r>
      <w:r w:rsidR="002411B3">
        <w:t xml:space="preserve"> </w:t>
      </w:r>
      <w:r w:rsidR="00135228">
        <w:t>object.</w:t>
      </w:r>
      <w:r w:rsidR="00C15081">
        <w:t>”</w:t>
      </w:r>
      <w:r w:rsidR="0030048E">
        <w:rPr>
          <w:rStyle w:val="EndnoteReference"/>
        </w:rPr>
        <w:endnoteReference w:id="32"/>
      </w:r>
      <w:r w:rsidR="002411B3">
        <w:t xml:space="preserve"> </w:t>
      </w:r>
      <w:r w:rsidR="00BA37AB">
        <w:t>The</w:t>
      </w:r>
      <w:r w:rsidR="002411B3">
        <w:t xml:space="preserve"> </w:t>
      </w:r>
      <w:r w:rsidR="00BA37AB">
        <w:t>animal</w:t>
      </w:r>
      <w:r w:rsidR="002411B3">
        <w:t xml:space="preserve"> </w:t>
      </w:r>
      <w:r w:rsidR="00C15081">
        <w:t>“</w:t>
      </w:r>
      <w:r w:rsidR="00BA37AB">
        <w:t>brought</w:t>
      </w:r>
      <w:r w:rsidR="002411B3">
        <w:t xml:space="preserve"> </w:t>
      </w:r>
      <w:r w:rsidR="00BA37AB">
        <w:t>and</w:t>
      </w:r>
      <w:r w:rsidR="002411B3">
        <w:t xml:space="preserve"> </w:t>
      </w:r>
      <w:r w:rsidR="00BA37AB">
        <w:t>shown</w:t>
      </w:r>
      <w:r w:rsidR="002411B3">
        <w:t xml:space="preserve"> </w:t>
      </w:r>
      <w:r w:rsidR="00BA37AB">
        <w:t>to</w:t>
      </w:r>
      <w:r w:rsidR="002411B3">
        <w:t xml:space="preserve"> </w:t>
      </w:r>
      <w:r w:rsidR="00BA37AB">
        <w:t>God</w:t>
      </w:r>
      <w:r w:rsidR="00C15081">
        <w:t>”</w:t>
      </w:r>
      <w:r w:rsidR="002411B3">
        <w:t xml:space="preserve"> </w:t>
      </w:r>
      <w:r w:rsidR="00BA37AB">
        <w:t>is</w:t>
      </w:r>
      <w:r w:rsidR="002411B3">
        <w:t xml:space="preserve"> </w:t>
      </w:r>
      <w:r w:rsidR="00BA37AB">
        <w:t>really</w:t>
      </w:r>
      <w:r w:rsidR="002411B3">
        <w:t xml:space="preserve"> </w:t>
      </w:r>
      <w:r w:rsidR="00BA37AB">
        <w:t>the</w:t>
      </w:r>
      <w:r w:rsidR="002411B3">
        <w:t xml:space="preserve"> </w:t>
      </w:r>
      <w:r w:rsidR="00BA37AB">
        <w:t>human</w:t>
      </w:r>
      <w:r w:rsidR="002411B3">
        <w:t xml:space="preserve"> </w:t>
      </w:r>
      <w:r w:rsidR="00BA37AB">
        <w:t>individual</w:t>
      </w:r>
      <w:r w:rsidR="002411B3">
        <w:t xml:space="preserve"> </w:t>
      </w:r>
      <w:r w:rsidR="005055E4">
        <w:t>as</w:t>
      </w:r>
      <w:r w:rsidR="002411B3">
        <w:t xml:space="preserve"> </w:t>
      </w:r>
      <w:r w:rsidR="005055E4">
        <w:t>embodied</w:t>
      </w:r>
      <w:r w:rsidR="002411B3">
        <w:t xml:space="preserve"> </w:t>
      </w:r>
      <w:r w:rsidR="005055E4">
        <w:t>victim.</w:t>
      </w:r>
      <w:r w:rsidR="002411B3">
        <w:t xml:space="preserve"> </w:t>
      </w:r>
      <w:r w:rsidR="00C0758C">
        <w:t>Wyschogrod</w:t>
      </w:r>
      <w:r w:rsidR="002411B3">
        <w:t xml:space="preserve"> </w:t>
      </w:r>
      <w:r w:rsidR="00C0758C">
        <w:t>uses</w:t>
      </w:r>
      <w:r w:rsidR="002411B3">
        <w:t xml:space="preserve"> </w:t>
      </w:r>
      <w:r w:rsidR="00C0758C">
        <w:t>the</w:t>
      </w:r>
      <w:r w:rsidR="002411B3">
        <w:t xml:space="preserve"> </w:t>
      </w:r>
      <w:r w:rsidR="00C0758C">
        <w:t>term</w:t>
      </w:r>
      <w:r w:rsidR="002411B3">
        <w:t xml:space="preserve"> </w:t>
      </w:r>
      <w:r w:rsidR="00C15081">
        <w:t>“</w:t>
      </w:r>
      <w:r w:rsidR="00C0758C">
        <w:t>man</w:t>
      </w:r>
      <w:r w:rsidR="00C15081">
        <w:t>”</w:t>
      </w:r>
      <w:r w:rsidR="002411B3">
        <w:t xml:space="preserve"> </w:t>
      </w:r>
      <w:r w:rsidR="00C0758C">
        <w:t>to</w:t>
      </w:r>
      <w:r w:rsidR="002411B3">
        <w:t xml:space="preserve"> </w:t>
      </w:r>
      <w:r w:rsidR="00C0758C">
        <w:t>designate</w:t>
      </w:r>
      <w:r w:rsidR="002411B3">
        <w:t xml:space="preserve"> </w:t>
      </w:r>
      <w:r w:rsidR="00C0758C">
        <w:t>the</w:t>
      </w:r>
      <w:r w:rsidR="002411B3">
        <w:t xml:space="preserve"> </w:t>
      </w:r>
      <w:r w:rsidR="00C0758C">
        <w:t>positioned</w:t>
      </w:r>
      <w:r w:rsidR="002411B3">
        <w:t xml:space="preserve"> </w:t>
      </w:r>
      <w:r w:rsidR="00C0758C">
        <w:t>gaze,</w:t>
      </w:r>
      <w:r w:rsidR="002411B3">
        <w:t xml:space="preserve"> </w:t>
      </w:r>
      <w:r w:rsidR="00C0758C">
        <w:t>but</w:t>
      </w:r>
      <w:r w:rsidR="002411B3">
        <w:t xml:space="preserve"> </w:t>
      </w:r>
      <w:r w:rsidR="00C0758C">
        <w:t>he</w:t>
      </w:r>
      <w:r w:rsidR="002411B3">
        <w:t xml:space="preserve"> </w:t>
      </w:r>
      <w:r w:rsidR="00C0758C">
        <w:t>appeals</w:t>
      </w:r>
      <w:r w:rsidR="002411B3">
        <w:t xml:space="preserve"> </w:t>
      </w:r>
      <w:r w:rsidR="00C0758C">
        <w:t>to</w:t>
      </w:r>
      <w:r w:rsidR="002411B3">
        <w:t xml:space="preserve"> </w:t>
      </w:r>
      <w:r w:rsidR="00C0758C">
        <w:t>an</w:t>
      </w:r>
      <w:r w:rsidR="002411B3">
        <w:t xml:space="preserve"> </w:t>
      </w:r>
      <w:r w:rsidR="00C15081">
        <w:t>“</w:t>
      </w:r>
      <w:r w:rsidR="00C0758C">
        <w:t>I</w:t>
      </w:r>
      <w:r w:rsidR="00C15081">
        <w:t>”</w:t>
      </w:r>
      <w:r w:rsidR="002411B3">
        <w:t xml:space="preserve"> </w:t>
      </w:r>
      <w:r w:rsidR="00C0758C">
        <w:t>that</w:t>
      </w:r>
      <w:r w:rsidR="002411B3">
        <w:t xml:space="preserve"> </w:t>
      </w:r>
      <w:r w:rsidR="00C0758C">
        <w:t>confronts</w:t>
      </w:r>
      <w:r w:rsidR="002411B3">
        <w:t xml:space="preserve"> </w:t>
      </w:r>
      <w:r w:rsidR="00C0758C">
        <w:t>a</w:t>
      </w:r>
      <w:r w:rsidR="002411B3">
        <w:t xml:space="preserve"> </w:t>
      </w:r>
      <w:r w:rsidR="00C0758C">
        <w:t>personal</w:t>
      </w:r>
      <w:r w:rsidR="002411B3">
        <w:t xml:space="preserve"> </w:t>
      </w:r>
      <w:r w:rsidR="00C0758C">
        <w:t>death.</w:t>
      </w:r>
      <w:r w:rsidR="002411B3">
        <w:t xml:space="preserve"> </w:t>
      </w:r>
      <w:r w:rsidR="00C0758C">
        <w:t>The</w:t>
      </w:r>
      <w:r w:rsidR="002411B3">
        <w:t xml:space="preserve"> </w:t>
      </w:r>
      <w:r w:rsidR="00C0758C">
        <w:t>sacrificial</w:t>
      </w:r>
      <w:r w:rsidR="002411B3">
        <w:t xml:space="preserve"> </w:t>
      </w:r>
      <w:r w:rsidR="00C0758C">
        <w:t>system</w:t>
      </w:r>
      <w:r w:rsidR="002411B3">
        <w:t xml:space="preserve"> </w:t>
      </w:r>
      <w:r w:rsidR="00C0758C">
        <w:t>in</w:t>
      </w:r>
      <w:r w:rsidR="002411B3">
        <w:t xml:space="preserve"> </w:t>
      </w:r>
      <w:r w:rsidR="00C0758C">
        <w:t>Judaism</w:t>
      </w:r>
      <w:r w:rsidR="002411B3">
        <w:t xml:space="preserve"> </w:t>
      </w:r>
      <w:r w:rsidR="00C0758C">
        <w:t>shows</w:t>
      </w:r>
      <w:r w:rsidR="002411B3">
        <w:t xml:space="preserve"> </w:t>
      </w:r>
      <w:r w:rsidR="00C0758C">
        <w:t>that</w:t>
      </w:r>
      <w:r w:rsidR="002411B3">
        <w:t xml:space="preserve"> </w:t>
      </w:r>
      <w:r w:rsidR="00C15081">
        <w:t>“</w:t>
      </w:r>
      <w:r w:rsidR="00C0758C">
        <w:t>I</w:t>
      </w:r>
      <w:r w:rsidR="00C15081">
        <w:t>”</w:t>
      </w:r>
      <w:r w:rsidR="002411B3">
        <w:t xml:space="preserve"> </w:t>
      </w:r>
      <w:r w:rsidR="00C0758C">
        <w:t>precisely</w:t>
      </w:r>
      <w:r w:rsidR="002411B3">
        <w:t xml:space="preserve"> </w:t>
      </w:r>
      <w:r w:rsidR="00C0758C">
        <w:t>what</w:t>
      </w:r>
      <w:r w:rsidR="002411B3">
        <w:t xml:space="preserve"> </w:t>
      </w:r>
      <w:r w:rsidR="00C0758C">
        <w:t>it</w:t>
      </w:r>
      <w:r w:rsidR="002411B3">
        <w:t xml:space="preserve"> </w:t>
      </w:r>
      <w:r w:rsidR="00C0758C">
        <w:t>is:</w:t>
      </w:r>
      <w:r w:rsidR="002411B3">
        <w:t xml:space="preserve"> </w:t>
      </w:r>
      <w:r w:rsidR="00702762">
        <w:t>embodied</w:t>
      </w:r>
      <w:r w:rsidR="002411B3">
        <w:t xml:space="preserve"> </w:t>
      </w:r>
      <w:r w:rsidR="00702762">
        <w:t>existence</w:t>
      </w:r>
      <w:r w:rsidR="002411B3">
        <w:t xml:space="preserve"> </w:t>
      </w:r>
      <w:r w:rsidR="00702762">
        <w:t>as</w:t>
      </w:r>
      <w:r w:rsidR="002411B3">
        <w:t xml:space="preserve"> </w:t>
      </w:r>
      <w:r w:rsidR="00702762">
        <w:t>a</w:t>
      </w:r>
      <w:r w:rsidR="002411B3">
        <w:t xml:space="preserve"> </w:t>
      </w:r>
      <w:r w:rsidR="00702762">
        <w:t>dying</w:t>
      </w:r>
      <w:r w:rsidR="002411B3">
        <w:t xml:space="preserve"> </w:t>
      </w:r>
      <w:r w:rsidR="00702762">
        <w:t>object</w:t>
      </w:r>
      <w:r w:rsidR="00C0758C">
        <w:t>.</w:t>
      </w:r>
      <w:r w:rsidR="002411B3">
        <w:t xml:space="preserve"> </w:t>
      </w:r>
      <w:r w:rsidR="00C0758C">
        <w:t>The</w:t>
      </w:r>
      <w:r w:rsidR="002411B3">
        <w:t xml:space="preserve"> </w:t>
      </w:r>
      <w:r w:rsidR="00C0758C">
        <w:t>subject</w:t>
      </w:r>
      <w:r w:rsidR="002411B3">
        <w:t xml:space="preserve"> </w:t>
      </w:r>
      <w:r w:rsidR="00C0758C">
        <w:t>cannot</w:t>
      </w:r>
      <w:r w:rsidR="002411B3">
        <w:t xml:space="preserve"> </w:t>
      </w:r>
      <w:r w:rsidR="00C0758C">
        <w:t>escape</w:t>
      </w:r>
      <w:r w:rsidR="002411B3">
        <w:t xml:space="preserve"> </w:t>
      </w:r>
      <w:r w:rsidR="00C0758C">
        <w:t>to</w:t>
      </w:r>
      <w:r w:rsidR="002411B3">
        <w:t xml:space="preserve"> </w:t>
      </w:r>
      <w:r w:rsidR="00C0758C">
        <w:t>some</w:t>
      </w:r>
      <w:r w:rsidR="002411B3">
        <w:t xml:space="preserve"> </w:t>
      </w:r>
      <w:r w:rsidR="00C0758C">
        <w:t>incorporeal</w:t>
      </w:r>
      <w:r w:rsidR="002411B3">
        <w:t xml:space="preserve"> </w:t>
      </w:r>
      <w:r w:rsidR="00C0758C">
        <w:t>essence,</w:t>
      </w:r>
      <w:r w:rsidR="002411B3">
        <w:t xml:space="preserve"> </w:t>
      </w:r>
      <w:r w:rsidR="00C0758C">
        <w:t>but</w:t>
      </w:r>
      <w:r w:rsidR="002411B3">
        <w:t xml:space="preserve"> </w:t>
      </w:r>
      <w:r w:rsidR="00C0758C">
        <w:t>must</w:t>
      </w:r>
      <w:r w:rsidR="002411B3">
        <w:t xml:space="preserve"> </w:t>
      </w:r>
      <w:r w:rsidR="00C0758C">
        <w:t>see</w:t>
      </w:r>
      <w:r w:rsidR="002411B3">
        <w:t xml:space="preserve"> </w:t>
      </w:r>
      <w:r w:rsidR="00C0758C">
        <w:t>personhood</w:t>
      </w:r>
      <w:r w:rsidR="002411B3">
        <w:t xml:space="preserve"> </w:t>
      </w:r>
      <w:r w:rsidR="00CC7358">
        <w:t>as</w:t>
      </w:r>
      <w:r w:rsidR="002411B3">
        <w:t xml:space="preserve"> </w:t>
      </w:r>
      <w:r w:rsidR="00C15081">
        <w:t>“</w:t>
      </w:r>
      <w:r w:rsidR="00CC7358">
        <w:t>the</w:t>
      </w:r>
      <w:r w:rsidR="002411B3">
        <w:t xml:space="preserve"> </w:t>
      </w:r>
      <w:r w:rsidR="00CC7358">
        <w:t>object</w:t>
      </w:r>
      <w:r w:rsidR="002411B3">
        <w:t xml:space="preserve"> </w:t>
      </w:r>
      <w:r w:rsidR="00CC7358">
        <w:t>that</w:t>
      </w:r>
      <w:r w:rsidR="002411B3">
        <w:t xml:space="preserve"> </w:t>
      </w:r>
      <w:r w:rsidR="00CC7358">
        <w:t>is</w:t>
      </w:r>
      <w:r w:rsidR="002411B3">
        <w:t xml:space="preserve"> </w:t>
      </w:r>
      <w:r w:rsidR="00CC7358">
        <w:t>his</w:t>
      </w:r>
      <w:r w:rsidR="002411B3">
        <w:t xml:space="preserve"> </w:t>
      </w:r>
      <w:r w:rsidR="00CC7358">
        <w:t>body.</w:t>
      </w:r>
      <w:r w:rsidR="00C15081">
        <w:t>”</w:t>
      </w:r>
      <w:r w:rsidR="002411B3">
        <w:t xml:space="preserve"> </w:t>
      </w:r>
      <w:r w:rsidR="00561101">
        <w:t>Sacrificial</w:t>
      </w:r>
      <w:r w:rsidR="002411B3">
        <w:t xml:space="preserve"> </w:t>
      </w:r>
      <w:r w:rsidR="00561101">
        <w:t>Judaism,</w:t>
      </w:r>
      <w:r w:rsidR="002411B3">
        <w:t xml:space="preserve"> </w:t>
      </w:r>
      <w:r w:rsidR="00561101">
        <w:t>as</w:t>
      </w:r>
      <w:r w:rsidR="002411B3">
        <w:t xml:space="preserve"> </w:t>
      </w:r>
      <w:r w:rsidR="00561101">
        <w:t>Wyschogrod</w:t>
      </w:r>
      <w:r w:rsidR="002411B3">
        <w:t xml:space="preserve"> </w:t>
      </w:r>
      <w:r w:rsidR="00561101">
        <w:t>calls</w:t>
      </w:r>
      <w:r w:rsidR="002411B3">
        <w:t xml:space="preserve"> </w:t>
      </w:r>
      <w:r w:rsidR="00561101">
        <w:t>this</w:t>
      </w:r>
      <w:r w:rsidR="002411B3">
        <w:t xml:space="preserve"> </w:t>
      </w:r>
      <w:r w:rsidR="00561101">
        <w:t>event,</w:t>
      </w:r>
      <w:r w:rsidR="002411B3">
        <w:t xml:space="preserve"> </w:t>
      </w:r>
      <w:r w:rsidR="00561101">
        <w:t>enables</w:t>
      </w:r>
      <w:r w:rsidR="002411B3">
        <w:t xml:space="preserve"> </w:t>
      </w:r>
      <w:r w:rsidR="00561101">
        <w:t>persons</w:t>
      </w:r>
      <w:r w:rsidR="002411B3">
        <w:t xml:space="preserve"> </w:t>
      </w:r>
      <w:r w:rsidR="00561101">
        <w:t>to</w:t>
      </w:r>
      <w:r w:rsidR="002411B3">
        <w:t xml:space="preserve"> </w:t>
      </w:r>
      <w:r w:rsidR="00561101">
        <w:t>see</w:t>
      </w:r>
      <w:r w:rsidR="002411B3">
        <w:t xml:space="preserve"> </w:t>
      </w:r>
      <w:r w:rsidR="00561101">
        <w:t>as</w:t>
      </w:r>
      <w:r w:rsidR="002411B3">
        <w:t xml:space="preserve"> </w:t>
      </w:r>
      <w:r w:rsidR="00561101">
        <w:t>God</w:t>
      </w:r>
      <w:r w:rsidR="002411B3">
        <w:t xml:space="preserve"> </w:t>
      </w:r>
      <w:r w:rsidR="00561101">
        <w:t>sees.</w:t>
      </w:r>
      <w:r w:rsidR="002411B3">
        <w:t xml:space="preserve"> </w:t>
      </w:r>
      <w:r w:rsidR="00561101">
        <w:t>It</w:t>
      </w:r>
      <w:r w:rsidR="002411B3">
        <w:t xml:space="preserve"> </w:t>
      </w:r>
      <w:r w:rsidR="00561101">
        <w:t>is</w:t>
      </w:r>
      <w:r w:rsidR="002411B3">
        <w:t xml:space="preserve"> </w:t>
      </w:r>
      <w:r w:rsidR="00561101">
        <w:t>a</w:t>
      </w:r>
      <w:r w:rsidR="002411B3">
        <w:t xml:space="preserve"> </w:t>
      </w:r>
      <w:r w:rsidR="00561101">
        <w:t>divine</w:t>
      </w:r>
      <w:r w:rsidR="002411B3">
        <w:t xml:space="preserve"> </w:t>
      </w:r>
      <w:r w:rsidR="00561101">
        <w:t>vision</w:t>
      </w:r>
      <w:r w:rsidR="002411B3">
        <w:t xml:space="preserve"> </w:t>
      </w:r>
      <w:r w:rsidR="00561101">
        <w:t>in</w:t>
      </w:r>
      <w:r w:rsidR="002411B3">
        <w:t xml:space="preserve"> </w:t>
      </w:r>
      <w:r w:rsidR="00561101">
        <w:t>which</w:t>
      </w:r>
      <w:r w:rsidR="002411B3">
        <w:t xml:space="preserve"> </w:t>
      </w:r>
      <w:r w:rsidR="00561101">
        <w:t>human</w:t>
      </w:r>
      <w:r w:rsidR="002411B3">
        <w:t xml:space="preserve"> </w:t>
      </w:r>
      <w:r w:rsidR="00561101">
        <w:t>beings</w:t>
      </w:r>
      <w:r w:rsidR="002411B3">
        <w:t xml:space="preserve"> </w:t>
      </w:r>
      <w:r w:rsidR="00561101">
        <w:t>are</w:t>
      </w:r>
      <w:r w:rsidR="002411B3">
        <w:t xml:space="preserve"> </w:t>
      </w:r>
      <w:r w:rsidR="00C15081">
        <w:t>“</w:t>
      </w:r>
      <w:r w:rsidR="00561101">
        <w:t>brought</w:t>
      </w:r>
      <w:r w:rsidR="002411B3">
        <w:t xml:space="preserve"> </w:t>
      </w:r>
      <w:r w:rsidR="00561101">
        <w:t>and</w:t>
      </w:r>
      <w:r w:rsidR="002411B3">
        <w:t xml:space="preserve"> </w:t>
      </w:r>
      <w:r w:rsidR="00561101">
        <w:t>shown</w:t>
      </w:r>
      <w:r w:rsidR="002411B3">
        <w:t xml:space="preserve"> </w:t>
      </w:r>
      <w:r w:rsidR="00561101">
        <w:t>to</w:t>
      </w:r>
      <w:r w:rsidR="002411B3">
        <w:t xml:space="preserve"> </w:t>
      </w:r>
      <w:r w:rsidR="00561101">
        <w:t>God</w:t>
      </w:r>
      <w:r w:rsidR="00C15081">
        <w:t>”</w:t>
      </w:r>
      <w:r w:rsidR="002411B3">
        <w:t xml:space="preserve"> </w:t>
      </w:r>
      <w:r w:rsidR="00561101">
        <w:t>as</w:t>
      </w:r>
      <w:r w:rsidR="002411B3">
        <w:t xml:space="preserve"> </w:t>
      </w:r>
      <w:r w:rsidR="00561101">
        <w:t>dying</w:t>
      </w:r>
      <w:r w:rsidR="002411B3">
        <w:t xml:space="preserve"> </w:t>
      </w:r>
      <w:r w:rsidR="00561101">
        <w:t>objects.</w:t>
      </w:r>
      <w:r w:rsidR="002411B3">
        <w:t xml:space="preserve"> </w:t>
      </w:r>
      <w:r w:rsidR="002123C3">
        <w:t>It</w:t>
      </w:r>
      <w:r w:rsidR="002411B3">
        <w:t xml:space="preserve"> </w:t>
      </w:r>
      <w:r w:rsidR="002123C3">
        <w:t>is</w:t>
      </w:r>
      <w:r w:rsidR="002411B3">
        <w:t xml:space="preserve"> </w:t>
      </w:r>
      <w:r w:rsidR="002123C3">
        <w:t>to</w:t>
      </w:r>
      <w:r w:rsidR="002411B3">
        <w:t xml:space="preserve"> </w:t>
      </w:r>
      <w:r w:rsidR="002123C3">
        <w:t>see</w:t>
      </w:r>
      <w:r w:rsidR="002411B3">
        <w:t xml:space="preserve"> </w:t>
      </w:r>
      <w:r w:rsidR="002123C3">
        <w:t>the</w:t>
      </w:r>
      <w:r w:rsidR="002411B3">
        <w:t xml:space="preserve"> </w:t>
      </w:r>
      <w:r w:rsidR="00C15081">
        <w:t>“</w:t>
      </w:r>
      <w:r w:rsidR="002123C3">
        <w:t>I</w:t>
      </w:r>
      <w:r w:rsidR="00C15081">
        <w:t>”</w:t>
      </w:r>
      <w:r w:rsidR="002411B3">
        <w:t xml:space="preserve"> </w:t>
      </w:r>
      <w:r w:rsidR="002123C3">
        <w:t>as</w:t>
      </w:r>
      <w:r w:rsidR="002411B3">
        <w:t xml:space="preserve"> </w:t>
      </w:r>
      <w:r w:rsidR="002123C3">
        <w:t>truly</w:t>
      </w:r>
      <w:r w:rsidR="002411B3">
        <w:t xml:space="preserve"> </w:t>
      </w:r>
      <w:r w:rsidR="002123C3">
        <w:t>embodied</w:t>
      </w:r>
      <w:r w:rsidR="002411B3">
        <w:t xml:space="preserve"> </w:t>
      </w:r>
      <w:r w:rsidR="002123C3">
        <w:t>object</w:t>
      </w:r>
      <w:r w:rsidR="002411B3">
        <w:t xml:space="preserve"> </w:t>
      </w:r>
      <w:r w:rsidR="002123C3">
        <w:t>before</w:t>
      </w:r>
      <w:r w:rsidR="002411B3">
        <w:t xml:space="preserve"> </w:t>
      </w:r>
      <w:r w:rsidR="002123C3">
        <w:t>God.</w:t>
      </w:r>
      <w:r w:rsidR="002411B3">
        <w:t xml:space="preserve"> </w:t>
      </w:r>
      <w:r w:rsidR="002123C3">
        <w:t>This</w:t>
      </w:r>
      <w:r w:rsidR="002411B3">
        <w:t xml:space="preserve"> </w:t>
      </w:r>
      <w:r w:rsidR="002123C3">
        <w:t>is</w:t>
      </w:r>
      <w:r w:rsidR="002411B3">
        <w:t xml:space="preserve"> </w:t>
      </w:r>
      <w:r w:rsidR="008F6652">
        <w:t>the</w:t>
      </w:r>
      <w:r w:rsidR="002411B3">
        <w:t xml:space="preserve"> </w:t>
      </w:r>
      <w:r w:rsidR="002123C3">
        <w:t>authentic</w:t>
      </w:r>
      <w:r w:rsidR="002411B3">
        <w:t xml:space="preserve"> </w:t>
      </w:r>
      <w:r w:rsidR="002123C3">
        <w:t>vision</w:t>
      </w:r>
      <w:r w:rsidR="002411B3">
        <w:t xml:space="preserve"> </w:t>
      </w:r>
      <w:r w:rsidR="002123C3">
        <w:t>at</w:t>
      </w:r>
      <w:r w:rsidR="002411B3">
        <w:t xml:space="preserve"> </w:t>
      </w:r>
      <w:r w:rsidR="002123C3">
        <w:t>the</w:t>
      </w:r>
      <w:r w:rsidR="002411B3">
        <w:t xml:space="preserve"> </w:t>
      </w:r>
      <w:r w:rsidR="002123C3">
        <w:t>core</w:t>
      </w:r>
      <w:r w:rsidR="002411B3">
        <w:t xml:space="preserve"> </w:t>
      </w:r>
      <w:r w:rsidR="002123C3">
        <w:t>of</w:t>
      </w:r>
      <w:r w:rsidR="002411B3">
        <w:t xml:space="preserve"> </w:t>
      </w:r>
      <w:r w:rsidR="002123C3">
        <w:t>the</w:t>
      </w:r>
      <w:r w:rsidR="002411B3">
        <w:t xml:space="preserve"> </w:t>
      </w:r>
      <w:r w:rsidR="002123C3">
        <w:t>Jewish</w:t>
      </w:r>
      <w:r w:rsidR="002411B3">
        <w:t xml:space="preserve"> </w:t>
      </w:r>
      <w:r w:rsidR="002123C3">
        <w:t>sacrificial</w:t>
      </w:r>
      <w:r w:rsidR="002411B3">
        <w:t xml:space="preserve"> </w:t>
      </w:r>
      <w:r w:rsidR="002123C3">
        <w:t>system.</w:t>
      </w:r>
    </w:p>
    <w:p w:rsidR="00A63CFA" w:rsidRDefault="008F6652" w:rsidP="007F56DB">
      <w:pPr>
        <w:spacing w:line="480" w:lineRule="auto"/>
      </w:pPr>
      <w:r>
        <w:tab/>
      </w:r>
      <w:r w:rsidR="00090002">
        <w:t>Wyschogrod</w:t>
      </w:r>
      <w:r w:rsidR="00C15081">
        <w:t>’</w:t>
      </w:r>
      <w:r w:rsidR="00090002">
        <w:t>s</w:t>
      </w:r>
      <w:r w:rsidR="002411B3">
        <w:t xml:space="preserve"> </w:t>
      </w:r>
      <w:r w:rsidR="00090002">
        <w:t>rhetoric</w:t>
      </w:r>
      <w:r w:rsidR="002411B3">
        <w:t xml:space="preserve"> </w:t>
      </w:r>
      <w:r w:rsidR="00090002">
        <w:t>turns</w:t>
      </w:r>
      <w:r w:rsidR="002411B3">
        <w:t xml:space="preserve"> </w:t>
      </w:r>
      <w:r w:rsidR="00090002">
        <w:t>decidedly</w:t>
      </w:r>
      <w:r w:rsidR="002411B3">
        <w:t xml:space="preserve"> </w:t>
      </w:r>
      <w:r w:rsidR="00090002">
        <w:t>apologetic</w:t>
      </w:r>
      <w:r w:rsidR="002411B3">
        <w:t xml:space="preserve"> </w:t>
      </w:r>
      <w:r w:rsidR="00090002">
        <w:t>in</w:t>
      </w:r>
      <w:r w:rsidR="002411B3">
        <w:t xml:space="preserve"> </w:t>
      </w:r>
      <w:r w:rsidR="00090002">
        <w:t>his</w:t>
      </w:r>
      <w:r w:rsidR="002411B3">
        <w:t xml:space="preserve"> </w:t>
      </w:r>
      <w:r w:rsidR="00090002">
        <w:t>account</w:t>
      </w:r>
      <w:r w:rsidR="002411B3">
        <w:t xml:space="preserve"> </w:t>
      </w:r>
      <w:r w:rsidR="00090002">
        <w:t>of</w:t>
      </w:r>
      <w:r w:rsidR="002411B3">
        <w:t xml:space="preserve"> </w:t>
      </w:r>
      <w:r w:rsidR="00090002">
        <w:t>the</w:t>
      </w:r>
      <w:r w:rsidR="002411B3">
        <w:t xml:space="preserve"> </w:t>
      </w:r>
      <w:r w:rsidR="00090002">
        <w:t>prayer</w:t>
      </w:r>
      <w:r w:rsidR="002411B3">
        <w:t xml:space="preserve"> </w:t>
      </w:r>
      <w:r w:rsidR="00090002">
        <w:t>service</w:t>
      </w:r>
      <w:r w:rsidR="00FC026C">
        <w:t>,</w:t>
      </w:r>
      <w:r w:rsidR="002411B3">
        <w:t xml:space="preserve"> </w:t>
      </w:r>
      <w:r w:rsidR="00FC026C">
        <w:t>for</w:t>
      </w:r>
      <w:r w:rsidR="002411B3">
        <w:t xml:space="preserve"> </w:t>
      </w:r>
      <w:r w:rsidR="00FC026C">
        <w:t>he</w:t>
      </w:r>
      <w:r w:rsidR="002411B3">
        <w:t xml:space="preserve"> </w:t>
      </w:r>
      <w:r w:rsidR="00FC026C">
        <w:t>recognizes</w:t>
      </w:r>
      <w:r w:rsidR="002411B3">
        <w:t xml:space="preserve"> </w:t>
      </w:r>
      <w:r w:rsidR="00FC026C">
        <w:t>that</w:t>
      </w:r>
      <w:r w:rsidR="002411B3">
        <w:t xml:space="preserve"> </w:t>
      </w:r>
      <w:r w:rsidR="00FC026C">
        <w:t>much</w:t>
      </w:r>
      <w:r w:rsidR="002411B3">
        <w:t xml:space="preserve"> </w:t>
      </w:r>
      <w:r w:rsidR="00FC026C">
        <w:t>has</w:t>
      </w:r>
      <w:r w:rsidR="002411B3">
        <w:t xml:space="preserve"> </w:t>
      </w:r>
      <w:r w:rsidR="00FC026C">
        <w:t>been</w:t>
      </w:r>
      <w:r w:rsidR="002411B3">
        <w:t xml:space="preserve"> </w:t>
      </w:r>
      <w:r w:rsidR="00FC026C">
        <w:t>lost</w:t>
      </w:r>
      <w:r w:rsidR="002411B3">
        <w:t xml:space="preserve"> </w:t>
      </w:r>
      <w:r w:rsidR="00FC026C">
        <w:t>within</w:t>
      </w:r>
      <w:r w:rsidR="002411B3">
        <w:t xml:space="preserve"> </w:t>
      </w:r>
      <w:r w:rsidR="00FC026C">
        <w:t>it</w:t>
      </w:r>
      <w:r w:rsidR="00090002">
        <w:t>.</w:t>
      </w:r>
      <w:r w:rsidR="002411B3">
        <w:t xml:space="preserve"> </w:t>
      </w:r>
      <w:r w:rsidR="00557433">
        <w:t>Although</w:t>
      </w:r>
      <w:r w:rsidR="002411B3">
        <w:t xml:space="preserve"> </w:t>
      </w:r>
      <w:r w:rsidR="00090002">
        <w:t>the</w:t>
      </w:r>
      <w:r w:rsidR="002411B3">
        <w:t xml:space="preserve"> </w:t>
      </w:r>
      <w:r w:rsidR="00090002">
        <w:t>rabbis</w:t>
      </w:r>
      <w:r w:rsidR="002411B3">
        <w:t xml:space="preserve"> </w:t>
      </w:r>
      <w:r w:rsidR="00090002">
        <w:t>structure</w:t>
      </w:r>
      <w:r w:rsidR="002411B3">
        <w:t xml:space="preserve"> </w:t>
      </w:r>
      <w:r w:rsidR="00090002">
        <w:t>sacrificial</w:t>
      </w:r>
      <w:r w:rsidR="002411B3">
        <w:t xml:space="preserve"> </w:t>
      </w:r>
      <w:r w:rsidR="00090002">
        <w:t>worship</w:t>
      </w:r>
      <w:r w:rsidR="002411B3">
        <w:t xml:space="preserve"> </w:t>
      </w:r>
      <w:r w:rsidR="002C0E80">
        <w:t>within</w:t>
      </w:r>
      <w:r w:rsidR="002411B3">
        <w:t xml:space="preserve"> </w:t>
      </w:r>
      <w:r w:rsidR="002C0E80">
        <w:t>prayer</w:t>
      </w:r>
      <w:r w:rsidR="00090002">
        <w:t>,</w:t>
      </w:r>
      <w:r w:rsidR="002411B3">
        <w:t xml:space="preserve"> </w:t>
      </w:r>
      <w:r w:rsidR="00090002">
        <w:t>they</w:t>
      </w:r>
      <w:r w:rsidR="002411B3">
        <w:t xml:space="preserve"> </w:t>
      </w:r>
      <w:r w:rsidR="00090002">
        <w:t>too</w:t>
      </w:r>
      <w:r w:rsidR="002411B3">
        <w:t xml:space="preserve"> </w:t>
      </w:r>
      <w:r w:rsidR="00C15081">
        <w:t>“</w:t>
      </w:r>
      <w:r w:rsidR="00090002">
        <w:t>share</w:t>
      </w:r>
      <w:r w:rsidR="002411B3">
        <w:t xml:space="preserve"> </w:t>
      </w:r>
      <w:r w:rsidR="00090002">
        <w:t>some</w:t>
      </w:r>
      <w:r w:rsidR="002411B3">
        <w:t xml:space="preserve"> </w:t>
      </w:r>
      <w:r w:rsidR="00090002">
        <w:t>of</w:t>
      </w:r>
      <w:r w:rsidR="002411B3">
        <w:t xml:space="preserve"> </w:t>
      </w:r>
      <w:r w:rsidR="00090002">
        <w:t>the</w:t>
      </w:r>
      <w:r w:rsidR="002411B3">
        <w:t xml:space="preserve"> </w:t>
      </w:r>
      <w:r w:rsidR="00090002">
        <w:t>prophets</w:t>
      </w:r>
      <w:r w:rsidR="00C15081">
        <w:t>’</w:t>
      </w:r>
      <w:r w:rsidR="002411B3">
        <w:t xml:space="preserve"> </w:t>
      </w:r>
      <w:r w:rsidR="00090002">
        <w:t>ambivalence</w:t>
      </w:r>
      <w:r w:rsidR="002411B3">
        <w:t xml:space="preserve"> </w:t>
      </w:r>
      <w:r w:rsidR="00090002">
        <w:t>to</w:t>
      </w:r>
      <w:r w:rsidR="002411B3">
        <w:t xml:space="preserve"> </w:t>
      </w:r>
      <w:r w:rsidR="00090002">
        <w:t>sacrifice.</w:t>
      </w:r>
      <w:r w:rsidR="00C15081">
        <w:t>”</w:t>
      </w:r>
      <w:r w:rsidR="002411B3">
        <w:t xml:space="preserve"> </w:t>
      </w:r>
      <w:r w:rsidR="00090002">
        <w:t>This</w:t>
      </w:r>
      <w:r w:rsidR="002411B3">
        <w:t xml:space="preserve"> </w:t>
      </w:r>
      <w:r w:rsidR="00090002">
        <w:t>wistful</w:t>
      </w:r>
      <w:r w:rsidR="002411B3">
        <w:t xml:space="preserve"> </w:t>
      </w:r>
      <w:r w:rsidR="00090002">
        <w:t>tone</w:t>
      </w:r>
      <w:r w:rsidR="002411B3">
        <w:t xml:space="preserve"> </w:t>
      </w:r>
      <w:r w:rsidR="002C0E80">
        <w:t>from</w:t>
      </w:r>
      <w:r w:rsidR="002411B3">
        <w:t xml:space="preserve"> </w:t>
      </w:r>
      <w:r w:rsidR="002C0E80">
        <w:t>Wyschogrod</w:t>
      </w:r>
      <w:r w:rsidR="002411B3">
        <w:t xml:space="preserve"> </w:t>
      </w:r>
      <w:r w:rsidR="00090002">
        <w:t>appears</w:t>
      </w:r>
      <w:r w:rsidR="002411B3">
        <w:t xml:space="preserve"> </w:t>
      </w:r>
      <w:r w:rsidR="00090002">
        <w:t>to</w:t>
      </w:r>
      <w:r w:rsidR="002411B3">
        <w:t xml:space="preserve"> </w:t>
      </w:r>
      <w:r w:rsidR="00090002">
        <w:t>acknowledge</w:t>
      </w:r>
      <w:r w:rsidR="002411B3">
        <w:t xml:space="preserve"> </w:t>
      </w:r>
      <w:r w:rsidR="00090002">
        <w:t>that</w:t>
      </w:r>
      <w:r w:rsidR="002411B3">
        <w:t xml:space="preserve"> </w:t>
      </w:r>
      <w:r w:rsidR="00090002">
        <w:t>some</w:t>
      </w:r>
      <w:r w:rsidR="002411B3">
        <w:t xml:space="preserve"> </w:t>
      </w:r>
      <w:r w:rsidR="00090002">
        <w:t>features</w:t>
      </w:r>
      <w:r w:rsidR="002411B3">
        <w:t xml:space="preserve"> </w:t>
      </w:r>
      <w:r w:rsidR="00090002">
        <w:t>within</w:t>
      </w:r>
      <w:r w:rsidR="002411B3">
        <w:t xml:space="preserve"> </w:t>
      </w:r>
      <w:r w:rsidR="00090002">
        <w:t>Judaism</w:t>
      </w:r>
      <w:r w:rsidR="002411B3">
        <w:t xml:space="preserve"> </w:t>
      </w:r>
      <w:r w:rsidR="00090002">
        <w:t>are</w:t>
      </w:r>
      <w:r w:rsidR="002411B3">
        <w:t xml:space="preserve"> </w:t>
      </w:r>
      <w:r w:rsidR="00090002">
        <w:t>less</w:t>
      </w:r>
      <w:r w:rsidR="002411B3">
        <w:t xml:space="preserve"> </w:t>
      </w:r>
      <w:r w:rsidR="00557433">
        <w:t>authentic</w:t>
      </w:r>
      <w:r w:rsidR="002411B3">
        <w:t xml:space="preserve"> </w:t>
      </w:r>
      <w:r w:rsidR="00557433">
        <w:t>than</w:t>
      </w:r>
      <w:r w:rsidR="002411B3">
        <w:t xml:space="preserve"> </w:t>
      </w:r>
      <w:r w:rsidR="00557433">
        <w:t>others.</w:t>
      </w:r>
      <w:r w:rsidR="002411B3">
        <w:t xml:space="preserve"> </w:t>
      </w:r>
      <w:r w:rsidR="00557433">
        <w:t>P</w:t>
      </w:r>
      <w:r w:rsidR="00090002">
        <w:t>rayer</w:t>
      </w:r>
      <w:r w:rsidR="002411B3">
        <w:t xml:space="preserve"> </w:t>
      </w:r>
      <w:r w:rsidR="00090002">
        <w:t>comes</w:t>
      </w:r>
      <w:r w:rsidR="002411B3">
        <w:t xml:space="preserve"> </w:t>
      </w:r>
      <w:r w:rsidR="00090002">
        <w:t>to</w:t>
      </w:r>
      <w:r w:rsidR="002411B3">
        <w:t xml:space="preserve"> </w:t>
      </w:r>
      <w:r w:rsidR="00090002">
        <w:t>supplant</w:t>
      </w:r>
      <w:r w:rsidR="002411B3">
        <w:t xml:space="preserve"> </w:t>
      </w:r>
      <w:r w:rsidR="00090002">
        <w:t>the</w:t>
      </w:r>
      <w:r w:rsidR="002411B3">
        <w:t xml:space="preserve"> </w:t>
      </w:r>
      <w:r w:rsidR="00090002">
        <w:t>sacrificial</w:t>
      </w:r>
      <w:r w:rsidR="002411B3">
        <w:t xml:space="preserve"> </w:t>
      </w:r>
      <w:r w:rsidR="00090002">
        <w:t>system,</w:t>
      </w:r>
      <w:r w:rsidR="002411B3">
        <w:t xml:space="preserve"> </w:t>
      </w:r>
      <w:r w:rsidR="00557433">
        <w:t>but</w:t>
      </w:r>
      <w:r w:rsidR="002411B3">
        <w:t xml:space="preserve"> </w:t>
      </w:r>
      <w:r w:rsidR="00090002">
        <w:t>it</w:t>
      </w:r>
      <w:r w:rsidR="002411B3">
        <w:t xml:space="preserve"> </w:t>
      </w:r>
      <w:r w:rsidR="00090002">
        <w:t>has</w:t>
      </w:r>
      <w:r w:rsidR="002411B3">
        <w:t xml:space="preserve"> </w:t>
      </w:r>
      <w:r w:rsidR="00090002">
        <w:t>not</w:t>
      </w:r>
      <w:r w:rsidR="002411B3">
        <w:t xml:space="preserve"> </w:t>
      </w:r>
      <w:r w:rsidR="00090002">
        <w:t>done</w:t>
      </w:r>
      <w:r w:rsidR="002411B3">
        <w:t xml:space="preserve"> </w:t>
      </w:r>
      <w:r w:rsidR="00090002">
        <w:t>away</w:t>
      </w:r>
      <w:r w:rsidR="002411B3">
        <w:t xml:space="preserve"> </w:t>
      </w:r>
      <w:r w:rsidR="00090002">
        <w:t>with</w:t>
      </w:r>
      <w:r w:rsidR="002411B3">
        <w:t xml:space="preserve"> </w:t>
      </w:r>
      <w:r w:rsidR="00090002">
        <w:t>it</w:t>
      </w:r>
      <w:r w:rsidR="002411B3">
        <w:t xml:space="preserve"> </w:t>
      </w:r>
      <w:r w:rsidR="00090002">
        <w:t>altogether</w:t>
      </w:r>
      <w:r w:rsidR="00215AA2">
        <w:t>,</w:t>
      </w:r>
      <w:r w:rsidR="002411B3">
        <w:t xml:space="preserve"> </w:t>
      </w:r>
      <w:r w:rsidR="00215AA2">
        <w:t>and</w:t>
      </w:r>
      <w:r w:rsidR="002411B3">
        <w:t xml:space="preserve"> </w:t>
      </w:r>
      <w:r w:rsidR="00215AA2">
        <w:t>even</w:t>
      </w:r>
      <w:r w:rsidR="002411B3">
        <w:t xml:space="preserve"> </w:t>
      </w:r>
      <w:r w:rsidR="00215AA2">
        <w:t>seems</w:t>
      </w:r>
      <w:r w:rsidR="002411B3">
        <w:t xml:space="preserve"> </w:t>
      </w:r>
      <w:r w:rsidR="00215AA2">
        <w:t>inferior</w:t>
      </w:r>
      <w:r w:rsidR="002411B3">
        <w:t xml:space="preserve"> </w:t>
      </w:r>
      <w:r w:rsidR="00215AA2">
        <w:t>to</w:t>
      </w:r>
      <w:r w:rsidR="002411B3">
        <w:t xml:space="preserve"> </w:t>
      </w:r>
      <w:r w:rsidR="00215AA2">
        <w:t>it</w:t>
      </w:r>
      <w:r w:rsidR="00090002">
        <w:t>.</w:t>
      </w:r>
      <w:r w:rsidR="002411B3">
        <w:t xml:space="preserve"> </w:t>
      </w:r>
      <w:r w:rsidR="00761167">
        <w:t>The</w:t>
      </w:r>
      <w:r w:rsidR="002411B3">
        <w:t xml:space="preserve"> </w:t>
      </w:r>
      <w:r w:rsidR="00761167">
        <w:t>visual</w:t>
      </w:r>
      <w:r w:rsidR="002411B3">
        <w:t xml:space="preserve"> </w:t>
      </w:r>
      <w:r w:rsidR="00761167">
        <w:t>horror</w:t>
      </w:r>
      <w:r w:rsidR="002411B3">
        <w:t xml:space="preserve"> </w:t>
      </w:r>
      <w:r w:rsidR="00761167">
        <w:t>of</w:t>
      </w:r>
      <w:r w:rsidR="002411B3">
        <w:t xml:space="preserve"> </w:t>
      </w:r>
      <w:r w:rsidR="00761167">
        <w:t>sacrificial</w:t>
      </w:r>
      <w:r w:rsidR="002411B3">
        <w:t xml:space="preserve"> </w:t>
      </w:r>
      <w:r w:rsidR="00761167">
        <w:t>worship</w:t>
      </w:r>
      <w:r w:rsidR="002411B3">
        <w:t xml:space="preserve"> </w:t>
      </w:r>
      <w:r w:rsidR="00761167">
        <w:t>has</w:t>
      </w:r>
      <w:r w:rsidR="002411B3">
        <w:t xml:space="preserve"> </w:t>
      </w:r>
      <w:r w:rsidR="00761167">
        <w:t>dimmed,</w:t>
      </w:r>
      <w:r w:rsidR="002411B3">
        <w:t xml:space="preserve"> </w:t>
      </w:r>
      <w:r w:rsidR="00761167">
        <w:t>both</w:t>
      </w:r>
      <w:r w:rsidR="002411B3">
        <w:t xml:space="preserve"> </w:t>
      </w:r>
      <w:r w:rsidR="00761167">
        <w:t>in</w:t>
      </w:r>
      <w:r w:rsidR="002411B3">
        <w:t xml:space="preserve"> </w:t>
      </w:r>
      <w:r w:rsidR="00761167">
        <w:t>prayer</w:t>
      </w:r>
      <w:r w:rsidR="002411B3">
        <w:t xml:space="preserve"> </w:t>
      </w:r>
      <w:r w:rsidR="00761167">
        <w:t>and</w:t>
      </w:r>
      <w:r w:rsidR="002411B3">
        <w:t xml:space="preserve"> </w:t>
      </w:r>
      <w:r w:rsidR="00761167">
        <w:t>in</w:t>
      </w:r>
      <w:r w:rsidR="002411B3">
        <w:t xml:space="preserve"> </w:t>
      </w:r>
      <w:r w:rsidR="00235CD9">
        <w:t>other</w:t>
      </w:r>
      <w:r w:rsidR="002411B3">
        <w:t xml:space="preserve"> </w:t>
      </w:r>
      <w:r w:rsidR="00761167">
        <w:t>sacrificial</w:t>
      </w:r>
      <w:r w:rsidR="002411B3">
        <w:t xml:space="preserve"> </w:t>
      </w:r>
      <w:r w:rsidR="00761167">
        <w:t>acts.</w:t>
      </w:r>
      <w:r w:rsidR="002411B3">
        <w:t xml:space="preserve"> </w:t>
      </w:r>
      <w:r w:rsidR="00090002">
        <w:t>Wyschogrod</w:t>
      </w:r>
      <w:r w:rsidR="002411B3">
        <w:t xml:space="preserve"> </w:t>
      </w:r>
      <w:r w:rsidR="00E35379">
        <w:t>notes</w:t>
      </w:r>
      <w:r w:rsidR="002411B3">
        <w:t xml:space="preserve"> </w:t>
      </w:r>
      <w:r w:rsidR="00E35379">
        <w:t>how</w:t>
      </w:r>
      <w:r w:rsidR="002411B3">
        <w:t xml:space="preserve"> </w:t>
      </w:r>
      <w:r w:rsidR="00E35379">
        <w:t>circumcision</w:t>
      </w:r>
      <w:r w:rsidR="002411B3">
        <w:t xml:space="preserve"> </w:t>
      </w:r>
      <w:r w:rsidR="00E35379">
        <w:t>is</w:t>
      </w:r>
      <w:r w:rsidR="002411B3">
        <w:t xml:space="preserve"> </w:t>
      </w:r>
      <w:r w:rsidR="00C15081">
        <w:t>“</w:t>
      </w:r>
      <w:r w:rsidR="00E35379">
        <w:t>the</w:t>
      </w:r>
      <w:r w:rsidR="002411B3">
        <w:t xml:space="preserve"> </w:t>
      </w:r>
      <w:r w:rsidR="00E35379">
        <w:t>vestigial</w:t>
      </w:r>
      <w:r w:rsidR="002411B3">
        <w:t xml:space="preserve"> </w:t>
      </w:r>
      <w:r w:rsidR="00E35379">
        <w:t>remains</w:t>
      </w:r>
      <w:r w:rsidR="002411B3">
        <w:t xml:space="preserve"> </w:t>
      </w:r>
      <w:r w:rsidR="00E35379">
        <w:t>of</w:t>
      </w:r>
      <w:r w:rsidR="002411B3">
        <w:t xml:space="preserve"> </w:t>
      </w:r>
      <w:r w:rsidR="00E35379">
        <w:t>human</w:t>
      </w:r>
      <w:r w:rsidR="002411B3">
        <w:t xml:space="preserve"> </w:t>
      </w:r>
      <w:r w:rsidR="00E35379">
        <w:t>sacrifice</w:t>
      </w:r>
      <w:r w:rsidR="002411B3">
        <w:t xml:space="preserve"> </w:t>
      </w:r>
      <w:r w:rsidR="00E35379">
        <w:t>in</w:t>
      </w:r>
      <w:r w:rsidR="002411B3">
        <w:t xml:space="preserve"> </w:t>
      </w:r>
      <w:r w:rsidR="00E35379">
        <w:t>Judaism.</w:t>
      </w:r>
      <w:r w:rsidR="002411B3">
        <w:t xml:space="preserve"> </w:t>
      </w:r>
      <w:r w:rsidR="00E35379">
        <w:t>The</w:t>
      </w:r>
      <w:r w:rsidR="002411B3">
        <w:t xml:space="preserve"> </w:t>
      </w:r>
      <w:r w:rsidR="00E35379">
        <w:t>knife</w:t>
      </w:r>
      <w:r w:rsidR="002411B3">
        <w:t xml:space="preserve"> </w:t>
      </w:r>
      <w:r w:rsidR="00E35379">
        <w:t>that</w:t>
      </w:r>
      <w:r w:rsidR="002411B3">
        <w:t xml:space="preserve"> </w:t>
      </w:r>
      <w:r w:rsidR="00E35379">
        <w:t>cuts</w:t>
      </w:r>
      <w:r w:rsidR="002411B3">
        <w:t xml:space="preserve"> </w:t>
      </w:r>
      <w:r w:rsidR="00E35379">
        <w:t>into</w:t>
      </w:r>
      <w:r w:rsidR="002411B3">
        <w:t xml:space="preserve"> </w:t>
      </w:r>
      <w:r w:rsidR="00E35379">
        <w:t>the</w:t>
      </w:r>
      <w:r w:rsidR="002411B3">
        <w:t xml:space="preserve"> </w:t>
      </w:r>
      <w:r w:rsidR="00E35379">
        <w:t>flesh</w:t>
      </w:r>
      <w:r w:rsidR="002411B3">
        <w:t xml:space="preserve"> </w:t>
      </w:r>
      <w:r w:rsidR="00E35379">
        <w:t>of</w:t>
      </w:r>
      <w:r w:rsidR="002411B3">
        <w:t xml:space="preserve"> </w:t>
      </w:r>
      <w:r w:rsidR="00E35379">
        <w:t>the</w:t>
      </w:r>
      <w:r w:rsidR="002411B3">
        <w:t xml:space="preserve"> </w:t>
      </w:r>
      <w:r w:rsidR="00E35379">
        <w:t>animal</w:t>
      </w:r>
      <w:r w:rsidR="002411B3">
        <w:t xml:space="preserve"> </w:t>
      </w:r>
      <w:r w:rsidR="00E35379">
        <w:t>in</w:t>
      </w:r>
      <w:r w:rsidR="002411B3">
        <w:t xml:space="preserve"> </w:t>
      </w:r>
      <w:r w:rsidR="00E35379">
        <w:t>sacrifice</w:t>
      </w:r>
      <w:r w:rsidR="002411B3">
        <w:t xml:space="preserve"> </w:t>
      </w:r>
      <w:r w:rsidR="00E35379">
        <w:t>cuts</w:t>
      </w:r>
      <w:r w:rsidR="002411B3">
        <w:t xml:space="preserve"> </w:t>
      </w:r>
      <w:r w:rsidR="00E35379">
        <w:t>into</w:t>
      </w:r>
      <w:r w:rsidR="002411B3">
        <w:t xml:space="preserve"> </w:t>
      </w:r>
      <w:r w:rsidR="00E35379">
        <w:t>the</w:t>
      </w:r>
      <w:r w:rsidR="002411B3">
        <w:t xml:space="preserve"> </w:t>
      </w:r>
      <w:r w:rsidR="00E35379">
        <w:t>flesh</w:t>
      </w:r>
      <w:r w:rsidR="002411B3">
        <w:t xml:space="preserve"> </w:t>
      </w:r>
      <w:r w:rsidR="00E35379">
        <w:t>of</w:t>
      </w:r>
      <w:r w:rsidR="002411B3">
        <w:t xml:space="preserve"> </w:t>
      </w:r>
      <w:r w:rsidR="00E35379">
        <w:t>man</w:t>
      </w:r>
      <w:r w:rsidR="002411B3">
        <w:t xml:space="preserve"> </w:t>
      </w:r>
      <w:r w:rsidR="00E35379">
        <w:t>in</w:t>
      </w:r>
      <w:r w:rsidR="002411B3">
        <w:t xml:space="preserve"> </w:t>
      </w:r>
      <w:r w:rsidR="00E35379">
        <w:t>circumcision.</w:t>
      </w:r>
      <w:r w:rsidR="00C15081">
        <w:t>”</w:t>
      </w:r>
      <w:r w:rsidR="002411B3">
        <w:t xml:space="preserve"> </w:t>
      </w:r>
      <w:r w:rsidR="001342E0">
        <w:t>Despite</w:t>
      </w:r>
      <w:r w:rsidR="002411B3">
        <w:t xml:space="preserve"> </w:t>
      </w:r>
      <w:r w:rsidR="001342E0">
        <w:t>the</w:t>
      </w:r>
      <w:r w:rsidR="002411B3">
        <w:t xml:space="preserve"> </w:t>
      </w:r>
      <w:r w:rsidR="001342E0">
        <w:t>prophetic</w:t>
      </w:r>
      <w:r w:rsidR="002411B3">
        <w:t xml:space="preserve"> </w:t>
      </w:r>
      <w:r w:rsidR="001342E0">
        <w:t>ambivalence</w:t>
      </w:r>
      <w:r w:rsidR="002411B3">
        <w:t xml:space="preserve"> </w:t>
      </w:r>
      <w:r w:rsidR="00FC026C">
        <w:t>toward</w:t>
      </w:r>
      <w:r w:rsidR="002411B3">
        <w:t xml:space="preserve"> </w:t>
      </w:r>
      <w:r w:rsidR="00FC026C">
        <w:t>Temple</w:t>
      </w:r>
      <w:r w:rsidR="002411B3">
        <w:t xml:space="preserve"> </w:t>
      </w:r>
      <w:r w:rsidR="00FC026C">
        <w:t>sacrifices</w:t>
      </w:r>
      <w:r w:rsidR="001342E0">
        <w:t>,</w:t>
      </w:r>
      <w:r w:rsidR="002411B3">
        <w:t xml:space="preserve"> </w:t>
      </w:r>
      <w:r w:rsidR="001342E0">
        <w:t>circumcision</w:t>
      </w:r>
      <w:r w:rsidR="002411B3">
        <w:t xml:space="preserve"> </w:t>
      </w:r>
      <w:r w:rsidR="001342E0">
        <w:t>remains</w:t>
      </w:r>
      <w:r w:rsidR="002411B3">
        <w:t xml:space="preserve"> </w:t>
      </w:r>
      <w:r w:rsidR="00C15081">
        <w:t>“</w:t>
      </w:r>
      <w:r w:rsidR="001342E0">
        <w:t>holy</w:t>
      </w:r>
      <w:r w:rsidR="002411B3">
        <w:t xml:space="preserve"> </w:t>
      </w:r>
      <w:r w:rsidR="001342E0">
        <w:t>to</w:t>
      </w:r>
      <w:r w:rsidR="002411B3">
        <w:t xml:space="preserve"> </w:t>
      </w:r>
      <w:r w:rsidR="001342E0">
        <w:t>the</w:t>
      </w:r>
      <w:r w:rsidR="002411B3">
        <w:t xml:space="preserve"> </w:t>
      </w:r>
      <w:r w:rsidR="001342E0">
        <w:t>Jewish</w:t>
      </w:r>
      <w:r w:rsidR="002411B3">
        <w:t xml:space="preserve"> </w:t>
      </w:r>
      <w:r w:rsidR="001342E0">
        <w:t>people.</w:t>
      </w:r>
      <w:r w:rsidR="00C15081">
        <w:t>”</w:t>
      </w:r>
      <w:r w:rsidR="002411B3">
        <w:t xml:space="preserve"> </w:t>
      </w:r>
      <w:r w:rsidR="00713223">
        <w:t>T</w:t>
      </w:r>
      <w:r w:rsidR="001342E0">
        <w:t>hat</w:t>
      </w:r>
      <w:r w:rsidR="002411B3">
        <w:t xml:space="preserve"> </w:t>
      </w:r>
      <w:r w:rsidR="001342E0">
        <w:t>people</w:t>
      </w:r>
      <w:r w:rsidR="002411B3">
        <w:t xml:space="preserve"> </w:t>
      </w:r>
      <w:r w:rsidR="001342E0">
        <w:t>is</w:t>
      </w:r>
      <w:r w:rsidR="002411B3">
        <w:t xml:space="preserve"> </w:t>
      </w:r>
      <w:r w:rsidR="001342E0">
        <w:t>decidedly</w:t>
      </w:r>
      <w:r w:rsidR="002411B3">
        <w:t xml:space="preserve"> </w:t>
      </w:r>
      <w:r w:rsidR="001342E0">
        <w:t>gendered,</w:t>
      </w:r>
      <w:r w:rsidR="002411B3">
        <w:t xml:space="preserve"> </w:t>
      </w:r>
      <w:r w:rsidR="001342E0">
        <w:t>such</w:t>
      </w:r>
      <w:r w:rsidR="002411B3">
        <w:t xml:space="preserve"> </w:t>
      </w:r>
      <w:r w:rsidR="001342E0">
        <w:t>that</w:t>
      </w:r>
      <w:r w:rsidR="002411B3">
        <w:t xml:space="preserve"> </w:t>
      </w:r>
      <w:r w:rsidR="001342E0">
        <w:t>holiness</w:t>
      </w:r>
      <w:r w:rsidR="002411B3">
        <w:t xml:space="preserve"> </w:t>
      </w:r>
      <w:r w:rsidR="001342E0">
        <w:t>travels</w:t>
      </w:r>
      <w:r w:rsidR="002411B3">
        <w:t xml:space="preserve"> </w:t>
      </w:r>
      <w:r w:rsidR="001342E0">
        <w:t>from</w:t>
      </w:r>
      <w:r w:rsidR="002411B3">
        <w:t xml:space="preserve"> </w:t>
      </w:r>
      <w:r w:rsidR="001342E0">
        <w:t>the</w:t>
      </w:r>
      <w:r w:rsidR="002411B3">
        <w:t xml:space="preserve"> </w:t>
      </w:r>
      <w:r w:rsidR="001342E0">
        <w:t>bloody</w:t>
      </w:r>
      <w:r w:rsidR="002411B3">
        <w:t xml:space="preserve"> </w:t>
      </w:r>
      <w:r w:rsidR="001342E0">
        <w:t>knife</w:t>
      </w:r>
      <w:r w:rsidR="002411B3">
        <w:t xml:space="preserve"> </w:t>
      </w:r>
      <w:r w:rsidR="001342E0">
        <w:t>to</w:t>
      </w:r>
      <w:r w:rsidR="002411B3">
        <w:t xml:space="preserve"> </w:t>
      </w:r>
      <w:r w:rsidR="001342E0">
        <w:t>male</w:t>
      </w:r>
      <w:r w:rsidR="002411B3">
        <w:t xml:space="preserve"> </w:t>
      </w:r>
      <w:r w:rsidR="001342E0">
        <w:t>bodies</w:t>
      </w:r>
      <w:r w:rsidR="002411B3">
        <w:t xml:space="preserve"> </w:t>
      </w:r>
      <w:r w:rsidR="00B16EE3">
        <w:t>to</w:t>
      </w:r>
      <w:r w:rsidR="002411B3">
        <w:t xml:space="preserve"> </w:t>
      </w:r>
      <w:r w:rsidR="00557433">
        <w:t>expose</w:t>
      </w:r>
      <w:r w:rsidR="002411B3">
        <w:t xml:space="preserve"> </w:t>
      </w:r>
      <w:r w:rsidR="00C15081">
        <w:t>“</w:t>
      </w:r>
      <w:r w:rsidR="00D1499C">
        <w:t>the</w:t>
      </w:r>
      <w:r w:rsidR="002411B3">
        <w:t xml:space="preserve"> </w:t>
      </w:r>
      <w:r w:rsidR="00D1499C">
        <w:t>sacrifice</w:t>
      </w:r>
      <w:r w:rsidR="002411B3">
        <w:t xml:space="preserve"> </w:t>
      </w:r>
      <w:r w:rsidR="00D1499C">
        <w:t>of</w:t>
      </w:r>
      <w:r w:rsidR="002411B3">
        <w:t xml:space="preserve"> </w:t>
      </w:r>
      <w:r w:rsidR="00D1499C">
        <w:t>man</w:t>
      </w:r>
      <w:r w:rsidR="002411B3">
        <w:t xml:space="preserve"> </w:t>
      </w:r>
      <w:r w:rsidR="00D1499C">
        <w:t>before</w:t>
      </w:r>
      <w:r w:rsidR="002411B3">
        <w:t xml:space="preserve"> </w:t>
      </w:r>
      <w:r w:rsidR="00D1499C">
        <w:t>God.</w:t>
      </w:r>
      <w:r w:rsidR="00C15081">
        <w:t>”</w:t>
      </w:r>
      <w:r w:rsidR="002411B3">
        <w:t xml:space="preserve"> </w:t>
      </w:r>
      <w:r w:rsidR="004A0ED8">
        <w:t>Women</w:t>
      </w:r>
      <w:r w:rsidR="002411B3">
        <w:t xml:space="preserve"> </w:t>
      </w:r>
      <w:r w:rsidR="004A0ED8">
        <w:t>appear</w:t>
      </w:r>
      <w:r w:rsidR="002411B3">
        <w:t xml:space="preserve"> </w:t>
      </w:r>
      <w:r w:rsidR="004A0ED8">
        <w:t>on</w:t>
      </w:r>
      <w:r w:rsidR="002411B3">
        <w:t xml:space="preserve"> </w:t>
      </w:r>
      <w:r w:rsidR="004A0ED8">
        <w:t>the</w:t>
      </w:r>
      <w:r w:rsidR="002411B3">
        <w:t xml:space="preserve"> </w:t>
      </w:r>
      <w:r w:rsidR="004A0ED8">
        <w:t>outside</w:t>
      </w:r>
      <w:r w:rsidR="002411B3">
        <w:t xml:space="preserve"> </w:t>
      </w:r>
      <w:r w:rsidR="004A0ED8">
        <w:t>of</w:t>
      </w:r>
      <w:r w:rsidR="002411B3">
        <w:t xml:space="preserve"> </w:t>
      </w:r>
      <w:r w:rsidR="004A0ED8">
        <w:t>this</w:t>
      </w:r>
      <w:r w:rsidR="002411B3">
        <w:t xml:space="preserve"> </w:t>
      </w:r>
      <w:r w:rsidR="004A0ED8">
        <w:t>sacrificial</w:t>
      </w:r>
      <w:r w:rsidR="002411B3">
        <w:t xml:space="preserve"> </w:t>
      </w:r>
      <w:r w:rsidR="004A0ED8">
        <w:t>cult.</w:t>
      </w:r>
      <w:r w:rsidR="002411B3">
        <w:t xml:space="preserve"> </w:t>
      </w:r>
      <w:r w:rsidR="00D1499C">
        <w:t>The</w:t>
      </w:r>
      <w:r w:rsidR="002411B3">
        <w:t xml:space="preserve"> </w:t>
      </w:r>
      <w:r w:rsidR="00D1499C">
        <w:t>knife</w:t>
      </w:r>
      <w:r w:rsidR="002411B3">
        <w:t xml:space="preserve"> </w:t>
      </w:r>
      <w:r w:rsidR="00D1499C">
        <w:t>that</w:t>
      </w:r>
      <w:r w:rsidR="002411B3">
        <w:t xml:space="preserve"> </w:t>
      </w:r>
      <w:r w:rsidR="00D1499C">
        <w:t>sacrifices</w:t>
      </w:r>
      <w:r w:rsidR="002411B3">
        <w:t xml:space="preserve"> </w:t>
      </w:r>
      <w:r w:rsidR="00D1499C">
        <w:t>animals,</w:t>
      </w:r>
      <w:r w:rsidR="002411B3">
        <w:t xml:space="preserve"> </w:t>
      </w:r>
      <w:r w:rsidR="00D1499C">
        <w:t>and</w:t>
      </w:r>
      <w:r w:rsidR="002411B3">
        <w:t xml:space="preserve"> </w:t>
      </w:r>
      <w:r w:rsidR="00D1499C">
        <w:t>that</w:t>
      </w:r>
      <w:r w:rsidR="002411B3">
        <w:t xml:space="preserve"> </w:t>
      </w:r>
      <w:r w:rsidR="00D1499C">
        <w:t>turns</w:t>
      </w:r>
      <w:r w:rsidR="002411B3">
        <w:t xml:space="preserve"> </w:t>
      </w:r>
      <w:r w:rsidR="00D1499C">
        <w:t>mal</w:t>
      </w:r>
      <w:r w:rsidR="00E01192">
        <w:t>e</w:t>
      </w:r>
      <w:r w:rsidR="002411B3">
        <w:t xml:space="preserve"> </w:t>
      </w:r>
      <w:r w:rsidR="00E01192">
        <w:t>bodies</w:t>
      </w:r>
      <w:r w:rsidR="002411B3">
        <w:t xml:space="preserve"> </w:t>
      </w:r>
      <w:r w:rsidR="00E01192">
        <w:t>into</w:t>
      </w:r>
      <w:r w:rsidR="002411B3">
        <w:t xml:space="preserve"> </w:t>
      </w:r>
      <w:r w:rsidR="00E01192">
        <w:t>holy</w:t>
      </w:r>
      <w:r w:rsidR="002411B3">
        <w:t xml:space="preserve"> </w:t>
      </w:r>
      <w:r w:rsidR="00E01192">
        <w:t>ones,</w:t>
      </w:r>
      <w:r w:rsidR="002411B3">
        <w:t xml:space="preserve"> </w:t>
      </w:r>
      <w:r w:rsidR="00E01192">
        <w:t>also</w:t>
      </w:r>
      <w:r w:rsidR="002411B3">
        <w:t xml:space="preserve"> </w:t>
      </w:r>
      <w:r w:rsidR="00D1499C">
        <w:t>appears</w:t>
      </w:r>
      <w:r w:rsidR="002411B3">
        <w:t xml:space="preserve"> </w:t>
      </w:r>
      <w:r w:rsidR="00D1499C">
        <w:t>in</w:t>
      </w:r>
      <w:r w:rsidR="002411B3">
        <w:t xml:space="preserve"> </w:t>
      </w:r>
      <w:r w:rsidR="00D1499C">
        <w:t>Abraham</w:t>
      </w:r>
      <w:r w:rsidR="00C15081">
        <w:t>’</w:t>
      </w:r>
      <w:r w:rsidR="00333080">
        <w:t>s</w:t>
      </w:r>
      <w:r w:rsidR="002411B3">
        <w:t xml:space="preserve"> </w:t>
      </w:r>
      <w:r w:rsidR="00333080">
        <w:t>hand</w:t>
      </w:r>
      <w:r w:rsidR="002411B3">
        <w:t xml:space="preserve"> </w:t>
      </w:r>
      <w:r w:rsidR="00D1499C">
        <w:t>to</w:t>
      </w:r>
      <w:r w:rsidR="002411B3">
        <w:t xml:space="preserve"> </w:t>
      </w:r>
      <w:r w:rsidR="00D1499C">
        <w:lastRenderedPageBreak/>
        <w:t>slaughter</w:t>
      </w:r>
      <w:r w:rsidR="002411B3">
        <w:t xml:space="preserve"> </w:t>
      </w:r>
      <w:r w:rsidR="00D1499C">
        <w:t>his</w:t>
      </w:r>
      <w:r w:rsidR="002411B3">
        <w:t xml:space="preserve"> </w:t>
      </w:r>
      <w:r w:rsidR="00D1499C">
        <w:t>son</w:t>
      </w:r>
      <w:r w:rsidR="002411B3">
        <w:t xml:space="preserve"> </w:t>
      </w:r>
      <w:r w:rsidR="00D1499C">
        <w:t>Isaac.</w:t>
      </w:r>
      <w:r w:rsidR="002411B3">
        <w:t xml:space="preserve"> </w:t>
      </w:r>
      <w:r w:rsidR="00333080">
        <w:t>In</w:t>
      </w:r>
      <w:r w:rsidR="002411B3">
        <w:t xml:space="preserve"> </w:t>
      </w:r>
      <w:r w:rsidR="00333080">
        <w:t>the</w:t>
      </w:r>
      <w:r w:rsidR="002411B3">
        <w:t xml:space="preserve"> </w:t>
      </w:r>
      <w:r w:rsidR="00333080">
        <w:t>Jewish</w:t>
      </w:r>
      <w:r w:rsidR="002411B3">
        <w:t xml:space="preserve"> </w:t>
      </w:r>
      <w:r w:rsidR="00333080">
        <w:rPr>
          <w:i/>
        </w:rPr>
        <w:t>Akedah</w:t>
      </w:r>
      <w:r w:rsidR="002411B3">
        <w:t xml:space="preserve"> </w:t>
      </w:r>
      <w:r w:rsidR="00333080">
        <w:t>(the</w:t>
      </w:r>
      <w:r w:rsidR="002411B3">
        <w:t xml:space="preserve"> </w:t>
      </w:r>
      <w:r w:rsidR="00333080">
        <w:t>binding</w:t>
      </w:r>
      <w:r w:rsidR="002411B3">
        <w:t xml:space="preserve"> </w:t>
      </w:r>
      <w:r w:rsidR="00333080">
        <w:t>of</w:t>
      </w:r>
      <w:r w:rsidR="002411B3">
        <w:t xml:space="preserve"> </w:t>
      </w:r>
      <w:r w:rsidR="00333080">
        <w:t>Isaac</w:t>
      </w:r>
      <w:r w:rsidR="002411B3">
        <w:t xml:space="preserve"> </w:t>
      </w:r>
      <w:r w:rsidR="00333080">
        <w:t>narrative</w:t>
      </w:r>
      <w:r w:rsidR="002411B3">
        <w:t xml:space="preserve"> </w:t>
      </w:r>
      <w:r w:rsidR="00333080">
        <w:t>of</w:t>
      </w:r>
      <w:r w:rsidR="002411B3">
        <w:t xml:space="preserve"> </w:t>
      </w:r>
      <w:r w:rsidR="00333080">
        <w:t>Genesis</w:t>
      </w:r>
      <w:r w:rsidR="002411B3">
        <w:t xml:space="preserve"> </w:t>
      </w:r>
      <w:r w:rsidR="004D3867">
        <w:t>22),</w:t>
      </w:r>
      <w:r w:rsidR="002411B3">
        <w:t xml:space="preserve"> </w:t>
      </w:r>
      <w:r w:rsidR="008162C0">
        <w:t>Jews</w:t>
      </w:r>
      <w:r w:rsidR="002411B3">
        <w:t xml:space="preserve"> </w:t>
      </w:r>
      <w:r w:rsidR="008162C0">
        <w:t>learn</w:t>
      </w:r>
      <w:r w:rsidR="002411B3">
        <w:t xml:space="preserve"> </w:t>
      </w:r>
      <w:r w:rsidR="00C15081">
        <w:t>“</w:t>
      </w:r>
      <w:r w:rsidR="008162C0">
        <w:t>that</w:t>
      </w:r>
      <w:r w:rsidR="002411B3">
        <w:t xml:space="preserve"> </w:t>
      </w:r>
      <w:r w:rsidR="008162C0">
        <w:t>to</w:t>
      </w:r>
      <w:r w:rsidR="002411B3">
        <w:t xml:space="preserve"> </w:t>
      </w:r>
      <w:r w:rsidR="008162C0">
        <w:t>be</w:t>
      </w:r>
      <w:r w:rsidR="002411B3">
        <w:t xml:space="preserve"> </w:t>
      </w:r>
      <w:r w:rsidR="008162C0">
        <w:t>loved</w:t>
      </w:r>
      <w:r w:rsidR="002411B3">
        <w:t xml:space="preserve"> </w:t>
      </w:r>
      <w:r w:rsidR="008162C0">
        <w:t>by</w:t>
      </w:r>
      <w:r w:rsidR="002411B3">
        <w:t xml:space="preserve"> </w:t>
      </w:r>
      <w:r w:rsidR="008162C0">
        <w:t>God</w:t>
      </w:r>
      <w:r w:rsidR="002411B3">
        <w:t xml:space="preserve"> </w:t>
      </w:r>
      <w:r w:rsidR="008162C0">
        <w:t>requires</w:t>
      </w:r>
      <w:r w:rsidR="002411B3">
        <w:t xml:space="preserve"> </w:t>
      </w:r>
      <w:r w:rsidR="008162C0">
        <w:t>the</w:t>
      </w:r>
      <w:r w:rsidR="002411B3">
        <w:t xml:space="preserve"> </w:t>
      </w:r>
      <w:r w:rsidR="008162C0">
        <w:t>willingness</w:t>
      </w:r>
      <w:r w:rsidR="002411B3">
        <w:t xml:space="preserve"> </w:t>
      </w:r>
      <w:r w:rsidR="008162C0">
        <w:t>to</w:t>
      </w:r>
      <w:r w:rsidR="002411B3">
        <w:t xml:space="preserve"> </w:t>
      </w:r>
      <w:r w:rsidR="008162C0">
        <w:t>accept</w:t>
      </w:r>
      <w:r w:rsidR="002411B3">
        <w:t xml:space="preserve"> </w:t>
      </w:r>
      <w:r w:rsidR="008162C0">
        <w:t>death</w:t>
      </w:r>
      <w:r w:rsidR="002411B3">
        <w:t xml:space="preserve"> </w:t>
      </w:r>
      <w:r w:rsidR="008162C0">
        <w:t>at</w:t>
      </w:r>
      <w:r w:rsidR="002411B3">
        <w:t xml:space="preserve"> </w:t>
      </w:r>
      <w:r w:rsidR="008162C0">
        <w:t>the</w:t>
      </w:r>
      <w:r w:rsidR="002411B3">
        <w:t xml:space="preserve"> </w:t>
      </w:r>
      <w:r w:rsidR="008162C0">
        <w:t>hand</w:t>
      </w:r>
      <w:r w:rsidR="002411B3">
        <w:t xml:space="preserve"> </w:t>
      </w:r>
      <w:r w:rsidR="008162C0">
        <w:t>of</w:t>
      </w:r>
      <w:r w:rsidR="002411B3">
        <w:t xml:space="preserve"> </w:t>
      </w:r>
      <w:r w:rsidR="008162C0">
        <w:t>God.</w:t>
      </w:r>
      <w:r w:rsidR="00C15081">
        <w:t>”</w:t>
      </w:r>
      <w:r w:rsidR="002411B3">
        <w:t xml:space="preserve"> </w:t>
      </w:r>
      <w:r w:rsidR="006A7A85">
        <w:t>Wyschogrod</w:t>
      </w:r>
      <w:r w:rsidR="002411B3">
        <w:t xml:space="preserve"> </w:t>
      </w:r>
      <w:r w:rsidR="006A7A85">
        <w:t>reads</w:t>
      </w:r>
      <w:r w:rsidR="002411B3">
        <w:t xml:space="preserve"> </w:t>
      </w:r>
      <w:r w:rsidR="006A7A85">
        <w:t>the</w:t>
      </w:r>
      <w:r w:rsidR="002411B3">
        <w:t xml:space="preserve"> </w:t>
      </w:r>
      <w:r w:rsidR="006A7A85">
        <w:t>binding</w:t>
      </w:r>
      <w:r w:rsidR="002411B3">
        <w:t xml:space="preserve"> </w:t>
      </w:r>
      <w:r w:rsidR="006A7A85">
        <w:t>of</w:t>
      </w:r>
      <w:r w:rsidR="002411B3">
        <w:t xml:space="preserve"> </w:t>
      </w:r>
      <w:r w:rsidR="006A7A85">
        <w:t>Isaac</w:t>
      </w:r>
      <w:r w:rsidR="002411B3">
        <w:t xml:space="preserve"> </w:t>
      </w:r>
      <w:r w:rsidR="006A7A85">
        <w:t>story</w:t>
      </w:r>
      <w:r w:rsidR="002411B3">
        <w:t xml:space="preserve"> </w:t>
      </w:r>
      <w:r w:rsidR="006A7A85">
        <w:t>as</w:t>
      </w:r>
      <w:r w:rsidR="002411B3">
        <w:t xml:space="preserve"> </w:t>
      </w:r>
      <w:r w:rsidR="006A7A85">
        <w:t>a</w:t>
      </w:r>
      <w:r w:rsidR="002411B3">
        <w:t xml:space="preserve"> </w:t>
      </w:r>
      <w:r w:rsidR="006A7A85">
        <w:t>parent/child</w:t>
      </w:r>
      <w:r w:rsidR="002411B3">
        <w:t xml:space="preserve"> </w:t>
      </w:r>
      <w:r w:rsidR="006A7A85">
        <w:t>narrative</w:t>
      </w:r>
      <w:r w:rsidR="002411B3">
        <w:t xml:space="preserve"> </w:t>
      </w:r>
      <w:r w:rsidR="006A7A85">
        <w:t>in</w:t>
      </w:r>
      <w:r w:rsidR="002411B3">
        <w:t xml:space="preserve"> </w:t>
      </w:r>
      <w:r w:rsidR="006A7A85">
        <w:t>which</w:t>
      </w:r>
      <w:r w:rsidR="002411B3">
        <w:t xml:space="preserve"> </w:t>
      </w:r>
      <w:r w:rsidR="00C15081">
        <w:t>“</w:t>
      </w:r>
      <w:r w:rsidR="006A7A85">
        <w:t>continuation</w:t>
      </w:r>
      <w:r w:rsidR="002411B3">
        <w:t xml:space="preserve"> </w:t>
      </w:r>
      <w:r w:rsidR="006A7A85">
        <w:t>of</w:t>
      </w:r>
      <w:r w:rsidR="002411B3">
        <w:t xml:space="preserve"> </w:t>
      </w:r>
      <w:r w:rsidR="006A7A85">
        <w:t>the</w:t>
      </w:r>
      <w:r w:rsidR="002411B3">
        <w:t xml:space="preserve"> </w:t>
      </w:r>
      <w:r w:rsidR="006A7A85">
        <w:t>Jewish</w:t>
      </w:r>
      <w:r w:rsidR="002411B3">
        <w:t xml:space="preserve"> </w:t>
      </w:r>
      <w:r w:rsidR="006A7A85">
        <w:t>people</w:t>
      </w:r>
      <w:r w:rsidR="00C15081">
        <w:t>”</w:t>
      </w:r>
      <w:r w:rsidR="002411B3">
        <w:t xml:space="preserve"> </w:t>
      </w:r>
      <w:r w:rsidR="006A7A85">
        <w:t>is</w:t>
      </w:r>
      <w:r w:rsidR="002411B3">
        <w:t xml:space="preserve"> </w:t>
      </w:r>
      <w:r w:rsidR="006A7A85">
        <w:t>the</w:t>
      </w:r>
      <w:r w:rsidR="002411B3">
        <w:t xml:space="preserve"> </w:t>
      </w:r>
      <w:r w:rsidR="006A7A85">
        <w:t>most</w:t>
      </w:r>
      <w:r w:rsidR="002411B3">
        <w:t xml:space="preserve"> </w:t>
      </w:r>
      <w:r w:rsidR="006A7A85">
        <w:t>precious</w:t>
      </w:r>
      <w:r w:rsidR="002411B3">
        <w:t xml:space="preserve"> </w:t>
      </w:r>
      <w:r w:rsidR="006A7A85">
        <w:t>good.</w:t>
      </w:r>
      <w:r w:rsidR="002411B3">
        <w:t xml:space="preserve"> </w:t>
      </w:r>
      <w:r w:rsidR="003A060E">
        <w:t>But</w:t>
      </w:r>
      <w:r w:rsidR="002411B3">
        <w:t xml:space="preserve"> </w:t>
      </w:r>
      <w:r w:rsidR="003A060E">
        <w:t>he</w:t>
      </w:r>
      <w:r w:rsidR="002411B3">
        <w:t xml:space="preserve"> </w:t>
      </w:r>
      <w:r w:rsidR="003A060E">
        <w:t>has</w:t>
      </w:r>
      <w:r w:rsidR="002411B3">
        <w:t xml:space="preserve"> </w:t>
      </w:r>
      <w:r w:rsidR="003A060E">
        <w:t>structured</w:t>
      </w:r>
      <w:r w:rsidR="002411B3">
        <w:t xml:space="preserve"> </w:t>
      </w:r>
      <w:r w:rsidR="003A060E">
        <w:t>this</w:t>
      </w:r>
      <w:r w:rsidR="002411B3">
        <w:t xml:space="preserve"> </w:t>
      </w:r>
      <w:r w:rsidR="003A060E">
        <w:t>continuity</w:t>
      </w:r>
      <w:r w:rsidR="002411B3">
        <w:t xml:space="preserve"> </w:t>
      </w:r>
      <w:r w:rsidR="003A060E">
        <w:t>as</w:t>
      </w:r>
      <w:r w:rsidR="002411B3">
        <w:t xml:space="preserve"> </w:t>
      </w:r>
      <w:r w:rsidR="003A060E">
        <w:t>a</w:t>
      </w:r>
      <w:r w:rsidR="002411B3">
        <w:t xml:space="preserve"> </w:t>
      </w:r>
      <w:r w:rsidR="003A060E">
        <w:t>gendered</w:t>
      </w:r>
      <w:r w:rsidR="002411B3">
        <w:t xml:space="preserve"> </w:t>
      </w:r>
      <w:r w:rsidR="003A060E">
        <w:t>one</w:t>
      </w:r>
      <w:r w:rsidR="002411B3">
        <w:t xml:space="preserve"> </w:t>
      </w:r>
      <w:r w:rsidR="003A060E">
        <w:t>in</w:t>
      </w:r>
      <w:r w:rsidR="002411B3">
        <w:t xml:space="preserve"> </w:t>
      </w:r>
      <w:r w:rsidR="003A060E">
        <w:t>which</w:t>
      </w:r>
      <w:r w:rsidR="002411B3">
        <w:t xml:space="preserve"> </w:t>
      </w:r>
      <w:r w:rsidR="003A060E">
        <w:t>only</w:t>
      </w:r>
      <w:r w:rsidR="002411B3">
        <w:t xml:space="preserve"> </w:t>
      </w:r>
      <w:r w:rsidR="003A060E">
        <w:t>males</w:t>
      </w:r>
      <w:r w:rsidR="002411B3">
        <w:t xml:space="preserve"> </w:t>
      </w:r>
      <w:r w:rsidR="003A060E">
        <w:t>bear</w:t>
      </w:r>
      <w:r w:rsidR="002411B3">
        <w:t xml:space="preserve"> </w:t>
      </w:r>
      <w:r w:rsidR="003A060E">
        <w:t>the</w:t>
      </w:r>
      <w:r w:rsidR="002411B3">
        <w:t xml:space="preserve"> </w:t>
      </w:r>
      <w:r w:rsidR="003A060E">
        <w:t>marks</w:t>
      </w:r>
      <w:r w:rsidR="002411B3">
        <w:t xml:space="preserve"> </w:t>
      </w:r>
      <w:r w:rsidR="003A060E">
        <w:t>of</w:t>
      </w:r>
      <w:r w:rsidR="002411B3">
        <w:t xml:space="preserve"> </w:t>
      </w:r>
      <w:r w:rsidR="003A060E">
        <w:t>their</w:t>
      </w:r>
      <w:r w:rsidR="002411B3">
        <w:t xml:space="preserve"> </w:t>
      </w:r>
      <w:r w:rsidR="003A060E">
        <w:t>forbears.</w:t>
      </w:r>
      <w:r w:rsidR="002411B3">
        <w:t xml:space="preserve"> </w:t>
      </w:r>
      <w:r w:rsidR="00226F44">
        <w:t>The</w:t>
      </w:r>
      <w:r w:rsidR="002411B3">
        <w:t xml:space="preserve"> </w:t>
      </w:r>
      <w:r w:rsidR="00226F44">
        <w:t>test</w:t>
      </w:r>
      <w:r w:rsidR="002411B3">
        <w:t xml:space="preserve"> </w:t>
      </w:r>
      <w:r w:rsidR="00226F44">
        <w:t>before</w:t>
      </w:r>
      <w:r w:rsidR="002411B3">
        <w:t xml:space="preserve"> </w:t>
      </w:r>
      <w:r w:rsidR="00226F44">
        <w:t>Abraham,</w:t>
      </w:r>
      <w:r w:rsidR="002411B3">
        <w:t xml:space="preserve"> </w:t>
      </w:r>
      <w:r w:rsidR="00226F44">
        <w:t>then,</w:t>
      </w:r>
      <w:r w:rsidR="002411B3">
        <w:t xml:space="preserve"> </w:t>
      </w:r>
      <w:r w:rsidR="00226F44">
        <w:t>appears</w:t>
      </w:r>
      <w:r w:rsidR="002411B3">
        <w:t xml:space="preserve"> </w:t>
      </w:r>
      <w:r w:rsidR="00226F44">
        <w:t>as</w:t>
      </w:r>
      <w:r w:rsidR="002411B3">
        <w:t xml:space="preserve"> </w:t>
      </w:r>
      <w:r w:rsidR="00226F44">
        <w:t>a</w:t>
      </w:r>
      <w:r w:rsidR="002411B3">
        <w:t xml:space="preserve"> </w:t>
      </w:r>
      <w:r w:rsidR="00226F44">
        <w:t>conflict</w:t>
      </w:r>
      <w:r w:rsidR="002411B3">
        <w:t xml:space="preserve"> </w:t>
      </w:r>
      <w:r w:rsidR="00226F44">
        <w:t>of</w:t>
      </w:r>
      <w:r w:rsidR="002411B3">
        <w:t xml:space="preserve"> </w:t>
      </w:r>
      <w:r w:rsidR="00226F44">
        <w:t>values:</w:t>
      </w:r>
      <w:r w:rsidR="002411B3">
        <w:t xml:space="preserve"> </w:t>
      </w:r>
      <w:r w:rsidR="00226F44">
        <w:t>his</w:t>
      </w:r>
      <w:r w:rsidR="002411B3">
        <w:t xml:space="preserve"> </w:t>
      </w:r>
      <w:r w:rsidR="00226F44">
        <w:t>trust</w:t>
      </w:r>
      <w:r w:rsidR="002411B3">
        <w:t xml:space="preserve"> </w:t>
      </w:r>
      <w:r w:rsidR="00226F44">
        <w:t>in</w:t>
      </w:r>
      <w:r w:rsidR="002411B3">
        <w:t xml:space="preserve"> </w:t>
      </w:r>
      <w:r w:rsidR="00226F44">
        <w:t>God</w:t>
      </w:r>
      <w:r w:rsidR="002411B3">
        <w:t xml:space="preserve"> </w:t>
      </w:r>
      <w:r w:rsidR="00226F44">
        <w:t>struggles</w:t>
      </w:r>
      <w:r w:rsidR="002411B3">
        <w:t xml:space="preserve"> </w:t>
      </w:r>
      <w:r w:rsidR="00226F44">
        <w:t>against</w:t>
      </w:r>
      <w:r w:rsidR="002411B3">
        <w:t xml:space="preserve"> </w:t>
      </w:r>
      <w:r w:rsidR="003A060E">
        <w:t>the</w:t>
      </w:r>
      <w:r w:rsidR="002411B3">
        <w:t xml:space="preserve"> </w:t>
      </w:r>
      <w:r w:rsidR="00226F44">
        <w:t>yearning</w:t>
      </w:r>
      <w:r w:rsidR="002411B3">
        <w:t xml:space="preserve"> </w:t>
      </w:r>
      <w:r w:rsidR="00226F44">
        <w:t>for</w:t>
      </w:r>
      <w:r w:rsidR="002411B3">
        <w:t xml:space="preserve"> </w:t>
      </w:r>
      <w:r w:rsidR="003A060E">
        <w:t>his</w:t>
      </w:r>
      <w:r w:rsidR="002411B3">
        <w:t xml:space="preserve"> </w:t>
      </w:r>
      <w:r w:rsidR="003A060E">
        <w:t>male</w:t>
      </w:r>
      <w:r w:rsidR="002411B3">
        <w:t xml:space="preserve"> </w:t>
      </w:r>
      <w:r w:rsidR="00E2365C">
        <w:t>descendants</w:t>
      </w:r>
      <w:r w:rsidR="002411B3">
        <w:t xml:space="preserve"> </w:t>
      </w:r>
      <w:r w:rsidR="00981B76">
        <w:t>through</w:t>
      </w:r>
      <w:r w:rsidR="002411B3">
        <w:t xml:space="preserve"> </w:t>
      </w:r>
      <w:r w:rsidR="00981B76">
        <w:t>Isaac</w:t>
      </w:r>
      <w:r w:rsidR="002411B3">
        <w:t xml:space="preserve"> </w:t>
      </w:r>
      <w:r w:rsidR="00226F44">
        <w:t>to</w:t>
      </w:r>
      <w:r w:rsidR="002411B3">
        <w:t xml:space="preserve"> </w:t>
      </w:r>
      <w:r w:rsidR="00226F44">
        <w:t>accept</w:t>
      </w:r>
      <w:r w:rsidR="002411B3">
        <w:t xml:space="preserve"> </w:t>
      </w:r>
      <w:r w:rsidR="00226F44">
        <w:t>his</w:t>
      </w:r>
      <w:r w:rsidR="002411B3">
        <w:t xml:space="preserve"> </w:t>
      </w:r>
      <w:r w:rsidR="00226F44">
        <w:t>inheritance.</w:t>
      </w:r>
      <w:r w:rsidR="002411B3">
        <w:t xml:space="preserve"> </w:t>
      </w:r>
      <w:r w:rsidR="00226F44">
        <w:t>Sac</w:t>
      </w:r>
      <w:r w:rsidR="00875034">
        <w:t>r</w:t>
      </w:r>
      <w:r w:rsidR="00226F44">
        <w:t>i</w:t>
      </w:r>
      <w:r w:rsidR="00875034">
        <w:t>fi</w:t>
      </w:r>
      <w:r w:rsidR="00226F44">
        <w:t>cing</w:t>
      </w:r>
      <w:r w:rsidR="002411B3">
        <w:t xml:space="preserve"> </w:t>
      </w:r>
      <w:r w:rsidR="00226F44">
        <w:t>Isaac</w:t>
      </w:r>
      <w:r w:rsidR="002411B3">
        <w:t xml:space="preserve"> </w:t>
      </w:r>
      <w:r w:rsidR="00226F44">
        <w:t>becomes</w:t>
      </w:r>
      <w:r w:rsidR="002411B3">
        <w:t xml:space="preserve"> </w:t>
      </w:r>
      <w:r w:rsidR="00226F44">
        <w:t>a</w:t>
      </w:r>
      <w:r w:rsidR="002411B3">
        <w:t xml:space="preserve"> </w:t>
      </w:r>
      <w:r w:rsidR="00226F44">
        <w:t>self-sacrifice</w:t>
      </w:r>
      <w:r w:rsidR="00875034">
        <w:t>,</w:t>
      </w:r>
      <w:r w:rsidR="002411B3">
        <w:t xml:space="preserve"> </w:t>
      </w:r>
      <w:r w:rsidR="00875034">
        <w:t>and</w:t>
      </w:r>
      <w:r w:rsidR="002411B3">
        <w:t xml:space="preserve"> </w:t>
      </w:r>
      <w:r w:rsidR="00875034">
        <w:t>Abraham</w:t>
      </w:r>
      <w:r w:rsidR="00C15081">
        <w:t>’</w:t>
      </w:r>
      <w:r w:rsidR="00875034">
        <w:t>s</w:t>
      </w:r>
      <w:r w:rsidR="002411B3">
        <w:t xml:space="preserve"> </w:t>
      </w:r>
      <w:r w:rsidR="00875034">
        <w:t>test</w:t>
      </w:r>
      <w:r w:rsidR="002411B3">
        <w:t xml:space="preserve"> </w:t>
      </w:r>
      <w:r w:rsidR="00875034">
        <w:t>becomes</w:t>
      </w:r>
      <w:r w:rsidR="002411B3">
        <w:t xml:space="preserve"> </w:t>
      </w:r>
      <w:r w:rsidR="00875034">
        <w:t>Israel</w:t>
      </w:r>
      <w:r w:rsidR="00C15081">
        <w:t>’</w:t>
      </w:r>
      <w:r w:rsidR="00875034">
        <w:t>s</w:t>
      </w:r>
      <w:r w:rsidR="002411B3">
        <w:t xml:space="preserve"> </w:t>
      </w:r>
      <w:r w:rsidR="00875034">
        <w:t>own:</w:t>
      </w:r>
      <w:r w:rsidR="002411B3">
        <w:t xml:space="preserve"> </w:t>
      </w:r>
      <w:r w:rsidR="00C15081">
        <w:t>“</w:t>
      </w:r>
      <w:r w:rsidR="00875034">
        <w:t>Israel</w:t>
      </w:r>
      <w:r w:rsidR="00C15081">
        <w:t>’</w:t>
      </w:r>
      <w:r w:rsidR="00875034">
        <w:t>s</w:t>
      </w:r>
      <w:r w:rsidR="002411B3">
        <w:t xml:space="preserve"> </w:t>
      </w:r>
      <w:r w:rsidR="00875034">
        <w:t>acceptance</w:t>
      </w:r>
      <w:r w:rsidR="002411B3">
        <w:t xml:space="preserve"> </w:t>
      </w:r>
      <w:r w:rsidR="00875034">
        <w:t>of</w:t>
      </w:r>
      <w:r w:rsidR="002411B3">
        <w:t xml:space="preserve"> </w:t>
      </w:r>
      <w:r w:rsidR="00875034">
        <w:t>the</w:t>
      </w:r>
      <w:r w:rsidR="002411B3">
        <w:t xml:space="preserve"> </w:t>
      </w:r>
      <w:r w:rsidR="00875034">
        <w:t>law</w:t>
      </w:r>
      <w:r w:rsidR="002411B3">
        <w:t xml:space="preserve"> </w:t>
      </w:r>
      <w:r w:rsidR="00875034">
        <w:t>is</w:t>
      </w:r>
      <w:r w:rsidR="002411B3">
        <w:t xml:space="preserve"> </w:t>
      </w:r>
      <w:r w:rsidR="00875034">
        <w:t>such</w:t>
      </w:r>
      <w:r w:rsidR="002411B3">
        <w:t xml:space="preserve"> </w:t>
      </w:r>
      <w:r w:rsidR="00875034">
        <w:t>a</w:t>
      </w:r>
      <w:r w:rsidR="002411B3">
        <w:t xml:space="preserve"> </w:t>
      </w:r>
      <w:r w:rsidR="00875034">
        <w:t>sacrifice</w:t>
      </w:r>
      <w:r w:rsidR="002411B3">
        <w:t xml:space="preserve"> </w:t>
      </w:r>
      <w:r w:rsidR="00875034">
        <w:t>of</w:t>
      </w:r>
      <w:r w:rsidR="002411B3">
        <w:t xml:space="preserve"> </w:t>
      </w:r>
      <w:r w:rsidR="00875034">
        <w:t>the</w:t>
      </w:r>
      <w:r w:rsidR="002411B3">
        <w:t xml:space="preserve"> </w:t>
      </w:r>
      <w:r w:rsidR="00875034">
        <w:t>uncurbed</w:t>
      </w:r>
      <w:r w:rsidR="002411B3">
        <w:t xml:space="preserve"> </w:t>
      </w:r>
      <w:r w:rsidR="00875034">
        <w:t>biological</w:t>
      </w:r>
      <w:r w:rsidR="002411B3">
        <w:t xml:space="preserve"> </w:t>
      </w:r>
      <w:r w:rsidR="00875034">
        <w:t>appetites</w:t>
      </w:r>
      <w:r w:rsidR="002411B3">
        <w:t xml:space="preserve"> </w:t>
      </w:r>
      <w:r w:rsidR="00875034">
        <w:t>that</w:t>
      </w:r>
      <w:r w:rsidR="002411B3">
        <w:t xml:space="preserve"> </w:t>
      </w:r>
      <w:r w:rsidR="00875034">
        <w:t>are</w:t>
      </w:r>
      <w:r w:rsidR="002411B3">
        <w:t xml:space="preserve"> </w:t>
      </w:r>
      <w:r w:rsidR="00875034">
        <w:t>at</w:t>
      </w:r>
      <w:r w:rsidR="002411B3">
        <w:t xml:space="preserve"> </w:t>
      </w:r>
      <w:r w:rsidR="00875034">
        <w:t>the</w:t>
      </w:r>
      <w:r w:rsidR="002411B3">
        <w:t xml:space="preserve"> </w:t>
      </w:r>
      <w:r w:rsidR="00875034">
        <w:t>service</w:t>
      </w:r>
      <w:r w:rsidR="002411B3">
        <w:t xml:space="preserve"> </w:t>
      </w:r>
      <w:r w:rsidR="00875034">
        <w:t>o</w:t>
      </w:r>
      <w:r w:rsidR="0046277B">
        <w:t>f</w:t>
      </w:r>
      <w:r w:rsidR="002411B3">
        <w:t xml:space="preserve"> </w:t>
      </w:r>
      <w:r w:rsidR="0046277B">
        <w:t>the</w:t>
      </w:r>
      <w:r w:rsidR="002411B3">
        <w:t xml:space="preserve"> </w:t>
      </w:r>
      <w:r w:rsidR="0046277B">
        <w:t>species</w:t>
      </w:r>
      <w:r w:rsidR="00C15081">
        <w:t>’</w:t>
      </w:r>
      <w:r w:rsidR="002411B3">
        <w:t xml:space="preserve"> </w:t>
      </w:r>
      <w:r w:rsidR="0046277B">
        <w:t>life-force.</w:t>
      </w:r>
      <w:r w:rsidR="00C15081">
        <w:t>”</w:t>
      </w:r>
      <w:r w:rsidR="00297A02">
        <w:rPr>
          <w:rStyle w:val="EndnoteReference"/>
        </w:rPr>
        <w:endnoteReference w:id="33"/>
      </w:r>
      <w:r w:rsidR="002411B3">
        <w:t xml:space="preserve"> </w:t>
      </w:r>
      <w:r w:rsidR="0046277B">
        <w:t>The</w:t>
      </w:r>
      <w:r w:rsidR="002411B3">
        <w:t xml:space="preserve"> </w:t>
      </w:r>
      <w:r w:rsidR="0046277B">
        <w:t>law</w:t>
      </w:r>
      <w:r w:rsidR="002411B3">
        <w:t xml:space="preserve"> </w:t>
      </w:r>
      <w:r w:rsidR="0046277B">
        <w:t>arrives,</w:t>
      </w:r>
      <w:r w:rsidR="002411B3">
        <w:t xml:space="preserve"> </w:t>
      </w:r>
      <w:r w:rsidR="0046277B">
        <w:t>sometimes</w:t>
      </w:r>
      <w:r w:rsidR="002411B3">
        <w:t xml:space="preserve"> </w:t>
      </w:r>
      <w:r w:rsidR="0046277B">
        <w:t>through</w:t>
      </w:r>
      <w:r w:rsidR="002411B3">
        <w:t xml:space="preserve"> </w:t>
      </w:r>
      <w:r w:rsidR="0046277B">
        <w:t>a</w:t>
      </w:r>
      <w:r w:rsidR="002411B3">
        <w:t xml:space="preserve"> </w:t>
      </w:r>
      <w:r w:rsidR="0046277B">
        <w:t>cut</w:t>
      </w:r>
      <w:r w:rsidR="002411B3">
        <w:t xml:space="preserve"> </w:t>
      </w:r>
      <w:r w:rsidR="0046277B">
        <w:t>of</w:t>
      </w:r>
      <w:r w:rsidR="002411B3">
        <w:t xml:space="preserve"> </w:t>
      </w:r>
      <w:r w:rsidR="0046277B">
        <w:t>the</w:t>
      </w:r>
      <w:r w:rsidR="002411B3">
        <w:t xml:space="preserve"> </w:t>
      </w:r>
      <w:r w:rsidR="0046277B">
        <w:t>knife,</w:t>
      </w:r>
      <w:r w:rsidR="002411B3">
        <w:t xml:space="preserve"> </w:t>
      </w:r>
      <w:r w:rsidR="0046277B">
        <w:t>to</w:t>
      </w:r>
      <w:r w:rsidR="002411B3">
        <w:t xml:space="preserve"> </w:t>
      </w:r>
      <w:r w:rsidR="0046277B">
        <w:t>restrict</w:t>
      </w:r>
      <w:r w:rsidR="002411B3">
        <w:t xml:space="preserve"> </w:t>
      </w:r>
      <w:r w:rsidR="0046277B">
        <w:t>passions</w:t>
      </w:r>
      <w:r w:rsidR="002411B3">
        <w:t xml:space="preserve"> </w:t>
      </w:r>
      <w:r w:rsidR="0046277B">
        <w:t>such</w:t>
      </w:r>
      <w:r w:rsidR="002411B3">
        <w:t xml:space="preserve"> </w:t>
      </w:r>
      <w:r w:rsidR="0046277B">
        <w:t>as</w:t>
      </w:r>
      <w:r w:rsidR="002411B3">
        <w:t xml:space="preserve"> </w:t>
      </w:r>
      <w:r w:rsidR="00FC026C">
        <w:t>the</w:t>
      </w:r>
      <w:r w:rsidR="002411B3">
        <w:t xml:space="preserve"> </w:t>
      </w:r>
      <w:r w:rsidR="0046277B">
        <w:t>biological</w:t>
      </w:r>
      <w:r w:rsidR="002411B3">
        <w:t xml:space="preserve"> </w:t>
      </w:r>
      <w:r w:rsidR="0046277B">
        <w:t>desire</w:t>
      </w:r>
      <w:r w:rsidR="002411B3">
        <w:t xml:space="preserve"> </w:t>
      </w:r>
      <w:r w:rsidR="0046277B">
        <w:t>for</w:t>
      </w:r>
      <w:r w:rsidR="002411B3">
        <w:t xml:space="preserve"> </w:t>
      </w:r>
      <w:r w:rsidR="00FC026C">
        <w:t>children</w:t>
      </w:r>
      <w:r w:rsidR="0046277B">
        <w:t>.</w:t>
      </w:r>
    </w:p>
    <w:p w:rsidR="005E6B07" w:rsidRDefault="00FC026C" w:rsidP="007F56DB">
      <w:pPr>
        <w:spacing w:line="480" w:lineRule="auto"/>
        <w:ind w:firstLine="720"/>
      </w:pPr>
      <w:r>
        <w:t>But</w:t>
      </w:r>
      <w:r w:rsidR="002411B3">
        <w:t xml:space="preserve"> </w:t>
      </w:r>
      <w:r>
        <w:t>note</w:t>
      </w:r>
      <w:r w:rsidR="002411B3">
        <w:t xml:space="preserve"> </w:t>
      </w:r>
      <w:r>
        <w:t>how</w:t>
      </w:r>
      <w:r w:rsidR="002411B3">
        <w:t xml:space="preserve"> </w:t>
      </w:r>
      <w:r w:rsidR="00297A02">
        <w:t>different</w:t>
      </w:r>
      <w:r w:rsidR="002411B3">
        <w:t xml:space="preserve"> </w:t>
      </w:r>
      <w:r w:rsidR="00297A02">
        <w:t>that</w:t>
      </w:r>
      <w:r w:rsidR="002411B3">
        <w:t xml:space="preserve"> </w:t>
      </w:r>
      <w:r w:rsidR="00875034">
        <w:t>bloody</w:t>
      </w:r>
      <w:r w:rsidR="002411B3">
        <w:t xml:space="preserve"> </w:t>
      </w:r>
      <w:r w:rsidR="00875034">
        <w:t>knife</w:t>
      </w:r>
      <w:r w:rsidR="002411B3">
        <w:t xml:space="preserve"> </w:t>
      </w:r>
      <w:r w:rsidR="00297A02">
        <w:t>is</w:t>
      </w:r>
      <w:r w:rsidR="002411B3">
        <w:t xml:space="preserve"> </w:t>
      </w:r>
      <w:r w:rsidR="00875034">
        <w:t>from</w:t>
      </w:r>
      <w:r w:rsidR="002411B3">
        <w:t xml:space="preserve"> </w:t>
      </w:r>
      <w:r w:rsidR="00875034">
        <w:t>the</w:t>
      </w:r>
      <w:r w:rsidR="002411B3">
        <w:t xml:space="preserve"> </w:t>
      </w:r>
      <w:r w:rsidR="00875034">
        <w:t>one</w:t>
      </w:r>
      <w:r w:rsidR="002411B3">
        <w:t xml:space="preserve"> </w:t>
      </w:r>
      <w:r w:rsidR="00875034">
        <w:t>set</w:t>
      </w:r>
      <w:r w:rsidR="002411B3">
        <w:t xml:space="preserve"> </w:t>
      </w:r>
      <w:r w:rsidR="00875034">
        <w:t>to</w:t>
      </w:r>
      <w:r w:rsidR="002411B3">
        <w:t xml:space="preserve"> </w:t>
      </w:r>
      <w:r w:rsidR="00875034">
        <w:t>slaughter</w:t>
      </w:r>
      <w:r w:rsidR="002411B3">
        <w:t xml:space="preserve"> </w:t>
      </w:r>
      <w:r w:rsidR="00875034">
        <w:t>the</w:t>
      </w:r>
      <w:r w:rsidR="002411B3">
        <w:t xml:space="preserve"> </w:t>
      </w:r>
      <w:r w:rsidR="00875034">
        <w:t>dumb</w:t>
      </w:r>
      <w:r w:rsidR="002411B3">
        <w:t xml:space="preserve"> </w:t>
      </w:r>
      <w:r w:rsidR="00875034">
        <w:t>brute.</w:t>
      </w:r>
      <w:r w:rsidR="002411B3">
        <w:t xml:space="preserve"> </w:t>
      </w:r>
      <w:r w:rsidR="00297A02">
        <w:t>Sacrifice</w:t>
      </w:r>
      <w:r w:rsidR="002411B3">
        <w:t xml:space="preserve"> </w:t>
      </w:r>
      <w:r w:rsidR="00297A02">
        <w:t>has</w:t>
      </w:r>
      <w:r w:rsidR="002411B3">
        <w:t xml:space="preserve"> </w:t>
      </w:r>
      <w:r w:rsidR="00297A02">
        <w:t>changed</w:t>
      </w:r>
      <w:r w:rsidR="002411B3">
        <w:t xml:space="preserve"> </w:t>
      </w:r>
      <w:r w:rsidR="00297A02">
        <w:t>from</w:t>
      </w:r>
      <w:r w:rsidR="002411B3">
        <w:t xml:space="preserve"> </w:t>
      </w:r>
      <w:r w:rsidR="00875034">
        <w:t>a</w:t>
      </w:r>
      <w:r w:rsidR="002411B3">
        <w:t xml:space="preserve"> </w:t>
      </w:r>
      <w:r w:rsidR="00875034">
        <w:t>stark</w:t>
      </w:r>
      <w:r w:rsidR="002411B3">
        <w:t xml:space="preserve"> </w:t>
      </w:r>
      <w:r w:rsidR="00875034">
        <w:t>physicality</w:t>
      </w:r>
      <w:r w:rsidR="002411B3">
        <w:t xml:space="preserve"> </w:t>
      </w:r>
      <w:r w:rsidR="00875034">
        <w:t>to</w:t>
      </w:r>
      <w:r w:rsidR="002411B3">
        <w:t xml:space="preserve"> </w:t>
      </w:r>
      <w:r w:rsidR="00875034">
        <w:t>a</w:t>
      </w:r>
      <w:r w:rsidR="002411B3">
        <w:t xml:space="preserve"> </w:t>
      </w:r>
      <w:r w:rsidR="00875034">
        <w:t>vague</w:t>
      </w:r>
      <w:r w:rsidR="002411B3">
        <w:t xml:space="preserve"> </w:t>
      </w:r>
      <w:r w:rsidR="00C15081">
        <w:t>“</w:t>
      </w:r>
      <w:r w:rsidR="00875034">
        <w:t>life-force</w:t>
      </w:r>
      <w:r w:rsidR="00C15081">
        <w:t>”</w:t>
      </w:r>
      <w:r w:rsidR="002411B3">
        <w:t xml:space="preserve"> </w:t>
      </w:r>
      <w:r w:rsidR="00875034">
        <w:t>that</w:t>
      </w:r>
      <w:r w:rsidR="002411B3">
        <w:t xml:space="preserve"> </w:t>
      </w:r>
      <w:r w:rsidR="00875034">
        <w:t>delivers</w:t>
      </w:r>
      <w:r w:rsidR="002411B3">
        <w:t xml:space="preserve"> </w:t>
      </w:r>
      <w:r w:rsidR="00875034">
        <w:t>a</w:t>
      </w:r>
      <w:r w:rsidR="002411B3">
        <w:t xml:space="preserve"> </w:t>
      </w:r>
      <w:r w:rsidR="00875034">
        <w:t>weakened</w:t>
      </w:r>
      <w:r w:rsidR="002411B3">
        <w:t xml:space="preserve"> </w:t>
      </w:r>
      <w:r w:rsidR="00875034">
        <w:t>security</w:t>
      </w:r>
      <w:r w:rsidR="002411B3">
        <w:t xml:space="preserve"> </w:t>
      </w:r>
      <w:r w:rsidR="00875034">
        <w:t>and</w:t>
      </w:r>
      <w:r w:rsidR="002411B3">
        <w:t xml:space="preserve"> </w:t>
      </w:r>
      <w:r w:rsidR="00875034">
        <w:t>predictability.</w:t>
      </w:r>
      <w:r w:rsidR="002411B3">
        <w:t xml:space="preserve"> </w:t>
      </w:r>
      <w:r w:rsidR="00981B76">
        <w:t>Within</w:t>
      </w:r>
      <w:r w:rsidR="002411B3">
        <w:t xml:space="preserve"> </w:t>
      </w:r>
      <w:r w:rsidR="00981B76">
        <w:t>the</w:t>
      </w:r>
      <w:r w:rsidR="002411B3">
        <w:t xml:space="preserve"> </w:t>
      </w:r>
      <w:r w:rsidR="00981B76">
        <w:t>sacrificial</w:t>
      </w:r>
      <w:r w:rsidR="002411B3">
        <w:t xml:space="preserve"> </w:t>
      </w:r>
      <w:r w:rsidR="00981B76">
        <w:t>system,</w:t>
      </w:r>
      <w:r w:rsidR="002411B3">
        <w:t xml:space="preserve"> </w:t>
      </w:r>
      <w:r w:rsidR="009A38BC">
        <w:t>Jews</w:t>
      </w:r>
      <w:r w:rsidR="002411B3">
        <w:t xml:space="preserve"> </w:t>
      </w:r>
      <w:r w:rsidR="009A38BC">
        <w:t>recognize</w:t>
      </w:r>
      <w:r w:rsidR="00981B76">
        <w:t>d</w:t>
      </w:r>
      <w:r w:rsidR="002411B3">
        <w:t xml:space="preserve"> </w:t>
      </w:r>
      <w:r w:rsidR="009A38BC">
        <w:t>their</w:t>
      </w:r>
      <w:r w:rsidR="002411B3">
        <w:t xml:space="preserve"> </w:t>
      </w:r>
      <w:r w:rsidR="009A38BC">
        <w:t>condition</w:t>
      </w:r>
      <w:r w:rsidR="002411B3">
        <w:t xml:space="preserve"> </w:t>
      </w:r>
      <w:r w:rsidR="009A38BC">
        <w:t>in</w:t>
      </w:r>
      <w:r w:rsidR="002411B3">
        <w:t xml:space="preserve"> </w:t>
      </w:r>
      <w:r w:rsidR="009A38BC">
        <w:t>the</w:t>
      </w:r>
      <w:r w:rsidR="002411B3">
        <w:t xml:space="preserve"> </w:t>
      </w:r>
      <w:r w:rsidR="009A38BC">
        <w:t>objec</w:t>
      </w:r>
      <w:r w:rsidR="00981B76">
        <w:t>tified</w:t>
      </w:r>
      <w:r w:rsidR="002411B3">
        <w:t xml:space="preserve"> </w:t>
      </w:r>
      <w:r w:rsidR="00981B76">
        <w:t>eyes</w:t>
      </w:r>
      <w:r w:rsidR="002411B3">
        <w:t xml:space="preserve"> </w:t>
      </w:r>
      <w:r w:rsidR="00981B76">
        <w:t>of</w:t>
      </w:r>
      <w:r w:rsidR="002411B3">
        <w:t xml:space="preserve"> </w:t>
      </w:r>
      <w:r w:rsidR="00981B76">
        <w:t>the</w:t>
      </w:r>
      <w:r w:rsidR="002411B3">
        <w:t xml:space="preserve"> </w:t>
      </w:r>
      <w:r w:rsidR="00981B76">
        <w:t>dying</w:t>
      </w:r>
      <w:r w:rsidR="002411B3">
        <w:t xml:space="preserve"> </w:t>
      </w:r>
      <w:r w:rsidR="00981B76">
        <w:t>animal;</w:t>
      </w:r>
      <w:r w:rsidR="002411B3">
        <w:t xml:space="preserve"> </w:t>
      </w:r>
      <w:r w:rsidR="00703557">
        <w:t>but</w:t>
      </w:r>
      <w:r w:rsidR="002411B3">
        <w:t xml:space="preserve"> </w:t>
      </w:r>
      <w:r w:rsidR="00981B76">
        <w:t>the</w:t>
      </w:r>
      <w:r w:rsidR="002411B3">
        <w:t xml:space="preserve"> </w:t>
      </w:r>
      <w:r w:rsidR="00981B76">
        <w:t>Genesis</w:t>
      </w:r>
      <w:r w:rsidR="002411B3">
        <w:t xml:space="preserve"> </w:t>
      </w:r>
      <w:r w:rsidR="00981B76">
        <w:t>account</w:t>
      </w:r>
      <w:r w:rsidR="002411B3">
        <w:t xml:space="preserve"> </w:t>
      </w:r>
      <w:r w:rsidR="00981B76">
        <w:t>shows</w:t>
      </w:r>
      <w:r w:rsidR="002411B3">
        <w:t xml:space="preserve"> </w:t>
      </w:r>
      <w:r w:rsidR="00981B76">
        <w:t>how</w:t>
      </w:r>
      <w:r w:rsidR="002411B3">
        <w:t xml:space="preserve"> </w:t>
      </w:r>
      <w:r w:rsidR="009A38BC">
        <w:t>they</w:t>
      </w:r>
      <w:r w:rsidR="002411B3">
        <w:t xml:space="preserve"> </w:t>
      </w:r>
      <w:r w:rsidR="00002E9D">
        <w:t>must</w:t>
      </w:r>
      <w:r w:rsidR="002411B3">
        <w:t xml:space="preserve"> </w:t>
      </w:r>
      <w:r w:rsidR="00002E9D">
        <w:t>curb</w:t>
      </w:r>
      <w:r w:rsidR="002411B3">
        <w:t xml:space="preserve"> </w:t>
      </w:r>
      <w:r w:rsidR="009A38BC">
        <w:t>their</w:t>
      </w:r>
      <w:r w:rsidR="002411B3">
        <w:t xml:space="preserve"> </w:t>
      </w:r>
      <w:r w:rsidR="009A38BC">
        <w:t>love</w:t>
      </w:r>
      <w:r w:rsidR="002411B3">
        <w:t xml:space="preserve"> </w:t>
      </w:r>
      <w:r w:rsidR="009A38BC">
        <w:t>for</w:t>
      </w:r>
      <w:r w:rsidR="002411B3">
        <w:t xml:space="preserve"> </w:t>
      </w:r>
      <w:r w:rsidR="00B315E4">
        <w:t>a</w:t>
      </w:r>
      <w:r w:rsidR="002411B3">
        <w:t xml:space="preserve"> </w:t>
      </w:r>
      <w:r w:rsidR="009A38BC">
        <w:t>son,</w:t>
      </w:r>
      <w:r w:rsidR="002411B3">
        <w:t xml:space="preserve"> </w:t>
      </w:r>
      <w:r w:rsidR="009A38BC">
        <w:t>the</w:t>
      </w:r>
      <w:r w:rsidR="002411B3">
        <w:t xml:space="preserve"> </w:t>
      </w:r>
      <w:r w:rsidR="009A38BC">
        <w:t>one</w:t>
      </w:r>
      <w:r w:rsidR="002411B3">
        <w:t xml:space="preserve"> </w:t>
      </w:r>
      <w:r w:rsidR="009A38BC">
        <w:t>they</w:t>
      </w:r>
      <w:r w:rsidR="002411B3">
        <w:t xml:space="preserve"> </w:t>
      </w:r>
      <w:r w:rsidR="009A38BC">
        <w:t>love,</w:t>
      </w:r>
      <w:r w:rsidR="002411B3">
        <w:t xml:space="preserve"> </w:t>
      </w:r>
      <w:r w:rsidR="009A38BC">
        <w:t>for</w:t>
      </w:r>
      <w:r w:rsidR="002411B3">
        <w:t xml:space="preserve"> </w:t>
      </w:r>
      <w:r w:rsidR="009A38BC">
        <w:t>an</w:t>
      </w:r>
      <w:r w:rsidR="002411B3">
        <w:t xml:space="preserve"> </w:t>
      </w:r>
      <w:r w:rsidR="009A38BC">
        <w:t>Isaac</w:t>
      </w:r>
      <w:r w:rsidR="00002E9D">
        <w:t>,</w:t>
      </w:r>
      <w:r w:rsidR="002411B3">
        <w:t xml:space="preserve"> </w:t>
      </w:r>
      <w:r w:rsidR="00002E9D">
        <w:t>and</w:t>
      </w:r>
      <w:r w:rsidR="002411B3">
        <w:t xml:space="preserve"> </w:t>
      </w:r>
      <w:r w:rsidR="00002E9D">
        <w:t>replace</w:t>
      </w:r>
      <w:r w:rsidR="002411B3">
        <w:t xml:space="preserve"> </w:t>
      </w:r>
      <w:r w:rsidR="00B315E4">
        <w:t>him</w:t>
      </w:r>
      <w:r w:rsidR="002411B3">
        <w:t xml:space="preserve"> </w:t>
      </w:r>
      <w:r w:rsidR="00002E9D">
        <w:t>with</w:t>
      </w:r>
      <w:r w:rsidR="002411B3">
        <w:t xml:space="preserve"> </w:t>
      </w:r>
      <w:r w:rsidR="00002E9D">
        <w:t>a</w:t>
      </w:r>
      <w:r w:rsidR="002411B3">
        <w:t xml:space="preserve"> </w:t>
      </w:r>
      <w:r w:rsidR="00002E9D">
        <w:t>hope</w:t>
      </w:r>
      <w:r w:rsidR="002411B3">
        <w:t xml:space="preserve"> </w:t>
      </w:r>
      <w:r w:rsidR="00002E9D">
        <w:t>for</w:t>
      </w:r>
      <w:r w:rsidR="002411B3">
        <w:t xml:space="preserve"> </w:t>
      </w:r>
      <w:r w:rsidR="00C15081">
        <w:t>“</w:t>
      </w:r>
      <w:r w:rsidR="00002E9D">
        <w:t>the</w:t>
      </w:r>
      <w:r w:rsidR="002411B3">
        <w:t xml:space="preserve"> </w:t>
      </w:r>
      <w:r w:rsidR="00002E9D">
        <w:t>continuation</w:t>
      </w:r>
      <w:r w:rsidR="002411B3">
        <w:t xml:space="preserve"> </w:t>
      </w:r>
      <w:r w:rsidR="00002E9D">
        <w:t>of</w:t>
      </w:r>
      <w:r w:rsidR="002411B3">
        <w:t xml:space="preserve"> </w:t>
      </w:r>
      <w:r w:rsidR="00002E9D">
        <w:t>the</w:t>
      </w:r>
      <w:r w:rsidR="002411B3">
        <w:t xml:space="preserve"> </w:t>
      </w:r>
      <w:r w:rsidR="00002E9D">
        <w:t>Jewish</w:t>
      </w:r>
      <w:r w:rsidR="002411B3">
        <w:t xml:space="preserve"> </w:t>
      </w:r>
      <w:r w:rsidR="00002E9D">
        <w:t>people.</w:t>
      </w:r>
      <w:r w:rsidR="00C15081">
        <w:t>”</w:t>
      </w:r>
      <w:r w:rsidR="002411B3">
        <w:t xml:space="preserve"> </w:t>
      </w:r>
      <w:r w:rsidR="001F783F">
        <w:t>Though</w:t>
      </w:r>
      <w:r w:rsidR="002411B3">
        <w:t xml:space="preserve"> </w:t>
      </w:r>
      <w:r w:rsidR="001F783F">
        <w:t>he</w:t>
      </w:r>
      <w:r w:rsidR="002411B3">
        <w:t xml:space="preserve"> </w:t>
      </w:r>
      <w:r w:rsidR="001F783F">
        <w:t>does</w:t>
      </w:r>
      <w:r w:rsidR="002411B3">
        <w:t xml:space="preserve"> </w:t>
      </w:r>
      <w:r w:rsidR="001F783F">
        <w:t>not</w:t>
      </w:r>
      <w:r w:rsidR="002411B3">
        <w:t xml:space="preserve"> </w:t>
      </w:r>
      <w:r w:rsidR="001F783F">
        <w:t>intend</w:t>
      </w:r>
      <w:r w:rsidR="002411B3">
        <w:t xml:space="preserve"> </w:t>
      </w:r>
      <w:r w:rsidR="001F783F">
        <w:t>to</w:t>
      </w:r>
      <w:r w:rsidR="002411B3">
        <w:t xml:space="preserve"> </w:t>
      </w:r>
      <w:r w:rsidR="00883144">
        <w:t>lessen</w:t>
      </w:r>
      <w:r w:rsidR="002411B3">
        <w:t xml:space="preserve"> </w:t>
      </w:r>
      <w:r w:rsidR="001F783F">
        <w:t>the</w:t>
      </w:r>
      <w:r w:rsidR="002411B3">
        <w:t xml:space="preserve"> </w:t>
      </w:r>
      <w:r w:rsidR="001F783F">
        <w:t>drama</w:t>
      </w:r>
      <w:r w:rsidR="002411B3">
        <w:t xml:space="preserve"> </w:t>
      </w:r>
      <w:r w:rsidR="001F783F">
        <w:t>of</w:t>
      </w:r>
      <w:r w:rsidR="002411B3">
        <w:t xml:space="preserve"> </w:t>
      </w:r>
      <w:r w:rsidR="001F783F">
        <w:t>the</w:t>
      </w:r>
      <w:r w:rsidR="002411B3">
        <w:t xml:space="preserve"> </w:t>
      </w:r>
      <w:r w:rsidR="001F783F">
        <w:rPr>
          <w:i/>
        </w:rPr>
        <w:t>Akedah</w:t>
      </w:r>
      <w:r w:rsidR="001F783F">
        <w:t>,</w:t>
      </w:r>
      <w:r w:rsidR="002411B3">
        <w:t xml:space="preserve"> </w:t>
      </w:r>
      <w:r w:rsidR="001F783F">
        <w:t>I</w:t>
      </w:r>
      <w:r w:rsidR="002411B3">
        <w:t xml:space="preserve"> </w:t>
      </w:r>
      <w:r w:rsidR="001F783F">
        <w:t>think</w:t>
      </w:r>
      <w:r w:rsidR="002411B3">
        <w:t xml:space="preserve"> </w:t>
      </w:r>
      <w:r w:rsidR="001F783F">
        <w:t>it</w:t>
      </w:r>
      <w:r w:rsidR="002411B3">
        <w:t xml:space="preserve"> </w:t>
      </w:r>
      <w:r w:rsidR="001F783F">
        <w:t>crucial</w:t>
      </w:r>
      <w:r w:rsidR="002411B3">
        <w:t xml:space="preserve"> </w:t>
      </w:r>
      <w:r w:rsidR="001F783F">
        <w:t>to</w:t>
      </w:r>
      <w:r w:rsidR="002411B3">
        <w:t xml:space="preserve"> </w:t>
      </w:r>
      <w:r w:rsidR="001F783F">
        <w:t>read</w:t>
      </w:r>
      <w:r w:rsidR="002411B3">
        <w:t xml:space="preserve"> </w:t>
      </w:r>
      <w:r w:rsidR="001F783F">
        <w:t>Wyschogrod</w:t>
      </w:r>
      <w:r w:rsidR="002411B3">
        <w:t xml:space="preserve"> </w:t>
      </w:r>
      <w:r w:rsidR="001F783F">
        <w:t>against</w:t>
      </w:r>
      <w:r w:rsidR="002411B3">
        <w:t xml:space="preserve"> </w:t>
      </w:r>
      <w:r w:rsidR="001F783F">
        <w:t>Wyschogrod</w:t>
      </w:r>
      <w:r w:rsidR="002411B3">
        <w:t xml:space="preserve"> </w:t>
      </w:r>
      <w:r w:rsidR="001F783F">
        <w:t>on</w:t>
      </w:r>
      <w:r w:rsidR="002411B3">
        <w:t xml:space="preserve"> </w:t>
      </w:r>
      <w:r w:rsidR="001F783F">
        <w:t>this</w:t>
      </w:r>
      <w:r w:rsidR="002411B3">
        <w:t xml:space="preserve"> </w:t>
      </w:r>
      <w:r w:rsidR="001F783F">
        <w:t>point:</w:t>
      </w:r>
      <w:r w:rsidR="002411B3">
        <w:t xml:space="preserve"> </w:t>
      </w:r>
      <w:r w:rsidR="001F783F">
        <w:t>t</w:t>
      </w:r>
      <w:r w:rsidR="00B32BA9">
        <w:t>he</w:t>
      </w:r>
      <w:r w:rsidR="002411B3">
        <w:t xml:space="preserve"> </w:t>
      </w:r>
      <w:r w:rsidR="00B32BA9">
        <w:t>kind</w:t>
      </w:r>
      <w:r w:rsidR="002411B3">
        <w:t xml:space="preserve"> </w:t>
      </w:r>
      <w:r w:rsidR="00B32BA9">
        <w:t>of</w:t>
      </w:r>
      <w:r w:rsidR="002411B3">
        <w:t xml:space="preserve"> </w:t>
      </w:r>
      <w:r w:rsidR="00B32BA9">
        <w:t>visual</w:t>
      </w:r>
      <w:r w:rsidR="002411B3">
        <w:t xml:space="preserve"> </w:t>
      </w:r>
      <w:r w:rsidR="00B32BA9">
        <w:t>physicality</w:t>
      </w:r>
      <w:r w:rsidR="002411B3">
        <w:t xml:space="preserve"> </w:t>
      </w:r>
      <w:r w:rsidR="00B32BA9">
        <w:t>that</w:t>
      </w:r>
      <w:r w:rsidR="002411B3">
        <w:t xml:space="preserve"> </w:t>
      </w:r>
      <w:r w:rsidR="001F783F">
        <w:t>he</w:t>
      </w:r>
      <w:r w:rsidR="002411B3">
        <w:t xml:space="preserve"> </w:t>
      </w:r>
      <w:r w:rsidR="00B32BA9">
        <w:t>traces</w:t>
      </w:r>
      <w:r w:rsidR="002411B3">
        <w:t xml:space="preserve"> </w:t>
      </w:r>
      <w:r w:rsidR="00B32BA9">
        <w:t>in</w:t>
      </w:r>
      <w:r w:rsidR="002411B3">
        <w:t xml:space="preserve"> </w:t>
      </w:r>
      <w:r w:rsidR="00B32BA9">
        <w:t>the</w:t>
      </w:r>
      <w:r w:rsidR="002411B3">
        <w:t xml:space="preserve"> </w:t>
      </w:r>
      <w:r w:rsidR="00B32BA9">
        <w:t>Jewish</w:t>
      </w:r>
      <w:r w:rsidR="002411B3">
        <w:t xml:space="preserve"> </w:t>
      </w:r>
      <w:r w:rsidR="00B32BA9">
        <w:t>sacrificial</w:t>
      </w:r>
      <w:r w:rsidR="002411B3">
        <w:t xml:space="preserve"> </w:t>
      </w:r>
      <w:r w:rsidR="00B32BA9">
        <w:t>system</w:t>
      </w:r>
      <w:r w:rsidR="002411B3">
        <w:t xml:space="preserve"> </w:t>
      </w:r>
      <w:r w:rsidR="00B32BA9">
        <w:t>has</w:t>
      </w:r>
      <w:r w:rsidR="002411B3">
        <w:t xml:space="preserve"> </w:t>
      </w:r>
      <w:r w:rsidR="00B32BA9">
        <w:t>exposed</w:t>
      </w:r>
      <w:r w:rsidR="002411B3">
        <w:t xml:space="preserve"> </w:t>
      </w:r>
      <w:r w:rsidR="00B32BA9">
        <w:t>a</w:t>
      </w:r>
      <w:r w:rsidR="002411B3">
        <w:t xml:space="preserve"> </w:t>
      </w:r>
      <w:r w:rsidR="00297A02">
        <w:t>form</w:t>
      </w:r>
      <w:r w:rsidR="002411B3">
        <w:t xml:space="preserve"> </w:t>
      </w:r>
      <w:r w:rsidR="00297A02">
        <w:t>of</w:t>
      </w:r>
      <w:r w:rsidR="002411B3">
        <w:t xml:space="preserve"> </w:t>
      </w:r>
      <w:r w:rsidR="00297A02">
        <w:t>sacrifice</w:t>
      </w:r>
      <w:r w:rsidR="002411B3">
        <w:t xml:space="preserve"> </w:t>
      </w:r>
      <w:r w:rsidR="00B32BA9" w:rsidRPr="00297A02">
        <w:t>far</w:t>
      </w:r>
      <w:r w:rsidR="002411B3">
        <w:t xml:space="preserve"> </w:t>
      </w:r>
      <w:r w:rsidR="00B32BA9" w:rsidRPr="00297A02">
        <w:t>less</w:t>
      </w:r>
      <w:r w:rsidR="002411B3">
        <w:t xml:space="preserve"> </w:t>
      </w:r>
      <w:r w:rsidR="00B32BA9" w:rsidRPr="00297A02">
        <w:t>authentic</w:t>
      </w:r>
      <w:r w:rsidR="00B32BA9">
        <w:t>.</w:t>
      </w:r>
      <w:r w:rsidR="002411B3">
        <w:t xml:space="preserve"> </w:t>
      </w:r>
      <w:r w:rsidR="000D1A94">
        <w:t>Wyschogrod</w:t>
      </w:r>
      <w:r w:rsidR="002411B3">
        <w:t xml:space="preserve"> </w:t>
      </w:r>
      <w:r w:rsidR="000D1A94">
        <w:t>mitigates</w:t>
      </w:r>
      <w:r w:rsidR="002411B3">
        <w:t xml:space="preserve"> </w:t>
      </w:r>
      <w:r w:rsidR="000D1A94">
        <w:t>against</w:t>
      </w:r>
      <w:r w:rsidR="002411B3">
        <w:t xml:space="preserve"> </w:t>
      </w:r>
      <w:r w:rsidR="000D1A94">
        <w:t>this</w:t>
      </w:r>
      <w:r w:rsidR="002411B3">
        <w:t xml:space="preserve"> </w:t>
      </w:r>
      <w:r w:rsidR="000D1A94">
        <w:t>loss</w:t>
      </w:r>
      <w:r w:rsidR="002411B3">
        <w:t xml:space="preserve"> </w:t>
      </w:r>
      <w:r w:rsidR="000D1A94">
        <w:t>by</w:t>
      </w:r>
      <w:r w:rsidR="002411B3">
        <w:t xml:space="preserve"> </w:t>
      </w:r>
      <w:r w:rsidR="000D1A94">
        <w:t>tethering</w:t>
      </w:r>
      <w:r w:rsidR="002411B3">
        <w:t xml:space="preserve"> </w:t>
      </w:r>
      <w:r w:rsidR="000D1A94">
        <w:t>it</w:t>
      </w:r>
      <w:r w:rsidR="002411B3">
        <w:t xml:space="preserve"> </w:t>
      </w:r>
      <w:r w:rsidR="000D1A94">
        <w:t>to</w:t>
      </w:r>
      <w:r w:rsidR="002411B3">
        <w:t xml:space="preserve"> </w:t>
      </w:r>
      <w:r w:rsidR="000D1A94">
        <w:t>male</w:t>
      </w:r>
      <w:r w:rsidR="002411B3">
        <w:t xml:space="preserve"> </w:t>
      </w:r>
      <w:r w:rsidR="000D1A94">
        <w:t>heirs,</w:t>
      </w:r>
      <w:r w:rsidR="002411B3">
        <w:t xml:space="preserve"> </w:t>
      </w:r>
      <w:r w:rsidR="000D1A94">
        <w:t>but</w:t>
      </w:r>
      <w:r w:rsidR="002411B3">
        <w:t xml:space="preserve"> </w:t>
      </w:r>
      <w:r w:rsidR="000D1A94">
        <w:t>a</w:t>
      </w:r>
      <w:r w:rsidR="002411B3">
        <w:t xml:space="preserve"> </w:t>
      </w:r>
      <w:r w:rsidR="005E6B07">
        <w:t>Judaism</w:t>
      </w:r>
      <w:r w:rsidR="002411B3">
        <w:t xml:space="preserve"> </w:t>
      </w:r>
      <w:r w:rsidR="005E6B07">
        <w:t>forgetful</w:t>
      </w:r>
      <w:r w:rsidR="002411B3">
        <w:t xml:space="preserve"> </w:t>
      </w:r>
      <w:r w:rsidR="005E6B07">
        <w:t>of</w:t>
      </w:r>
      <w:r w:rsidR="002411B3">
        <w:t xml:space="preserve"> </w:t>
      </w:r>
      <w:r w:rsidR="005E6B07">
        <w:t>its</w:t>
      </w:r>
      <w:r w:rsidR="002411B3">
        <w:t xml:space="preserve"> </w:t>
      </w:r>
      <w:r w:rsidR="005E6B07">
        <w:t>sacrificial</w:t>
      </w:r>
      <w:r w:rsidR="002411B3">
        <w:t xml:space="preserve"> </w:t>
      </w:r>
      <w:r w:rsidR="005E6B07">
        <w:t>roots</w:t>
      </w:r>
      <w:r w:rsidR="002411B3">
        <w:t xml:space="preserve"> </w:t>
      </w:r>
      <w:r w:rsidR="005E6B07">
        <w:t>will</w:t>
      </w:r>
      <w:r w:rsidR="002411B3">
        <w:t xml:space="preserve"> </w:t>
      </w:r>
      <w:r w:rsidR="005E6B07">
        <w:t>too</w:t>
      </w:r>
      <w:r w:rsidR="002411B3">
        <w:t xml:space="preserve"> </w:t>
      </w:r>
      <w:r w:rsidR="005E6B07">
        <w:t>quickly</w:t>
      </w:r>
      <w:r w:rsidR="002411B3">
        <w:t xml:space="preserve"> </w:t>
      </w:r>
      <w:r w:rsidR="005E6B07">
        <w:t>abandon</w:t>
      </w:r>
      <w:r w:rsidR="002411B3">
        <w:t xml:space="preserve"> </w:t>
      </w:r>
      <w:r w:rsidR="005E6B07">
        <w:t>terror</w:t>
      </w:r>
      <w:r w:rsidR="002411B3">
        <w:t xml:space="preserve"> </w:t>
      </w:r>
      <w:r w:rsidR="005E6B07">
        <w:t>for</w:t>
      </w:r>
      <w:r w:rsidR="002411B3">
        <w:t xml:space="preserve"> </w:t>
      </w:r>
      <w:r w:rsidR="005E6B07">
        <w:t>hope</w:t>
      </w:r>
      <w:r w:rsidR="000472EB">
        <w:t>,</w:t>
      </w:r>
      <w:r w:rsidR="002411B3">
        <w:t xml:space="preserve"> </w:t>
      </w:r>
      <w:r w:rsidR="000472EB">
        <w:t>despite</w:t>
      </w:r>
      <w:r w:rsidR="002411B3">
        <w:t xml:space="preserve"> </w:t>
      </w:r>
      <w:r w:rsidR="000472EB">
        <w:t>what</w:t>
      </w:r>
      <w:r w:rsidR="002411B3">
        <w:t xml:space="preserve"> </w:t>
      </w:r>
      <w:r w:rsidR="000472EB">
        <w:t>Akiba</w:t>
      </w:r>
      <w:r w:rsidR="002411B3">
        <w:t xml:space="preserve"> </w:t>
      </w:r>
      <w:r w:rsidR="000472EB">
        <w:t>Lerner</w:t>
      </w:r>
      <w:r w:rsidR="002411B3">
        <w:t xml:space="preserve"> </w:t>
      </w:r>
      <w:r w:rsidR="000472EB">
        <w:t>argues</w:t>
      </w:r>
      <w:r w:rsidR="002411B3">
        <w:t xml:space="preserve"> </w:t>
      </w:r>
      <w:r w:rsidR="000472EB">
        <w:t>in</w:t>
      </w:r>
      <w:r w:rsidR="002411B3">
        <w:t xml:space="preserve"> </w:t>
      </w:r>
      <w:r w:rsidR="000472EB">
        <w:t>this</w:t>
      </w:r>
      <w:r w:rsidR="002411B3">
        <w:t xml:space="preserve"> </w:t>
      </w:r>
      <w:r w:rsidR="000472EB">
        <w:t>volume</w:t>
      </w:r>
      <w:r w:rsidR="005E6B07">
        <w:t>.</w:t>
      </w:r>
      <w:r w:rsidR="002411B3">
        <w:t xml:space="preserve"> </w:t>
      </w:r>
      <w:r w:rsidR="00A63CFA">
        <w:t>Certainly</w:t>
      </w:r>
      <w:r w:rsidR="002411B3">
        <w:t xml:space="preserve"> </w:t>
      </w:r>
      <w:r w:rsidR="005E6B07">
        <w:t>hope</w:t>
      </w:r>
      <w:r w:rsidR="000472EB">
        <w:t>,</w:t>
      </w:r>
      <w:r w:rsidR="002411B3">
        <w:t xml:space="preserve"> </w:t>
      </w:r>
      <w:r w:rsidR="000472EB">
        <w:t>as</w:t>
      </w:r>
      <w:r w:rsidR="002411B3">
        <w:t xml:space="preserve"> </w:t>
      </w:r>
      <w:r w:rsidR="000472EB">
        <w:t>Lerner</w:t>
      </w:r>
      <w:r w:rsidR="002411B3">
        <w:t xml:space="preserve"> </w:t>
      </w:r>
      <w:r w:rsidR="000472EB">
        <w:t>argues,</w:t>
      </w:r>
      <w:r w:rsidR="002411B3">
        <w:t xml:space="preserve"> </w:t>
      </w:r>
      <w:r w:rsidR="005E6B07">
        <w:t>is</w:t>
      </w:r>
      <w:r w:rsidR="002411B3">
        <w:t xml:space="preserve"> </w:t>
      </w:r>
      <w:r w:rsidR="005E6B07">
        <w:t>a</w:t>
      </w:r>
      <w:r w:rsidR="002411B3">
        <w:t xml:space="preserve"> </w:t>
      </w:r>
      <w:r w:rsidR="005E6B07">
        <w:t>critical</w:t>
      </w:r>
      <w:r w:rsidR="002411B3">
        <w:t xml:space="preserve"> </w:t>
      </w:r>
      <w:r w:rsidR="005E6B07">
        <w:t>Jewish</w:t>
      </w:r>
      <w:r w:rsidR="002411B3">
        <w:t xml:space="preserve"> </w:t>
      </w:r>
      <w:r w:rsidR="005E6B07">
        <w:t>yearning</w:t>
      </w:r>
      <w:r w:rsidR="002411B3">
        <w:t xml:space="preserve"> </w:t>
      </w:r>
      <w:r w:rsidR="005E6B07">
        <w:t>toward</w:t>
      </w:r>
      <w:r w:rsidR="002411B3">
        <w:t xml:space="preserve"> </w:t>
      </w:r>
      <w:r w:rsidR="005E6B07">
        <w:t>the</w:t>
      </w:r>
      <w:r w:rsidR="002411B3">
        <w:t xml:space="preserve"> </w:t>
      </w:r>
      <w:r w:rsidR="005E6B07">
        <w:t>future,</w:t>
      </w:r>
      <w:r w:rsidR="002411B3">
        <w:t xml:space="preserve"> </w:t>
      </w:r>
      <w:r w:rsidR="005E6B07">
        <w:t>but</w:t>
      </w:r>
      <w:r w:rsidR="002411B3">
        <w:t xml:space="preserve"> </w:t>
      </w:r>
      <w:r w:rsidR="00B32BA9">
        <w:t>Wyschogrod</w:t>
      </w:r>
      <w:r w:rsidR="002411B3">
        <w:t xml:space="preserve"> </w:t>
      </w:r>
      <w:r w:rsidR="00B32BA9">
        <w:t>seeks</w:t>
      </w:r>
      <w:r w:rsidR="002411B3">
        <w:t xml:space="preserve"> </w:t>
      </w:r>
      <w:r w:rsidR="00B32BA9">
        <w:t>to</w:t>
      </w:r>
      <w:r w:rsidR="002411B3">
        <w:t xml:space="preserve"> </w:t>
      </w:r>
      <w:r w:rsidR="00B32BA9">
        <w:t>recover</w:t>
      </w:r>
      <w:r w:rsidR="002411B3">
        <w:t xml:space="preserve"> </w:t>
      </w:r>
      <w:r w:rsidR="005E6B07">
        <w:t>a</w:t>
      </w:r>
      <w:r w:rsidR="002411B3">
        <w:t xml:space="preserve"> </w:t>
      </w:r>
      <w:r w:rsidR="00B32BA9">
        <w:t>past</w:t>
      </w:r>
      <w:r w:rsidR="002411B3">
        <w:t xml:space="preserve"> </w:t>
      </w:r>
      <w:r w:rsidR="00B32BA9">
        <w:t>darkness</w:t>
      </w:r>
      <w:r w:rsidR="002411B3">
        <w:t xml:space="preserve"> </w:t>
      </w:r>
      <w:r w:rsidR="00B32BA9">
        <w:t>before</w:t>
      </w:r>
      <w:r w:rsidR="002411B3">
        <w:t xml:space="preserve"> </w:t>
      </w:r>
      <w:r w:rsidR="00B32BA9">
        <w:t>too</w:t>
      </w:r>
      <w:r w:rsidR="002411B3">
        <w:t xml:space="preserve"> </w:t>
      </w:r>
      <w:r w:rsidR="00B32BA9">
        <w:t>much</w:t>
      </w:r>
      <w:r w:rsidR="002411B3">
        <w:t xml:space="preserve"> </w:t>
      </w:r>
      <w:r w:rsidR="00B32BA9">
        <w:t>light</w:t>
      </w:r>
      <w:r w:rsidR="002411B3">
        <w:t xml:space="preserve"> </w:t>
      </w:r>
      <w:r w:rsidR="00B32BA9">
        <w:t>seeps</w:t>
      </w:r>
      <w:r w:rsidR="002411B3">
        <w:t xml:space="preserve"> </w:t>
      </w:r>
      <w:r w:rsidR="00B32BA9">
        <w:t>in.</w:t>
      </w:r>
      <w:r w:rsidR="002411B3">
        <w:t xml:space="preserve"> </w:t>
      </w:r>
      <w:r w:rsidR="005E6B07">
        <w:t>For</w:t>
      </w:r>
      <w:r w:rsidR="002411B3">
        <w:t xml:space="preserve"> </w:t>
      </w:r>
      <w:r w:rsidR="005E6B07">
        <w:t>Wyschogrod,</w:t>
      </w:r>
      <w:r w:rsidR="002411B3">
        <w:t xml:space="preserve"> </w:t>
      </w:r>
      <w:r w:rsidR="005E6B07">
        <w:lastRenderedPageBreak/>
        <w:t>a</w:t>
      </w:r>
      <w:r w:rsidR="00B32BA9">
        <w:t>uthentic</w:t>
      </w:r>
      <w:r w:rsidR="002411B3">
        <w:t xml:space="preserve"> </w:t>
      </w:r>
      <w:r w:rsidR="00B32BA9">
        <w:t>Judaism</w:t>
      </w:r>
      <w:r w:rsidR="002411B3">
        <w:t xml:space="preserve"> </w:t>
      </w:r>
      <w:r w:rsidR="00B32BA9">
        <w:t>shows</w:t>
      </w:r>
      <w:r w:rsidR="002411B3">
        <w:t xml:space="preserve"> </w:t>
      </w:r>
      <w:r w:rsidR="00B32BA9">
        <w:t>us</w:t>
      </w:r>
      <w:r w:rsidR="002411B3">
        <w:t xml:space="preserve"> </w:t>
      </w:r>
      <w:r w:rsidR="00B32BA9">
        <w:t>that</w:t>
      </w:r>
      <w:r w:rsidR="002411B3">
        <w:t xml:space="preserve"> </w:t>
      </w:r>
      <w:r w:rsidR="00C15081">
        <w:t>“</w:t>
      </w:r>
      <w:r w:rsidR="00B32BA9">
        <w:t>there</w:t>
      </w:r>
      <w:r w:rsidR="002411B3">
        <w:t xml:space="preserve"> </w:t>
      </w:r>
      <w:r w:rsidR="00B32BA9">
        <w:t>is</w:t>
      </w:r>
      <w:r w:rsidR="002411B3">
        <w:t xml:space="preserve"> </w:t>
      </w:r>
      <w:r w:rsidR="00B32BA9">
        <w:t>darkness</w:t>
      </w:r>
      <w:r w:rsidR="002411B3">
        <w:t xml:space="preserve"> </w:t>
      </w:r>
      <w:r w:rsidR="00B32BA9">
        <w:t>in</w:t>
      </w:r>
      <w:r w:rsidR="002411B3">
        <w:t xml:space="preserve"> </w:t>
      </w:r>
      <w:r w:rsidR="00B32BA9">
        <w:t>which</w:t>
      </w:r>
      <w:r w:rsidR="002411B3">
        <w:t xml:space="preserve"> </w:t>
      </w:r>
      <w:r w:rsidR="00B32BA9">
        <w:t>there</w:t>
      </w:r>
      <w:r w:rsidR="002411B3">
        <w:t xml:space="preserve"> </w:t>
      </w:r>
      <w:r w:rsidR="00B32BA9">
        <w:t>are</w:t>
      </w:r>
      <w:r w:rsidR="002411B3">
        <w:t xml:space="preserve"> </w:t>
      </w:r>
      <w:r w:rsidR="00B32BA9">
        <w:t>occasional</w:t>
      </w:r>
      <w:r w:rsidR="002411B3">
        <w:t xml:space="preserve"> </w:t>
      </w:r>
      <w:r w:rsidR="00B32BA9">
        <w:t>clearings</w:t>
      </w:r>
      <w:r w:rsidR="002411B3">
        <w:t xml:space="preserve"> </w:t>
      </w:r>
      <w:r w:rsidR="00B32BA9">
        <w:t>but</w:t>
      </w:r>
      <w:r w:rsidR="002411B3">
        <w:t xml:space="preserve"> </w:t>
      </w:r>
      <w:r w:rsidR="00B32BA9">
        <w:t>much</w:t>
      </w:r>
      <w:r w:rsidR="002411B3">
        <w:t xml:space="preserve"> </w:t>
      </w:r>
      <w:r w:rsidR="00B32BA9">
        <w:t>of</w:t>
      </w:r>
      <w:r w:rsidR="002411B3">
        <w:t xml:space="preserve"> </w:t>
      </w:r>
      <w:r w:rsidR="000D7B15">
        <w:t>which</w:t>
      </w:r>
      <w:r w:rsidR="002411B3">
        <w:t xml:space="preserve"> </w:t>
      </w:r>
      <w:r w:rsidR="000D7B15">
        <w:t>the</w:t>
      </w:r>
      <w:r w:rsidR="002411B3">
        <w:t xml:space="preserve"> </w:t>
      </w:r>
      <w:r w:rsidR="000D7B15">
        <w:t>sun</w:t>
      </w:r>
      <w:r w:rsidR="002411B3">
        <w:t xml:space="preserve"> </w:t>
      </w:r>
      <w:r w:rsidR="000D7B15">
        <w:t>never</w:t>
      </w:r>
      <w:r w:rsidR="002411B3">
        <w:t xml:space="preserve"> </w:t>
      </w:r>
      <w:r w:rsidR="000D7B15">
        <w:t>penetrates.</w:t>
      </w:r>
      <w:r w:rsidR="00C15081">
        <w:t>”</w:t>
      </w:r>
      <w:r w:rsidR="000D7B15">
        <w:rPr>
          <w:rStyle w:val="EndnoteReference"/>
        </w:rPr>
        <w:endnoteReference w:id="34"/>
      </w:r>
      <w:r w:rsidR="002411B3">
        <w:t xml:space="preserve"> </w:t>
      </w:r>
      <w:r w:rsidR="008F6652">
        <w:t>A</w:t>
      </w:r>
      <w:r w:rsidR="002411B3">
        <w:t xml:space="preserve"> </w:t>
      </w:r>
      <w:r w:rsidR="008F6652">
        <w:t>Judaism</w:t>
      </w:r>
      <w:r w:rsidR="002411B3">
        <w:t xml:space="preserve"> </w:t>
      </w:r>
      <w:r w:rsidR="008F6652">
        <w:t>that</w:t>
      </w:r>
      <w:r w:rsidR="002411B3">
        <w:t xml:space="preserve"> </w:t>
      </w:r>
      <w:r w:rsidR="008F6652">
        <w:t>mediates</w:t>
      </w:r>
      <w:r w:rsidR="002411B3">
        <w:t xml:space="preserve"> </w:t>
      </w:r>
      <w:r w:rsidR="008F6652">
        <w:t>this</w:t>
      </w:r>
      <w:r w:rsidR="002411B3">
        <w:t xml:space="preserve"> </w:t>
      </w:r>
      <w:r w:rsidR="008F6652">
        <w:t>kind</w:t>
      </w:r>
      <w:r w:rsidR="002411B3">
        <w:t xml:space="preserve"> </w:t>
      </w:r>
      <w:r w:rsidR="008F6652">
        <w:t>of</w:t>
      </w:r>
      <w:r w:rsidR="002411B3">
        <w:t xml:space="preserve"> </w:t>
      </w:r>
      <w:r w:rsidR="008F6652">
        <w:t>light</w:t>
      </w:r>
      <w:r w:rsidR="002411B3">
        <w:t xml:space="preserve"> </w:t>
      </w:r>
      <w:r w:rsidR="008F6652">
        <w:t>in</w:t>
      </w:r>
      <w:r w:rsidR="002411B3">
        <w:t xml:space="preserve"> </w:t>
      </w:r>
      <w:r w:rsidR="008F6652">
        <w:t>a</w:t>
      </w:r>
      <w:r w:rsidR="002411B3">
        <w:t xml:space="preserve"> </w:t>
      </w:r>
      <w:r w:rsidR="008F6652">
        <w:t>darkened</w:t>
      </w:r>
      <w:r w:rsidR="002411B3">
        <w:t xml:space="preserve"> </w:t>
      </w:r>
      <w:r w:rsidR="008F6652">
        <w:t>world</w:t>
      </w:r>
      <w:r w:rsidR="002411B3">
        <w:t xml:space="preserve"> </w:t>
      </w:r>
      <w:r w:rsidR="008F6652">
        <w:t>speaks</w:t>
      </w:r>
      <w:r w:rsidR="002411B3">
        <w:t xml:space="preserve"> </w:t>
      </w:r>
      <w:r w:rsidR="008F6652">
        <w:t>to</w:t>
      </w:r>
      <w:r w:rsidR="002411B3">
        <w:t xml:space="preserve"> </w:t>
      </w:r>
      <w:r w:rsidR="008F6652">
        <w:t>the</w:t>
      </w:r>
      <w:r w:rsidR="002411B3">
        <w:t xml:space="preserve"> </w:t>
      </w:r>
      <w:r w:rsidR="008F6652">
        <w:t>human</w:t>
      </w:r>
      <w:r w:rsidR="002411B3">
        <w:t xml:space="preserve"> </w:t>
      </w:r>
      <w:r w:rsidR="008F6652">
        <w:t>experience</w:t>
      </w:r>
      <w:r w:rsidR="002411B3">
        <w:t xml:space="preserve"> </w:t>
      </w:r>
      <w:r w:rsidR="008F6652">
        <w:t>reveal</w:t>
      </w:r>
      <w:r w:rsidR="000D7B15">
        <w:t>ed</w:t>
      </w:r>
      <w:r w:rsidR="002411B3">
        <w:t xml:space="preserve"> </w:t>
      </w:r>
      <w:r w:rsidR="000D7B15">
        <w:t>in</w:t>
      </w:r>
      <w:r w:rsidR="002411B3">
        <w:t xml:space="preserve"> </w:t>
      </w:r>
      <w:r w:rsidR="000D7B15">
        <w:t>the</w:t>
      </w:r>
      <w:r w:rsidR="002411B3">
        <w:t xml:space="preserve"> </w:t>
      </w:r>
      <w:r w:rsidR="000D7B15">
        <w:t>sacrificial</w:t>
      </w:r>
      <w:r w:rsidR="002411B3">
        <w:t xml:space="preserve"> </w:t>
      </w:r>
      <w:r w:rsidR="000D7B15">
        <w:t>system.</w:t>
      </w:r>
    </w:p>
    <w:p w:rsidR="002E71FC" w:rsidRPr="00703557" w:rsidRDefault="002E71FC" w:rsidP="007F56DB">
      <w:pPr>
        <w:spacing w:line="480" w:lineRule="auto"/>
      </w:pPr>
      <w:r>
        <w:t>&lt;break</w:t>
      </w:r>
      <w:r w:rsidR="00883144">
        <w:t>/</w:t>
      </w:r>
      <w:r>
        <w:t>&gt;</w:t>
      </w:r>
    </w:p>
    <w:p w:rsidR="00D56C5E" w:rsidRDefault="005E6B07" w:rsidP="007F56DB">
      <w:pPr>
        <w:spacing w:line="480" w:lineRule="auto"/>
      </w:pPr>
      <w:r>
        <w:tab/>
      </w:r>
      <w:r w:rsidR="00215C02">
        <w:t>A</w:t>
      </w:r>
      <w:r w:rsidR="002411B3">
        <w:t xml:space="preserve"> </w:t>
      </w:r>
      <w:r w:rsidR="00215C02">
        <w:t>fully</w:t>
      </w:r>
      <w:r w:rsidR="002411B3">
        <w:t xml:space="preserve"> </w:t>
      </w:r>
      <w:r w:rsidR="00215C02">
        <w:t>illumined</w:t>
      </w:r>
      <w:r w:rsidR="002411B3">
        <w:t xml:space="preserve"> </w:t>
      </w:r>
      <w:r w:rsidR="00215C02">
        <w:t>human</w:t>
      </w:r>
      <w:r w:rsidR="002411B3">
        <w:t xml:space="preserve"> </w:t>
      </w:r>
      <w:r w:rsidR="00215C02">
        <w:t>condition,</w:t>
      </w:r>
      <w:r w:rsidR="002411B3">
        <w:t xml:space="preserve"> </w:t>
      </w:r>
      <w:r w:rsidR="00215C02">
        <w:t>one</w:t>
      </w:r>
      <w:r w:rsidR="002411B3">
        <w:t xml:space="preserve"> </w:t>
      </w:r>
      <w:r w:rsidR="00215C02">
        <w:t>in</w:t>
      </w:r>
      <w:r w:rsidR="002411B3">
        <w:t xml:space="preserve"> </w:t>
      </w:r>
      <w:r w:rsidR="00215C02">
        <w:t>which</w:t>
      </w:r>
      <w:r w:rsidR="002411B3">
        <w:t xml:space="preserve"> </w:t>
      </w:r>
      <w:r w:rsidR="00215C02">
        <w:t>the</w:t>
      </w:r>
      <w:r w:rsidR="002411B3">
        <w:t xml:space="preserve"> </w:t>
      </w:r>
      <w:r w:rsidR="00215C02">
        <w:t>sunlight</w:t>
      </w:r>
      <w:r w:rsidR="002411B3">
        <w:t xml:space="preserve"> </w:t>
      </w:r>
      <w:r w:rsidR="00215C02">
        <w:t>really</w:t>
      </w:r>
      <w:r w:rsidR="002411B3">
        <w:t xml:space="preserve"> </w:t>
      </w:r>
      <w:r w:rsidR="00215C02">
        <w:t>does</w:t>
      </w:r>
      <w:r w:rsidR="002411B3">
        <w:t xml:space="preserve"> </w:t>
      </w:r>
      <w:r w:rsidR="00215C02">
        <w:t>penetrate</w:t>
      </w:r>
      <w:r w:rsidR="002411B3">
        <w:t xml:space="preserve"> </w:t>
      </w:r>
      <w:r w:rsidR="00215C02">
        <w:t>every</w:t>
      </w:r>
      <w:r w:rsidR="002411B3">
        <w:t xml:space="preserve"> </w:t>
      </w:r>
      <w:r w:rsidR="00215C02">
        <w:t>finite</w:t>
      </w:r>
      <w:r w:rsidR="002411B3">
        <w:t xml:space="preserve"> </w:t>
      </w:r>
      <w:r w:rsidR="00215C02">
        <w:t>experience,</w:t>
      </w:r>
      <w:r w:rsidR="002411B3">
        <w:t xml:space="preserve"> </w:t>
      </w:r>
      <w:r w:rsidR="00215C02">
        <w:t>is</w:t>
      </w:r>
      <w:r w:rsidR="002411B3">
        <w:t xml:space="preserve"> </w:t>
      </w:r>
      <w:r w:rsidR="00215C02">
        <w:t>an</w:t>
      </w:r>
      <w:r w:rsidR="002411B3">
        <w:t xml:space="preserve"> </w:t>
      </w:r>
      <w:r w:rsidR="00215C02">
        <w:t>alienated</w:t>
      </w:r>
      <w:r w:rsidR="002411B3">
        <w:t xml:space="preserve"> </w:t>
      </w:r>
      <w:r w:rsidR="00215C02">
        <w:t>life.</w:t>
      </w:r>
      <w:r w:rsidR="002411B3">
        <w:t xml:space="preserve"> </w:t>
      </w:r>
      <w:r w:rsidR="00215C02">
        <w:t>It</w:t>
      </w:r>
      <w:r w:rsidR="002411B3">
        <w:t xml:space="preserve"> </w:t>
      </w:r>
      <w:r w:rsidR="00215C02">
        <w:t>may</w:t>
      </w:r>
      <w:r w:rsidR="002411B3">
        <w:t xml:space="preserve"> </w:t>
      </w:r>
      <w:r w:rsidR="00215C02">
        <w:t>comprise</w:t>
      </w:r>
      <w:r w:rsidR="002411B3">
        <w:t xml:space="preserve"> </w:t>
      </w:r>
      <w:r w:rsidR="00215C02">
        <w:t>the</w:t>
      </w:r>
      <w:r w:rsidR="002411B3">
        <w:t xml:space="preserve"> </w:t>
      </w:r>
      <w:r w:rsidR="00215C02">
        <w:t>mess</w:t>
      </w:r>
      <w:r w:rsidR="007F5F05">
        <w:t>ianic</w:t>
      </w:r>
      <w:r w:rsidR="002411B3">
        <w:t xml:space="preserve"> </w:t>
      </w:r>
      <w:r w:rsidR="007F5F05">
        <w:t>future;</w:t>
      </w:r>
      <w:r w:rsidR="002411B3">
        <w:t xml:space="preserve"> </w:t>
      </w:r>
      <w:r w:rsidR="007F5F05">
        <w:t>but</w:t>
      </w:r>
      <w:r w:rsidR="002411B3">
        <w:t xml:space="preserve"> </w:t>
      </w:r>
      <w:r w:rsidR="007F5F05">
        <w:t>here</w:t>
      </w:r>
      <w:r w:rsidR="002411B3">
        <w:t xml:space="preserve"> </w:t>
      </w:r>
      <w:r w:rsidR="007F5F05">
        <w:t>and</w:t>
      </w:r>
      <w:r w:rsidR="002411B3">
        <w:t xml:space="preserve"> </w:t>
      </w:r>
      <w:r w:rsidR="007F5F05">
        <w:t>now</w:t>
      </w:r>
      <w:r w:rsidR="002411B3">
        <w:t xml:space="preserve"> </w:t>
      </w:r>
      <w:r w:rsidR="00215C02">
        <w:t>human</w:t>
      </w:r>
      <w:r w:rsidR="002411B3">
        <w:t xml:space="preserve"> </w:t>
      </w:r>
      <w:r w:rsidR="00215C02">
        <w:t>beings</w:t>
      </w:r>
      <w:r w:rsidR="002411B3">
        <w:t xml:space="preserve"> </w:t>
      </w:r>
      <w:r w:rsidR="00215C02">
        <w:t>undergo</w:t>
      </w:r>
      <w:r w:rsidR="002411B3">
        <w:t xml:space="preserve"> </w:t>
      </w:r>
      <w:r w:rsidR="00215C02">
        <w:t>partially</w:t>
      </w:r>
      <w:r w:rsidR="002411B3">
        <w:t xml:space="preserve"> </w:t>
      </w:r>
      <w:r w:rsidR="00215C02">
        <w:t>bright</w:t>
      </w:r>
      <w:r w:rsidR="002411B3">
        <w:t xml:space="preserve"> </w:t>
      </w:r>
      <w:r w:rsidR="00215C02">
        <w:t>and</w:t>
      </w:r>
      <w:r w:rsidR="002411B3">
        <w:t xml:space="preserve"> </w:t>
      </w:r>
      <w:r w:rsidR="00215C02">
        <w:t>dark</w:t>
      </w:r>
      <w:r w:rsidR="002411B3">
        <w:t xml:space="preserve"> </w:t>
      </w:r>
      <w:r w:rsidR="00215C02">
        <w:t>lives.</w:t>
      </w:r>
      <w:r w:rsidR="002411B3">
        <w:t xml:space="preserve"> </w:t>
      </w:r>
      <w:r w:rsidR="007F5F05">
        <w:t>That</w:t>
      </w:r>
      <w:r w:rsidR="002411B3">
        <w:t xml:space="preserve"> </w:t>
      </w:r>
      <w:r w:rsidR="007F5F05">
        <w:t>yearning</w:t>
      </w:r>
      <w:r w:rsidR="002411B3">
        <w:t xml:space="preserve"> </w:t>
      </w:r>
      <w:r w:rsidR="007F5F05">
        <w:t>for</w:t>
      </w:r>
      <w:r w:rsidR="002411B3">
        <w:t xml:space="preserve"> </w:t>
      </w:r>
      <w:r w:rsidR="007F5F05">
        <w:t>total</w:t>
      </w:r>
      <w:r w:rsidR="002411B3">
        <w:t xml:space="preserve"> </w:t>
      </w:r>
      <w:r w:rsidR="007F5F05">
        <w:t>exposure</w:t>
      </w:r>
      <w:r w:rsidR="002411B3">
        <w:t xml:space="preserve"> </w:t>
      </w:r>
      <w:r w:rsidR="007F5F05">
        <w:t>and</w:t>
      </w:r>
      <w:r w:rsidR="002411B3">
        <w:t xml:space="preserve"> </w:t>
      </w:r>
      <w:r w:rsidR="007F5F05">
        <w:t>enlightenment,</w:t>
      </w:r>
      <w:r w:rsidR="002411B3">
        <w:t xml:space="preserve"> </w:t>
      </w:r>
      <w:r w:rsidR="007F5F05">
        <w:t>however,</w:t>
      </w:r>
      <w:r w:rsidR="002411B3">
        <w:t xml:space="preserve"> </w:t>
      </w:r>
      <w:r w:rsidR="007F5F05">
        <w:t>overwhelmed</w:t>
      </w:r>
      <w:r w:rsidR="002411B3">
        <w:t xml:space="preserve"> </w:t>
      </w:r>
      <w:r w:rsidR="007F5F05">
        <w:t>many</w:t>
      </w:r>
      <w:r w:rsidR="002411B3">
        <w:t xml:space="preserve"> </w:t>
      </w:r>
      <w:r w:rsidR="007F5F05">
        <w:t>European</w:t>
      </w:r>
      <w:r w:rsidR="002411B3">
        <w:t xml:space="preserve"> </w:t>
      </w:r>
      <w:r w:rsidR="007F5F05">
        <w:t>Jews</w:t>
      </w:r>
      <w:r w:rsidR="002411B3">
        <w:t xml:space="preserve"> </w:t>
      </w:r>
      <w:r w:rsidR="007F5F05">
        <w:t>who</w:t>
      </w:r>
      <w:r w:rsidR="002411B3">
        <w:t xml:space="preserve"> </w:t>
      </w:r>
      <w:r w:rsidR="007F5F05">
        <w:t>dreamed</w:t>
      </w:r>
      <w:r w:rsidR="002411B3">
        <w:t xml:space="preserve"> </w:t>
      </w:r>
      <w:r w:rsidR="007F5F05">
        <w:t>of</w:t>
      </w:r>
      <w:r w:rsidR="002411B3">
        <w:t xml:space="preserve"> </w:t>
      </w:r>
      <w:r w:rsidR="00C15081">
        <w:t>“</w:t>
      </w:r>
      <w:r w:rsidR="007F5F05">
        <w:t>a</w:t>
      </w:r>
      <w:r w:rsidR="002411B3">
        <w:t xml:space="preserve"> </w:t>
      </w:r>
      <w:r w:rsidR="007F5F05">
        <w:t>neutral</w:t>
      </w:r>
      <w:r w:rsidR="002411B3">
        <w:t xml:space="preserve"> </w:t>
      </w:r>
      <w:r w:rsidR="007F5F05">
        <w:t>society</w:t>
      </w:r>
      <w:r w:rsidR="00C15081">
        <w:t>”</w:t>
      </w:r>
      <w:r w:rsidR="002411B3">
        <w:t xml:space="preserve"> </w:t>
      </w:r>
      <w:r w:rsidR="007F5F05">
        <w:t>that</w:t>
      </w:r>
      <w:r w:rsidR="002411B3">
        <w:t xml:space="preserve"> </w:t>
      </w:r>
      <w:r w:rsidR="007F5F05">
        <w:t>would</w:t>
      </w:r>
      <w:r w:rsidR="002411B3">
        <w:t xml:space="preserve"> </w:t>
      </w:r>
      <w:r w:rsidR="00AE7F9E">
        <w:t>renounce</w:t>
      </w:r>
      <w:r w:rsidR="002411B3">
        <w:t xml:space="preserve"> </w:t>
      </w:r>
      <w:r w:rsidR="00AE7F9E">
        <w:t>religious</w:t>
      </w:r>
      <w:r w:rsidR="002411B3">
        <w:t xml:space="preserve"> </w:t>
      </w:r>
      <w:r w:rsidR="00AE7F9E">
        <w:t>affiliation</w:t>
      </w:r>
      <w:r w:rsidR="002411B3">
        <w:t xml:space="preserve"> </w:t>
      </w:r>
      <w:r w:rsidR="00AE7F9E">
        <w:t>in</w:t>
      </w:r>
      <w:r w:rsidR="002411B3">
        <w:t xml:space="preserve"> </w:t>
      </w:r>
      <w:r w:rsidR="00AE7F9E">
        <w:t>favor</w:t>
      </w:r>
      <w:r w:rsidR="002411B3">
        <w:t xml:space="preserve"> </w:t>
      </w:r>
      <w:r w:rsidR="00AE7F9E">
        <w:t>of</w:t>
      </w:r>
      <w:r w:rsidR="002411B3">
        <w:t xml:space="preserve"> </w:t>
      </w:r>
      <w:r w:rsidR="00AE7F9E">
        <w:t>individual</w:t>
      </w:r>
      <w:r w:rsidR="002411B3">
        <w:t xml:space="preserve"> </w:t>
      </w:r>
      <w:r w:rsidR="00AE7F9E">
        <w:t>citizenry</w:t>
      </w:r>
      <w:r w:rsidR="00E5201F">
        <w:t>.</w:t>
      </w:r>
      <w:r w:rsidR="002411B3">
        <w:t xml:space="preserve"> </w:t>
      </w:r>
      <w:r w:rsidR="00E5201F">
        <w:t>With</w:t>
      </w:r>
      <w:r w:rsidR="002411B3">
        <w:t xml:space="preserve"> </w:t>
      </w:r>
      <w:r w:rsidR="00E5201F">
        <w:t>a</w:t>
      </w:r>
      <w:r w:rsidR="002411B3">
        <w:t xml:space="preserve"> </w:t>
      </w:r>
      <w:r w:rsidR="00E5201F">
        <w:t>promised</w:t>
      </w:r>
      <w:r w:rsidR="002411B3">
        <w:t xml:space="preserve"> </w:t>
      </w:r>
      <w:r w:rsidR="00E5201F">
        <w:t>social</w:t>
      </w:r>
      <w:r w:rsidR="002411B3">
        <w:t xml:space="preserve"> </w:t>
      </w:r>
      <w:r w:rsidR="007F5F05">
        <w:t>emancipation</w:t>
      </w:r>
      <w:r w:rsidR="002411B3">
        <w:t xml:space="preserve"> </w:t>
      </w:r>
      <w:r w:rsidR="007F5F05">
        <w:t>in</w:t>
      </w:r>
      <w:r w:rsidR="002411B3">
        <w:t xml:space="preserve"> </w:t>
      </w:r>
      <w:r w:rsidR="007F5F05">
        <w:t>which</w:t>
      </w:r>
      <w:r w:rsidR="002411B3">
        <w:t xml:space="preserve"> </w:t>
      </w:r>
      <w:r w:rsidR="007F5F05">
        <w:t>Jews</w:t>
      </w:r>
      <w:r w:rsidR="002411B3">
        <w:t xml:space="preserve"> </w:t>
      </w:r>
      <w:r w:rsidR="007F5F05">
        <w:t>could</w:t>
      </w:r>
      <w:r w:rsidR="002411B3">
        <w:t xml:space="preserve"> </w:t>
      </w:r>
      <w:r w:rsidR="007F5F05">
        <w:t>enter</w:t>
      </w:r>
      <w:r w:rsidR="002411B3">
        <w:t xml:space="preserve"> </w:t>
      </w:r>
      <w:r w:rsidR="007F5F05">
        <w:t>once</w:t>
      </w:r>
      <w:r w:rsidR="002411B3">
        <w:t xml:space="preserve"> </w:t>
      </w:r>
      <w:r w:rsidR="007F5F05">
        <w:t>closed</w:t>
      </w:r>
      <w:r w:rsidR="002411B3">
        <w:t xml:space="preserve"> </w:t>
      </w:r>
      <w:r w:rsidR="007F5F05">
        <w:t>profes</w:t>
      </w:r>
      <w:r w:rsidR="00E5201F">
        <w:t>sional</w:t>
      </w:r>
      <w:r w:rsidR="002411B3">
        <w:t xml:space="preserve"> </w:t>
      </w:r>
      <w:r w:rsidR="00E5201F">
        <w:t>trades</w:t>
      </w:r>
      <w:r w:rsidR="002411B3">
        <w:t xml:space="preserve"> </w:t>
      </w:r>
      <w:r w:rsidR="00E5201F">
        <w:t>and</w:t>
      </w:r>
      <w:r w:rsidR="002411B3">
        <w:t xml:space="preserve"> </w:t>
      </w:r>
      <w:r w:rsidR="00E5201F">
        <w:t>occupations,</w:t>
      </w:r>
      <w:r w:rsidR="002411B3">
        <w:t xml:space="preserve"> </w:t>
      </w:r>
      <w:r w:rsidR="00E5201F">
        <w:t>European</w:t>
      </w:r>
      <w:r w:rsidR="002411B3">
        <w:t xml:space="preserve"> </w:t>
      </w:r>
      <w:r w:rsidR="00E5201F">
        <w:t>society</w:t>
      </w:r>
      <w:r w:rsidR="002411B3">
        <w:t xml:space="preserve"> </w:t>
      </w:r>
      <w:r w:rsidR="00E5201F">
        <w:t>appeared</w:t>
      </w:r>
      <w:r w:rsidR="002411B3">
        <w:t xml:space="preserve"> </w:t>
      </w:r>
      <w:r w:rsidR="00E5201F">
        <w:t>to</w:t>
      </w:r>
      <w:r w:rsidR="002411B3">
        <w:t xml:space="preserve"> </w:t>
      </w:r>
      <w:r w:rsidR="00E5201F">
        <w:t>value</w:t>
      </w:r>
      <w:r w:rsidR="002411B3">
        <w:t xml:space="preserve"> </w:t>
      </w:r>
      <w:r w:rsidR="00E5201F">
        <w:t>rational</w:t>
      </w:r>
      <w:r w:rsidR="002411B3">
        <w:t xml:space="preserve"> </w:t>
      </w:r>
      <w:r w:rsidR="00E5201F">
        <w:t>beings</w:t>
      </w:r>
      <w:r w:rsidR="002411B3">
        <w:t xml:space="preserve"> </w:t>
      </w:r>
      <w:r w:rsidR="00E5201F">
        <w:t>and</w:t>
      </w:r>
      <w:r w:rsidR="002411B3">
        <w:t xml:space="preserve"> </w:t>
      </w:r>
      <w:r w:rsidR="00E5201F">
        <w:t>productive</w:t>
      </w:r>
      <w:r w:rsidR="002411B3">
        <w:t xml:space="preserve"> </w:t>
      </w:r>
      <w:r w:rsidR="00E5201F">
        <w:t>citizens.</w:t>
      </w:r>
      <w:r w:rsidR="002411B3">
        <w:t xml:space="preserve"> </w:t>
      </w:r>
      <w:r w:rsidR="00E5201F">
        <w:t>That</w:t>
      </w:r>
      <w:r w:rsidR="002411B3">
        <w:t xml:space="preserve"> </w:t>
      </w:r>
      <w:r w:rsidR="00E5201F">
        <w:t>liberation,</w:t>
      </w:r>
      <w:r w:rsidR="002411B3">
        <w:t xml:space="preserve"> </w:t>
      </w:r>
      <w:r w:rsidR="00E5201F">
        <w:t>of</w:t>
      </w:r>
      <w:r w:rsidR="002411B3">
        <w:t xml:space="preserve"> </w:t>
      </w:r>
      <w:r w:rsidR="00E5201F">
        <w:t>course,</w:t>
      </w:r>
      <w:r w:rsidR="002411B3">
        <w:t xml:space="preserve"> </w:t>
      </w:r>
      <w:r w:rsidR="00E5201F">
        <w:t>proved</w:t>
      </w:r>
      <w:r w:rsidR="002411B3">
        <w:t xml:space="preserve"> </w:t>
      </w:r>
      <w:r w:rsidR="00E5201F">
        <w:t>all</w:t>
      </w:r>
      <w:r w:rsidR="002411B3">
        <w:t xml:space="preserve"> </w:t>
      </w:r>
      <w:r w:rsidR="00E5201F">
        <w:t>too</w:t>
      </w:r>
      <w:r w:rsidR="002411B3">
        <w:t xml:space="preserve"> </w:t>
      </w:r>
      <w:r w:rsidR="00E5201F">
        <w:t>elusive,</w:t>
      </w:r>
      <w:r w:rsidR="002411B3">
        <w:t xml:space="preserve"> </w:t>
      </w:r>
      <w:r w:rsidR="00E5201F">
        <w:t>but</w:t>
      </w:r>
      <w:r w:rsidR="002411B3">
        <w:t xml:space="preserve"> </w:t>
      </w:r>
      <w:r w:rsidR="00E5201F">
        <w:t>Wyschogrod</w:t>
      </w:r>
      <w:r w:rsidR="002411B3">
        <w:t xml:space="preserve"> </w:t>
      </w:r>
      <w:r w:rsidR="00E5201F">
        <w:t>understands</w:t>
      </w:r>
      <w:r w:rsidR="002411B3">
        <w:t xml:space="preserve"> </w:t>
      </w:r>
      <w:r w:rsidR="00E5201F">
        <w:t>the</w:t>
      </w:r>
      <w:r w:rsidR="002411B3">
        <w:t xml:space="preserve"> </w:t>
      </w:r>
      <w:r w:rsidR="00E5201F">
        <w:t>motivations</w:t>
      </w:r>
      <w:r w:rsidR="002411B3">
        <w:t xml:space="preserve"> </w:t>
      </w:r>
      <w:r w:rsidR="00E5201F">
        <w:t>that</w:t>
      </w:r>
      <w:r w:rsidR="002411B3">
        <w:t xml:space="preserve"> </w:t>
      </w:r>
      <w:r w:rsidR="00E5201F">
        <w:t>might</w:t>
      </w:r>
      <w:r w:rsidR="002411B3">
        <w:t xml:space="preserve"> </w:t>
      </w:r>
      <w:r w:rsidR="00E5201F">
        <w:t>compel</w:t>
      </w:r>
      <w:r w:rsidR="002411B3">
        <w:t xml:space="preserve"> </w:t>
      </w:r>
      <w:r w:rsidR="00E5201F">
        <w:t>what</w:t>
      </w:r>
      <w:r w:rsidR="002411B3">
        <w:t xml:space="preserve"> </w:t>
      </w:r>
      <w:r w:rsidR="00E5201F">
        <w:t>he</w:t>
      </w:r>
      <w:r w:rsidR="002411B3">
        <w:t xml:space="preserve"> </w:t>
      </w:r>
      <w:r w:rsidR="00E5201F">
        <w:t>calls</w:t>
      </w:r>
      <w:r w:rsidR="002411B3">
        <w:t xml:space="preserve"> </w:t>
      </w:r>
      <w:r w:rsidR="00C15081">
        <w:t>“</w:t>
      </w:r>
      <w:r w:rsidR="00E5201F">
        <w:t>Mar</w:t>
      </w:r>
      <w:r w:rsidR="00512B0E">
        <w:t>rano</w:t>
      </w:r>
      <w:r w:rsidR="002411B3">
        <w:t xml:space="preserve"> </w:t>
      </w:r>
      <w:r w:rsidR="00512B0E">
        <w:t>p</w:t>
      </w:r>
      <w:r w:rsidR="00E5201F">
        <w:t>hilosophers</w:t>
      </w:r>
      <w:r w:rsidR="00C15081">
        <w:t>”</w:t>
      </w:r>
      <w:r w:rsidR="002411B3">
        <w:t xml:space="preserve"> </w:t>
      </w:r>
      <w:r w:rsidR="00E5201F">
        <w:t>t</w:t>
      </w:r>
      <w:r w:rsidR="002C1F65">
        <w:t>o</w:t>
      </w:r>
      <w:r w:rsidR="002411B3">
        <w:t xml:space="preserve"> </w:t>
      </w:r>
      <w:r w:rsidR="002C1F65">
        <w:t>hide</w:t>
      </w:r>
      <w:r w:rsidR="002411B3">
        <w:t xml:space="preserve"> </w:t>
      </w:r>
      <w:r w:rsidR="002C1F65">
        <w:t>their</w:t>
      </w:r>
      <w:r w:rsidR="002411B3">
        <w:t xml:space="preserve"> </w:t>
      </w:r>
      <w:r w:rsidR="002C1F65">
        <w:t>Jewish</w:t>
      </w:r>
      <w:r w:rsidR="002411B3">
        <w:t xml:space="preserve"> </w:t>
      </w:r>
      <w:r w:rsidR="002C1F65">
        <w:t>convictions</w:t>
      </w:r>
      <w:r w:rsidR="002411B3">
        <w:t xml:space="preserve"> </w:t>
      </w:r>
      <w:r w:rsidR="00E5201F">
        <w:t>and</w:t>
      </w:r>
      <w:r w:rsidR="002411B3">
        <w:t xml:space="preserve"> </w:t>
      </w:r>
      <w:r w:rsidR="00E5201F">
        <w:t>translate</w:t>
      </w:r>
      <w:r w:rsidR="002411B3">
        <w:t xml:space="preserve"> </w:t>
      </w:r>
      <w:r w:rsidR="00E5201F">
        <w:t>them</w:t>
      </w:r>
      <w:r w:rsidR="002411B3">
        <w:t xml:space="preserve"> </w:t>
      </w:r>
      <w:r w:rsidR="00E5201F">
        <w:t>into</w:t>
      </w:r>
      <w:r w:rsidR="002411B3">
        <w:t xml:space="preserve"> </w:t>
      </w:r>
      <w:r w:rsidR="00E5201F">
        <w:t>univers</w:t>
      </w:r>
      <w:r w:rsidR="002C1F65">
        <w:t>al</w:t>
      </w:r>
      <w:r w:rsidR="002411B3">
        <w:t xml:space="preserve"> </w:t>
      </w:r>
      <w:r w:rsidR="002C1F65">
        <w:t>claims</w:t>
      </w:r>
      <w:r w:rsidR="002411B3">
        <w:t xml:space="preserve"> </w:t>
      </w:r>
      <w:r w:rsidR="002C1F65">
        <w:t>of</w:t>
      </w:r>
      <w:r w:rsidR="002411B3">
        <w:t xml:space="preserve"> </w:t>
      </w:r>
      <w:r w:rsidR="002C1F65">
        <w:t>science.</w:t>
      </w:r>
      <w:r w:rsidR="002411B3">
        <w:t xml:space="preserve"> </w:t>
      </w:r>
      <w:r w:rsidR="00E5201F">
        <w:t>Marrano</w:t>
      </w:r>
      <w:r w:rsidR="002411B3">
        <w:t xml:space="preserve"> </w:t>
      </w:r>
      <w:r w:rsidR="00E5201F">
        <w:t>experience</w:t>
      </w:r>
      <w:r w:rsidR="002411B3">
        <w:t xml:space="preserve"> </w:t>
      </w:r>
      <w:r w:rsidR="00E5201F">
        <w:t>included</w:t>
      </w:r>
      <w:r w:rsidR="002411B3">
        <w:t xml:space="preserve"> </w:t>
      </w:r>
      <w:r w:rsidR="00C15081">
        <w:t>“</w:t>
      </w:r>
      <w:r w:rsidR="00E5201F">
        <w:t>Jews</w:t>
      </w:r>
      <w:r w:rsidR="002411B3">
        <w:t xml:space="preserve"> </w:t>
      </w:r>
      <w:r w:rsidR="00E5201F">
        <w:t>who</w:t>
      </w:r>
      <w:r w:rsidR="002411B3">
        <w:t xml:space="preserve"> </w:t>
      </w:r>
      <w:r w:rsidR="00E5201F">
        <w:t>were</w:t>
      </w:r>
      <w:r w:rsidR="002411B3">
        <w:t xml:space="preserve"> </w:t>
      </w:r>
      <w:r w:rsidR="00E5201F">
        <w:t>not</w:t>
      </w:r>
      <w:r w:rsidR="002411B3">
        <w:t xml:space="preserve"> </w:t>
      </w:r>
      <w:r w:rsidR="00E5201F">
        <w:t>steadfast</w:t>
      </w:r>
      <w:r w:rsidR="002411B3">
        <w:t xml:space="preserve"> </w:t>
      </w:r>
      <w:r w:rsidR="00E5201F">
        <w:t>enough</w:t>
      </w:r>
      <w:r w:rsidR="002411B3">
        <w:t xml:space="preserve"> </w:t>
      </w:r>
      <w:r w:rsidR="00E5201F">
        <w:t>to</w:t>
      </w:r>
      <w:r w:rsidR="002411B3">
        <w:t xml:space="preserve"> </w:t>
      </w:r>
      <w:r w:rsidR="00E5201F">
        <w:t>resist</w:t>
      </w:r>
      <w:r w:rsidR="002411B3">
        <w:t xml:space="preserve"> </w:t>
      </w:r>
      <w:r w:rsidR="00E5201F">
        <w:t>conversion</w:t>
      </w:r>
      <w:r w:rsidR="002411B3">
        <w:t xml:space="preserve"> </w:t>
      </w:r>
      <w:r w:rsidR="00E5201F">
        <w:t>.</w:t>
      </w:r>
      <w:r w:rsidR="002411B3">
        <w:t xml:space="preserve"> </w:t>
      </w:r>
      <w:r w:rsidR="00E5201F">
        <w:t>.</w:t>
      </w:r>
      <w:r w:rsidR="002411B3">
        <w:t xml:space="preserve"> </w:t>
      </w:r>
      <w:r w:rsidR="00E5201F">
        <w:t>.</w:t>
      </w:r>
      <w:r w:rsidR="002411B3">
        <w:t xml:space="preserve"> </w:t>
      </w:r>
      <w:r w:rsidR="00E5201F">
        <w:t>but</w:t>
      </w:r>
      <w:r w:rsidR="002411B3">
        <w:t xml:space="preserve"> </w:t>
      </w:r>
      <w:r w:rsidR="00E5201F">
        <w:t>who</w:t>
      </w:r>
      <w:r w:rsidR="002411B3">
        <w:t xml:space="preserve"> </w:t>
      </w:r>
      <w:r w:rsidR="00E5201F">
        <w:t>nevertheless</w:t>
      </w:r>
      <w:r w:rsidR="002411B3">
        <w:t xml:space="preserve"> </w:t>
      </w:r>
      <w:r w:rsidR="00E5201F">
        <w:t>were</w:t>
      </w:r>
      <w:r w:rsidR="002411B3">
        <w:t xml:space="preserve"> </w:t>
      </w:r>
      <w:r w:rsidR="00E5201F">
        <w:t>loyal</w:t>
      </w:r>
      <w:r w:rsidR="002411B3">
        <w:t xml:space="preserve"> </w:t>
      </w:r>
      <w:r w:rsidR="00E5201F">
        <w:t>Jews,</w:t>
      </w:r>
      <w:r w:rsidR="00C15081">
        <w:t>”</w:t>
      </w:r>
      <w:r w:rsidR="00EC4E91">
        <w:rPr>
          <w:rStyle w:val="EndnoteReference"/>
        </w:rPr>
        <w:endnoteReference w:id="35"/>
      </w:r>
      <w:r w:rsidR="002411B3">
        <w:t xml:space="preserve"> </w:t>
      </w:r>
      <w:r w:rsidR="002C1F65">
        <w:t>and</w:t>
      </w:r>
      <w:r w:rsidR="002411B3">
        <w:t xml:space="preserve"> </w:t>
      </w:r>
      <w:r w:rsidR="002C1F65">
        <w:t>included</w:t>
      </w:r>
      <w:r w:rsidR="002411B3">
        <w:t xml:space="preserve"> </w:t>
      </w:r>
      <w:r w:rsidR="00E5201F">
        <w:t>those</w:t>
      </w:r>
      <w:r w:rsidR="002411B3">
        <w:t xml:space="preserve"> </w:t>
      </w:r>
      <w:r w:rsidR="00E5201F">
        <w:t>Jewish</w:t>
      </w:r>
      <w:r w:rsidR="002411B3">
        <w:t xml:space="preserve"> </w:t>
      </w:r>
      <w:r w:rsidR="00E5201F">
        <w:t>types</w:t>
      </w:r>
      <w:r w:rsidR="002411B3">
        <w:t xml:space="preserve"> </w:t>
      </w:r>
      <w:r w:rsidR="00A70690">
        <w:t>who</w:t>
      </w:r>
      <w:r w:rsidR="002411B3">
        <w:t xml:space="preserve"> </w:t>
      </w:r>
      <w:r w:rsidR="00A70690">
        <w:t>criticized</w:t>
      </w:r>
      <w:r w:rsidR="002411B3">
        <w:t xml:space="preserve"> </w:t>
      </w:r>
      <w:r w:rsidR="00A70690">
        <w:t>society</w:t>
      </w:r>
      <w:r w:rsidR="002411B3">
        <w:t xml:space="preserve"> </w:t>
      </w:r>
      <w:r w:rsidR="00A70690">
        <w:t>in</w:t>
      </w:r>
      <w:r w:rsidR="002411B3">
        <w:t xml:space="preserve"> </w:t>
      </w:r>
      <w:r w:rsidR="00A70690">
        <w:t>the</w:t>
      </w:r>
      <w:r w:rsidR="002411B3">
        <w:t xml:space="preserve"> </w:t>
      </w:r>
      <w:r w:rsidR="00A70690">
        <w:t>name</w:t>
      </w:r>
      <w:r w:rsidR="002411B3">
        <w:t xml:space="preserve"> </w:t>
      </w:r>
      <w:r w:rsidR="00A70690">
        <w:t>of</w:t>
      </w:r>
      <w:r w:rsidR="002411B3">
        <w:t xml:space="preserve"> </w:t>
      </w:r>
      <w:r w:rsidR="00A70690">
        <w:t>science</w:t>
      </w:r>
      <w:r w:rsidR="002411B3">
        <w:t xml:space="preserve"> </w:t>
      </w:r>
      <w:r w:rsidR="00A70690">
        <w:t>or</w:t>
      </w:r>
      <w:r w:rsidR="002411B3">
        <w:t xml:space="preserve"> </w:t>
      </w:r>
      <w:r w:rsidR="00A70690">
        <w:t>nature,</w:t>
      </w:r>
      <w:r w:rsidR="002411B3">
        <w:t xml:space="preserve"> </w:t>
      </w:r>
      <w:r w:rsidR="00A70690">
        <w:t>but</w:t>
      </w:r>
      <w:r w:rsidR="002411B3">
        <w:t xml:space="preserve"> </w:t>
      </w:r>
      <w:r w:rsidR="00EC5F37">
        <w:t>still</w:t>
      </w:r>
      <w:r w:rsidR="002411B3">
        <w:t xml:space="preserve"> </w:t>
      </w:r>
      <w:r w:rsidR="00854326">
        <w:t>appealed</w:t>
      </w:r>
      <w:r w:rsidR="002411B3">
        <w:t xml:space="preserve"> </w:t>
      </w:r>
      <w:r w:rsidR="00854326">
        <w:t>to</w:t>
      </w:r>
      <w:r w:rsidR="002411B3">
        <w:t xml:space="preserve"> </w:t>
      </w:r>
      <w:r w:rsidR="00512B0E">
        <w:t>Jewish</w:t>
      </w:r>
      <w:r w:rsidR="002411B3">
        <w:t xml:space="preserve"> </w:t>
      </w:r>
      <w:r w:rsidR="00512B0E">
        <w:t>visual</w:t>
      </w:r>
      <w:r w:rsidR="002411B3">
        <w:t xml:space="preserve"> </w:t>
      </w:r>
      <w:r w:rsidR="00512B0E">
        <w:t>knowledge</w:t>
      </w:r>
      <w:r w:rsidR="002411B3">
        <w:t xml:space="preserve"> </w:t>
      </w:r>
      <w:r w:rsidR="00512B0E">
        <w:t>of</w:t>
      </w:r>
      <w:r w:rsidR="002411B3">
        <w:t xml:space="preserve"> </w:t>
      </w:r>
      <w:r w:rsidR="00854326">
        <w:t>light</w:t>
      </w:r>
      <w:r w:rsidR="002411B3">
        <w:t xml:space="preserve"> </w:t>
      </w:r>
      <w:r w:rsidR="00854326">
        <w:t>and</w:t>
      </w:r>
      <w:r w:rsidR="002411B3">
        <w:t xml:space="preserve"> </w:t>
      </w:r>
      <w:r w:rsidR="00854326">
        <w:t>darkness</w:t>
      </w:r>
      <w:r w:rsidR="002411B3">
        <w:t xml:space="preserve"> </w:t>
      </w:r>
      <w:r w:rsidR="00854326">
        <w:t>to</w:t>
      </w:r>
      <w:r w:rsidR="002411B3">
        <w:t xml:space="preserve"> </w:t>
      </w:r>
      <w:r w:rsidR="00854326">
        <w:t>level</w:t>
      </w:r>
      <w:r w:rsidR="002411B3">
        <w:t xml:space="preserve"> </w:t>
      </w:r>
      <w:r w:rsidR="00854326">
        <w:t>that</w:t>
      </w:r>
      <w:r w:rsidR="002411B3">
        <w:t xml:space="preserve"> </w:t>
      </w:r>
      <w:r w:rsidR="00854326">
        <w:t>critique</w:t>
      </w:r>
      <w:r w:rsidR="00512B0E">
        <w:t>.</w:t>
      </w:r>
      <w:r w:rsidR="002411B3">
        <w:t xml:space="preserve"> </w:t>
      </w:r>
      <w:r w:rsidR="00EF6C95">
        <w:t>Philosophers</w:t>
      </w:r>
      <w:r w:rsidR="002411B3">
        <w:t xml:space="preserve"> </w:t>
      </w:r>
      <w:r w:rsidR="00EF6C95">
        <w:t>hid</w:t>
      </w:r>
      <w:r w:rsidR="002411B3">
        <w:t xml:space="preserve"> </w:t>
      </w:r>
      <w:r w:rsidR="00EF6C95">
        <w:t>their</w:t>
      </w:r>
      <w:r w:rsidR="002411B3">
        <w:t xml:space="preserve"> </w:t>
      </w:r>
      <w:r w:rsidR="00EF6C95">
        <w:t>Judaism</w:t>
      </w:r>
      <w:r w:rsidR="002411B3">
        <w:t xml:space="preserve"> </w:t>
      </w:r>
      <w:r w:rsidR="00EF6C95">
        <w:t>and</w:t>
      </w:r>
      <w:r w:rsidR="002411B3">
        <w:t xml:space="preserve"> </w:t>
      </w:r>
      <w:r w:rsidR="00EF6C95">
        <w:t>Jewish</w:t>
      </w:r>
      <w:r w:rsidR="002411B3">
        <w:t xml:space="preserve"> </w:t>
      </w:r>
      <w:r w:rsidR="00EF6C95">
        <w:t>sensibilities,</w:t>
      </w:r>
      <w:r w:rsidR="002411B3">
        <w:t xml:space="preserve"> </w:t>
      </w:r>
      <w:r w:rsidR="00EF6C95">
        <w:t>only</w:t>
      </w:r>
      <w:r w:rsidR="002411B3">
        <w:t xml:space="preserve"> </w:t>
      </w:r>
      <w:r w:rsidR="00EF6C95">
        <w:t>to</w:t>
      </w:r>
      <w:r w:rsidR="002411B3">
        <w:t xml:space="preserve"> </w:t>
      </w:r>
      <w:r w:rsidR="00EF6C95">
        <w:t>expose</w:t>
      </w:r>
      <w:r w:rsidR="002411B3">
        <w:t xml:space="preserve"> </w:t>
      </w:r>
      <w:r w:rsidR="00EF6C95">
        <w:t>them</w:t>
      </w:r>
      <w:r w:rsidR="002411B3">
        <w:t xml:space="preserve"> </w:t>
      </w:r>
      <w:r w:rsidR="00EF6C95">
        <w:t>as</w:t>
      </w:r>
      <w:r w:rsidR="002411B3">
        <w:t xml:space="preserve"> </w:t>
      </w:r>
      <w:r w:rsidR="00EF6C95">
        <w:t>universal,</w:t>
      </w:r>
      <w:r w:rsidR="002411B3">
        <w:t xml:space="preserve"> </w:t>
      </w:r>
      <w:r w:rsidR="00C15081">
        <w:t>“</w:t>
      </w:r>
      <w:r w:rsidR="00EF6C95">
        <w:t>neutral</w:t>
      </w:r>
      <w:r w:rsidR="00C15081">
        <w:t>”</w:t>
      </w:r>
      <w:r w:rsidR="002411B3">
        <w:t xml:space="preserve"> </w:t>
      </w:r>
      <w:r w:rsidR="00EF6C95">
        <w:t>claims.</w:t>
      </w:r>
      <w:r w:rsidR="002411B3">
        <w:t xml:space="preserve"> </w:t>
      </w:r>
      <w:r w:rsidR="00EF6C95">
        <w:t>Wyschogrod</w:t>
      </w:r>
      <w:r w:rsidR="002411B3">
        <w:t xml:space="preserve"> </w:t>
      </w:r>
      <w:r w:rsidR="00EF6C95">
        <w:t>considers</w:t>
      </w:r>
      <w:r w:rsidR="002411B3">
        <w:t xml:space="preserve"> </w:t>
      </w:r>
      <w:r w:rsidR="00EF6C95">
        <w:t>this</w:t>
      </w:r>
      <w:r w:rsidR="002411B3">
        <w:t xml:space="preserve"> </w:t>
      </w:r>
      <w:r w:rsidR="00EF6C95">
        <w:t>kind</w:t>
      </w:r>
      <w:r w:rsidR="002411B3">
        <w:t xml:space="preserve"> </w:t>
      </w:r>
      <w:r w:rsidR="00EF6C95">
        <w:t>of</w:t>
      </w:r>
      <w:r w:rsidR="002411B3">
        <w:t xml:space="preserve"> </w:t>
      </w:r>
      <w:r w:rsidR="00EF6C95">
        <w:t>mutation</w:t>
      </w:r>
      <w:r w:rsidR="002411B3">
        <w:t xml:space="preserve"> </w:t>
      </w:r>
      <w:r w:rsidR="00EF6C95">
        <w:t>a</w:t>
      </w:r>
      <w:r w:rsidR="002411B3">
        <w:t xml:space="preserve"> </w:t>
      </w:r>
      <w:r w:rsidR="00EF6C95">
        <w:t>form</w:t>
      </w:r>
      <w:r w:rsidR="002411B3">
        <w:t xml:space="preserve"> </w:t>
      </w:r>
      <w:r w:rsidR="00EF6C95">
        <w:t>of</w:t>
      </w:r>
      <w:r w:rsidR="002411B3">
        <w:t xml:space="preserve"> </w:t>
      </w:r>
      <w:r w:rsidR="00EF6C95">
        <w:t>Jewish</w:t>
      </w:r>
      <w:r w:rsidR="002411B3">
        <w:t xml:space="preserve"> </w:t>
      </w:r>
      <w:r w:rsidR="00EF6C95">
        <w:t>alienation</w:t>
      </w:r>
      <w:r w:rsidR="00AF7ED9">
        <w:t>,</w:t>
      </w:r>
      <w:r w:rsidR="002411B3">
        <w:t xml:space="preserve"> </w:t>
      </w:r>
      <w:r w:rsidR="00AF7ED9">
        <w:t>for</w:t>
      </w:r>
      <w:r w:rsidR="002411B3">
        <w:t xml:space="preserve"> </w:t>
      </w:r>
      <w:r w:rsidR="00AF7ED9">
        <w:t>it</w:t>
      </w:r>
      <w:r w:rsidR="002411B3">
        <w:t xml:space="preserve"> </w:t>
      </w:r>
      <w:r w:rsidR="00AF7ED9">
        <w:t>marginalizes</w:t>
      </w:r>
      <w:r w:rsidR="002411B3">
        <w:t xml:space="preserve"> </w:t>
      </w:r>
      <w:r w:rsidR="00AF7ED9">
        <w:t>the</w:t>
      </w:r>
      <w:r w:rsidR="002411B3">
        <w:t xml:space="preserve"> </w:t>
      </w:r>
      <w:r w:rsidR="00AF7ED9">
        <w:t>authentic</w:t>
      </w:r>
      <w:r w:rsidR="002411B3">
        <w:t xml:space="preserve"> </w:t>
      </w:r>
      <w:r w:rsidR="00AF7ED9">
        <w:t>source</w:t>
      </w:r>
      <w:r w:rsidR="002411B3">
        <w:t xml:space="preserve"> </w:t>
      </w:r>
      <w:r w:rsidR="00AF7ED9">
        <w:t>(Jewish</w:t>
      </w:r>
      <w:r w:rsidR="002411B3">
        <w:t xml:space="preserve"> </w:t>
      </w:r>
      <w:r w:rsidR="00AF7ED9">
        <w:t>knowledge)</w:t>
      </w:r>
      <w:r w:rsidR="002411B3">
        <w:t xml:space="preserve"> </w:t>
      </w:r>
      <w:r w:rsidR="00AF7ED9">
        <w:t>from</w:t>
      </w:r>
      <w:r w:rsidR="002411B3">
        <w:t xml:space="preserve"> </w:t>
      </w:r>
      <w:r w:rsidR="00AF7ED9">
        <w:t>the</w:t>
      </w:r>
      <w:r w:rsidR="002411B3">
        <w:t xml:space="preserve"> </w:t>
      </w:r>
      <w:r w:rsidR="00AF7ED9">
        <w:t>public</w:t>
      </w:r>
      <w:r w:rsidR="002411B3">
        <w:t xml:space="preserve"> </w:t>
      </w:r>
      <w:r w:rsidR="00AF7ED9">
        <w:t>perception</w:t>
      </w:r>
      <w:r w:rsidR="002411B3">
        <w:t xml:space="preserve"> </w:t>
      </w:r>
      <w:r w:rsidR="00AF7ED9">
        <w:t>(scientific</w:t>
      </w:r>
      <w:r w:rsidR="002411B3">
        <w:t xml:space="preserve"> </w:t>
      </w:r>
      <w:r w:rsidR="00AF7ED9">
        <w:t>critique).</w:t>
      </w:r>
    </w:p>
    <w:p w:rsidR="00760AB6" w:rsidRDefault="00D56C5E" w:rsidP="007F56DB">
      <w:pPr>
        <w:spacing w:line="480" w:lineRule="auto"/>
      </w:pPr>
      <w:r>
        <w:tab/>
        <w:t>Both</w:t>
      </w:r>
      <w:r w:rsidR="002411B3">
        <w:t xml:space="preserve"> </w:t>
      </w:r>
      <w:r>
        <w:t>Sigmund</w:t>
      </w:r>
      <w:r w:rsidR="002411B3">
        <w:t xml:space="preserve"> </w:t>
      </w:r>
      <w:r>
        <w:t>Freud</w:t>
      </w:r>
      <w:r w:rsidR="002411B3">
        <w:t xml:space="preserve"> </w:t>
      </w:r>
      <w:r>
        <w:t>and</w:t>
      </w:r>
      <w:r w:rsidR="002411B3">
        <w:t xml:space="preserve"> </w:t>
      </w:r>
      <w:r>
        <w:t>Baruch</w:t>
      </w:r>
      <w:r w:rsidR="002411B3">
        <w:t xml:space="preserve"> </w:t>
      </w:r>
      <w:r>
        <w:t>Spinoza</w:t>
      </w:r>
      <w:r w:rsidR="002411B3">
        <w:t xml:space="preserve"> </w:t>
      </w:r>
      <w:r>
        <w:t>count</w:t>
      </w:r>
      <w:r w:rsidR="002411B3">
        <w:t xml:space="preserve"> </w:t>
      </w:r>
      <w:r>
        <w:t>as</w:t>
      </w:r>
      <w:r w:rsidR="002411B3">
        <w:t xml:space="preserve"> </w:t>
      </w:r>
      <w:r>
        <w:t>Marrano</w:t>
      </w:r>
      <w:r w:rsidR="002411B3">
        <w:t xml:space="preserve"> </w:t>
      </w:r>
      <w:r>
        <w:t>philosophers</w:t>
      </w:r>
      <w:r w:rsidR="002411B3">
        <w:t xml:space="preserve"> </w:t>
      </w:r>
      <w:r>
        <w:t>in</w:t>
      </w:r>
      <w:r w:rsidR="002411B3">
        <w:t xml:space="preserve"> </w:t>
      </w:r>
      <w:r>
        <w:t>Wyschogrod</w:t>
      </w:r>
      <w:r w:rsidR="00C15081">
        <w:t>’</w:t>
      </w:r>
      <w:r>
        <w:t>s</w:t>
      </w:r>
      <w:r w:rsidR="002411B3">
        <w:t xml:space="preserve"> </w:t>
      </w:r>
      <w:r>
        <w:t>analysis,</w:t>
      </w:r>
      <w:r w:rsidR="002411B3">
        <w:t xml:space="preserve"> </w:t>
      </w:r>
      <w:r>
        <w:t>but</w:t>
      </w:r>
      <w:r w:rsidR="002411B3">
        <w:t xml:space="preserve"> </w:t>
      </w:r>
      <w:r>
        <w:t>I</w:t>
      </w:r>
      <w:r w:rsidR="002411B3">
        <w:t xml:space="preserve"> </w:t>
      </w:r>
      <w:r>
        <w:t>want</w:t>
      </w:r>
      <w:r w:rsidR="002411B3">
        <w:t xml:space="preserve"> </w:t>
      </w:r>
      <w:r>
        <w:t>to</w:t>
      </w:r>
      <w:r w:rsidR="002411B3">
        <w:t xml:space="preserve"> </w:t>
      </w:r>
      <w:r>
        <w:t>focus</w:t>
      </w:r>
      <w:r w:rsidR="002411B3">
        <w:t xml:space="preserve"> </w:t>
      </w:r>
      <w:r>
        <w:t>on</w:t>
      </w:r>
      <w:r w:rsidR="002411B3">
        <w:t xml:space="preserve"> </w:t>
      </w:r>
      <w:r>
        <w:t>his</w:t>
      </w:r>
      <w:r w:rsidR="002411B3">
        <w:t xml:space="preserve"> </w:t>
      </w:r>
      <w:r>
        <w:t>depiction</w:t>
      </w:r>
      <w:r w:rsidR="002411B3">
        <w:t xml:space="preserve"> </w:t>
      </w:r>
      <w:r>
        <w:t>of</w:t>
      </w:r>
      <w:r w:rsidR="002411B3">
        <w:t xml:space="preserve"> </w:t>
      </w:r>
      <w:r>
        <w:t>Karl</w:t>
      </w:r>
      <w:r w:rsidR="002411B3">
        <w:t xml:space="preserve"> </w:t>
      </w:r>
      <w:r>
        <w:t>Marx</w:t>
      </w:r>
      <w:r w:rsidR="002411B3">
        <w:t xml:space="preserve"> </w:t>
      </w:r>
      <w:r>
        <w:t>as</w:t>
      </w:r>
      <w:r w:rsidR="002411B3">
        <w:t xml:space="preserve"> </w:t>
      </w:r>
      <w:r>
        <w:t>that</w:t>
      </w:r>
      <w:r w:rsidR="002411B3">
        <w:t xml:space="preserve"> </w:t>
      </w:r>
      <w:r>
        <w:t>alienated</w:t>
      </w:r>
      <w:r w:rsidR="002411B3">
        <w:t xml:space="preserve"> </w:t>
      </w:r>
      <w:r>
        <w:t>Jew</w:t>
      </w:r>
      <w:r w:rsidR="002411B3">
        <w:t xml:space="preserve"> </w:t>
      </w:r>
      <w:r>
        <w:t>who</w:t>
      </w:r>
      <w:r w:rsidR="002411B3">
        <w:t xml:space="preserve"> </w:t>
      </w:r>
      <w:r>
        <w:t>nonetheless</w:t>
      </w:r>
      <w:r w:rsidR="002411B3">
        <w:t xml:space="preserve"> </w:t>
      </w:r>
      <w:r>
        <w:t>draws</w:t>
      </w:r>
      <w:r w:rsidR="002411B3">
        <w:t xml:space="preserve"> </w:t>
      </w:r>
      <w:r>
        <w:t>upon</w:t>
      </w:r>
      <w:r w:rsidR="002411B3">
        <w:t xml:space="preserve"> </w:t>
      </w:r>
      <w:r>
        <w:t>Jewish</w:t>
      </w:r>
      <w:r w:rsidR="002411B3">
        <w:t xml:space="preserve"> </w:t>
      </w:r>
      <w:r>
        <w:t>sensibilities</w:t>
      </w:r>
      <w:r w:rsidR="002411B3">
        <w:t xml:space="preserve"> </w:t>
      </w:r>
      <w:r>
        <w:t>to</w:t>
      </w:r>
      <w:r w:rsidR="002411B3">
        <w:t xml:space="preserve"> </w:t>
      </w:r>
      <w:r>
        <w:t>attack</w:t>
      </w:r>
      <w:r w:rsidR="002411B3">
        <w:t xml:space="preserve"> </w:t>
      </w:r>
      <w:r>
        <w:t>modern</w:t>
      </w:r>
      <w:r w:rsidR="002411B3">
        <w:t xml:space="preserve"> </w:t>
      </w:r>
      <w:r>
        <w:t>capitalism.</w:t>
      </w:r>
      <w:r w:rsidR="002411B3">
        <w:t xml:space="preserve"> </w:t>
      </w:r>
      <w:r w:rsidR="004820FE">
        <w:t>To</w:t>
      </w:r>
      <w:r w:rsidR="002411B3">
        <w:t xml:space="preserve"> </w:t>
      </w:r>
      <w:r w:rsidR="004820FE">
        <w:t>Wyschogrod,</w:t>
      </w:r>
      <w:r w:rsidR="002411B3">
        <w:t xml:space="preserve"> </w:t>
      </w:r>
      <w:r w:rsidR="004820FE">
        <w:lastRenderedPageBreak/>
        <w:t>Marx</w:t>
      </w:r>
      <w:r w:rsidR="002411B3">
        <w:t xml:space="preserve"> </w:t>
      </w:r>
      <w:r w:rsidR="004820FE">
        <w:t>is</w:t>
      </w:r>
      <w:r w:rsidR="002411B3">
        <w:t xml:space="preserve"> </w:t>
      </w:r>
      <w:r w:rsidR="004820FE">
        <w:t>not</w:t>
      </w:r>
      <w:r w:rsidR="002411B3">
        <w:t xml:space="preserve"> </w:t>
      </w:r>
      <w:r w:rsidR="004820FE">
        <w:t>a</w:t>
      </w:r>
      <w:r w:rsidR="002411B3">
        <w:t xml:space="preserve"> </w:t>
      </w:r>
      <w:r w:rsidR="004820FE">
        <w:t>Jewish</w:t>
      </w:r>
      <w:r w:rsidR="002411B3">
        <w:t xml:space="preserve"> </w:t>
      </w:r>
      <w:r w:rsidR="004820FE">
        <w:t>philosopher</w:t>
      </w:r>
      <w:r w:rsidR="002411B3">
        <w:t xml:space="preserve"> </w:t>
      </w:r>
      <w:r w:rsidR="004820FE">
        <w:t>who</w:t>
      </w:r>
      <w:r w:rsidR="002411B3">
        <w:t xml:space="preserve"> </w:t>
      </w:r>
      <w:r w:rsidR="00C15081">
        <w:t>“</w:t>
      </w:r>
      <w:r w:rsidR="004820FE">
        <w:t>struggles</w:t>
      </w:r>
      <w:r w:rsidR="002411B3">
        <w:t xml:space="preserve"> </w:t>
      </w:r>
      <w:r w:rsidR="004820FE">
        <w:t>with</w:t>
      </w:r>
      <w:r w:rsidR="002411B3">
        <w:t xml:space="preserve"> </w:t>
      </w:r>
      <w:r w:rsidR="004820FE">
        <w:t>basic</w:t>
      </w:r>
      <w:r w:rsidR="002411B3">
        <w:t xml:space="preserve"> </w:t>
      </w:r>
      <w:r w:rsidR="004820FE">
        <w:t>Jewish</w:t>
      </w:r>
      <w:r w:rsidR="002411B3">
        <w:t xml:space="preserve"> </w:t>
      </w:r>
      <w:r w:rsidR="004820FE">
        <w:t>ideas</w:t>
      </w:r>
      <w:r w:rsidR="00EC5F37">
        <w:t>,</w:t>
      </w:r>
      <w:r w:rsidR="00C15081">
        <w:t>”</w:t>
      </w:r>
      <w:r w:rsidR="002411B3">
        <w:t xml:space="preserve"> </w:t>
      </w:r>
      <w:r w:rsidR="004820FE">
        <w:t>but</w:t>
      </w:r>
      <w:r w:rsidR="002411B3">
        <w:t xml:space="preserve"> </w:t>
      </w:r>
      <w:r w:rsidR="00760AB6">
        <w:t>is</w:t>
      </w:r>
      <w:r w:rsidR="002411B3">
        <w:t xml:space="preserve"> </w:t>
      </w:r>
      <w:r w:rsidR="004820FE">
        <w:t>instead</w:t>
      </w:r>
      <w:r w:rsidR="002411B3">
        <w:t xml:space="preserve"> </w:t>
      </w:r>
      <w:r w:rsidR="004820FE">
        <w:t>one</w:t>
      </w:r>
      <w:r w:rsidR="002411B3">
        <w:t xml:space="preserve"> </w:t>
      </w:r>
      <w:r w:rsidR="00C15081">
        <w:t>“</w:t>
      </w:r>
      <w:r w:rsidR="004820FE">
        <w:t>who</w:t>
      </w:r>
      <w:r w:rsidR="002411B3">
        <w:t xml:space="preserve"> </w:t>
      </w:r>
      <w:r w:rsidR="004820FE">
        <w:t>was</w:t>
      </w:r>
      <w:r w:rsidR="002411B3">
        <w:t xml:space="preserve"> </w:t>
      </w:r>
      <w:r w:rsidR="004820FE">
        <w:t>born</w:t>
      </w:r>
      <w:r w:rsidR="002411B3">
        <w:t xml:space="preserve"> </w:t>
      </w:r>
      <w:r w:rsidR="004820FE">
        <w:t>Jewish</w:t>
      </w:r>
      <w:r w:rsidR="002411B3">
        <w:t xml:space="preserve"> </w:t>
      </w:r>
      <w:r w:rsidR="004820FE">
        <w:t>and</w:t>
      </w:r>
      <w:r w:rsidR="002411B3">
        <w:t xml:space="preserve"> </w:t>
      </w:r>
      <w:r w:rsidR="004820FE">
        <w:t>then</w:t>
      </w:r>
      <w:r w:rsidR="002411B3">
        <w:t xml:space="preserve"> </w:t>
      </w:r>
      <w:r w:rsidR="004820FE">
        <w:t>proceeds</w:t>
      </w:r>
      <w:r w:rsidR="002411B3">
        <w:t xml:space="preserve"> </w:t>
      </w:r>
      <w:r w:rsidR="004820FE">
        <w:t>to</w:t>
      </w:r>
      <w:r w:rsidR="002411B3">
        <w:t xml:space="preserve"> </w:t>
      </w:r>
      <w:r w:rsidR="004820FE">
        <w:t>philosophize</w:t>
      </w:r>
      <w:r w:rsidR="002411B3">
        <w:t xml:space="preserve"> </w:t>
      </w:r>
      <w:r w:rsidR="004820FE">
        <w:t>without</w:t>
      </w:r>
      <w:r w:rsidR="002411B3">
        <w:t xml:space="preserve"> </w:t>
      </w:r>
      <w:r w:rsidR="004820FE">
        <w:t>any</w:t>
      </w:r>
      <w:r w:rsidR="002411B3">
        <w:t xml:space="preserve"> </w:t>
      </w:r>
      <w:r w:rsidR="004820FE">
        <w:t>apparent</w:t>
      </w:r>
      <w:r w:rsidR="002411B3">
        <w:t xml:space="preserve"> </w:t>
      </w:r>
      <w:r w:rsidR="004820FE">
        <w:t>reference</w:t>
      </w:r>
      <w:r w:rsidR="002411B3">
        <w:t xml:space="preserve"> </w:t>
      </w:r>
      <w:r w:rsidR="004820FE">
        <w:t>to</w:t>
      </w:r>
      <w:r w:rsidR="002411B3">
        <w:t xml:space="preserve"> </w:t>
      </w:r>
      <w:r w:rsidR="004820FE">
        <w:t>his</w:t>
      </w:r>
      <w:r w:rsidR="002411B3">
        <w:t xml:space="preserve"> </w:t>
      </w:r>
      <w:r w:rsidR="004820FE">
        <w:t>origins.</w:t>
      </w:r>
      <w:r w:rsidR="00C15081">
        <w:t>”</w:t>
      </w:r>
      <w:r w:rsidR="00EC4E91">
        <w:rPr>
          <w:rStyle w:val="EndnoteReference"/>
        </w:rPr>
        <w:endnoteReference w:id="36"/>
      </w:r>
      <w:r w:rsidR="002411B3">
        <w:t xml:space="preserve"> </w:t>
      </w:r>
      <w:r w:rsidR="009F4713">
        <w:t>Yet</w:t>
      </w:r>
      <w:r w:rsidR="002411B3">
        <w:t xml:space="preserve"> </w:t>
      </w:r>
      <w:r w:rsidR="009F4713">
        <w:t>Marx</w:t>
      </w:r>
      <w:r w:rsidR="002411B3">
        <w:t xml:space="preserve"> </w:t>
      </w:r>
      <w:r w:rsidR="009F4713">
        <w:t>cannot</w:t>
      </w:r>
      <w:r w:rsidR="002411B3">
        <w:t xml:space="preserve"> </w:t>
      </w:r>
      <w:r w:rsidR="009F4713">
        <w:t>escape</w:t>
      </w:r>
      <w:r w:rsidR="002411B3">
        <w:t xml:space="preserve"> </w:t>
      </w:r>
      <w:r w:rsidR="009F4713">
        <w:t>his</w:t>
      </w:r>
      <w:r w:rsidR="002411B3">
        <w:t xml:space="preserve"> </w:t>
      </w:r>
      <w:r w:rsidR="009F4713">
        <w:t>Jewish</w:t>
      </w:r>
      <w:r w:rsidR="002411B3">
        <w:t xml:space="preserve"> </w:t>
      </w:r>
      <w:r w:rsidR="009F4713">
        <w:t>heritage,</w:t>
      </w:r>
      <w:r w:rsidR="002411B3">
        <w:t xml:space="preserve"> </w:t>
      </w:r>
      <w:r w:rsidR="009F4713">
        <w:t>for</w:t>
      </w:r>
      <w:r w:rsidR="002411B3">
        <w:t xml:space="preserve"> </w:t>
      </w:r>
      <w:r w:rsidR="009F4713">
        <w:t>even</w:t>
      </w:r>
      <w:r w:rsidR="002411B3">
        <w:t xml:space="preserve"> </w:t>
      </w:r>
      <w:r w:rsidR="009F4713">
        <w:t>without</w:t>
      </w:r>
      <w:r w:rsidR="002411B3">
        <w:t xml:space="preserve"> </w:t>
      </w:r>
      <w:r w:rsidR="009F4713">
        <w:t>the</w:t>
      </w:r>
      <w:r w:rsidR="002411B3">
        <w:t xml:space="preserve"> </w:t>
      </w:r>
      <w:r w:rsidR="009F4713">
        <w:t>struggle</w:t>
      </w:r>
      <w:r w:rsidR="002411B3">
        <w:t xml:space="preserve"> </w:t>
      </w:r>
      <w:r w:rsidR="009F4713">
        <w:t>with</w:t>
      </w:r>
      <w:r w:rsidR="002411B3">
        <w:t xml:space="preserve"> </w:t>
      </w:r>
      <w:r w:rsidR="009F4713">
        <w:t>Jewish</w:t>
      </w:r>
      <w:r w:rsidR="002411B3">
        <w:t xml:space="preserve"> </w:t>
      </w:r>
      <w:r w:rsidR="009F4713">
        <w:t>concepts</w:t>
      </w:r>
      <w:r w:rsidR="00EC5F37">
        <w:t>,</w:t>
      </w:r>
      <w:r w:rsidR="002411B3">
        <w:t xml:space="preserve"> </w:t>
      </w:r>
      <w:r w:rsidR="009F4713">
        <w:t>he</w:t>
      </w:r>
      <w:r w:rsidR="002411B3">
        <w:t xml:space="preserve"> </w:t>
      </w:r>
      <w:r w:rsidR="009F4713">
        <w:t>still</w:t>
      </w:r>
      <w:r w:rsidR="002411B3">
        <w:t xml:space="preserve"> </w:t>
      </w:r>
      <w:r w:rsidR="009F4713">
        <w:t>levels</w:t>
      </w:r>
      <w:r w:rsidR="002411B3">
        <w:t xml:space="preserve"> </w:t>
      </w:r>
      <w:r w:rsidR="009F4713">
        <w:t>a</w:t>
      </w:r>
      <w:r w:rsidR="002411B3">
        <w:t xml:space="preserve"> </w:t>
      </w:r>
      <w:r w:rsidR="009F4713">
        <w:t>Jewish</w:t>
      </w:r>
      <w:r w:rsidR="002411B3">
        <w:t xml:space="preserve"> </w:t>
      </w:r>
      <w:r w:rsidR="009F4713">
        <w:t>critique</w:t>
      </w:r>
      <w:r w:rsidR="002411B3">
        <w:t xml:space="preserve"> </w:t>
      </w:r>
      <w:r w:rsidR="00760AB6">
        <w:t>up</w:t>
      </w:r>
      <w:r w:rsidR="009F4713">
        <w:t>on</w:t>
      </w:r>
      <w:r w:rsidR="002411B3">
        <w:t xml:space="preserve"> </w:t>
      </w:r>
      <w:r w:rsidR="009F4713">
        <w:t>economic</w:t>
      </w:r>
      <w:r w:rsidR="002411B3">
        <w:t xml:space="preserve"> </w:t>
      </w:r>
      <w:r w:rsidR="009F4713">
        <w:t>value.</w:t>
      </w:r>
      <w:r w:rsidR="002411B3">
        <w:t xml:space="preserve"> </w:t>
      </w:r>
      <w:r w:rsidR="009F4713">
        <w:t>That</w:t>
      </w:r>
      <w:r w:rsidR="002411B3">
        <w:t xml:space="preserve"> </w:t>
      </w:r>
      <w:r w:rsidR="009F4713">
        <w:t>one</w:t>
      </w:r>
      <w:r w:rsidR="002411B3">
        <w:t xml:space="preserve"> </w:t>
      </w:r>
      <w:r w:rsidR="009F4713">
        <w:t>discovers</w:t>
      </w:r>
      <w:r w:rsidR="002411B3">
        <w:t xml:space="preserve"> </w:t>
      </w:r>
      <w:r w:rsidR="009F4713">
        <w:t>no</w:t>
      </w:r>
      <w:r w:rsidR="002411B3">
        <w:t xml:space="preserve"> </w:t>
      </w:r>
      <w:r w:rsidR="00C15081">
        <w:t>“</w:t>
      </w:r>
      <w:r w:rsidR="009F4713">
        <w:t>apparent</w:t>
      </w:r>
      <w:r w:rsidR="002411B3">
        <w:t xml:space="preserve"> </w:t>
      </w:r>
      <w:r w:rsidR="009F4713">
        <w:t>reference</w:t>
      </w:r>
      <w:r w:rsidR="00C15081">
        <w:t>”</w:t>
      </w:r>
      <w:r w:rsidR="002411B3">
        <w:t xml:space="preserve"> </w:t>
      </w:r>
      <w:r w:rsidR="009F4713">
        <w:t>to</w:t>
      </w:r>
      <w:r w:rsidR="002411B3">
        <w:t xml:space="preserve"> </w:t>
      </w:r>
      <w:r w:rsidR="009F4713">
        <w:t>his</w:t>
      </w:r>
      <w:r w:rsidR="002411B3">
        <w:t xml:space="preserve"> </w:t>
      </w:r>
      <w:r w:rsidR="009F4713">
        <w:t>Jewish</w:t>
      </w:r>
      <w:r w:rsidR="002411B3">
        <w:t xml:space="preserve"> </w:t>
      </w:r>
      <w:r w:rsidR="009F4713">
        <w:t>analysis</w:t>
      </w:r>
      <w:r w:rsidR="002411B3">
        <w:t xml:space="preserve"> </w:t>
      </w:r>
      <w:r w:rsidR="009F4713">
        <w:t>only</w:t>
      </w:r>
      <w:r w:rsidR="002411B3">
        <w:t xml:space="preserve"> </w:t>
      </w:r>
      <w:r w:rsidR="009F4713">
        <w:t>confirms</w:t>
      </w:r>
      <w:r w:rsidR="002411B3">
        <w:t xml:space="preserve"> </w:t>
      </w:r>
      <w:r w:rsidR="009F4713">
        <w:t>his</w:t>
      </w:r>
      <w:r w:rsidR="002411B3">
        <w:t xml:space="preserve"> </w:t>
      </w:r>
      <w:r w:rsidR="009F4713">
        <w:t>Marrano</w:t>
      </w:r>
      <w:r w:rsidR="002411B3">
        <w:t xml:space="preserve"> </w:t>
      </w:r>
      <w:r w:rsidR="009F4713">
        <w:t>status</w:t>
      </w:r>
      <w:r w:rsidR="002411B3">
        <w:t xml:space="preserve"> </w:t>
      </w:r>
      <w:r w:rsidR="009F4713">
        <w:t>as</w:t>
      </w:r>
      <w:r w:rsidR="002411B3">
        <w:t xml:space="preserve"> </w:t>
      </w:r>
      <w:r w:rsidR="009F4713">
        <w:t>one</w:t>
      </w:r>
      <w:r w:rsidR="002411B3">
        <w:t xml:space="preserve"> </w:t>
      </w:r>
      <w:r w:rsidR="009F4713">
        <w:t>who</w:t>
      </w:r>
      <w:r w:rsidR="002411B3">
        <w:t xml:space="preserve"> </w:t>
      </w:r>
      <w:r w:rsidR="009F4713">
        <w:t>conceals</w:t>
      </w:r>
      <w:r w:rsidR="002411B3">
        <w:t xml:space="preserve"> </w:t>
      </w:r>
      <w:r w:rsidR="009F4713">
        <w:t>what</w:t>
      </w:r>
      <w:r w:rsidR="002411B3">
        <w:t xml:space="preserve"> </w:t>
      </w:r>
      <w:r w:rsidR="00760AB6">
        <w:t>is</w:t>
      </w:r>
      <w:r w:rsidR="002411B3">
        <w:t xml:space="preserve"> </w:t>
      </w:r>
      <w:r w:rsidR="00760AB6">
        <w:t>essentially</w:t>
      </w:r>
      <w:r w:rsidR="002411B3">
        <w:t xml:space="preserve"> </w:t>
      </w:r>
      <w:r w:rsidR="00760AB6">
        <w:t>his</w:t>
      </w:r>
      <w:r w:rsidR="002411B3">
        <w:t xml:space="preserve"> </w:t>
      </w:r>
      <w:r w:rsidR="00760AB6">
        <w:t>all</w:t>
      </w:r>
      <w:r w:rsidR="002411B3">
        <w:t xml:space="preserve"> </w:t>
      </w:r>
      <w:r w:rsidR="00760AB6">
        <w:t>along.</w:t>
      </w:r>
    </w:p>
    <w:p w:rsidR="00DC3A41" w:rsidRDefault="00992B43" w:rsidP="007F56DB">
      <w:pPr>
        <w:spacing w:line="480" w:lineRule="auto"/>
        <w:ind w:firstLine="720"/>
      </w:pPr>
      <w:r>
        <w:t>Marx</w:t>
      </w:r>
      <w:r w:rsidR="002411B3">
        <w:t xml:space="preserve"> </w:t>
      </w:r>
      <w:r>
        <w:t>represses</w:t>
      </w:r>
      <w:r w:rsidR="002411B3">
        <w:t xml:space="preserve"> </w:t>
      </w:r>
      <w:r>
        <w:t>his</w:t>
      </w:r>
      <w:r w:rsidR="002411B3">
        <w:t xml:space="preserve"> </w:t>
      </w:r>
      <w:r>
        <w:t>Jewish</w:t>
      </w:r>
      <w:r w:rsidR="002411B3">
        <w:t xml:space="preserve"> </w:t>
      </w:r>
      <w:r>
        <w:t>identity</w:t>
      </w:r>
      <w:r w:rsidR="002411B3">
        <w:t xml:space="preserve"> </w:t>
      </w:r>
      <w:r>
        <w:t>by</w:t>
      </w:r>
      <w:r w:rsidR="002411B3">
        <w:t xml:space="preserve"> </w:t>
      </w:r>
      <w:r>
        <w:t>attacking</w:t>
      </w:r>
      <w:r w:rsidR="002411B3">
        <w:t xml:space="preserve"> </w:t>
      </w:r>
      <w:r>
        <w:t>Jews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modern</w:t>
      </w:r>
      <w:r w:rsidR="002411B3">
        <w:t xml:space="preserve"> </w:t>
      </w:r>
      <w:r>
        <w:t>symbol</w:t>
      </w:r>
      <w:r w:rsidR="002411B3">
        <w:t xml:space="preserve"> </w:t>
      </w:r>
      <w:r>
        <w:t>of</w:t>
      </w:r>
      <w:r w:rsidR="002411B3">
        <w:t xml:space="preserve"> </w:t>
      </w:r>
      <w:r>
        <w:t>capitalist</w:t>
      </w:r>
      <w:r w:rsidR="002411B3">
        <w:t xml:space="preserve"> </w:t>
      </w:r>
      <w:r>
        <w:t>excess.</w:t>
      </w:r>
      <w:r w:rsidR="002411B3">
        <w:t xml:space="preserve"> </w:t>
      </w:r>
      <w:r>
        <w:t>Associated</w:t>
      </w:r>
      <w:r w:rsidR="002411B3">
        <w:t xml:space="preserve"> </w:t>
      </w:r>
      <w:r>
        <w:t>with</w:t>
      </w:r>
      <w:r w:rsidR="002411B3">
        <w:t xml:space="preserve"> </w:t>
      </w:r>
      <w:r>
        <w:t>finance</w:t>
      </w:r>
      <w:r w:rsidR="002411B3">
        <w:t xml:space="preserve"> </w:t>
      </w:r>
      <w:r>
        <w:t>and</w:t>
      </w:r>
      <w:r w:rsidR="002411B3">
        <w:t xml:space="preserve"> </w:t>
      </w:r>
      <w:r>
        <w:t>portable</w:t>
      </w:r>
      <w:r w:rsidR="002411B3">
        <w:t xml:space="preserve"> </w:t>
      </w:r>
      <w:r>
        <w:t>wealth,</w:t>
      </w:r>
      <w:r w:rsidR="002411B3">
        <w:t xml:space="preserve"> </w:t>
      </w:r>
      <w:r>
        <w:t>the</w:t>
      </w:r>
      <w:r w:rsidR="002411B3">
        <w:t xml:space="preserve"> </w:t>
      </w:r>
      <w:r>
        <w:t>Jew</w:t>
      </w:r>
      <w:r w:rsidR="002411B3">
        <w:t xml:space="preserve"> </w:t>
      </w:r>
      <w:r>
        <w:t>embodies</w:t>
      </w:r>
      <w:r w:rsidR="002411B3">
        <w:t xml:space="preserve"> </w:t>
      </w:r>
      <w:r>
        <w:t>the</w:t>
      </w:r>
      <w:r w:rsidR="002411B3">
        <w:t xml:space="preserve"> </w:t>
      </w:r>
      <w:r>
        <w:t>values</w:t>
      </w:r>
      <w:r w:rsidR="002411B3">
        <w:t xml:space="preserve"> </w:t>
      </w:r>
      <w:r>
        <w:t>of</w:t>
      </w:r>
      <w:r w:rsidR="002411B3">
        <w:t xml:space="preserve"> </w:t>
      </w:r>
      <w:r>
        <w:t>translatability,</w:t>
      </w:r>
      <w:r w:rsidR="002411B3">
        <w:t xml:space="preserve"> </w:t>
      </w:r>
      <w:r>
        <w:t>fluidity,</w:t>
      </w:r>
      <w:r w:rsidR="002411B3">
        <w:t xml:space="preserve"> </w:t>
      </w:r>
      <w:r>
        <w:t>and</w:t>
      </w:r>
      <w:r w:rsidR="002411B3">
        <w:t xml:space="preserve"> </w:t>
      </w:r>
      <w:r>
        <w:t>uprootedness</w:t>
      </w:r>
      <w:r w:rsidR="002411B3">
        <w:t xml:space="preserve"> </w:t>
      </w:r>
      <w:r>
        <w:t>that</w:t>
      </w:r>
      <w:r w:rsidR="002411B3">
        <w:t xml:space="preserve"> </w:t>
      </w:r>
      <w:r>
        <w:t>capitalism</w:t>
      </w:r>
      <w:r w:rsidR="002411B3">
        <w:t xml:space="preserve"> </w:t>
      </w:r>
      <w:r>
        <w:t>requires</w:t>
      </w:r>
      <w:r w:rsidR="002411B3">
        <w:t xml:space="preserve"> </w:t>
      </w:r>
      <w:r>
        <w:t>for</w:t>
      </w:r>
      <w:r w:rsidR="002411B3">
        <w:t xml:space="preserve"> </w:t>
      </w:r>
      <w:r>
        <w:t>ever</w:t>
      </w:r>
      <w:r w:rsidR="002411B3">
        <w:t xml:space="preserve"> </w:t>
      </w:r>
      <w:r>
        <w:t>expanding</w:t>
      </w:r>
      <w:r w:rsidR="002411B3">
        <w:t xml:space="preserve"> </w:t>
      </w:r>
      <w:r>
        <w:t>markets.</w:t>
      </w:r>
      <w:r w:rsidR="002411B3">
        <w:t xml:space="preserve"> </w:t>
      </w:r>
      <w:r w:rsidR="00AA2F85">
        <w:t>Marx</w:t>
      </w:r>
      <w:r w:rsidR="002411B3">
        <w:t xml:space="preserve"> </w:t>
      </w:r>
      <w:r w:rsidR="00AA2F85">
        <w:t>assails</w:t>
      </w:r>
      <w:r w:rsidR="002411B3">
        <w:t xml:space="preserve"> </w:t>
      </w:r>
      <w:r w:rsidR="00AA2F85">
        <w:t>this</w:t>
      </w:r>
      <w:r w:rsidR="002411B3">
        <w:t xml:space="preserve"> </w:t>
      </w:r>
      <w:r w:rsidR="00AA2F85">
        <w:t>unholy</w:t>
      </w:r>
      <w:r w:rsidR="002411B3">
        <w:t xml:space="preserve"> </w:t>
      </w:r>
      <w:r w:rsidR="00AA2F85">
        <w:t>business</w:t>
      </w:r>
      <w:r w:rsidR="002411B3">
        <w:t xml:space="preserve"> </w:t>
      </w:r>
      <w:r w:rsidR="00AA2F85">
        <w:t>in</w:t>
      </w:r>
      <w:r w:rsidR="002411B3">
        <w:t xml:space="preserve"> </w:t>
      </w:r>
      <w:r w:rsidR="00AA2F85">
        <w:t>which</w:t>
      </w:r>
      <w:r w:rsidR="002411B3">
        <w:t xml:space="preserve"> </w:t>
      </w:r>
      <w:r w:rsidR="00C15081">
        <w:t>“</w:t>
      </w:r>
      <w:r w:rsidR="00AA2F85">
        <w:t>everything</w:t>
      </w:r>
      <w:r w:rsidR="002411B3">
        <w:t xml:space="preserve"> </w:t>
      </w:r>
      <w:r w:rsidR="00AA2F85">
        <w:t>has</w:t>
      </w:r>
      <w:r w:rsidR="002411B3">
        <w:t xml:space="preserve"> </w:t>
      </w:r>
      <w:r w:rsidR="00AA2F85">
        <w:t>a</w:t>
      </w:r>
      <w:r w:rsidR="002411B3">
        <w:t xml:space="preserve"> </w:t>
      </w:r>
      <w:r w:rsidR="00AA2F85">
        <w:t>price</w:t>
      </w:r>
      <w:r w:rsidR="00C15081">
        <w:t>”</w:t>
      </w:r>
      <w:r w:rsidR="002411B3">
        <w:t xml:space="preserve"> </w:t>
      </w:r>
      <w:r w:rsidR="00AA2F85">
        <w:t>unrelated</w:t>
      </w:r>
      <w:r w:rsidR="002411B3">
        <w:t xml:space="preserve"> </w:t>
      </w:r>
      <w:r w:rsidR="00AA2F85">
        <w:t>to</w:t>
      </w:r>
      <w:r w:rsidR="002411B3">
        <w:t xml:space="preserve"> </w:t>
      </w:r>
      <w:r w:rsidR="00AA2F85">
        <w:t>productive</w:t>
      </w:r>
      <w:r w:rsidR="002411B3">
        <w:t xml:space="preserve"> </w:t>
      </w:r>
      <w:r w:rsidR="00AA2F85">
        <w:t>labor</w:t>
      </w:r>
      <w:r w:rsidR="007D47BF">
        <w:t>.</w:t>
      </w:r>
      <w:r w:rsidR="002411B3">
        <w:t xml:space="preserve"> </w:t>
      </w:r>
      <w:r w:rsidR="00AF0949">
        <w:t>With</w:t>
      </w:r>
      <w:r w:rsidR="002411B3">
        <w:t xml:space="preserve"> </w:t>
      </w:r>
      <w:r w:rsidR="00AF0949">
        <w:t>a</w:t>
      </w:r>
      <w:r w:rsidR="002411B3">
        <w:t xml:space="preserve"> </w:t>
      </w:r>
      <w:r w:rsidR="00AF0949">
        <w:t>monetary</w:t>
      </w:r>
      <w:r w:rsidR="002411B3">
        <w:t xml:space="preserve"> </w:t>
      </w:r>
      <w:r w:rsidR="00AF0949">
        <w:t>value</w:t>
      </w:r>
      <w:r w:rsidR="002411B3">
        <w:t xml:space="preserve"> </w:t>
      </w:r>
      <w:r w:rsidR="00AF0949">
        <w:t>assigned</w:t>
      </w:r>
      <w:r w:rsidR="002411B3">
        <w:t xml:space="preserve"> </w:t>
      </w:r>
      <w:r w:rsidR="00AF0949">
        <w:t>to</w:t>
      </w:r>
      <w:r w:rsidR="002411B3">
        <w:t xml:space="preserve"> </w:t>
      </w:r>
      <w:r w:rsidR="00AF0949">
        <w:t>each</w:t>
      </w:r>
      <w:r w:rsidR="002411B3">
        <w:t xml:space="preserve"> </w:t>
      </w:r>
      <w:r w:rsidR="00AF0949">
        <w:t>object,</w:t>
      </w:r>
      <w:r w:rsidR="002411B3">
        <w:t xml:space="preserve"> </w:t>
      </w:r>
      <w:r w:rsidR="00AF0949">
        <w:t>exchange</w:t>
      </w:r>
      <w:r w:rsidR="002411B3">
        <w:t xml:space="preserve"> </w:t>
      </w:r>
      <w:r w:rsidR="00AF0949">
        <w:t>amon</w:t>
      </w:r>
      <w:r w:rsidR="00AC30E2">
        <w:t>g</w:t>
      </w:r>
      <w:r w:rsidR="002411B3">
        <w:t xml:space="preserve"> </w:t>
      </w:r>
      <w:r w:rsidR="00AC30E2">
        <w:t>incommensurable</w:t>
      </w:r>
      <w:r w:rsidR="002411B3">
        <w:t xml:space="preserve"> </w:t>
      </w:r>
      <w:r w:rsidR="00AC30E2">
        <w:t>goods</w:t>
      </w:r>
      <w:r w:rsidR="002411B3">
        <w:t xml:space="preserve"> </w:t>
      </w:r>
      <w:r w:rsidR="00AF0949">
        <w:t>now</w:t>
      </w:r>
      <w:r w:rsidR="002411B3">
        <w:t xml:space="preserve"> </w:t>
      </w:r>
      <w:r w:rsidR="00AF0949">
        <w:t>becomes</w:t>
      </w:r>
      <w:r w:rsidR="002411B3">
        <w:t xml:space="preserve"> </w:t>
      </w:r>
      <w:r w:rsidR="00AF0949">
        <w:t>possible.</w:t>
      </w:r>
      <w:r w:rsidR="002411B3">
        <w:t xml:space="preserve"> </w:t>
      </w:r>
      <w:r w:rsidR="005C50C4">
        <w:t>Wyschogrod</w:t>
      </w:r>
      <w:r w:rsidR="002411B3">
        <w:t xml:space="preserve"> </w:t>
      </w:r>
      <w:r w:rsidR="005C50C4">
        <w:t>argues</w:t>
      </w:r>
      <w:r w:rsidR="002411B3">
        <w:t xml:space="preserve"> </w:t>
      </w:r>
      <w:r w:rsidR="005C50C4">
        <w:t>that</w:t>
      </w:r>
      <w:r w:rsidR="002411B3">
        <w:t xml:space="preserve"> </w:t>
      </w:r>
      <w:r w:rsidR="005C50C4">
        <w:t>speed</w:t>
      </w:r>
      <w:r w:rsidR="002411B3">
        <w:t xml:space="preserve"> </w:t>
      </w:r>
      <w:r w:rsidR="005C50C4">
        <w:t>and</w:t>
      </w:r>
      <w:r w:rsidR="002411B3">
        <w:t xml:space="preserve"> </w:t>
      </w:r>
      <w:r w:rsidR="005C50C4">
        <w:t>fluidity</w:t>
      </w:r>
      <w:r w:rsidR="002411B3">
        <w:t xml:space="preserve"> </w:t>
      </w:r>
      <w:r w:rsidR="005C50C4">
        <w:t>of</w:t>
      </w:r>
      <w:r w:rsidR="002411B3">
        <w:t xml:space="preserve"> </w:t>
      </w:r>
      <w:r w:rsidR="005C50C4">
        <w:t>exchange</w:t>
      </w:r>
      <w:r w:rsidR="002411B3">
        <w:t xml:space="preserve"> </w:t>
      </w:r>
      <w:r w:rsidR="005C50C4">
        <w:t>come</w:t>
      </w:r>
      <w:r w:rsidR="002411B3">
        <w:t xml:space="preserve"> </w:t>
      </w:r>
      <w:r w:rsidR="005C50C4">
        <w:t>to</w:t>
      </w:r>
      <w:r w:rsidR="002411B3">
        <w:t xml:space="preserve"> </w:t>
      </w:r>
      <w:r w:rsidR="005C50C4">
        <w:t>dominate</w:t>
      </w:r>
      <w:r w:rsidR="002411B3">
        <w:t xml:space="preserve"> </w:t>
      </w:r>
      <w:r w:rsidR="005C50C4">
        <w:t>trade</w:t>
      </w:r>
      <w:r w:rsidR="002411B3">
        <w:t xml:space="preserve"> </w:t>
      </w:r>
      <w:r w:rsidR="005C50C4">
        <w:t>w</w:t>
      </w:r>
      <w:r w:rsidR="00AC30E2">
        <w:t>ith</w:t>
      </w:r>
      <w:r w:rsidR="002411B3">
        <w:t xml:space="preserve"> </w:t>
      </w:r>
      <w:r w:rsidR="00AC30E2">
        <w:t>this</w:t>
      </w:r>
      <w:r w:rsidR="002411B3">
        <w:t xml:space="preserve"> </w:t>
      </w:r>
      <w:r w:rsidR="00AC30E2">
        <w:t>n</w:t>
      </w:r>
      <w:r w:rsidR="005C50C4">
        <w:t>ew</w:t>
      </w:r>
      <w:r w:rsidR="002411B3">
        <w:t xml:space="preserve"> </w:t>
      </w:r>
      <w:r w:rsidR="005C50C4">
        <w:t>sense</w:t>
      </w:r>
      <w:r w:rsidR="002411B3">
        <w:t xml:space="preserve"> </w:t>
      </w:r>
      <w:r w:rsidR="005C50C4">
        <w:t>of</w:t>
      </w:r>
      <w:r w:rsidR="002411B3">
        <w:t xml:space="preserve"> </w:t>
      </w:r>
      <w:r w:rsidR="005C50C4">
        <w:t>translatability</w:t>
      </w:r>
      <w:r w:rsidR="00AC30E2">
        <w:t>:</w:t>
      </w:r>
      <w:r w:rsidR="002411B3">
        <w:t xml:space="preserve"> </w:t>
      </w:r>
      <w:r w:rsidR="00C15081">
        <w:t>“</w:t>
      </w:r>
      <w:r w:rsidR="00AC30E2">
        <w:t>The</w:t>
      </w:r>
      <w:r w:rsidR="002411B3">
        <w:t xml:space="preserve"> </w:t>
      </w:r>
      <w:r w:rsidR="00AC30E2">
        <w:t>money</w:t>
      </w:r>
      <w:r w:rsidR="002411B3">
        <w:t xml:space="preserve"> </w:t>
      </w:r>
      <w:r w:rsidR="00AC30E2">
        <w:t>system</w:t>
      </w:r>
      <w:r w:rsidR="002411B3">
        <w:t xml:space="preserve"> </w:t>
      </w:r>
      <w:r w:rsidR="00AC30E2">
        <w:t>brings</w:t>
      </w:r>
      <w:r w:rsidR="002411B3">
        <w:t xml:space="preserve"> </w:t>
      </w:r>
      <w:r w:rsidR="00AC30E2">
        <w:t>into</w:t>
      </w:r>
      <w:r w:rsidR="002411B3">
        <w:t xml:space="preserve"> </w:t>
      </w:r>
      <w:r w:rsidR="00AC30E2">
        <w:t>play</w:t>
      </w:r>
      <w:r w:rsidR="002411B3">
        <w:t xml:space="preserve"> </w:t>
      </w:r>
      <w:r w:rsidR="00AC30E2">
        <w:t>a</w:t>
      </w:r>
      <w:r w:rsidR="002411B3">
        <w:t xml:space="preserve"> </w:t>
      </w:r>
      <w:r w:rsidR="00AC30E2">
        <w:t>permanent</w:t>
      </w:r>
      <w:r w:rsidR="002411B3">
        <w:t xml:space="preserve"> </w:t>
      </w:r>
      <w:r w:rsidR="00AC30E2">
        <w:t>system</w:t>
      </w:r>
      <w:r w:rsidR="002411B3">
        <w:t xml:space="preserve"> </w:t>
      </w:r>
      <w:r w:rsidR="00AC30E2">
        <w:t>of</w:t>
      </w:r>
      <w:r w:rsidR="002411B3">
        <w:t xml:space="preserve"> </w:t>
      </w:r>
      <w:r w:rsidR="00AC30E2">
        <w:t>translation</w:t>
      </w:r>
      <w:r w:rsidR="002411B3">
        <w:t xml:space="preserve"> </w:t>
      </w:r>
      <w:r w:rsidR="00AC30E2">
        <w:t>that</w:t>
      </w:r>
      <w:r w:rsidR="002411B3">
        <w:t xml:space="preserve"> </w:t>
      </w:r>
      <w:r w:rsidR="00AC30E2">
        <w:t>monitors</w:t>
      </w:r>
      <w:r w:rsidR="002411B3">
        <w:t xml:space="preserve"> </w:t>
      </w:r>
      <w:r w:rsidR="00AC30E2">
        <w:t>relations</w:t>
      </w:r>
      <w:r w:rsidR="002411B3">
        <w:t xml:space="preserve"> </w:t>
      </w:r>
      <w:r w:rsidR="00AC30E2">
        <w:t>continuously</w:t>
      </w:r>
      <w:r w:rsidR="002411B3">
        <w:t xml:space="preserve"> </w:t>
      </w:r>
      <w:r w:rsidR="00AC30E2">
        <w:t>and,</w:t>
      </w:r>
      <w:r w:rsidR="002411B3">
        <w:t xml:space="preserve"> </w:t>
      </w:r>
      <w:r w:rsidR="00AC30E2">
        <w:t>what</w:t>
      </w:r>
      <w:r w:rsidR="002411B3">
        <w:t xml:space="preserve"> </w:t>
      </w:r>
      <w:r w:rsidR="00AC30E2">
        <w:t>is</w:t>
      </w:r>
      <w:r w:rsidR="002411B3">
        <w:t xml:space="preserve"> </w:t>
      </w:r>
      <w:r w:rsidR="00AC30E2">
        <w:t>more</w:t>
      </w:r>
      <w:r w:rsidR="002411B3">
        <w:t xml:space="preserve"> </w:t>
      </w:r>
      <w:r w:rsidR="00AC30E2">
        <w:t>important,</w:t>
      </w:r>
      <w:r w:rsidR="002411B3">
        <w:t xml:space="preserve"> </w:t>
      </w:r>
      <w:r w:rsidR="00AC30E2">
        <w:t>makes</w:t>
      </w:r>
      <w:r w:rsidR="002411B3">
        <w:t xml:space="preserve"> </w:t>
      </w:r>
      <w:r w:rsidR="00AC30E2">
        <w:t>it</w:t>
      </w:r>
      <w:r w:rsidR="002411B3">
        <w:t xml:space="preserve"> </w:t>
      </w:r>
      <w:r w:rsidR="00AC30E2">
        <w:t>unnecessary</w:t>
      </w:r>
      <w:r w:rsidR="002411B3">
        <w:t xml:space="preserve"> </w:t>
      </w:r>
      <w:r w:rsidR="00AC30E2">
        <w:t>to</w:t>
      </w:r>
      <w:r w:rsidR="002411B3">
        <w:t xml:space="preserve"> </w:t>
      </w:r>
      <w:r w:rsidR="00AC30E2">
        <w:t>confront</w:t>
      </w:r>
      <w:r w:rsidR="002411B3">
        <w:t xml:space="preserve"> </w:t>
      </w:r>
      <w:r w:rsidR="00AC30E2">
        <w:t>individual</w:t>
      </w:r>
      <w:r w:rsidR="002411B3">
        <w:t xml:space="preserve"> </w:t>
      </w:r>
      <w:r w:rsidR="00AC30E2">
        <w:t>essences</w:t>
      </w:r>
      <w:r w:rsidR="002411B3">
        <w:t xml:space="preserve"> </w:t>
      </w:r>
      <w:r w:rsidR="00AC30E2">
        <w:t>but</w:t>
      </w:r>
      <w:r w:rsidR="002411B3">
        <w:t xml:space="preserve"> </w:t>
      </w:r>
      <w:r w:rsidR="00AC30E2">
        <w:t>enables</w:t>
      </w:r>
      <w:r w:rsidR="002411B3">
        <w:t xml:space="preserve"> </w:t>
      </w:r>
      <w:r w:rsidR="00AC30E2">
        <w:t>the</w:t>
      </w:r>
      <w:r w:rsidR="002411B3">
        <w:t xml:space="preserve"> </w:t>
      </w:r>
      <w:r w:rsidR="00AC30E2">
        <w:t>monetary</w:t>
      </w:r>
      <w:r w:rsidR="002411B3">
        <w:t xml:space="preserve"> </w:t>
      </w:r>
      <w:r w:rsidR="00AC30E2">
        <w:t>system</w:t>
      </w:r>
      <w:r w:rsidR="002411B3">
        <w:t xml:space="preserve"> </w:t>
      </w:r>
      <w:r w:rsidR="00AC30E2">
        <w:t>to</w:t>
      </w:r>
      <w:r w:rsidR="002411B3">
        <w:t xml:space="preserve"> </w:t>
      </w:r>
      <w:r w:rsidR="00AC30E2">
        <w:t>perform</w:t>
      </w:r>
      <w:r w:rsidR="002411B3">
        <w:t xml:space="preserve"> </w:t>
      </w:r>
      <w:r w:rsidR="00AC30E2">
        <w:t>the</w:t>
      </w:r>
      <w:r w:rsidR="002411B3">
        <w:t xml:space="preserve"> </w:t>
      </w:r>
      <w:r w:rsidR="00AC30E2">
        <w:t>translation</w:t>
      </w:r>
      <w:r w:rsidR="002411B3">
        <w:t xml:space="preserve"> </w:t>
      </w:r>
      <w:r w:rsidR="00AC30E2">
        <w:t>without</w:t>
      </w:r>
      <w:r w:rsidR="002411B3">
        <w:t xml:space="preserve"> </w:t>
      </w:r>
      <w:r w:rsidR="00AC30E2">
        <w:t>an</w:t>
      </w:r>
      <w:r w:rsidR="002411B3">
        <w:t xml:space="preserve"> </w:t>
      </w:r>
      <w:r w:rsidR="00AC30E2">
        <w:t>encounter</w:t>
      </w:r>
      <w:r w:rsidR="002411B3">
        <w:t xml:space="preserve"> </w:t>
      </w:r>
      <w:r w:rsidR="00AC30E2">
        <w:t>between</w:t>
      </w:r>
      <w:r w:rsidR="002411B3">
        <w:t xml:space="preserve"> </w:t>
      </w:r>
      <w:r w:rsidR="00AC30E2">
        <w:t>individual</w:t>
      </w:r>
      <w:r w:rsidR="002411B3">
        <w:t xml:space="preserve"> </w:t>
      </w:r>
      <w:r w:rsidR="00AC30E2">
        <w:t>objects</w:t>
      </w:r>
      <w:r w:rsidR="002411B3">
        <w:t xml:space="preserve"> </w:t>
      </w:r>
      <w:r w:rsidR="00AC30E2">
        <w:t>being</w:t>
      </w:r>
      <w:r w:rsidR="002411B3">
        <w:t xml:space="preserve"> </w:t>
      </w:r>
      <w:r w:rsidR="00AC30E2">
        <w:t>necessary.</w:t>
      </w:r>
      <w:r w:rsidR="00C15081">
        <w:t>”</w:t>
      </w:r>
      <w:r w:rsidR="002411B3">
        <w:t xml:space="preserve"> </w:t>
      </w:r>
      <w:r w:rsidR="00CC10E9">
        <w:t>Financial</w:t>
      </w:r>
      <w:r w:rsidR="002411B3">
        <w:t xml:space="preserve"> </w:t>
      </w:r>
      <w:r w:rsidR="00CC10E9">
        <w:t>c</w:t>
      </w:r>
      <w:r w:rsidR="00287628">
        <w:t>apital</w:t>
      </w:r>
      <w:r w:rsidR="002411B3">
        <w:t xml:space="preserve"> </w:t>
      </w:r>
      <w:r w:rsidR="00287628">
        <w:t>undermines</w:t>
      </w:r>
      <w:r w:rsidR="002411B3">
        <w:t xml:space="preserve"> </w:t>
      </w:r>
      <w:r w:rsidR="00287628">
        <w:t>individual</w:t>
      </w:r>
      <w:r w:rsidR="002411B3">
        <w:t xml:space="preserve"> </w:t>
      </w:r>
      <w:r w:rsidR="00287628">
        <w:t>differences</w:t>
      </w:r>
      <w:r w:rsidR="002411B3">
        <w:t xml:space="preserve"> </w:t>
      </w:r>
      <w:r w:rsidR="00287628">
        <w:t>and</w:t>
      </w:r>
      <w:r w:rsidR="002411B3">
        <w:t xml:space="preserve"> </w:t>
      </w:r>
      <w:r w:rsidR="00287628">
        <w:t>essences,</w:t>
      </w:r>
      <w:r w:rsidR="002411B3">
        <w:t xml:space="preserve"> </w:t>
      </w:r>
      <w:r w:rsidR="00287628">
        <w:t>and</w:t>
      </w:r>
      <w:r w:rsidR="002411B3">
        <w:t xml:space="preserve"> </w:t>
      </w:r>
      <w:r w:rsidR="00287628">
        <w:t>produces</w:t>
      </w:r>
      <w:r w:rsidR="002411B3">
        <w:t xml:space="preserve"> </w:t>
      </w:r>
      <w:r w:rsidR="00287628">
        <w:t>universal</w:t>
      </w:r>
      <w:r w:rsidR="002411B3">
        <w:t xml:space="preserve"> </w:t>
      </w:r>
      <w:r w:rsidR="00287628">
        <w:t>translations</w:t>
      </w:r>
      <w:r w:rsidR="002411B3">
        <w:t xml:space="preserve"> </w:t>
      </w:r>
      <w:r w:rsidR="00287628">
        <w:t>among</w:t>
      </w:r>
      <w:r w:rsidR="002411B3">
        <w:t xml:space="preserve"> </w:t>
      </w:r>
      <w:r w:rsidR="00287628">
        <w:t>what</w:t>
      </w:r>
      <w:r w:rsidR="002411B3">
        <w:t xml:space="preserve"> </w:t>
      </w:r>
      <w:r w:rsidR="00287628">
        <w:t>use</w:t>
      </w:r>
      <w:r w:rsidR="002411B3">
        <w:t xml:space="preserve"> </w:t>
      </w:r>
      <w:r w:rsidR="00287628">
        <w:t>to</w:t>
      </w:r>
      <w:r w:rsidR="002411B3">
        <w:t xml:space="preserve"> </w:t>
      </w:r>
      <w:r w:rsidR="00287628">
        <w:t>be</w:t>
      </w:r>
      <w:r w:rsidR="002411B3">
        <w:t xml:space="preserve"> </w:t>
      </w:r>
      <w:r w:rsidR="00287628">
        <w:t>distinct</w:t>
      </w:r>
      <w:r w:rsidR="002411B3">
        <w:t xml:space="preserve"> </w:t>
      </w:r>
      <w:r w:rsidR="00287628">
        <w:t>objects.</w:t>
      </w:r>
      <w:r w:rsidR="002411B3">
        <w:t xml:space="preserve"> </w:t>
      </w:r>
      <w:r w:rsidR="00287628">
        <w:t>Now</w:t>
      </w:r>
      <w:r w:rsidR="002411B3">
        <w:t xml:space="preserve"> </w:t>
      </w:r>
      <w:r w:rsidR="00287628">
        <w:t>that</w:t>
      </w:r>
      <w:r w:rsidR="002411B3">
        <w:t xml:space="preserve"> </w:t>
      </w:r>
      <w:r w:rsidR="00C15081">
        <w:t>“</w:t>
      </w:r>
      <w:r w:rsidR="00287628">
        <w:t>the</w:t>
      </w:r>
      <w:r w:rsidR="002411B3">
        <w:t xml:space="preserve"> </w:t>
      </w:r>
      <w:r w:rsidR="00287628">
        <w:t>value</w:t>
      </w:r>
      <w:r w:rsidR="002411B3">
        <w:t xml:space="preserve"> </w:t>
      </w:r>
      <w:r w:rsidR="00287628">
        <w:t>of</w:t>
      </w:r>
      <w:r w:rsidR="002411B3">
        <w:t xml:space="preserve"> </w:t>
      </w:r>
      <w:r w:rsidR="00287628">
        <w:t>everything</w:t>
      </w:r>
      <w:r w:rsidR="002411B3">
        <w:t xml:space="preserve"> </w:t>
      </w:r>
      <w:r w:rsidR="00287628">
        <w:t>else</w:t>
      </w:r>
      <w:r w:rsidR="002411B3">
        <w:t xml:space="preserve"> </w:t>
      </w:r>
      <w:r w:rsidR="00287628">
        <w:t>can</w:t>
      </w:r>
      <w:r w:rsidR="002411B3">
        <w:t xml:space="preserve"> </w:t>
      </w:r>
      <w:r w:rsidR="00287628">
        <w:t>be</w:t>
      </w:r>
      <w:r w:rsidR="002411B3">
        <w:t xml:space="preserve"> </w:t>
      </w:r>
      <w:r w:rsidR="00287628">
        <w:t>translated,</w:t>
      </w:r>
      <w:r w:rsidR="00C15081">
        <w:t>”</w:t>
      </w:r>
      <w:r w:rsidR="00BB0042">
        <w:rPr>
          <w:rStyle w:val="EndnoteReference"/>
        </w:rPr>
        <w:endnoteReference w:id="37"/>
      </w:r>
      <w:r w:rsidR="002411B3">
        <w:t xml:space="preserve"> </w:t>
      </w:r>
      <w:r w:rsidR="00287628">
        <w:t>notions</w:t>
      </w:r>
      <w:r w:rsidR="002411B3">
        <w:t xml:space="preserve"> </w:t>
      </w:r>
      <w:r w:rsidR="00287628">
        <w:t>of</w:t>
      </w:r>
      <w:r w:rsidR="002411B3">
        <w:t xml:space="preserve"> </w:t>
      </w:r>
      <w:r w:rsidR="00287628">
        <w:t>Jewish</w:t>
      </w:r>
      <w:r w:rsidR="002411B3">
        <w:t xml:space="preserve"> </w:t>
      </w:r>
      <w:r w:rsidR="00287628">
        <w:t>difference,</w:t>
      </w:r>
      <w:r w:rsidR="002411B3">
        <w:t xml:space="preserve"> </w:t>
      </w:r>
      <w:r w:rsidR="00287628">
        <w:t>chosennes</w:t>
      </w:r>
      <w:r w:rsidR="0052035C">
        <w:t>s,</w:t>
      </w:r>
      <w:r w:rsidR="002411B3">
        <w:t xml:space="preserve"> </w:t>
      </w:r>
      <w:r w:rsidR="0052035C">
        <w:t>or</w:t>
      </w:r>
      <w:r w:rsidR="002411B3">
        <w:t xml:space="preserve"> </w:t>
      </w:r>
      <w:r w:rsidR="0052035C">
        <w:t>authentic</w:t>
      </w:r>
      <w:r w:rsidR="002411B3">
        <w:t xml:space="preserve"> </w:t>
      </w:r>
      <w:r w:rsidR="0052035C">
        <w:t>rootedness</w:t>
      </w:r>
      <w:r w:rsidR="002411B3">
        <w:t xml:space="preserve"> </w:t>
      </w:r>
      <w:r w:rsidR="0052035C">
        <w:t>lose</w:t>
      </w:r>
      <w:r w:rsidR="002411B3">
        <w:t xml:space="preserve"> </w:t>
      </w:r>
      <w:r w:rsidR="00CC10E9">
        <w:t>their</w:t>
      </w:r>
      <w:r w:rsidR="002411B3">
        <w:t xml:space="preserve"> </w:t>
      </w:r>
      <w:r w:rsidR="00CC10E9">
        <w:t>distinctive</w:t>
      </w:r>
      <w:r w:rsidR="002411B3">
        <w:t xml:space="preserve"> </w:t>
      </w:r>
      <w:r w:rsidR="00CC10E9">
        <w:t>qualities</w:t>
      </w:r>
      <w:r w:rsidR="002411B3">
        <w:t xml:space="preserve"> </w:t>
      </w:r>
      <w:r w:rsidR="00287628">
        <w:t>and</w:t>
      </w:r>
      <w:r w:rsidR="002411B3">
        <w:t xml:space="preserve"> </w:t>
      </w:r>
      <w:r w:rsidR="00287628">
        <w:t>become</w:t>
      </w:r>
      <w:r w:rsidR="002411B3">
        <w:t xml:space="preserve"> </w:t>
      </w:r>
      <w:r w:rsidR="00287628">
        <w:t>part</w:t>
      </w:r>
      <w:r w:rsidR="002411B3">
        <w:t xml:space="preserve"> </w:t>
      </w:r>
      <w:r w:rsidR="00287628">
        <w:t>of</w:t>
      </w:r>
      <w:r w:rsidR="002411B3">
        <w:t xml:space="preserve"> </w:t>
      </w:r>
      <w:r w:rsidR="00287628">
        <w:t>a</w:t>
      </w:r>
      <w:r w:rsidR="002411B3">
        <w:t xml:space="preserve"> </w:t>
      </w:r>
      <w:r w:rsidR="00287628">
        <w:t>monetary</w:t>
      </w:r>
      <w:r w:rsidR="002411B3">
        <w:t xml:space="preserve"> </w:t>
      </w:r>
      <w:r w:rsidR="00287628">
        <w:t>algorithm</w:t>
      </w:r>
      <w:r w:rsidR="002411B3">
        <w:t xml:space="preserve"> </w:t>
      </w:r>
      <w:r w:rsidR="00287628">
        <w:t>of</w:t>
      </w:r>
      <w:r w:rsidR="002411B3">
        <w:t xml:space="preserve"> </w:t>
      </w:r>
      <w:r w:rsidR="0052035C">
        <w:t>quantitative</w:t>
      </w:r>
      <w:r w:rsidR="002411B3">
        <w:t xml:space="preserve"> </w:t>
      </w:r>
      <w:r w:rsidR="0052035C">
        <w:t>value.</w:t>
      </w:r>
      <w:r w:rsidR="002411B3">
        <w:t xml:space="preserve"> </w:t>
      </w:r>
      <w:r w:rsidR="00DC3A41">
        <w:t>From</w:t>
      </w:r>
      <w:r w:rsidR="002411B3">
        <w:t xml:space="preserve"> </w:t>
      </w:r>
      <w:r w:rsidR="00DC3A41">
        <w:t>a</w:t>
      </w:r>
      <w:r w:rsidR="002411B3">
        <w:t xml:space="preserve"> </w:t>
      </w:r>
      <w:r w:rsidR="00C15081">
        <w:t>“</w:t>
      </w:r>
      <w:r w:rsidR="00DC3A41">
        <w:t>total</w:t>
      </w:r>
      <w:r w:rsidR="002411B3">
        <w:t xml:space="preserve"> </w:t>
      </w:r>
      <w:r w:rsidR="00DC3A41">
        <w:t>absence</w:t>
      </w:r>
      <w:r w:rsidR="002411B3">
        <w:t xml:space="preserve"> </w:t>
      </w:r>
      <w:r w:rsidR="00DC3A41">
        <w:t>of</w:t>
      </w:r>
      <w:r w:rsidR="002411B3">
        <w:t xml:space="preserve"> </w:t>
      </w:r>
      <w:r w:rsidR="00DC3A41">
        <w:t>comparability,</w:t>
      </w:r>
      <w:r w:rsidR="00C15081">
        <w:t>”</w:t>
      </w:r>
      <w:r w:rsidR="002411B3">
        <w:t xml:space="preserve"> </w:t>
      </w:r>
      <w:r w:rsidR="00DC3A41">
        <w:t>in</w:t>
      </w:r>
      <w:r w:rsidR="002411B3">
        <w:t xml:space="preserve"> </w:t>
      </w:r>
      <w:r w:rsidR="00DC3A41">
        <w:t>which</w:t>
      </w:r>
      <w:r w:rsidR="002411B3">
        <w:t xml:space="preserve"> </w:t>
      </w:r>
      <w:r w:rsidR="00DC3A41">
        <w:t>claims</w:t>
      </w:r>
      <w:r w:rsidR="002411B3">
        <w:t xml:space="preserve"> </w:t>
      </w:r>
      <w:r w:rsidR="00DC3A41">
        <w:t>to</w:t>
      </w:r>
      <w:r w:rsidR="002411B3">
        <w:t xml:space="preserve"> </w:t>
      </w:r>
      <w:r w:rsidR="00DC3A41">
        <w:t>authentic</w:t>
      </w:r>
      <w:r w:rsidR="002411B3">
        <w:t xml:space="preserve"> </w:t>
      </w:r>
      <w:r w:rsidR="00DC3A41">
        <w:t>culture</w:t>
      </w:r>
      <w:r w:rsidR="002411B3">
        <w:t xml:space="preserve"> </w:t>
      </w:r>
      <w:r w:rsidR="00DC3A41">
        <w:t>and</w:t>
      </w:r>
      <w:r w:rsidR="002411B3">
        <w:t xml:space="preserve"> </w:t>
      </w:r>
      <w:r w:rsidR="00DC3A41">
        <w:t>a</w:t>
      </w:r>
      <w:r w:rsidR="002411B3">
        <w:t xml:space="preserve"> </w:t>
      </w:r>
      <w:r w:rsidR="00DC3A41">
        <w:t>chosen</w:t>
      </w:r>
      <w:r w:rsidR="002411B3">
        <w:t xml:space="preserve"> </w:t>
      </w:r>
      <w:r w:rsidR="00DC3A41">
        <w:t>people</w:t>
      </w:r>
      <w:r w:rsidR="002411B3">
        <w:t xml:space="preserve"> </w:t>
      </w:r>
      <w:r w:rsidR="00DC3A41">
        <w:t>made</w:t>
      </w:r>
      <w:r w:rsidR="002411B3">
        <w:t xml:space="preserve"> </w:t>
      </w:r>
      <w:r w:rsidR="00DC3A41">
        <w:t>sense,</w:t>
      </w:r>
      <w:r w:rsidR="002411B3">
        <w:t xml:space="preserve"> </w:t>
      </w:r>
      <w:r w:rsidR="00DC3A41">
        <w:t>European</w:t>
      </w:r>
      <w:r w:rsidR="002411B3">
        <w:t xml:space="preserve"> </w:t>
      </w:r>
      <w:r w:rsidR="00DC3A41">
        <w:t>Jews</w:t>
      </w:r>
      <w:r w:rsidR="002411B3">
        <w:t xml:space="preserve"> </w:t>
      </w:r>
      <w:r w:rsidR="00DC3A41">
        <w:t>now</w:t>
      </w:r>
      <w:r w:rsidR="002411B3">
        <w:t xml:space="preserve"> </w:t>
      </w:r>
      <w:r w:rsidR="00DC3A41">
        <w:t>symbolize</w:t>
      </w:r>
      <w:r w:rsidR="002411B3">
        <w:t xml:space="preserve"> </w:t>
      </w:r>
      <w:r w:rsidR="00DC3A41">
        <w:t>the</w:t>
      </w:r>
      <w:r w:rsidR="002411B3">
        <w:t xml:space="preserve"> </w:t>
      </w:r>
      <w:r w:rsidR="00DC3A41">
        <w:t>tyranny</w:t>
      </w:r>
      <w:r w:rsidR="002411B3">
        <w:t xml:space="preserve"> </w:t>
      </w:r>
      <w:r w:rsidR="00DC3A41">
        <w:t>of</w:t>
      </w:r>
      <w:r w:rsidR="002411B3">
        <w:t xml:space="preserve"> </w:t>
      </w:r>
      <w:r w:rsidR="00DC3A41">
        <w:t>money</w:t>
      </w:r>
      <w:r w:rsidR="002411B3">
        <w:t xml:space="preserve"> </w:t>
      </w:r>
      <w:r w:rsidR="00DC3A41">
        <w:t>as</w:t>
      </w:r>
      <w:r w:rsidR="002411B3">
        <w:t xml:space="preserve"> </w:t>
      </w:r>
      <w:r w:rsidR="00DC3A41">
        <w:t>the</w:t>
      </w:r>
      <w:r w:rsidR="002411B3">
        <w:t xml:space="preserve"> </w:t>
      </w:r>
      <w:r w:rsidR="00DC3A41">
        <w:t>universal</w:t>
      </w:r>
      <w:r w:rsidR="002411B3">
        <w:t xml:space="preserve"> </w:t>
      </w:r>
      <w:r w:rsidR="00DC3A41">
        <w:t>arbiter</w:t>
      </w:r>
      <w:r w:rsidR="002411B3">
        <w:t xml:space="preserve"> </w:t>
      </w:r>
      <w:r w:rsidR="00DC3A41">
        <w:t>of</w:t>
      </w:r>
      <w:r w:rsidR="002411B3">
        <w:t xml:space="preserve"> </w:t>
      </w:r>
      <w:r w:rsidR="00DC3A41">
        <w:t>value.</w:t>
      </w:r>
    </w:p>
    <w:p w:rsidR="00CD2010" w:rsidRDefault="00DC3A41" w:rsidP="007F56DB">
      <w:pPr>
        <w:spacing w:line="480" w:lineRule="auto"/>
      </w:pPr>
      <w:r>
        <w:lastRenderedPageBreak/>
        <w:tab/>
      </w:r>
      <w:r w:rsidR="00995CDA">
        <w:t>Wyschogrod</w:t>
      </w:r>
      <w:r w:rsidR="002411B3">
        <w:t xml:space="preserve"> </w:t>
      </w:r>
      <w:r w:rsidR="00995CDA">
        <w:t>embarks</w:t>
      </w:r>
      <w:r w:rsidR="002411B3">
        <w:t xml:space="preserve"> </w:t>
      </w:r>
      <w:r w:rsidR="00995CDA">
        <w:t>on</w:t>
      </w:r>
      <w:r w:rsidR="002411B3">
        <w:t xml:space="preserve"> </w:t>
      </w:r>
      <w:r w:rsidR="00995CDA">
        <w:t>his</w:t>
      </w:r>
      <w:r w:rsidR="002411B3">
        <w:t xml:space="preserve"> </w:t>
      </w:r>
      <w:r w:rsidR="00995CDA">
        <w:t>own</w:t>
      </w:r>
      <w:r w:rsidR="002411B3">
        <w:t xml:space="preserve"> </w:t>
      </w:r>
      <w:r w:rsidR="00995CDA">
        <w:t>translation</w:t>
      </w:r>
      <w:r w:rsidR="002411B3">
        <w:t xml:space="preserve"> </w:t>
      </w:r>
      <w:r w:rsidR="00995CDA">
        <w:t>of</w:t>
      </w:r>
      <w:r w:rsidR="002411B3">
        <w:t xml:space="preserve"> </w:t>
      </w:r>
      <w:r w:rsidR="00995CDA">
        <w:t>value,</w:t>
      </w:r>
      <w:r w:rsidR="002411B3">
        <w:t xml:space="preserve"> </w:t>
      </w:r>
      <w:r w:rsidR="00995CDA">
        <w:t>associating</w:t>
      </w:r>
      <w:r w:rsidR="002411B3">
        <w:t xml:space="preserve"> </w:t>
      </w:r>
      <w:r w:rsidR="00995CDA">
        <w:t>Marx</w:t>
      </w:r>
      <w:r w:rsidR="00C15081">
        <w:t>’</w:t>
      </w:r>
      <w:r w:rsidR="00995CDA">
        <w:t>s</w:t>
      </w:r>
      <w:r w:rsidR="002411B3">
        <w:t xml:space="preserve"> </w:t>
      </w:r>
      <w:r w:rsidR="00995CDA">
        <w:t>critique</w:t>
      </w:r>
      <w:r w:rsidR="002411B3">
        <w:t xml:space="preserve"> </w:t>
      </w:r>
      <w:r w:rsidR="00995CDA">
        <w:t>of</w:t>
      </w:r>
      <w:r w:rsidR="002411B3">
        <w:t xml:space="preserve"> </w:t>
      </w:r>
      <w:r w:rsidR="00995CDA">
        <w:t>capitalism</w:t>
      </w:r>
      <w:r w:rsidR="002411B3">
        <w:t xml:space="preserve"> </w:t>
      </w:r>
      <w:r w:rsidR="00995CDA">
        <w:t>with</w:t>
      </w:r>
      <w:r w:rsidR="002411B3">
        <w:t xml:space="preserve"> </w:t>
      </w:r>
      <w:r w:rsidR="00995CDA">
        <w:t>the</w:t>
      </w:r>
      <w:r w:rsidR="002411B3">
        <w:t xml:space="preserve"> </w:t>
      </w:r>
      <w:r w:rsidR="00995CDA">
        <w:t>method</w:t>
      </w:r>
      <w:r w:rsidR="002411B3">
        <w:t xml:space="preserve"> </w:t>
      </w:r>
      <w:r w:rsidR="00995CDA">
        <w:t>of</w:t>
      </w:r>
      <w:r w:rsidR="002411B3">
        <w:t xml:space="preserve"> </w:t>
      </w:r>
      <w:r w:rsidR="00995CDA">
        <w:t>modern</w:t>
      </w:r>
      <w:r w:rsidR="002411B3">
        <w:t xml:space="preserve"> </w:t>
      </w:r>
      <w:r w:rsidR="00995CDA">
        <w:t>science.</w:t>
      </w:r>
      <w:r w:rsidR="002411B3">
        <w:t xml:space="preserve"> </w:t>
      </w:r>
      <w:r w:rsidR="00995CDA">
        <w:t>Both</w:t>
      </w:r>
      <w:r w:rsidR="002411B3">
        <w:t xml:space="preserve"> </w:t>
      </w:r>
      <w:r w:rsidR="00EC5F37">
        <w:t>Marx</w:t>
      </w:r>
      <w:r w:rsidR="00C15081">
        <w:t>’</w:t>
      </w:r>
      <w:r w:rsidR="00EC5F37">
        <w:t>s</w:t>
      </w:r>
      <w:r w:rsidR="002411B3">
        <w:t xml:space="preserve"> </w:t>
      </w:r>
      <w:r w:rsidR="00EC5F37">
        <w:t>critique</w:t>
      </w:r>
      <w:r w:rsidR="002411B3">
        <w:t xml:space="preserve"> </w:t>
      </w:r>
      <w:r w:rsidR="00EC5F37">
        <w:t>and</w:t>
      </w:r>
      <w:r w:rsidR="002411B3">
        <w:t xml:space="preserve"> </w:t>
      </w:r>
      <w:r w:rsidR="00EC5F37">
        <w:t>science</w:t>
      </w:r>
      <w:r w:rsidR="002411B3">
        <w:t xml:space="preserve"> </w:t>
      </w:r>
      <w:r w:rsidR="00995CDA">
        <w:t>tend</w:t>
      </w:r>
      <w:r w:rsidR="002411B3">
        <w:t xml:space="preserve"> </w:t>
      </w:r>
      <w:r w:rsidR="00C15081">
        <w:t>“</w:t>
      </w:r>
      <w:r w:rsidR="00995CDA">
        <w:t>to</w:t>
      </w:r>
      <w:r w:rsidR="002411B3">
        <w:t xml:space="preserve"> </w:t>
      </w:r>
      <w:r w:rsidR="00995CDA">
        <w:t>minimize</w:t>
      </w:r>
      <w:r w:rsidR="002411B3">
        <w:t xml:space="preserve"> </w:t>
      </w:r>
      <w:r w:rsidR="00995CDA">
        <w:t>the</w:t>
      </w:r>
      <w:r w:rsidR="002411B3">
        <w:t xml:space="preserve"> </w:t>
      </w:r>
      <w:r w:rsidR="00995CDA">
        <w:t>ultimacy</w:t>
      </w:r>
      <w:r w:rsidR="002411B3">
        <w:t xml:space="preserve"> </w:t>
      </w:r>
      <w:r w:rsidR="00995CDA">
        <w:t>of</w:t>
      </w:r>
      <w:r w:rsidR="002411B3">
        <w:t xml:space="preserve"> </w:t>
      </w:r>
      <w:r w:rsidR="00995CDA">
        <w:t>qualities</w:t>
      </w:r>
      <w:r w:rsidR="002411B3">
        <w:t xml:space="preserve"> </w:t>
      </w:r>
      <w:r w:rsidR="00995CDA">
        <w:t>in</w:t>
      </w:r>
      <w:r w:rsidR="002411B3">
        <w:t xml:space="preserve"> </w:t>
      </w:r>
      <w:r w:rsidR="00995CDA">
        <w:t>favor</w:t>
      </w:r>
      <w:r w:rsidR="002411B3">
        <w:t xml:space="preserve"> </w:t>
      </w:r>
      <w:r w:rsidR="00995CDA">
        <w:t>of</w:t>
      </w:r>
      <w:r w:rsidR="002411B3">
        <w:t xml:space="preserve"> </w:t>
      </w:r>
      <w:r w:rsidR="00995CDA">
        <w:t>quantitative</w:t>
      </w:r>
      <w:r w:rsidR="002411B3">
        <w:t xml:space="preserve"> </w:t>
      </w:r>
      <w:r w:rsidR="00995CDA">
        <w:t>relations.</w:t>
      </w:r>
      <w:r w:rsidR="00C15081">
        <w:t>”</w:t>
      </w:r>
      <w:r w:rsidR="002411B3">
        <w:t xml:space="preserve"> </w:t>
      </w:r>
      <w:r w:rsidR="00CD2010">
        <w:t>Science,</w:t>
      </w:r>
      <w:r w:rsidR="002411B3">
        <w:t xml:space="preserve"> </w:t>
      </w:r>
      <w:r w:rsidR="00CD2010">
        <w:t>so</w:t>
      </w:r>
      <w:r w:rsidR="002411B3">
        <w:t xml:space="preserve"> </w:t>
      </w:r>
      <w:r w:rsidR="00CD2010">
        <w:t>Wyschogrod</w:t>
      </w:r>
      <w:r w:rsidR="002411B3">
        <w:t xml:space="preserve"> </w:t>
      </w:r>
      <w:r w:rsidR="00CD2010">
        <w:t>argues,</w:t>
      </w:r>
      <w:r w:rsidR="002411B3">
        <w:t xml:space="preserve"> </w:t>
      </w:r>
      <w:r w:rsidR="00C15081">
        <w:t>“</w:t>
      </w:r>
      <w:r w:rsidR="00CD2010">
        <w:t>seeks</w:t>
      </w:r>
      <w:r w:rsidR="002411B3">
        <w:t xml:space="preserve"> </w:t>
      </w:r>
      <w:r w:rsidR="00CD2010">
        <w:t>the</w:t>
      </w:r>
      <w:r w:rsidR="002411B3">
        <w:t xml:space="preserve"> </w:t>
      </w:r>
      <w:r w:rsidR="00CD2010">
        <w:t>quantifiable</w:t>
      </w:r>
      <w:r w:rsidR="002411B3">
        <w:t xml:space="preserve"> </w:t>
      </w:r>
      <w:r w:rsidR="00CD2010">
        <w:t>regularities</w:t>
      </w:r>
      <w:r w:rsidR="002411B3">
        <w:t xml:space="preserve"> </w:t>
      </w:r>
      <w:r w:rsidR="00CD2010">
        <w:t>behind</w:t>
      </w:r>
      <w:r w:rsidR="002411B3">
        <w:t xml:space="preserve"> </w:t>
      </w:r>
      <w:r w:rsidR="00CD2010">
        <w:t>the</w:t>
      </w:r>
      <w:r w:rsidR="002411B3">
        <w:t xml:space="preserve"> </w:t>
      </w:r>
      <w:r w:rsidR="00CD2010">
        <w:t>confusing</w:t>
      </w:r>
      <w:r w:rsidR="002411B3">
        <w:t xml:space="preserve"> </w:t>
      </w:r>
      <w:r w:rsidR="00CD2010">
        <w:t>qualitative</w:t>
      </w:r>
      <w:r w:rsidR="002411B3">
        <w:t xml:space="preserve"> </w:t>
      </w:r>
      <w:r w:rsidR="00CD2010">
        <w:t>world.</w:t>
      </w:r>
      <w:r w:rsidR="00C15081">
        <w:t>”</w:t>
      </w:r>
      <w:r w:rsidR="002411B3">
        <w:t xml:space="preserve"> </w:t>
      </w:r>
      <w:r w:rsidR="00CD2010">
        <w:t>It</w:t>
      </w:r>
      <w:r w:rsidR="002411B3">
        <w:t xml:space="preserve"> </w:t>
      </w:r>
      <w:r w:rsidR="00CD2010">
        <w:t>searches</w:t>
      </w:r>
      <w:r w:rsidR="002411B3">
        <w:t xml:space="preserve"> </w:t>
      </w:r>
      <w:r w:rsidR="00CD2010">
        <w:t>for</w:t>
      </w:r>
      <w:r w:rsidR="002411B3">
        <w:t xml:space="preserve"> </w:t>
      </w:r>
      <w:r w:rsidR="00CD2010">
        <w:t>pure</w:t>
      </w:r>
      <w:r w:rsidR="002411B3">
        <w:t xml:space="preserve"> </w:t>
      </w:r>
      <w:r w:rsidR="00CD2010">
        <w:t>enlightenment,</w:t>
      </w:r>
      <w:r w:rsidR="002411B3">
        <w:t xml:space="preserve"> </w:t>
      </w:r>
      <w:r w:rsidR="00CD2010">
        <w:t>and</w:t>
      </w:r>
      <w:r w:rsidR="002411B3">
        <w:t xml:space="preserve"> </w:t>
      </w:r>
      <w:r w:rsidR="00CD2010">
        <w:t>conceals</w:t>
      </w:r>
      <w:r w:rsidR="002411B3">
        <w:t xml:space="preserve"> </w:t>
      </w:r>
      <w:r w:rsidR="00CD2010">
        <w:t>all</w:t>
      </w:r>
      <w:r w:rsidR="002411B3">
        <w:t xml:space="preserve"> </w:t>
      </w:r>
      <w:r w:rsidR="00CD2010">
        <w:t>that</w:t>
      </w:r>
      <w:r w:rsidR="002411B3">
        <w:t xml:space="preserve"> </w:t>
      </w:r>
      <w:r w:rsidR="00CD2010">
        <w:t>cannot</w:t>
      </w:r>
      <w:r w:rsidR="002411B3">
        <w:t xml:space="preserve"> </w:t>
      </w:r>
      <w:r w:rsidR="00CD2010">
        <w:t>fall</w:t>
      </w:r>
      <w:r w:rsidR="002411B3">
        <w:t xml:space="preserve"> </w:t>
      </w:r>
      <w:r w:rsidR="00CD2010">
        <w:t>under</w:t>
      </w:r>
      <w:r w:rsidR="002411B3">
        <w:t xml:space="preserve"> </w:t>
      </w:r>
      <w:r w:rsidR="00CD2010">
        <w:t>its</w:t>
      </w:r>
      <w:r w:rsidR="002411B3">
        <w:t xml:space="preserve"> </w:t>
      </w:r>
      <w:r w:rsidR="00CD2010">
        <w:t>purview.</w:t>
      </w:r>
      <w:r w:rsidR="002411B3">
        <w:t xml:space="preserve"> </w:t>
      </w:r>
      <w:r w:rsidR="00CD2010">
        <w:t>Marx</w:t>
      </w:r>
      <w:r w:rsidR="002411B3">
        <w:t xml:space="preserve"> </w:t>
      </w:r>
      <w:r w:rsidR="00CD2010">
        <w:t>associates</w:t>
      </w:r>
      <w:r w:rsidR="002411B3">
        <w:t xml:space="preserve"> </w:t>
      </w:r>
      <w:r w:rsidR="00CD2010">
        <w:t>the</w:t>
      </w:r>
      <w:r w:rsidR="002411B3">
        <w:t xml:space="preserve"> </w:t>
      </w:r>
      <w:r w:rsidR="00CD2010">
        <w:t>capitalist</w:t>
      </w:r>
      <w:r w:rsidR="002411B3">
        <w:t xml:space="preserve"> </w:t>
      </w:r>
      <w:r w:rsidR="00CD2010">
        <w:t>order</w:t>
      </w:r>
      <w:r w:rsidR="002411B3">
        <w:t xml:space="preserve"> </w:t>
      </w:r>
      <w:r w:rsidR="00CD2010">
        <w:t>with</w:t>
      </w:r>
      <w:r w:rsidR="002411B3">
        <w:t xml:space="preserve"> </w:t>
      </w:r>
      <w:r w:rsidR="00CD2010">
        <w:t>these</w:t>
      </w:r>
      <w:r w:rsidR="002411B3">
        <w:t xml:space="preserve"> </w:t>
      </w:r>
      <w:r w:rsidR="00CD2010">
        <w:t>scientific</w:t>
      </w:r>
      <w:r w:rsidR="002411B3">
        <w:t xml:space="preserve"> </w:t>
      </w:r>
      <w:r w:rsidR="00CD2010">
        <w:t>values:</w:t>
      </w:r>
      <w:r w:rsidR="002411B3">
        <w:t xml:space="preserve"> </w:t>
      </w:r>
      <w:r w:rsidR="00CD2010">
        <w:t>quantifiable</w:t>
      </w:r>
      <w:r w:rsidR="002411B3">
        <w:t xml:space="preserve"> </w:t>
      </w:r>
      <w:r w:rsidR="00CD2010">
        <w:t>regularity,</w:t>
      </w:r>
      <w:r w:rsidR="002411B3">
        <w:t xml:space="preserve"> </w:t>
      </w:r>
      <w:r w:rsidR="00CD2010">
        <w:t>translatability,</w:t>
      </w:r>
      <w:r w:rsidR="002411B3">
        <w:t xml:space="preserve"> </w:t>
      </w:r>
      <w:r w:rsidR="00CD2010">
        <w:t>and</w:t>
      </w:r>
      <w:r w:rsidR="002411B3">
        <w:t xml:space="preserve"> </w:t>
      </w:r>
      <w:r w:rsidR="00CD2010">
        <w:t>clear</w:t>
      </w:r>
      <w:r w:rsidR="002411B3">
        <w:t xml:space="preserve"> </w:t>
      </w:r>
      <w:r w:rsidR="00CD2010">
        <w:t>and</w:t>
      </w:r>
      <w:r w:rsidR="002411B3">
        <w:t xml:space="preserve"> </w:t>
      </w:r>
      <w:r w:rsidR="00CD2010">
        <w:t>repeatable</w:t>
      </w:r>
      <w:r w:rsidR="002411B3">
        <w:t xml:space="preserve"> </w:t>
      </w:r>
      <w:r w:rsidR="00CD2010">
        <w:t>use.</w:t>
      </w:r>
      <w:r w:rsidR="002411B3">
        <w:t xml:space="preserve"> </w:t>
      </w:r>
      <w:r w:rsidR="00CD2010">
        <w:t>Yet</w:t>
      </w:r>
      <w:r w:rsidR="002411B3">
        <w:t xml:space="preserve"> </w:t>
      </w:r>
      <w:r w:rsidR="00CD2010">
        <w:t>Marx</w:t>
      </w:r>
      <w:r w:rsidR="002411B3">
        <w:t xml:space="preserve"> </w:t>
      </w:r>
      <w:r w:rsidR="00CD2010">
        <w:t>revolts</w:t>
      </w:r>
      <w:r w:rsidR="002411B3">
        <w:t xml:space="preserve"> </w:t>
      </w:r>
      <w:r w:rsidR="00CD2010">
        <w:t>against</w:t>
      </w:r>
      <w:r w:rsidR="002411B3">
        <w:t xml:space="preserve"> </w:t>
      </w:r>
      <w:r w:rsidR="00CD2010">
        <w:t>this</w:t>
      </w:r>
      <w:r w:rsidR="002411B3">
        <w:t xml:space="preserve"> </w:t>
      </w:r>
      <w:r w:rsidR="00CD2010">
        <w:t>process,</w:t>
      </w:r>
      <w:r w:rsidR="002411B3">
        <w:t xml:space="preserve"> </w:t>
      </w:r>
      <w:r w:rsidR="00CD2010">
        <w:t>in</w:t>
      </w:r>
      <w:r w:rsidR="002411B3">
        <w:t xml:space="preserve"> </w:t>
      </w:r>
      <w:r w:rsidR="00CD2010">
        <w:t>Wyschogrod</w:t>
      </w:r>
      <w:r w:rsidR="00C15081">
        <w:t>’</w:t>
      </w:r>
      <w:r w:rsidR="00CD2010">
        <w:t>s</w:t>
      </w:r>
      <w:r w:rsidR="002411B3">
        <w:t xml:space="preserve"> </w:t>
      </w:r>
      <w:r w:rsidR="00CD2010">
        <w:t>reading</w:t>
      </w:r>
      <w:r w:rsidR="002411B3">
        <w:t xml:space="preserve"> </w:t>
      </w:r>
      <w:r w:rsidR="00CD2010">
        <w:t>of</w:t>
      </w:r>
      <w:r w:rsidR="002411B3">
        <w:t xml:space="preserve"> </w:t>
      </w:r>
      <w:r w:rsidR="00CD2010">
        <w:t>him,</w:t>
      </w:r>
      <w:r w:rsidR="002411B3">
        <w:t xml:space="preserve"> </w:t>
      </w:r>
      <w:r w:rsidR="00CD2010">
        <w:t>because</w:t>
      </w:r>
      <w:r w:rsidR="002411B3">
        <w:t xml:space="preserve"> </w:t>
      </w:r>
      <w:r w:rsidR="00CD2010">
        <w:t>he</w:t>
      </w:r>
      <w:r w:rsidR="002411B3">
        <w:t xml:space="preserve"> </w:t>
      </w:r>
      <w:r w:rsidR="00CD2010">
        <w:t>recognizes</w:t>
      </w:r>
      <w:r w:rsidR="002411B3">
        <w:t xml:space="preserve"> </w:t>
      </w:r>
      <w:r w:rsidR="00CD2010">
        <w:t>the</w:t>
      </w:r>
      <w:r w:rsidR="002411B3">
        <w:t xml:space="preserve"> </w:t>
      </w:r>
      <w:r w:rsidR="00CD2010">
        <w:t>fundamental</w:t>
      </w:r>
      <w:r w:rsidR="002411B3">
        <w:t xml:space="preserve"> </w:t>
      </w:r>
      <w:r w:rsidR="00CD2010">
        <w:t>dehumanization</w:t>
      </w:r>
      <w:r w:rsidR="002411B3">
        <w:t xml:space="preserve"> </w:t>
      </w:r>
      <w:r w:rsidR="00CD2010">
        <w:t>of</w:t>
      </w:r>
      <w:r w:rsidR="002411B3">
        <w:t xml:space="preserve"> </w:t>
      </w:r>
      <w:r w:rsidR="00CD2010">
        <w:t>assigning</w:t>
      </w:r>
      <w:r w:rsidR="002411B3">
        <w:t xml:space="preserve"> </w:t>
      </w:r>
      <w:r w:rsidR="00CD2010">
        <w:t>market</w:t>
      </w:r>
      <w:r w:rsidR="002411B3">
        <w:t xml:space="preserve"> </w:t>
      </w:r>
      <w:r w:rsidR="00CD2010">
        <w:t>value</w:t>
      </w:r>
      <w:r w:rsidR="002411B3">
        <w:t xml:space="preserve"> </w:t>
      </w:r>
      <w:r w:rsidR="00CD2010">
        <w:t>to</w:t>
      </w:r>
      <w:r w:rsidR="002411B3">
        <w:t xml:space="preserve"> </w:t>
      </w:r>
      <w:r w:rsidR="00CD2010">
        <w:t>everything.</w:t>
      </w:r>
      <w:r w:rsidR="002411B3">
        <w:t xml:space="preserve"> </w:t>
      </w:r>
      <w:r w:rsidR="00CD2010">
        <w:t>In</w:t>
      </w:r>
      <w:r w:rsidR="002411B3">
        <w:t xml:space="preserve"> </w:t>
      </w:r>
      <w:r w:rsidR="00CD2010">
        <w:t>his</w:t>
      </w:r>
      <w:r w:rsidR="002411B3">
        <w:t xml:space="preserve"> </w:t>
      </w:r>
      <w:r w:rsidR="00CD2010">
        <w:t>disgust,</w:t>
      </w:r>
      <w:r w:rsidR="002411B3">
        <w:t xml:space="preserve"> </w:t>
      </w:r>
      <w:r w:rsidR="00CD2010">
        <w:t>Marx</w:t>
      </w:r>
      <w:r w:rsidR="002411B3">
        <w:t xml:space="preserve"> </w:t>
      </w:r>
      <w:r w:rsidR="00CD2010">
        <w:t>reveals</w:t>
      </w:r>
      <w:r w:rsidR="002411B3">
        <w:t xml:space="preserve"> </w:t>
      </w:r>
      <w:r w:rsidR="00CD2010">
        <w:t>his</w:t>
      </w:r>
      <w:r w:rsidR="002411B3">
        <w:t xml:space="preserve"> </w:t>
      </w:r>
      <w:r w:rsidR="00CD2010">
        <w:t>Jewish</w:t>
      </w:r>
      <w:r w:rsidR="002411B3">
        <w:t xml:space="preserve"> </w:t>
      </w:r>
      <w:r w:rsidR="00CD2010">
        <w:t>sensibility</w:t>
      </w:r>
      <w:r w:rsidR="002411B3">
        <w:t xml:space="preserve"> </w:t>
      </w:r>
      <w:r w:rsidR="00CD2010">
        <w:t>and</w:t>
      </w:r>
      <w:r w:rsidR="002411B3">
        <w:t xml:space="preserve"> </w:t>
      </w:r>
      <w:r w:rsidR="00CD2010">
        <w:t>preference</w:t>
      </w:r>
      <w:r w:rsidR="002411B3">
        <w:t xml:space="preserve"> </w:t>
      </w:r>
      <w:r w:rsidR="00CD2010">
        <w:t>for</w:t>
      </w:r>
      <w:r w:rsidR="002411B3">
        <w:t xml:space="preserve"> </w:t>
      </w:r>
      <w:r w:rsidR="00CD2010">
        <w:t>qualitative</w:t>
      </w:r>
      <w:r w:rsidR="002411B3">
        <w:t xml:space="preserve"> </w:t>
      </w:r>
      <w:r w:rsidR="00CD2010">
        <w:t>uniqueness</w:t>
      </w:r>
      <w:r w:rsidR="002411B3">
        <w:t xml:space="preserve"> </w:t>
      </w:r>
      <w:r w:rsidR="00CD2010">
        <w:t>over</w:t>
      </w:r>
      <w:r w:rsidR="002411B3">
        <w:t xml:space="preserve"> </w:t>
      </w:r>
      <w:r w:rsidR="00CD2010">
        <w:t>and</w:t>
      </w:r>
      <w:r w:rsidR="002411B3">
        <w:t xml:space="preserve"> </w:t>
      </w:r>
      <w:r w:rsidR="00CD2010">
        <w:t>against</w:t>
      </w:r>
      <w:r w:rsidR="002411B3">
        <w:t xml:space="preserve"> </w:t>
      </w:r>
      <w:r w:rsidR="00CD2010">
        <w:t>quantitative</w:t>
      </w:r>
      <w:r w:rsidR="002411B3">
        <w:t xml:space="preserve"> </w:t>
      </w:r>
      <w:r w:rsidR="00CD2010">
        <w:t>uniformity:</w:t>
      </w:r>
    </w:p>
    <w:p w:rsidR="00883144" w:rsidRDefault="00883144" w:rsidP="007F56DB">
      <w:pPr>
        <w:spacing w:line="480" w:lineRule="auto"/>
      </w:pPr>
      <w:r>
        <w:t>&lt;ext&gt;</w:t>
      </w:r>
    </w:p>
    <w:p w:rsidR="00517A96" w:rsidRDefault="00030E4B" w:rsidP="007F56DB">
      <w:pPr>
        <w:spacing w:line="480" w:lineRule="auto"/>
        <w:ind w:left="720"/>
      </w:pPr>
      <w:r>
        <w:t>He</w:t>
      </w:r>
      <w:r w:rsidR="002411B3">
        <w:t xml:space="preserve"> </w:t>
      </w:r>
      <w:r>
        <w:t>[Marx]</w:t>
      </w:r>
      <w:r w:rsidR="002411B3">
        <w:t xml:space="preserve"> </w:t>
      </w:r>
      <w:r>
        <w:t>is</w:t>
      </w:r>
      <w:r w:rsidR="002411B3">
        <w:t xml:space="preserve"> </w:t>
      </w:r>
      <w:r>
        <w:t>appalled</w:t>
      </w:r>
      <w:r w:rsidR="002411B3">
        <w:t xml:space="preserve"> </w:t>
      </w:r>
      <w:r>
        <w:t>by</w:t>
      </w:r>
      <w:r w:rsidR="002411B3">
        <w:t xml:space="preserve"> </w:t>
      </w:r>
      <w:r>
        <w:t>a</w:t>
      </w:r>
      <w:r w:rsidR="002411B3">
        <w:t xml:space="preserve"> </w:t>
      </w:r>
      <w:r>
        <w:t>system</w:t>
      </w:r>
      <w:r w:rsidR="002411B3">
        <w:t xml:space="preserve"> </w:t>
      </w:r>
      <w:r>
        <w:t>that</w:t>
      </w:r>
      <w:r w:rsidR="002411B3">
        <w:t xml:space="preserve"> </w:t>
      </w:r>
      <w:r>
        <w:t>is</w:t>
      </w:r>
      <w:r w:rsidR="002411B3">
        <w:t xml:space="preserve"> </w:t>
      </w:r>
      <w:r>
        <w:t>able</w:t>
      </w:r>
      <w:r w:rsidR="002411B3">
        <w:t xml:space="preserve"> </w:t>
      </w:r>
      <w:r>
        <w:t>to</w:t>
      </w:r>
      <w:r w:rsidR="002411B3">
        <w:t xml:space="preserve"> </w:t>
      </w:r>
      <w:r>
        <w:t>assign</w:t>
      </w:r>
      <w:r w:rsidR="002411B3">
        <w:t xml:space="preserve"> </w:t>
      </w:r>
      <w:r>
        <w:t>a</w:t>
      </w:r>
      <w:r w:rsidR="002411B3">
        <w:t xml:space="preserve"> </w:t>
      </w:r>
      <w:r>
        <w:t>monetary</w:t>
      </w:r>
      <w:r w:rsidR="002411B3">
        <w:t xml:space="preserve"> </w:t>
      </w:r>
      <w:r>
        <w:t>value</w:t>
      </w:r>
      <w:r w:rsidR="002411B3">
        <w:t xml:space="preserve"> </w:t>
      </w:r>
      <w:r>
        <w:t>to</w:t>
      </w:r>
      <w:r w:rsidR="002411B3">
        <w:t xml:space="preserve"> </w:t>
      </w:r>
      <w:r>
        <w:t>anything,</w:t>
      </w:r>
      <w:r w:rsidR="002411B3">
        <w:t xml:space="preserve"> </w:t>
      </w:r>
      <w:r>
        <w:t>no</w:t>
      </w:r>
      <w:r w:rsidR="002411B3">
        <w:t xml:space="preserve"> </w:t>
      </w:r>
      <w:r>
        <w:t>matter</w:t>
      </w:r>
      <w:r w:rsidR="002411B3">
        <w:t xml:space="preserve"> </w:t>
      </w:r>
      <w:r>
        <w:t>how</w:t>
      </w:r>
      <w:r w:rsidR="002411B3">
        <w:t xml:space="preserve"> </w:t>
      </w:r>
      <w:r>
        <w:t>unique,</w:t>
      </w:r>
      <w:r w:rsidR="002411B3">
        <w:t xml:space="preserve"> </w:t>
      </w:r>
      <w:r>
        <w:t>noble,</w:t>
      </w:r>
      <w:r w:rsidR="002411B3">
        <w:t xml:space="preserve"> </w:t>
      </w:r>
      <w:r>
        <w:t>or</w:t>
      </w:r>
      <w:r w:rsidR="002411B3">
        <w:t xml:space="preserve"> </w:t>
      </w:r>
      <w:r>
        <w:t>precious.</w:t>
      </w:r>
      <w:r w:rsidR="002411B3">
        <w:t xml:space="preserve"> </w:t>
      </w:r>
      <w:r>
        <w:t>His</w:t>
      </w:r>
      <w:r w:rsidR="002411B3">
        <w:t xml:space="preserve"> </w:t>
      </w:r>
      <w:r>
        <w:t>experience</w:t>
      </w:r>
      <w:r w:rsidR="002411B3">
        <w:t xml:space="preserve"> </w:t>
      </w:r>
      <w:r>
        <w:t>resembles</w:t>
      </w:r>
      <w:r w:rsidR="002411B3">
        <w:t xml:space="preserve"> </w:t>
      </w:r>
      <w:r>
        <w:t>that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homeowner</w:t>
      </w:r>
      <w:r w:rsidR="002411B3">
        <w:t xml:space="preserve"> </w:t>
      </w:r>
      <w:r>
        <w:t>who</w:t>
      </w:r>
      <w:r w:rsidR="002411B3">
        <w:t xml:space="preserve"> </w:t>
      </w:r>
      <w:r>
        <w:t>attends</w:t>
      </w:r>
      <w:r w:rsidR="002411B3">
        <w:t xml:space="preserve"> </w:t>
      </w:r>
      <w:r>
        <w:t>an</w:t>
      </w:r>
      <w:r w:rsidR="002411B3">
        <w:t xml:space="preserve"> </w:t>
      </w:r>
      <w:r>
        <w:t>auction</w:t>
      </w:r>
      <w:r w:rsidR="002411B3">
        <w:t xml:space="preserve"> </w:t>
      </w:r>
      <w:r>
        <w:t>at</w:t>
      </w:r>
      <w:r w:rsidR="002411B3">
        <w:t xml:space="preserve"> </w:t>
      </w:r>
      <w:r>
        <w:t>which</w:t>
      </w:r>
      <w:r w:rsidR="002411B3">
        <w:t xml:space="preserve"> </w:t>
      </w:r>
      <w:r>
        <w:t>the</w:t>
      </w:r>
      <w:r w:rsidR="002411B3">
        <w:t xml:space="preserve"> </w:t>
      </w:r>
      <w:r>
        <w:t>objects</w:t>
      </w:r>
      <w:r w:rsidR="002411B3">
        <w:t xml:space="preserve"> </w:t>
      </w:r>
      <w:r>
        <w:t>with</w:t>
      </w:r>
      <w:r w:rsidR="002411B3">
        <w:t xml:space="preserve"> </w:t>
      </w:r>
      <w:r>
        <w:t>which</w:t>
      </w:r>
      <w:r w:rsidR="002411B3">
        <w:t xml:space="preserve"> </w:t>
      </w:r>
      <w:r>
        <w:t>he</w:t>
      </w:r>
      <w:r w:rsidR="002411B3">
        <w:t xml:space="preserve"> </w:t>
      </w:r>
      <w:r>
        <w:t>has</w:t>
      </w:r>
      <w:r w:rsidR="002411B3">
        <w:t xml:space="preserve"> </w:t>
      </w:r>
      <w:r>
        <w:t>been</w:t>
      </w:r>
      <w:r w:rsidR="002411B3">
        <w:t xml:space="preserve"> </w:t>
      </w:r>
      <w:r>
        <w:t>living</w:t>
      </w:r>
      <w:r w:rsidR="002411B3">
        <w:t xml:space="preserve"> </w:t>
      </w:r>
      <w:r>
        <w:t>all</w:t>
      </w:r>
      <w:r w:rsidR="002411B3">
        <w:t xml:space="preserve"> </w:t>
      </w:r>
      <w:r>
        <w:t>his</w:t>
      </w:r>
      <w:r w:rsidR="002411B3">
        <w:t xml:space="preserve"> </w:t>
      </w:r>
      <w:r>
        <w:t>life</w:t>
      </w:r>
      <w:r w:rsidR="002411B3">
        <w:t xml:space="preserve"> </w:t>
      </w:r>
      <w:r>
        <w:t>are</w:t>
      </w:r>
      <w:r w:rsidR="002411B3">
        <w:t xml:space="preserve"> </w:t>
      </w:r>
      <w:r>
        <w:t>on</w:t>
      </w:r>
      <w:r w:rsidR="002411B3">
        <w:t xml:space="preserve"> </w:t>
      </w:r>
      <w:r>
        <w:t>the</w:t>
      </w:r>
      <w:r w:rsidR="002411B3">
        <w:t xml:space="preserve"> </w:t>
      </w:r>
      <w:r>
        <w:t>block.</w:t>
      </w:r>
      <w:r w:rsidR="002411B3">
        <w:t xml:space="preserve"> </w:t>
      </w:r>
      <w:r>
        <w:t>He</w:t>
      </w:r>
      <w:r w:rsidR="002411B3">
        <w:t xml:space="preserve"> </w:t>
      </w:r>
      <w:r>
        <w:t>is</w:t>
      </w:r>
      <w:r w:rsidR="002411B3">
        <w:t xml:space="preserve"> </w:t>
      </w:r>
      <w:r>
        <w:t>pained</w:t>
      </w:r>
      <w:r w:rsidR="002411B3">
        <w:t xml:space="preserve"> </w:t>
      </w:r>
      <w:r>
        <w:t>as</w:t>
      </w:r>
      <w:r w:rsidR="002411B3">
        <w:t xml:space="preserve"> </w:t>
      </w:r>
      <w:r>
        <w:t>each</w:t>
      </w:r>
      <w:r w:rsidR="002411B3">
        <w:t xml:space="preserve"> </w:t>
      </w:r>
      <w:r>
        <w:t>object</w:t>
      </w:r>
      <w:r w:rsidR="002411B3">
        <w:t xml:space="preserve"> </w:t>
      </w:r>
      <w:r>
        <w:t>is</w:t>
      </w:r>
      <w:r w:rsidR="002411B3">
        <w:t xml:space="preserve"> </w:t>
      </w:r>
      <w:r>
        <w:t>auctioned</w:t>
      </w:r>
      <w:r w:rsidR="002411B3">
        <w:t xml:space="preserve"> </w:t>
      </w:r>
      <w:r>
        <w:t>off</w:t>
      </w:r>
      <w:r w:rsidR="002411B3">
        <w:t xml:space="preserve"> </w:t>
      </w:r>
      <w:r>
        <w:t>and</w:t>
      </w:r>
      <w:r w:rsidR="002411B3">
        <w:t xml:space="preserve"> </w:t>
      </w:r>
      <w:r>
        <w:t>a</w:t>
      </w:r>
      <w:r w:rsidR="002411B3">
        <w:t xml:space="preserve"> </w:t>
      </w:r>
      <w:r>
        <w:t>number</w:t>
      </w:r>
      <w:r w:rsidR="002411B3">
        <w:t xml:space="preserve"> </w:t>
      </w:r>
      <w:r>
        <w:t>is</w:t>
      </w:r>
      <w:r w:rsidR="002411B3">
        <w:t xml:space="preserve"> </w:t>
      </w:r>
      <w:r>
        <w:t>called</w:t>
      </w:r>
      <w:r w:rsidR="002411B3">
        <w:t xml:space="preserve"> </w:t>
      </w:r>
      <w:r>
        <w:t>out</w:t>
      </w:r>
      <w:r w:rsidR="002411B3">
        <w:t xml:space="preserve"> </w:t>
      </w:r>
      <w:r>
        <w:t>for</w:t>
      </w:r>
      <w:r w:rsidR="002411B3">
        <w:t xml:space="preserve"> </w:t>
      </w:r>
      <w:r>
        <w:t>which</w:t>
      </w:r>
      <w:r w:rsidR="002411B3">
        <w:t xml:space="preserve"> </w:t>
      </w:r>
      <w:r>
        <w:t>it</w:t>
      </w:r>
      <w:r w:rsidR="002411B3">
        <w:t xml:space="preserve"> </w:t>
      </w:r>
      <w:r>
        <w:t>is</w:t>
      </w:r>
      <w:r w:rsidR="002411B3">
        <w:t xml:space="preserve"> </w:t>
      </w:r>
      <w:r>
        <w:t>sold.</w:t>
      </w:r>
      <w:r w:rsidR="002411B3">
        <w:t xml:space="preserve"> </w:t>
      </w:r>
      <w:r w:rsidR="00517A96">
        <w:t>He</w:t>
      </w:r>
      <w:r w:rsidR="002411B3">
        <w:t xml:space="preserve"> </w:t>
      </w:r>
      <w:r w:rsidR="00517A96">
        <w:t>learns</w:t>
      </w:r>
      <w:r w:rsidR="002411B3">
        <w:t xml:space="preserve"> </w:t>
      </w:r>
      <w:r w:rsidR="00517A96">
        <w:t>that</w:t>
      </w:r>
      <w:r w:rsidR="002411B3">
        <w:t xml:space="preserve"> </w:t>
      </w:r>
      <w:r w:rsidR="00517A96">
        <w:t>the</w:t>
      </w:r>
      <w:r w:rsidR="002411B3">
        <w:t xml:space="preserve"> </w:t>
      </w:r>
      <w:r w:rsidR="00517A96">
        <w:t>objects</w:t>
      </w:r>
      <w:r w:rsidR="002411B3">
        <w:t xml:space="preserve"> </w:t>
      </w:r>
      <w:r w:rsidR="00517A96">
        <w:t>that</w:t>
      </w:r>
      <w:r w:rsidR="002411B3">
        <w:t xml:space="preserve"> </w:t>
      </w:r>
      <w:r w:rsidR="00517A96">
        <w:t>are</w:t>
      </w:r>
      <w:r w:rsidR="002411B3">
        <w:t xml:space="preserve"> </w:t>
      </w:r>
      <w:r w:rsidR="00517A96">
        <w:t>an</w:t>
      </w:r>
      <w:r w:rsidR="002411B3">
        <w:t xml:space="preserve"> </w:t>
      </w:r>
      <w:r w:rsidR="00517A96">
        <w:t>extension</w:t>
      </w:r>
      <w:r w:rsidR="002411B3">
        <w:t xml:space="preserve"> </w:t>
      </w:r>
      <w:r w:rsidR="00517A96">
        <w:t>of</w:t>
      </w:r>
      <w:r w:rsidR="002411B3">
        <w:t xml:space="preserve"> </w:t>
      </w:r>
      <w:r w:rsidR="00517A96">
        <w:t>him</w:t>
      </w:r>
      <w:r w:rsidR="002411B3">
        <w:t xml:space="preserve"> </w:t>
      </w:r>
      <w:r w:rsidR="00517A96">
        <w:t>have</w:t>
      </w:r>
      <w:r w:rsidR="002411B3">
        <w:t xml:space="preserve"> </w:t>
      </w:r>
      <w:r w:rsidR="00517A96">
        <w:t>a</w:t>
      </w:r>
      <w:r w:rsidR="002411B3">
        <w:t xml:space="preserve"> </w:t>
      </w:r>
      <w:r w:rsidR="00517A96">
        <w:t>market</w:t>
      </w:r>
      <w:r w:rsidR="002411B3">
        <w:t xml:space="preserve"> </w:t>
      </w:r>
      <w:r w:rsidR="00517A96">
        <w:t>value</w:t>
      </w:r>
      <w:r w:rsidR="002411B3">
        <w:t xml:space="preserve"> </w:t>
      </w:r>
      <w:r w:rsidR="00517A96">
        <w:t>.</w:t>
      </w:r>
      <w:r w:rsidR="002411B3">
        <w:t xml:space="preserve"> </w:t>
      </w:r>
      <w:r w:rsidR="00517A96">
        <w:t>.</w:t>
      </w:r>
      <w:r w:rsidR="002411B3">
        <w:t xml:space="preserve"> </w:t>
      </w:r>
      <w:r w:rsidR="00517A96">
        <w:t>.</w:t>
      </w:r>
      <w:r w:rsidR="002411B3">
        <w:t xml:space="preserve"> </w:t>
      </w:r>
      <w:r w:rsidR="00517A96">
        <w:t>which</w:t>
      </w:r>
      <w:r w:rsidR="002411B3">
        <w:t xml:space="preserve"> </w:t>
      </w:r>
      <w:r w:rsidR="00517A96">
        <w:t>tears</w:t>
      </w:r>
      <w:r w:rsidR="002411B3">
        <w:t xml:space="preserve"> </w:t>
      </w:r>
      <w:r w:rsidR="00517A96">
        <w:t>away</w:t>
      </w:r>
      <w:r w:rsidR="002411B3">
        <w:t xml:space="preserve"> </w:t>
      </w:r>
      <w:r w:rsidR="00517A96">
        <w:t>his</w:t>
      </w:r>
      <w:r w:rsidR="002411B3">
        <w:t xml:space="preserve"> </w:t>
      </w:r>
      <w:r w:rsidR="00517A96">
        <w:t>precious</w:t>
      </w:r>
      <w:r w:rsidR="002411B3">
        <w:t xml:space="preserve"> </w:t>
      </w:r>
      <w:r w:rsidR="00517A96">
        <w:t>belongings</w:t>
      </w:r>
      <w:r w:rsidR="002411B3">
        <w:t xml:space="preserve"> </w:t>
      </w:r>
      <w:r w:rsidR="00517A96">
        <w:t>and</w:t>
      </w:r>
      <w:r w:rsidR="002411B3">
        <w:t xml:space="preserve"> </w:t>
      </w:r>
      <w:r w:rsidR="00517A96">
        <w:t>hurls</w:t>
      </w:r>
      <w:r w:rsidR="002411B3">
        <w:t xml:space="preserve"> </w:t>
      </w:r>
      <w:r w:rsidR="00517A96">
        <w:t>them</w:t>
      </w:r>
      <w:r w:rsidR="002411B3">
        <w:t xml:space="preserve"> </w:t>
      </w:r>
      <w:r w:rsidR="00517A96">
        <w:t>into</w:t>
      </w:r>
      <w:r w:rsidR="002411B3">
        <w:t xml:space="preserve"> </w:t>
      </w:r>
      <w:r w:rsidR="00517A96">
        <w:t>a</w:t>
      </w:r>
      <w:r w:rsidR="002411B3">
        <w:t xml:space="preserve"> </w:t>
      </w:r>
      <w:r w:rsidR="00517A96">
        <w:t>public</w:t>
      </w:r>
      <w:r w:rsidR="002411B3">
        <w:t xml:space="preserve"> </w:t>
      </w:r>
      <w:r w:rsidR="00517A96">
        <w:t>world</w:t>
      </w:r>
      <w:r w:rsidR="002411B3">
        <w:t xml:space="preserve"> </w:t>
      </w:r>
      <w:r w:rsidR="00517A96">
        <w:t>in</w:t>
      </w:r>
      <w:r w:rsidR="002411B3">
        <w:t xml:space="preserve"> </w:t>
      </w:r>
      <w:r w:rsidR="00517A96">
        <w:t>which</w:t>
      </w:r>
      <w:r w:rsidR="002411B3">
        <w:t xml:space="preserve"> </w:t>
      </w:r>
      <w:r w:rsidR="00517A96">
        <w:t>he,</w:t>
      </w:r>
      <w:r w:rsidR="002411B3">
        <w:t xml:space="preserve"> </w:t>
      </w:r>
      <w:r w:rsidR="00517A96">
        <w:t>alo</w:t>
      </w:r>
      <w:r w:rsidR="005258E6">
        <w:t>ng</w:t>
      </w:r>
      <w:r w:rsidR="002411B3">
        <w:t xml:space="preserve"> </w:t>
      </w:r>
      <w:r w:rsidR="005258E6">
        <w:t>with</w:t>
      </w:r>
      <w:r w:rsidR="002411B3">
        <w:t xml:space="preserve"> </w:t>
      </w:r>
      <w:r w:rsidR="005258E6">
        <w:t>his</w:t>
      </w:r>
      <w:r w:rsidR="002411B3">
        <w:t xml:space="preserve"> </w:t>
      </w:r>
      <w:r w:rsidR="005258E6">
        <w:t>belongings,</w:t>
      </w:r>
      <w:r w:rsidR="002411B3">
        <w:t xml:space="preserve"> </w:t>
      </w:r>
      <w:r w:rsidR="005258E6">
        <w:t>becomes</w:t>
      </w:r>
      <w:r w:rsidR="002411B3">
        <w:t xml:space="preserve"> </w:t>
      </w:r>
      <w:r w:rsidR="00517A96">
        <w:t>an</w:t>
      </w:r>
      <w:r w:rsidR="002411B3">
        <w:t xml:space="preserve"> </w:t>
      </w:r>
      <w:r w:rsidR="00517A96">
        <w:t>object</w:t>
      </w:r>
      <w:r w:rsidR="002411B3">
        <w:t xml:space="preserve"> </w:t>
      </w:r>
      <w:r w:rsidR="00517A96">
        <w:t>alienated</w:t>
      </w:r>
      <w:r w:rsidR="002411B3">
        <w:t xml:space="preserve"> </w:t>
      </w:r>
      <w:r w:rsidR="00517A96">
        <w:t>from</w:t>
      </w:r>
      <w:r w:rsidR="002411B3">
        <w:t xml:space="preserve"> </w:t>
      </w:r>
      <w:r w:rsidR="00517A96">
        <w:t>himself</w:t>
      </w:r>
      <w:r w:rsidR="002411B3">
        <w:t xml:space="preserve"> </w:t>
      </w:r>
      <w:r w:rsidR="00517A96">
        <w:t>because</w:t>
      </w:r>
      <w:r w:rsidR="002411B3">
        <w:t xml:space="preserve"> </w:t>
      </w:r>
      <w:r w:rsidR="00517A96">
        <w:t>perceived</w:t>
      </w:r>
      <w:r w:rsidR="002411B3">
        <w:t xml:space="preserve"> </w:t>
      </w:r>
      <w:r w:rsidR="00517A96">
        <w:t>through</w:t>
      </w:r>
      <w:r w:rsidR="002411B3">
        <w:t xml:space="preserve"> </w:t>
      </w:r>
      <w:r w:rsidR="00517A96">
        <w:t>the</w:t>
      </w:r>
      <w:r w:rsidR="002411B3">
        <w:t xml:space="preserve"> </w:t>
      </w:r>
      <w:r w:rsidR="00517A96">
        <w:t>eyes</w:t>
      </w:r>
      <w:r w:rsidR="002411B3">
        <w:t xml:space="preserve"> </w:t>
      </w:r>
      <w:r w:rsidR="00517A96">
        <w:t>of</w:t>
      </w:r>
      <w:r w:rsidR="002411B3">
        <w:t xml:space="preserve"> </w:t>
      </w:r>
      <w:r w:rsidR="00517A96">
        <w:t>others.</w:t>
      </w:r>
      <w:r w:rsidR="00251FFA">
        <w:rPr>
          <w:rStyle w:val="EndnoteReference"/>
        </w:rPr>
        <w:endnoteReference w:id="38"/>
      </w:r>
    </w:p>
    <w:p w:rsidR="00883144" w:rsidRDefault="00883144" w:rsidP="007F56DB">
      <w:pPr>
        <w:spacing w:line="480" w:lineRule="auto"/>
        <w:ind w:left="720"/>
      </w:pPr>
      <w:r>
        <w:t>&lt;/ext&gt;</w:t>
      </w:r>
    </w:p>
    <w:p w:rsidR="00035A3F" w:rsidRDefault="005258E6" w:rsidP="007F56DB">
      <w:pPr>
        <w:spacing w:line="480" w:lineRule="auto"/>
      </w:pPr>
      <w:r>
        <w:t>Like</w:t>
      </w:r>
      <w:r w:rsidR="002411B3">
        <w:t xml:space="preserve"> </w:t>
      </w:r>
      <w:r>
        <w:t>the</w:t>
      </w:r>
      <w:r w:rsidR="002411B3">
        <w:t xml:space="preserve"> </w:t>
      </w:r>
      <w:r>
        <w:t>homeowner,</w:t>
      </w:r>
      <w:r w:rsidR="002411B3">
        <w:t xml:space="preserve"> </w:t>
      </w:r>
      <w:r>
        <w:t>Marx</w:t>
      </w:r>
      <w:r w:rsidR="002411B3">
        <w:t xml:space="preserve"> </w:t>
      </w:r>
      <w:r>
        <w:t>stands</w:t>
      </w:r>
      <w:r w:rsidR="002411B3">
        <w:t xml:space="preserve"> </w:t>
      </w:r>
      <w:r>
        <w:t>aghast</w:t>
      </w:r>
      <w:r w:rsidR="002411B3">
        <w:t xml:space="preserve"> </w:t>
      </w:r>
      <w:r>
        <w:t>at</w:t>
      </w:r>
      <w:r w:rsidR="002411B3">
        <w:t xml:space="preserve"> </w:t>
      </w:r>
      <w:r>
        <w:t>the</w:t>
      </w:r>
      <w:r w:rsidR="002411B3">
        <w:t xml:space="preserve"> </w:t>
      </w:r>
      <w:r>
        <w:t>loss</w:t>
      </w:r>
      <w:r w:rsidR="002411B3">
        <w:t xml:space="preserve"> </w:t>
      </w:r>
      <w:r>
        <w:t>of</w:t>
      </w:r>
      <w:r w:rsidR="002411B3">
        <w:t xml:space="preserve"> </w:t>
      </w:r>
      <w:r>
        <w:t>personal</w:t>
      </w:r>
      <w:r w:rsidR="002411B3">
        <w:t xml:space="preserve"> </w:t>
      </w:r>
      <w:r>
        <w:t>value,</w:t>
      </w:r>
      <w:r w:rsidR="002411B3">
        <w:t xml:space="preserve"> </w:t>
      </w:r>
      <w:r>
        <w:t>a</w:t>
      </w:r>
      <w:r w:rsidR="002411B3">
        <w:t xml:space="preserve"> </w:t>
      </w:r>
      <w:r>
        <w:t>forfeiture</w:t>
      </w:r>
      <w:r w:rsidR="002411B3">
        <w:t xml:space="preserve"> </w:t>
      </w:r>
      <w:r>
        <w:t>of</w:t>
      </w:r>
      <w:r w:rsidR="002411B3">
        <w:t xml:space="preserve"> </w:t>
      </w:r>
      <w:r>
        <w:t>individual</w:t>
      </w:r>
      <w:r w:rsidR="002411B3">
        <w:t xml:space="preserve"> </w:t>
      </w:r>
      <w:r>
        <w:t>love</w:t>
      </w:r>
      <w:r w:rsidR="002411B3">
        <w:t xml:space="preserve"> </w:t>
      </w:r>
      <w:r>
        <w:t>for</w:t>
      </w:r>
      <w:r w:rsidR="002411B3">
        <w:t xml:space="preserve"> </w:t>
      </w:r>
      <w:r>
        <w:t>neutral</w:t>
      </w:r>
      <w:r w:rsidR="002411B3">
        <w:t xml:space="preserve"> </w:t>
      </w:r>
      <w:r>
        <w:t>exchange.</w:t>
      </w:r>
      <w:r w:rsidR="002411B3">
        <w:t xml:space="preserve"> </w:t>
      </w:r>
      <w:r>
        <w:t>But</w:t>
      </w:r>
      <w:r w:rsidR="002411B3">
        <w:t xml:space="preserve"> </w:t>
      </w:r>
      <w:r>
        <w:t>Marx</w:t>
      </w:r>
      <w:r w:rsidR="002411B3">
        <w:t xml:space="preserve"> </w:t>
      </w:r>
      <w:r>
        <w:t>does</w:t>
      </w:r>
      <w:r w:rsidR="002411B3">
        <w:t xml:space="preserve"> </w:t>
      </w:r>
      <w:r>
        <w:t>not</w:t>
      </w:r>
      <w:r w:rsidR="002411B3">
        <w:t xml:space="preserve"> </w:t>
      </w:r>
      <w:r>
        <w:t>attend</w:t>
      </w:r>
      <w:r w:rsidR="002411B3">
        <w:t xml:space="preserve"> </w:t>
      </w:r>
      <w:r>
        <w:t>the</w:t>
      </w:r>
      <w:r w:rsidR="002411B3">
        <w:t xml:space="preserve"> </w:t>
      </w:r>
      <w:r>
        <w:t>auction;</w:t>
      </w:r>
      <w:r w:rsidR="002411B3">
        <w:t xml:space="preserve"> </w:t>
      </w:r>
      <w:r>
        <w:t>he</w:t>
      </w:r>
      <w:r w:rsidR="002411B3">
        <w:t xml:space="preserve"> </w:t>
      </w:r>
      <w:r>
        <w:t>criticizes</w:t>
      </w:r>
      <w:r w:rsidR="002411B3">
        <w:t xml:space="preserve"> </w:t>
      </w:r>
      <w:r>
        <w:t>it</w:t>
      </w:r>
      <w:r w:rsidR="002411B3">
        <w:t xml:space="preserve"> </w:t>
      </w:r>
      <w:r>
        <w:t>with</w:t>
      </w:r>
      <w:r w:rsidR="002411B3">
        <w:t xml:space="preserve"> </w:t>
      </w:r>
      <w:r>
        <w:t>his</w:t>
      </w:r>
      <w:r w:rsidR="002411B3">
        <w:t xml:space="preserve"> </w:t>
      </w:r>
      <w:r>
        <w:t>weighty</w:t>
      </w:r>
      <w:r w:rsidR="002411B3">
        <w:t xml:space="preserve"> </w:t>
      </w:r>
      <w:r>
        <w:t>tools</w:t>
      </w:r>
      <w:r w:rsidR="002411B3">
        <w:t xml:space="preserve"> </w:t>
      </w:r>
      <w:r>
        <w:t>of</w:t>
      </w:r>
      <w:r w:rsidR="002411B3">
        <w:t xml:space="preserve"> </w:t>
      </w:r>
      <w:r>
        <w:t>economic</w:t>
      </w:r>
      <w:r w:rsidR="002411B3">
        <w:t xml:space="preserve"> </w:t>
      </w:r>
      <w:r>
        <w:t>theory</w:t>
      </w:r>
      <w:r w:rsidR="002411B3">
        <w:t xml:space="preserve"> </w:t>
      </w:r>
      <w:r>
        <w:t>that</w:t>
      </w:r>
      <w:r w:rsidR="002411B3">
        <w:t xml:space="preserve"> </w:t>
      </w:r>
      <w:r>
        <w:t>draw</w:t>
      </w:r>
      <w:r w:rsidR="002411B3">
        <w:t xml:space="preserve"> </w:t>
      </w:r>
      <w:r>
        <w:t>upon</w:t>
      </w:r>
      <w:r w:rsidR="002411B3">
        <w:t xml:space="preserve"> </w:t>
      </w:r>
      <w:r>
        <w:t>scientific</w:t>
      </w:r>
      <w:r w:rsidR="002411B3">
        <w:t xml:space="preserve"> </w:t>
      </w:r>
      <w:r>
        <w:t>method.</w:t>
      </w:r>
      <w:r w:rsidR="002411B3">
        <w:t xml:space="preserve"> </w:t>
      </w:r>
      <w:r>
        <w:t>He</w:t>
      </w:r>
      <w:r w:rsidR="002411B3">
        <w:t xml:space="preserve"> </w:t>
      </w:r>
      <w:r>
        <w:t>fights</w:t>
      </w:r>
      <w:r w:rsidR="002411B3">
        <w:t xml:space="preserve"> </w:t>
      </w:r>
      <w:r>
        <w:t>back,</w:t>
      </w:r>
      <w:r w:rsidR="002411B3">
        <w:t xml:space="preserve"> </w:t>
      </w:r>
      <w:r>
        <w:t>as</w:t>
      </w:r>
      <w:r w:rsidR="002411B3">
        <w:t xml:space="preserve"> </w:t>
      </w:r>
      <w:r>
        <w:t>it</w:t>
      </w:r>
      <w:r w:rsidR="002411B3">
        <w:t xml:space="preserve"> </w:t>
      </w:r>
      <w:r>
        <w:t>were,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lastRenderedPageBreak/>
        <w:t>name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 w:rsidR="00C15081">
        <w:t>“</w:t>
      </w:r>
      <w:r>
        <w:t>unique,</w:t>
      </w:r>
      <w:r w:rsidR="002411B3">
        <w:t xml:space="preserve"> </w:t>
      </w:r>
      <w:r>
        <w:t>noble,</w:t>
      </w:r>
      <w:r w:rsidR="002411B3">
        <w:t xml:space="preserve"> </w:t>
      </w:r>
      <w:r>
        <w:t>or</w:t>
      </w:r>
      <w:r w:rsidR="002411B3">
        <w:t xml:space="preserve"> </w:t>
      </w:r>
      <w:r>
        <w:t>precious.</w:t>
      </w:r>
      <w:r w:rsidR="00C15081">
        <w:t>”</w:t>
      </w:r>
      <w:r w:rsidR="002411B3">
        <w:t xml:space="preserve"> </w:t>
      </w:r>
      <w:r w:rsidR="002A6405">
        <w:t>In</w:t>
      </w:r>
      <w:r w:rsidR="002411B3">
        <w:t xml:space="preserve"> </w:t>
      </w:r>
      <w:r w:rsidR="002A6405">
        <w:t>other</w:t>
      </w:r>
      <w:r w:rsidR="002411B3">
        <w:t xml:space="preserve"> </w:t>
      </w:r>
      <w:r w:rsidR="002A6405">
        <w:t>words,</w:t>
      </w:r>
      <w:r w:rsidR="002411B3">
        <w:t xml:space="preserve"> </w:t>
      </w:r>
      <w:r w:rsidR="002A6405">
        <w:t>Marx</w:t>
      </w:r>
      <w:r w:rsidR="002411B3">
        <w:t xml:space="preserve"> </w:t>
      </w:r>
      <w:r w:rsidR="002A6405">
        <w:t>plays</w:t>
      </w:r>
      <w:r w:rsidR="002411B3">
        <w:t xml:space="preserve"> </w:t>
      </w:r>
      <w:r w:rsidR="002A6405">
        <w:t>the</w:t>
      </w:r>
      <w:r w:rsidR="002411B3">
        <w:t xml:space="preserve"> </w:t>
      </w:r>
      <w:r w:rsidR="002A6405">
        <w:t>scientific</w:t>
      </w:r>
      <w:r w:rsidR="002411B3">
        <w:t xml:space="preserve"> </w:t>
      </w:r>
      <w:r w:rsidR="002A6405">
        <w:t>game</w:t>
      </w:r>
      <w:r w:rsidR="002411B3">
        <w:t xml:space="preserve"> </w:t>
      </w:r>
      <w:r w:rsidR="002A6405">
        <w:t>in</w:t>
      </w:r>
      <w:r w:rsidR="002411B3">
        <w:t xml:space="preserve"> </w:t>
      </w:r>
      <w:r w:rsidR="002A6405">
        <w:t>order</w:t>
      </w:r>
      <w:r w:rsidR="002411B3">
        <w:t xml:space="preserve"> </w:t>
      </w:r>
      <w:r w:rsidR="002A6405">
        <w:t>to</w:t>
      </w:r>
      <w:r w:rsidR="002411B3">
        <w:t xml:space="preserve"> </w:t>
      </w:r>
      <w:r w:rsidR="002A6405">
        <w:t>undermine</w:t>
      </w:r>
      <w:r w:rsidR="002411B3">
        <w:t xml:space="preserve"> </w:t>
      </w:r>
      <w:r w:rsidR="002A6405">
        <w:t>it.</w:t>
      </w:r>
      <w:r w:rsidR="002411B3">
        <w:t xml:space="preserve"> </w:t>
      </w:r>
      <w:r w:rsidR="002A6405">
        <w:t>He</w:t>
      </w:r>
      <w:r w:rsidR="002411B3">
        <w:t xml:space="preserve"> </w:t>
      </w:r>
      <w:r w:rsidR="002A6405">
        <w:t>utilizes</w:t>
      </w:r>
      <w:r w:rsidR="002411B3">
        <w:t xml:space="preserve"> </w:t>
      </w:r>
      <w:r w:rsidR="002A6405">
        <w:t>techniques</w:t>
      </w:r>
      <w:r w:rsidR="002411B3">
        <w:t xml:space="preserve"> </w:t>
      </w:r>
      <w:r w:rsidR="002A6405">
        <w:t>of</w:t>
      </w:r>
      <w:r w:rsidR="002411B3">
        <w:t xml:space="preserve"> </w:t>
      </w:r>
      <w:r w:rsidR="002A6405">
        <w:t>science</w:t>
      </w:r>
      <w:r w:rsidR="002411B3">
        <w:t xml:space="preserve"> </w:t>
      </w:r>
      <w:r w:rsidR="002A6405">
        <w:t>to</w:t>
      </w:r>
      <w:r w:rsidR="002411B3">
        <w:t xml:space="preserve"> </w:t>
      </w:r>
      <w:r w:rsidR="002A6405">
        <w:t>expose</w:t>
      </w:r>
      <w:r w:rsidR="002411B3">
        <w:t xml:space="preserve"> </w:t>
      </w:r>
      <w:r w:rsidR="001804C2">
        <w:t>the</w:t>
      </w:r>
      <w:r w:rsidR="002411B3">
        <w:t xml:space="preserve"> </w:t>
      </w:r>
      <w:r w:rsidR="001804C2">
        <w:t>empty</w:t>
      </w:r>
      <w:r w:rsidR="002411B3">
        <w:t xml:space="preserve"> </w:t>
      </w:r>
      <w:r w:rsidR="002A6405">
        <w:t>value</w:t>
      </w:r>
      <w:r w:rsidR="002411B3">
        <w:t xml:space="preserve"> </w:t>
      </w:r>
      <w:r w:rsidR="002A6405">
        <w:t>of</w:t>
      </w:r>
      <w:r w:rsidR="002411B3">
        <w:t xml:space="preserve"> </w:t>
      </w:r>
      <w:r w:rsidR="002A6405">
        <w:t>quantifiable</w:t>
      </w:r>
      <w:r w:rsidR="002411B3">
        <w:t xml:space="preserve"> </w:t>
      </w:r>
      <w:r w:rsidR="002A6405">
        <w:t>things.</w:t>
      </w:r>
      <w:r w:rsidR="002411B3">
        <w:t xml:space="preserve"> </w:t>
      </w:r>
      <w:r w:rsidR="002A6405">
        <w:t>Persons</w:t>
      </w:r>
      <w:r w:rsidR="002411B3">
        <w:t xml:space="preserve"> </w:t>
      </w:r>
      <w:r w:rsidR="002A6405">
        <w:t>are</w:t>
      </w:r>
      <w:r w:rsidR="002411B3">
        <w:t xml:space="preserve"> </w:t>
      </w:r>
      <w:r w:rsidR="002A6405">
        <w:t>not</w:t>
      </w:r>
      <w:r w:rsidR="002411B3">
        <w:t xml:space="preserve"> </w:t>
      </w:r>
      <w:r w:rsidR="002A6405">
        <w:t>objects</w:t>
      </w:r>
      <w:r w:rsidR="002411B3">
        <w:t xml:space="preserve"> </w:t>
      </w:r>
      <w:r w:rsidR="002A6405">
        <w:t>but</w:t>
      </w:r>
      <w:r w:rsidR="002411B3">
        <w:t xml:space="preserve"> </w:t>
      </w:r>
      <w:r w:rsidR="002A6405">
        <w:t>subjects</w:t>
      </w:r>
      <w:r w:rsidR="002411B3">
        <w:t xml:space="preserve"> </w:t>
      </w:r>
      <w:r w:rsidR="002A6405">
        <w:t>with</w:t>
      </w:r>
      <w:r w:rsidR="002411B3">
        <w:t xml:space="preserve"> </w:t>
      </w:r>
      <w:r w:rsidR="002A6405">
        <w:t>unique</w:t>
      </w:r>
      <w:r w:rsidR="002411B3">
        <w:t xml:space="preserve"> </w:t>
      </w:r>
      <w:r w:rsidR="002A6405">
        <w:t>qualities.</w:t>
      </w:r>
      <w:r w:rsidR="002411B3">
        <w:t xml:space="preserve"> </w:t>
      </w:r>
      <w:r w:rsidR="003B0862">
        <w:t>Yet</w:t>
      </w:r>
      <w:r w:rsidR="002411B3">
        <w:t xml:space="preserve"> </w:t>
      </w:r>
      <w:r w:rsidR="002A6405">
        <w:t>all</w:t>
      </w:r>
      <w:r w:rsidR="002411B3">
        <w:t xml:space="preserve"> </w:t>
      </w:r>
      <w:r w:rsidR="002A6405">
        <w:t>this</w:t>
      </w:r>
      <w:r w:rsidR="002411B3">
        <w:t xml:space="preserve"> </w:t>
      </w:r>
      <w:r w:rsidR="002A6405">
        <w:t>gets</w:t>
      </w:r>
      <w:r w:rsidR="002411B3">
        <w:t xml:space="preserve"> </w:t>
      </w:r>
      <w:r w:rsidR="002A6405">
        <w:t>lost</w:t>
      </w:r>
      <w:r w:rsidR="002411B3">
        <w:t xml:space="preserve"> </w:t>
      </w:r>
      <w:r w:rsidR="002A6405">
        <w:t>in</w:t>
      </w:r>
      <w:r w:rsidR="002411B3">
        <w:t xml:space="preserve"> </w:t>
      </w:r>
      <w:r w:rsidR="002A6405">
        <w:t>mar</w:t>
      </w:r>
      <w:r w:rsidR="00035A3F">
        <w:t>ket</w:t>
      </w:r>
      <w:r w:rsidR="002411B3">
        <w:t xml:space="preserve"> </w:t>
      </w:r>
      <w:r w:rsidR="00035A3F">
        <w:t>translatability</w:t>
      </w:r>
      <w:r w:rsidR="002411B3">
        <w:t xml:space="preserve"> </w:t>
      </w:r>
      <w:r w:rsidR="00035A3F">
        <w:t>where</w:t>
      </w:r>
      <w:r w:rsidR="002411B3">
        <w:t xml:space="preserve"> </w:t>
      </w:r>
      <w:r w:rsidR="00035A3F">
        <w:t>personal</w:t>
      </w:r>
      <w:r w:rsidR="002411B3">
        <w:t xml:space="preserve"> </w:t>
      </w:r>
      <w:r w:rsidR="00035A3F">
        <w:t>value</w:t>
      </w:r>
      <w:r w:rsidR="002411B3">
        <w:t xml:space="preserve"> </w:t>
      </w:r>
      <w:r w:rsidR="00035A3F">
        <w:t>transforms</w:t>
      </w:r>
      <w:r w:rsidR="002411B3">
        <w:t xml:space="preserve"> </w:t>
      </w:r>
      <w:r w:rsidR="00035A3F">
        <w:t>into</w:t>
      </w:r>
      <w:r w:rsidR="002411B3">
        <w:t xml:space="preserve"> </w:t>
      </w:r>
      <w:r w:rsidR="00035A3F">
        <w:t>the</w:t>
      </w:r>
      <w:r w:rsidR="002411B3">
        <w:t xml:space="preserve"> </w:t>
      </w:r>
      <w:r w:rsidR="00035A3F">
        <w:t>worth</w:t>
      </w:r>
      <w:r w:rsidR="002411B3">
        <w:t xml:space="preserve"> </w:t>
      </w:r>
      <w:r w:rsidR="00C15081">
        <w:t>“</w:t>
      </w:r>
      <w:r w:rsidR="00035A3F">
        <w:t>perceived</w:t>
      </w:r>
      <w:r w:rsidR="002411B3">
        <w:t xml:space="preserve"> </w:t>
      </w:r>
      <w:r w:rsidR="00035A3F">
        <w:t>through</w:t>
      </w:r>
      <w:r w:rsidR="002411B3">
        <w:t xml:space="preserve"> </w:t>
      </w:r>
      <w:r w:rsidR="00035A3F">
        <w:t>the</w:t>
      </w:r>
      <w:r w:rsidR="002411B3">
        <w:t xml:space="preserve"> </w:t>
      </w:r>
      <w:r w:rsidR="00035A3F">
        <w:t>eyes</w:t>
      </w:r>
      <w:r w:rsidR="002411B3">
        <w:t xml:space="preserve"> </w:t>
      </w:r>
      <w:r w:rsidR="00035A3F">
        <w:t>of</w:t>
      </w:r>
      <w:r w:rsidR="002411B3">
        <w:t xml:space="preserve"> </w:t>
      </w:r>
      <w:r w:rsidR="00035A3F">
        <w:t>others.</w:t>
      </w:r>
      <w:r w:rsidR="00C15081">
        <w:t>”</w:t>
      </w:r>
      <w:r w:rsidR="002411B3">
        <w:t xml:space="preserve"> </w:t>
      </w:r>
      <w:r w:rsidR="00035A3F">
        <w:t>Marx</w:t>
      </w:r>
      <w:r w:rsidR="002411B3">
        <w:t xml:space="preserve"> </w:t>
      </w:r>
      <w:r w:rsidR="00035A3F">
        <w:t>is</w:t>
      </w:r>
      <w:r w:rsidR="002411B3">
        <w:t xml:space="preserve"> </w:t>
      </w:r>
      <w:r w:rsidR="00035A3F">
        <w:t>a</w:t>
      </w:r>
      <w:r w:rsidR="002411B3">
        <w:t xml:space="preserve"> </w:t>
      </w:r>
      <w:r w:rsidR="00035A3F">
        <w:t>humanist</w:t>
      </w:r>
      <w:r w:rsidR="002411B3">
        <w:t xml:space="preserve"> </w:t>
      </w:r>
      <w:r w:rsidR="00035A3F">
        <w:t>disguised</w:t>
      </w:r>
      <w:r w:rsidR="002411B3">
        <w:t xml:space="preserve"> </w:t>
      </w:r>
      <w:r w:rsidR="00035A3F">
        <w:t>as</w:t>
      </w:r>
      <w:r w:rsidR="002411B3">
        <w:t xml:space="preserve"> </w:t>
      </w:r>
      <w:r w:rsidR="00035A3F">
        <w:t>a</w:t>
      </w:r>
      <w:r w:rsidR="002411B3">
        <w:t xml:space="preserve"> </w:t>
      </w:r>
      <w:r w:rsidR="00035A3F">
        <w:t>European</w:t>
      </w:r>
      <w:r w:rsidR="002411B3">
        <w:t xml:space="preserve"> </w:t>
      </w:r>
      <w:r w:rsidR="00035A3F">
        <w:t>enlightened</w:t>
      </w:r>
      <w:r w:rsidR="002411B3">
        <w:t xml:space="preserve"> </w:t>
      </w:r>
      <w:r w:rsidR="00035A3F">
        <w:t>scientist.</w:t>
      </w:r>
      <w:r w:rsidR="001804C2">
        <w:rPr>
          <w:rStyle w:val="EndnoteReference"/>
        </w:rPr>
        <w:endnoteReference w:id="39"/>
      </w:r>
    </w:p>
    <w:p w:rsidR="00592790" w:rsidRDefault="00035A3F" w:rsidP="007F56DB">
      <w:pPr>
        <w:spacing w:line="480" w:lineRule="auto"/>
      </w:pPr>
      <w:r>
        <w:tab/>
        <w:t>But</w:t>
      </w:r>
      <w:r w:rsidR="002411B3">
        <w:t xml:space="preserve"> </w:t>
      </w:r>
      <w:r>
        <w:t>he</w:t>
      </w:r>
      <w:r w:rsidR="002411B3">
        <w:t xml:space="preserve"> </w:t>
      </w:r>
      <w:r>
        <w:t>is</w:t>
      </w:r>
      <w:r w:rsidR="002411B3">
        <w:t xml:space="preserve"> </w:t>
      </w:r>
      <w:r>
        <w:t>also</w:t>
      </w:r>
      <w:r w:rsidR="002411B3">
        <w:t xml:space="preserve"> </w:t>
      </w:r>
      <w:r>
        <w:t>a</w:t>
      </w:r>
      <w:r w:rsidR="002411B3">
        <w:t xml:space="preserve"> </w:t>
      </w:r>
      <w:r>
        <w:t>Marrano</w:t>
      </w:r>
      <w:r w:rsidR="002411B3">
        <w:t xml:space="preserve"> </w:t>
      </w:r>
      <w:r>
        <w:t>philosopher</w:t>
      </w:r>
      <w:r w:rsidR="002411B3">
        <w:t xml:space="preserve"> </w:t>
      </w:r>
      <w:r>
        <w:t>whose</w:t>
      </w:r>
      <w:r w:rsidR="002411B3">
        <w:t xml:space="preserve"> </w:t>
      </w:r>
      <w:r>
        <w:t>humanism</w:t>
      </w:r>
      <w:r w:rsidR="002411B3">
        <w:t xml:space="preserve"> </w:t>
      </w:r>
      <w:r>
        <w:t>belies</w:t>
      </w:r>
      <w:r w:rsidR="002411B3">
        <w:t xml:space="preserve"> </w:t>
      </w:r>
      <w:r>
        <w:t>a</w:t>
      </w:r>
      <w:r w:rsidR="002411B3">
        <w:t xml:space="preserve"> </w:t>
      </w:r>
      <w:r>
        <w:t>Jewish</w:t>
      </w:r>
      <w:r w:rsidR="002411B3">
        <w:t xml:space="preserve"> </w:t>
      </w:r>
      <w:r>
        <w:t>consciousness.</w:t>
      </w:r>
      <w:r w:rsidR="002411B3">
        <w:t xml:space="preserve"> </w:t>
      </w:r>
      <w:r w:rsidR="007F248E">
        <w:t>As</w:t>
      </w:r>
      <w:r w:rsidR="002411B3">
        <w:t xml:space="preserve"> </w:t>
      </w:r>
      <w:r w:rsidR="007F248E">
        <w:t>an</w:t>
      </w:r>
      <w:r w:rsidR="002411B3">
        <w:t xml:space="preserve"> </w:t>
      </w:r>
      <w:r w:rsidR="007F248E">
        <w:t>alienated</w:t>
      </w:r>
      <w:r w:rsidR="002411B3">
        <w:t xml:space="preserve"> </w:t>
      </w:r>
      <w:r w:rsidR="007F248E">
        <w:t>Jew,</w:t>
      </w:r>
      <w:r w:rsidR="002411B3">
        <w:t xml:space="preserve"> </w:t>
      </w:r>
      <w:r w:rsidR="007F248E">
        <w:t>Marx</w:t>
      </w:r>
      <w:r w:rsidR="002411B3">
        <w:t xml:space="preserve"> </w:t>
      </w:r>
      <w:r w:rsidR="007F248E">
        <w:t>fails</w:t>
      </w:r>
      <w:r w:rsidR="002411B3">
        <w:t xml:space="preserve"> </w:t>
      </w:r>
      <w:r w:rsidR="007F248E">
        <w:t>to</w:t>
      </w:r>
      <w:r w:rsidR="002411B3">
        <w:t xml:space="preserve"> </w:t>
      </w:r>
      <w:r w:rsidR="007F248E">
        <w:t>recognize</w:t>
      </w:r>
      <w:r w:rsidR="002411B3">
        <w:t xml:space="preserve"> </w:t>
      </w:r>
      <w:r w:rsidR="007F248E">
        <w:t>his</w:t>
      </w:r>
      <w:r w:rsidR="002411B3">
        <w:t xml:space="preserve"> </w:t>
      </w:r>
      <w:r w:rsidR="007F248E">
        <w:t>humanist</w:t>
      </w:r>
      <w:r w:rsidR="002411B3">
        <w:t xml:space="preserve"> </w:t>
      </w:r>
      <w:r w:rsidR="007F248E">
        <w:t>critique</w:t>
      </w:r>
      <w:r w:rsidR="002411B3">
        <w:t xml:space="preserve"> </w:t>
      </w:r>
      <w:r w:rsidR="007F248E">
        <w:t>as</w:t>
      </w:r>
      <w:r w:rsidR="002411B3">
        <w:t xml:space="preserve"> </w:t>
      </w:r>
      <w:r w:rsidR="007F248E">
        <w:t>a</w:t>
      </w:r>
      <w:r w:rsidR="002411B3">
        <w:t xml:space="preserve"> </w:t>
      </w:r>
      <w:r w:rsidR="007F248E">
        <w:t>Jewish</w:t>
      </w:r>
      <w:r w:rsidR="002411B3">
        <w:t xml:space="preserve"> </w:t>
      </w:r>
      <w:r w:rsidR="007F248E">
        <w:t>one.</w:t>
      </w:r>
      <w:r w:rsidR="002411B3">
        <w:t xml:space="preserve"> </w:t>
      </w:r>
      <w:r w:rsidR="007F248E">
        <w:t>But</w:t>
      </w:r>
      <w:r w:rsidR="002411B3">
        <w:t xml:space="preserve"> </w:t>
      </w:r>
      <w:r w:rsidR="007F248E">
        <w:t>Wyschogrod</w:t>
      </w:r>
      <w:r w:rsidR="002411B3">
        <w:t xml:space="preserve"> </w:t>
      </w:r>
      <w:r w:rsidR="007F248E">
        <w:t>does</w:t>
      </w:r>
      <w:r w:rsidR="002411B3">
        <w:t xml:space="preserve"> </w:t>
      </w:r>
      <w:r w:rsidR="007A1213">
        <w:t>see</w:t>
      </w:r>
      <w:r w:rsidR="002411B3">
        <w:t xml:space="preserve"> </w:t>
      </w:r>
      <w:r w:rsidR="007F248E">
        <w:t>this,</w:t>
      </w:r>
      <w:r w:rsidR="002411B3">
        <w:t xml:space="preserve"> </w:t>
      </w:r>
      <w:r w:rsidR="007F248E">
        <w:t>and</w:t>
      </w:r>
      <w:r w:rsidR="002411B3">
        <w:t xml:space="preserve"> </w:t>
      </w:r>
      <w:r w:rsidR="007F248E">
        <w:t>his</w:t>
      </w:r>
      <w:r w:rsidR="002411B3">
        <w:t xml:space="preserve"> </w:t>
      </w:r>
      <w:r w:rsidR="007F248E">
        <w:t>supple</w:t>
      </w:r>
      <w:r w:rsidR="002411B3">
        <w:t xml:space="preserve"> </w:t>
      </w:r>
      <w:r w:rsidR="007F248E">
        <w:t>reading</w:t>
      </w:r>
      <w:r w:rsidR="002411B3">
        <w:t xml:space="preserve"> </w:t>
      </w:r>
      <w:r w:rsidR="007F248E">
        <w:t>suggests</w:t>
      </w:r>
      <w:r w:rsidR="002411B3">
        <w:t xml:space="preserve"> </w:t>
      </w:r>
      <w:r w:rsidR="007F248E">
        <w:t>how</w:t>
      </w:r>
      <w:r w:rsidR="002411B3">
        <w:t xml:space="preserve"> </w:t>
      </w:r>
      <w:r w:rsidR="007F248E">
        <w:t>Marx</w:t>
      </w:r>
      <w:r w:rsidR="002411B3">
        <w:t xml:space="preserve"> </w:t>
      </w:r>
      <w:r w:rsidR="007F248E">
        <w:t>could</w:t>
      </w:r>
      <w:r w:rsidR="002411B3">
        <w:t xml:space="preserve"> </w:t>
      </w:r>
      <w:r w:rsidR="007F248E">
        <w:t>both</w:t>
      </w:r>
      <w:r w:rsidR="002411B3">
        <w:t xml:space="preserve"> </w:t>
      </w:r>
      <w:r w:rsidR="007F248E">
        <w:t>yearn</w:t>
      </w:r>
      <w:r w:rsidR="002411B3">
        <w:t xml:space="preserve"> </w:t>
      </w:r>
      <w:r w:rsidR="007F248E">
        <w:t>for</w:t>
      </w:r>
      <w:r w:rsidR="002411B3">
        <w:t xml:space="preserve"> </w:t>
      </w:r>
      <w:r w:rsidR="007F248E">
        <w:t>the</w:t>
      </w:r>
      <w:r w:rsidR="002411B3">
        <w:t xml:space="preserve"> </w:t>
      </w:r>
      <w:r w:rsidR="007F248E">
        <w:t>neutral</w:t>
      </w:r>
      <w:r w:rsidR="002411B3">
        <w:t xml:space="preserve"> </w:t>
      </w:r>
      <w:r w:rsidR="007F248E">
        <w:t>values</w:t>
      </w:r>
      <w:r w:rsidR="002411B3">
        <w:t xml:space="preserve"> </w:t>
      </w:r>
      <w:r w:rsidR="007F248E">
        <w:t>of</w:t>
      </w:r>
      <w:r w:rsidR="002411B3">
        <w:t xml:space="preserve"> </w:t>
      </w:r>
      <w:r w:rsidR="007F248E">
        <w:t>the</w:t>
      </w:r>
      <w:r w:rsidR="002411B3">
        <w:t xml:space="preserve"> </w:t>
      </w:r>
      <w:r w:rsidR="007F248E">
        <w:t>market</w:t>
      </w:r>
      <w:r w:rsidR="002411B3">
        <w:t xml:space="preserve"> </w:t>
      </w:r>
      <w:r w:rsidR="007F248E">
        <w:t>economy</w:t>
      </w:r>
      <w:r w:rsidR="002411B3">
        <w:t xml:space="preserve"> </w:t>
      </w:r>
      <w:r w:rsidR="007F248E">
        <w:t>and</w:t>
      </w:r>
      <w:r w:rsidR="002411B3">
        <w:t xml:space="preserve"> </w:t>
      </w:r>
      <w:r w:rsidR="007F248E">
        <w:t>be</w:t>
      </w:r>
      <w:r w:rsidR="002411B3">
        <w:t xml:space="preserve"> </w:t>
      </w:r>
      <w:r w:rsidR="007F248E">
        <w:t>repulsed</w:t>
      </w:r>
      <w:r w:rsidR="002411B3">
        <w:t xml:space="preserve"> </w:t>
      </w:r>
      <w:r w:rsidR="007F248E">
        <w:t>by</w:t>
      </w:r>
      <w:r w:rsidR="002411B3">
        <w:t xml:space="preserve"> </w:t>
      </w:r>
      <w:r w:rsidR="007F248E">
        <w:t>them.</w:t>
      </w:r>
      <w:r w:rsidR="002411B3">
        <w:t xml:space="preserve"> </w:t>
      </w:r>
      <w:r w:rsidR="007F248E">
        <w:t>Marx</w:t>
      </w:r>
      <w:r w:rsidR="002411B3">
        <w:t xml:space="preserve"> </w:t>
      </w:r>
      <w:r w:rsidR="007F248E">
        <w:t>too</w:t>
      </w:r>
      <w:r w:rsidR="002411B3">
        <w:t xml:space="preserve"> </w:t>
      </w:r>
      <w:r w:rsidR="007F248E">
        <w:t>dreams</w:t>
      </w:r>
      <w:r w:rsidR="002411B3">
        <w:t xml:space="preserve"> </w:t>
      </w:r>
      <w:r w:rsidR="007F248E">
        <w:t>of</w:t>
      </w:r>
      <w:r w:rsidR="002411B3">
        <w:t xml:space="preserve"> </w:t>
      </w:r>
      <w:r w:rsidR="007F248E">
        <w:t>the</w:t>
      </w:r>
      <w:r w:rsidR="002411B3">
        <w:t xml:space="preserve"> </w:t>
      </w:r>
      <w:r w:rsidR="00C15081">
        <w:t>“</w:t>
      </w:r>
      <w:r w:rsidR="007F248E">
        <w:t>neutral</w:t>
      </w:r>
      <w:r w:rsidR="002411B3">
        <w:t xml:space="preserve"> </w:t>
      </w:r>
      <w:r w:rsidR="007F248E">
        <w:t>society</w:t>
      </w:r>
      <w:r w:rsidR="00C15081">
        <w:t>”</w:t>
      </w:r>
      <w:r w:rsidR="002411B3">
        <w:t xml:space="preserve"> </w:t>
      </w:r>
      <w:r w:rsidR="007F248E">
        <w:t>in</w:t>
      </w:r>
      <w:r w:rsidR="002411B3">
        <w:t xml:space="preserve"> </w:t>
      </w:r>
      <w:r w:rsidR="007F248E">
        <w:t>which</w:t>
      </w:r>
      <w:r w:rsidR="002411B3">
        <w:t xml:space="preserve"> </w:t>
      </w:r>
      <w:r w:rsidR="0040545A">
        <w:t>he</w:t>
      </w:r>
      <w:r w:rsidR="002411B3">
        <w:t xml:space="preserve"> </w:t>
      </w:r>
      <w:r w:rsidR="0040545A">
        <w:t>casts</w:t>
      </w:r>
      <w:r w:rsidR="002411B3">
        <w:t xml:space="preserve"> </w:t>
      </w:r>
      <w:r w:rsidR="0040545A">
        <w:t>off</w:t>
      </w:r>
      <w:r w:rsidR="002411B3">
        <w:t xml:space="preserve"> </w:t>
      </w:r>
      <w:r w:rsidR="0040545A">
        <w:t>his</w:t>
      </w:r>
      <w:r w:rsidR="002411B3">
        <w:t xml:space="preserve"> </w:t>
      </w:r>
      <w:r w:rsidR="007F248E">
        <w:t>Jewish</w:t>
      </w:r>
      <w:r w:rsidR="002411B3">
        <w:t xml:space="preserve"> </w:t>
      </w:r>
      <w:r w:rsidR="007F248E">
        <w:t>heritage</w:t>
      </w:r>
      <w:r w:rsidR="002411B3">
        <w:t xml:space="preserve"> </w:t>
      </w:r>
      <w:r w:rsidR="0040545A">
        <w:t>for</w:t>
      </w:r>
      <w:r w:rsidR="002411B3">
        <w:t xml:space="preserve"> </w:t>
      </w:r>
      <w:r w:rsidR="007F248E">
        <w:t>an</w:t>
      </w:r>
      <w:r w:rsidR="002411B3">
        <w:t xml:space="preserve"> </w:t>
      </w:r>
      <w:r w:rsidR="00C15081">
        <w:t>“</w:t>
      </w:r>
      <w:r w:rsidR="007F248E">
        <w:t>equal</w:t>
      </w:r>
      <w:r w:rsidR="002411B3">
        <w:t xml:space="preserve"> </w:t>
      </w:r>
      <w:r w:rsidR="007F248E">
        <w:t>identity</w:t>
      </w:r>
      <w:r w:rsidR="002411B3">
        <w:t xml:space="preserve"> </w:t>
      </w:r>
      <w:r w:rsidR="007F248E">
        <w:t>as</w:t>
      </w:r>
      <w:r w:rsidR="002411B3">
        <w:t xml:space="preserve"> </w:t>
      </w:r>
      <w:r w:rsidR="007F248E">
        <w:t>rational</w:t>
      </w:r>
      <w:r w:rsidR="002411B3">
        <w:t xml:space="preserve"> </w:t>
      </w:r>
      <w:r w:rsidR="007F248E">
        <w:t>beings.</w:t>
      </w:r>
      <w:r w:rsidR="00C15081">
        <w:t>”</w:t>
      </w:r>
      <w:r w:rsidR="007F248E">
        <w:rPr>
          <w:rStyle w:val="EndnoteReference"/>
        </w:rPr>
        <w:endnoteReference w:id="40"/>
      </w:r>
      <w:r w:rsidR="002411B3">
        <w:t xml:space="preserve"> </w:t>
      </w:r>
      <w:r w:rsidR="007F248E">
        <w:t>He</w:t>
      </w:r>
      <w:r w:rsidR="002411B3">
        <w:t xml:space="preserve"> </w:t>
      </w:r>
      <w:r w:rsidR="007F248E">
        <w:t>could</w:t>
      </w:r>
      <w:r w:rsidR="002411B3">
        <w:t xml:space="preserve"> </w:t>
      </w:r>
      <w:r w:rsidR="0040545A">
        <w:t>value</w:t>
      </w:r>
      <w:r w:rsidR="002411B3">
        <w:t xml:space="preserve"> </w:t>
      </w:r>
      <w:r w:rsidR="0040545A">
        <w:t>and</w:t>
      </w:r>
      <w:r w:rsidR="002411B3">
        <w:t xml:space="preserve"> </w:t>
      </w:r>
      <w:r w:rsidR="007F248E">
        <w:t>be</w:t>
      </w:r>
      <w:r w:rsidR="002411B3">
        <w:t xml:space="preserve"> </w:t>
      </w:r>
      <w:r w:rsidR="007F248E">
        <w:t>valued</w:t>
      </w:r>
      <w:r w:rsidR="002411B3">
        <w:t xml:space="preserve"> </w:t>
      </w:r>
      <w:r w:rsidR="007F248E">
        <w:t>like</w:t>
      </w:r>
      <w:r w:rsidR="002411B3">
        <w:t xml:space="preserve"> </w:t>
      </w:r>
      <w:r w:rsidR="007F248E">
        <w:t>all</w:t>
      </w:r>
      <w:r w:rsidR="002411B3">
        <w:t xml:space="preserve"> </w:t>
      </w:r>
      <w:r w:rsidR="007F248E">
        <w:t>other</w:t>
      </w:r>
      <w:r w:rsidR="002411B3">
        <w:t xml:space="preserve"> </w:t>
      </w:r>
      <w:r w:rsidR="007F248E">
        <w:t>intelligent</w:t>
      </w:r>
      <w:r w:rsidR="002411B3">
        <w:t xml:space="preserve"> </w:t>
      </w:r>
      <w:r w:rsidR="007F248E">
        <w:t>persons.</w:t>
      </w:r>
      <w:r w:rsidR="002411B3">
        <w:t xml:space="preserve"> </w:t>
      </w:r>
      <w:r w:rsidR="007F248E">
        <w:t>This</w:t>
      </w:r>
      <w:r w:rsidR="002411B3">
        <w:t xml:space="preserve"> </w:t>
      </w:r>
      <w:r w:rsidR="007F248E">
        <w:t>is</w:t>
      </w:r>
      <w:r w:rsidR="002411B3">
        <w:t xml:space="preserve"> </w:t>
      </w:r>
      <w:r w:rsidR="007F248E">
        <w:t>a</w:t>
      </w:r>
      <w:r w:rsidR="002411B3">
        <w:t xml:space="preserve"> </w:t>
      </w:r>
      <w:r w:rsidR="007F248E">
        <w:t>false</w:t>
      </w:r>
      <w:r w:rsidR="002411B3">
        <w:t xml:space="preserve"> </w:t>
      </w:r>
      <w:r w:rsidR="007F248E">
        <w:t>mythology,</w:t>
      </w:r>
      <w:r w:rsidR="002411B3">
        <w:t xml:space="preserve"> </w:t>
      </w:r>
      <w:r w:rsidR="007F248E">
        <w:t>one</w:t>
      </w:r>
      <w:r w:rsidR="002411B3">
        <w:t xml:space="preserve"> </w:t>
      </w:r>
      <w:r w:rsidR="007F248E">
        <w:t>that</w:t>
      </w:r>
      <w:r w:rsidR="002411B3">
        <w:t xml:space="preserve"> </w:t>
      </w:r>
      <w:r w:rsidR="007F248E">
        <w:t>captures</w:t>
      </w:r>
      <w:r w:rsidR="002411B3">
        <w:t xml:space="preserve"> </w:t>
      </w:r>
      <w:r w:rsidR="007F248E">
        <w:t>his</w:t>
      </w:r>
      <w:r w:rsidR="002411B3">
        <w:t xml:space="preserve"> </w:t>
      </w:r>
      <w:r w:rsidR="007F248E">
        <w:t>passions</w:t>
      </w:r>
      <w:r w:rsidR="002411B3">
        <w:t xml:space="preserve"> </w:t>
      </w:r>
      <w:r w:rsidR="007F248E">
        <w:t>but</w:t>
      </w:r>
      <w:r w:rsidR="002411B3">
        <w:t xml:space="preserve"> </w:t>
      </w:r>
      <w:r w:rsidR="007F248E">
        <w:t>ultimately</w:t>
      </w:r>
      <w:r w:rsidR="002411B3">
        <w:t xml:space="preserve"> </w:t>
      </w:r>
      <w:r w:rsidR="007F248E">
        <w:t>destroys</w:t>
      </w:r>
      <w:r w:rsidR="002411B3">
        <w:t xml:space="preserve"> </w:t>
      </w:r>
      <w:r w:rsidR="005C4DC8">
        <w:t>Marx</w:t>
      </w:r>
      <w:r w:rsidR="00C15081">
        <w:t>’</w:t>
      </w:r>
      <w:r w:rsidR="005C4DC8">
        <w:t>s</w:t>
      </w:r>
      <w:r w:rsidR="002411B3">
        <w:t xml:space="preserve"> </w:t>
      </w:r>
      <w:r w:rsidR="007F248E">
        <w:t>unique</w:t>
      </w:r>
      <w:r w:rsidR="002411B3">
        <w:t xml:space="preserve"> </w:t>
      </w:r>
      <w:r w:rsidR="007F248E">
        <w:t>personhood.</w:t>
      </w:r>
      <w:r w:rsidR="002411B3">
        <w:t xml:space="preserve"> </w:t>
      </w:r>
      <w:r w:rsidR="00592790">
        <w:t>Wyschogrod</w:t>
      </w:r>
      <w:r w:rsidR="002411B3">
        <w:t xml:space="preserve"> </w:t>
      </w:r>
      <w:r w:rsidR="00592790">
        <w:t>sympathizes</w:t>
      </w:r>
      <w:r w:rsidR="002411B3">
        <w:t xml:space="preserve"> </w:t>
      </w:r>
      <w:r w:rsidR="00592790">
        <w:t>with</w:t>
      </w:r>
      <w:r w:rsidR="002411B3">
        <w:t xml:space="preserve"> </w:t>
      </w:r>
      <w:r w:rsidR="00592790">
        <w:t>Marx</w:t>
      </w:r>
      <w:r w:rsidR="00C15081">
        <w:t>’</w:t>
      </w:r>
      <w:r w:rsidR="00592790">
        <w:t>s</w:t>
      </w:r>
      <w:r w:rsidR="002411B3">
        <w:t xml:space="preserve"> </w:t>
      </w:r>
      <w:r w:rsidR="00592790">
        <w:t>devotion</w:t>
      </w:r>
      <w:r w:rsidR="002411B3">
        <w:t xml:space="preserve"> </w:t>
      </w:r>
      <w:r w:rsidR="00592790">
        <w:t>to</w:t>
      </w:r>
      <w:r w:rsidR="002411B3">
        <w:t xml:space="preserve"> </w:t>
      </w:r>
      <w:r w:rsidR="00592790">
        <w:t>a</w:t>
      </w:r>
      <w:r w:rsidR="002411B3">
        <w:t xml:space="preserve"> </w:t>
      </w:r>
      <w:r w:rsidR="00592790">
        <w:t>neutral</w:t>
      </w:r>
      <w:r w:rsidR="002411B3">
        <w:t xml:space="preserve"> </w:t>
      </w:r>
      <w:r w:rsidR="00592790">
        <w:t>society,</w:t>
      </w:r>
      <w:r w:rsidR="002411B3">
        <w:t xml:space="preserve"> </w:t>
      </w:r>
      <w:r w:rsidR="00592790">
        <w:t>however</w:t>
      </w:r>
      <w:r w:rsidR="002411B3">
        <w:t xml:space="preserve"> </w:t>
      </w:r>
      <w:r w:rsidR="00592790">
        <w:t>illusory,</w:t>
      </w:r>
      <w:r w:rsidR="002411B3">
        <w:t xml:space="preserve"> </w:t>
      </w:r>
      <w:r w:rsidR="00592790">
        <w:t>for</w:t>
      </w:r>
      <w:r w:rsidR="002411B3">
        <w:t xml:space="preserve"> </w:t>
      </w:r>
      <w:r w:rsidR="00592790">
        <w:t>this</w:t>
      </w:r>
      <w:r w:rsidR="002411B3">
        <w:t xml:space="preserve"> </w:t>
      </w:r>
      <w:r w:rsidR="00592790">
        <w:t>had</w:t>
      </w:r>
      <w:r w:rsidR="002411B3">
        <w:t xml:space="preserve"> </w:t>
      </w:r>
      <w:r w:rsidR="00592790">
        <w:t>been</w:t>
      </w:r>
      <w:r w:rsidR="002411B3">
        <w:t xml:space="preserve"> </w:t>
      </w:r>
      <w:r w:rsidR="00592790">
        <w:t>a</w:t>
      </w:r>
      <w:r w:rsidR="002411B3">
        <w:t xml:space="preserve"> </w:t>
      </w:r>
      <w:r w:rsidR="00592790">
        <w:t>coveted</w:t>
      </w:r>
      <w:r w:rsidR="002411B3">
        <w:t xml:space="preserve"> </w:t>
      </w:r>
      <w:r w:rsidR="00592790">
        <w:t>goal</w:t>
      </w:r>
      <w:r w:rsidR="002411B3">
        <w:t xml:space="preserve"> </w:t>
      </w:r>
      <w:r w:rsidR="00592790">
        <w:t>of</w:t>
      </w:r>
      <w:r w:rsidR="002411B3">
        <w:t xml:space="preserve"> </w:t>
      </w:r>
      <w:r w:rsidR="00C15081">
        <w:t>“</w:t>
      </w:r>
      <w:r w:rsidR="00592790">
        <w:t>modern</w:t>
      </w:r>
      <w:r w:rsidR="002411B3">
        <w:t xml:space="preserve"> </w:t>
      </w:r>
      <w:r w:rsidR="00592790">
        <w:t>Jewish</w:t>
      </w:r>
      <w:r w:rsidR="002411B3">
        <w:t xml:space="preserve"> </w:t>
      </w:r>
      <w:r w:rsidR="00592790">
        <w:t>consciousness.</w:t>
      </w:r>
      <w:r w:rsidR="00C15081">
        <w:t>”</w:t>
      </w:r>
      <w:r w:rsidR="002411B3">
        <w:t xml:space="preserve"> </w:t>
      </w:r>
      <w:r w:rsidR="00592790">
        <w:t>In</w:t>
      </w:r>
      <w:r w:rsidR="002411B3">
        <w:t xml:space="preserve"> </w:t>
      </w:r>
      <w:r w:rsidR="00592790">
        <w:t>some</w:t>
      </w:r>
      <w:r w:rsidR="002411B3">
        <w:t xml:space="preserve"> </w:t>
      </w:r>
      <w:r w:rsidR="00592790">
        <w:t>sense</w:t>
      </w:r>
      <w:r w:rsidR="002411B3">
        <w:t xml:space="preserve"> </w:t>
      </w:r>
      <w:r w:rsidR="00592790">
        <w:t>this</w:t>
      </w:r>
      <w:r w:rsidR="002411B3">
        <w:t xml:space="preserve"> </w:t>
      </w:r>
      <w:r w:rsidR="00592790">
        <w:t>is</w:t>
      </w:r>
      <w:r w:rsidR="002411B3">
        <w:t xml:space="preserve"> </w:t>
      </w:r>
      <w:r w:rsidR="00592790">
        <w:t>an</w:t>
      </w:r>
      <w:r w:rsidR="002411B3">
        <w:t xml:space="preserve"> </w:t>
      </w:r>
      <w:r w:rsidR="00592790">
        <w:t>estranged</w:t>
      </w:r>
      <w:r w:rsidR="002411B3">
        <w:t xml:space="preserve"> </w:t>
      </w:r>
      <w:r w:rsidR="00592790">
        <w:t>Jewish</w:t>
      </w:r>
      <w:r w:rsidR="002411B3">
        <w:t xml:space="preserve"> </w:t>
      </w:r>
      <w:r w:rsidR="00592790">
        <w:t>consciousness,</w:t>
      </w:r>
      <w:r w:rsidR="002411B3">
        <w:t xml:space="preserve"> </w:t>
      </w:r>
      <w:r w:rsidR="00592790">
        <w:t>but</w:t>
      </w:r>
      <w:r w:rsidR="002411B3">
        <w:t xml:space="preserve"> </w:t>
      </w:r>
      <w:r w:rsidR="00592790">
        <w:t>Wyschogrod</w:t>
      </w:r>
      <w:r w:rsidR="002411B3">
        <w:t xml:space="preserve"> </w:t>
      </w:r>
      <w:r w:rsidR="00592790">
        <w:t>suggests</w:t>
      </w:r>
      <w:r w:rsidR="002411B3">
        <w:t xml:space="preserve"> </w:t>
      </w:r>
      <w:r w:rsidR="00592790">
        <w:t>that</w:t>
      </w:r>
      <w:r w:rsidR="002411B3">
        <w:t xml:space="preserve"> </w:t>
      </w:r>
      <w:r w:rsidR="00592790">
        <w:t>Marx</w:t>
      </w:r>
      <w:r w:rsidR="00C15081">
        <w:t>’</w:t>
      </w:r>
      <w:r w:rsidR="00592790">
        <w:t>s</w:t>
      </w:r>
      <w:r w:rsidR="002411B3">
        <w:t xml:space="preserve"> </w:t>
      </w:r>
      <w:r w:rsidR="00592790">
        <w:t>Jewish</w:t>
      </w:r>
      <w:r w:rsidR="002411B3">
        <w:t xml:space="preserve"> </w:t>
      </w:r>
      <w:r w:rsidR="00592790">
        <w:t>alienation</w:t>
      </w:r>
      <w:r w:rsidR="002411B3">
        <w:t xml:space="preserve"> </w:t>
      </w:r>
      <w:r w:rsidR="00592790">
        <w:t>runs</w:t>
      </w:r>
      <w:r w:rsidR="002411B3">
        <w:t xml:space="preserve"> </w:t>
      </w:r>
      <w:r w:rsidR="00592790">
        <w:t>deeper:</w:t>
      </w:r>
    </w:p>
    <w:p w:rsidR="00883144" w:rsidRDefault="00883144" w:rsidP="007F56DB">
      <w:pPr>
        <w:spacing w:line="480" w:lineRule="auto"/>
      </w:pPr>
      <w:r>
        <w:t>&lt;ext&gt;</w:t>
      </w:r>
    </w:p>
    <w:p w:rsidR="00A17701" w:rsidRDefault="00D0185E" w:rsidP="007F56DB">
      <w:pPr>
        <w:spacing w:line="480" w:lineRule="auto"/>
        <w:ind w:left="720"/>
      </w:pPr>
      <w:r>
        <w:t>We</w:t>
      </w:r>
      <w:r w:rsidR="002411B3">
        <w:t xml:space="preserve"> </w:t>
      </w:r>
      <w:r>
        <w:t>have</w:t>
      </w:r>
      <w:r w:rsidR="002411B3">
        <w:t xml:space="preserve"> </w:t>
      </w:r>
      <w:r>
        <w:t>shown</w:t>
      </w:r>
      <w:r w:rsidR="002411B3">
        <w:t xml:space="preserve"> </w:t>
      </w:r>
      <w:r>
        <w:t>that</w:t>
      </w:r>
      <w:r w:rsidR="002411B3">
        <w:t xml:space="preserve"> </w:t>
      </w:r>
      <w:r>
        <w:t>the</w:t>
      </w:r>
      <w:r w:rsidR="002411B3">
        <w:t xml:space="preserve"> </w:t>
      </w:r>
      <w:r>
        <w:t>seeds</w:t>
      </w:r>
      <w:r w:rsidR="002411B3">
        <w:t xml:space="preserve"> </w:t>
      </w:r>
      <w:r>
        <w:t>of</w:t>
      </w:r>
      <w:r w:rsidR="002411B3">
        <w:t xml:space="preserve"> </w:t>
      </w:r>
      <w:r>
        <w:t>a</w:t>
      </w:r>
      <w:r w:rsidR="002411B3">
        <w:t xml:space="preserve"> </w:t>
      </w:r>
      <w:r>
        <w:t>critique</w:t>
      </w:r>
      <w:r w:rsidR="002411B3">
        <w:t xml:space="preserve"> </w:t>
      </w:r>
      <w:r>
        <w:t>of</w:t>
      </w:r>
      <w:r w:rsidR="002411B3">
        <w:t xml:space="preserve"> </w:t>
      </w:r>
      <w:r>
        <w:t>modern</w:t>
      </w:r>
      <w:r w:rsidR="002411B3">
        <w:t xml:space="preserve"> </w:t>
      </w:r>
      <w:r>
        <w:t>science</w:t>
      </w:r>
      <w:r w:rsidR="002411B3">
        <w:t xml:space="preserve"> </w:t>
      </w:r>
      <w:r>
        <w:t>can</w:t>
      </w:r>
      <w:r w:rsidR="002411B3">
        <w:t xml:space="preserve"> </w:t>
      </w:r>
      <w:r>
        <w:t>be</w:t>
      </w:r>
      <w:r w:rsidR="002411B3">
        <w:t xml:space="preserve"> </w:t>
      </w:r>
      <w:r>
        <w:t>discovered</w:t>
      </w:r>
      <w:r w:rsidR="002411B3">
        <w:t xml:space="preserve"> </w:t>
      </w:r>
      <w:r>
        <w:t>in</w:t>
      </w:r>
      <w:r w:rsidR="002411B3">
        <w:t xml:space="preserve"> </w:t>
      </w:r>
      <w:r>
        <w:t>Marx</w:t>
      </w:r>
      <w:r w:rsidR="002411B3">
        <w:t xml:space="preserve"> </w:t>
      </w:r>
      <w:r>
        <w:t>and</w:t>
      </w:r>
      <w:r w:rsidR="002411B3">
        <w:t xml:space="preserve"> </w:t>
      </w:r>
      <w:r>
        <w:t>that</w:t>
      </w:r>
      <w:r w:rsidR="002411B3">
        <w:t xml:space="preserve"> </w:t>
      </w:r>
      <w:r>
        <w:t>his</w:t>
      </w:r>
      <w:r w:rsidR="002411B3">
        <w:t xml:space="preserve"> </w:t>
      </w:r>
      <w:r>
        <w:t>theory</w:t>
      </w:r>
      <w:r w:rsidR="002411B3">
        <w:t xml:space="preserve"> </w:t>
      </w:r>
      <w:r>
        <w:t>of</w:t>
      </w:r>
      <w:r w:rsidR="002411B3">
        <w:t xml:space="preserve"> </w:t>
      </w:r>
      <w:r>
        <w:t>money</w:t>
      </w:r>
      <w:r w:rsidR="002411B3">
        <w:t xml:space="preserve"> </w:t>
      </w:r>
      <w:r>
        <w:t>implies</w:t>
      </w:r>
      <w:r w:rsidR="002411B3">
        <w:t xml:space="preserve"> </w:t>
      </w:r>
      <w:r>
        <w:t>a</w:t>
      </w:r>
      <w:r w:rsidR="002411B3">
        <w:t xml:space="preserve"> </w:t>
      </w:r>
      <w:r>
        <w:t>critique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consciousness</w:t>
      </w:r>
      <w:r w:rsidR="002411B3">
        <w:t xml:space="preserve"> </w:t>
      </w:r>
      <w:r>
        <w:t>of</w:t>
      </w:r>
      <w:r w:rsidR="002411B3">
        <w:t xml:space="preserve"> </w:t>
      </w:r>
      <w:r>
        <w:t>quantification.</w:t>
      </w:r>
      <w:r w:rsidR="002411B3">
        <w:t xml:space="preserve"> </w:t>
      </w:r>
      <w:r>
        <w:t>But</w:t>
      </w:r>
      <w:r w:rsidR="002411B3">
        <w:t xml:space="preserve"> </w:t>
      </w:r>
      <w:r>
        <w:t>all</w:t>
      </w:r>
      <w:r w:rsidR="002411B3">
        <w:t xml:space="preserve"> </w:t>
      </w:r>
      <w:r>
        <w:t>this</w:t>
      </w:r>
      <w:r w:rsidR="002411B3">
        <w:t xml:space="preserve"> </w:t>
      </w:r>
      <w:r>
        <w:t>is</w:t>
      </w:r>
      <w:r w:rsidR="002411B3">
        <w:t xml:space="preserve"> </w:t>
      </w:r>
      <w:r>
        <w:t>presented</w:t>
      </w:r>
      <w:r w:rsidR="002411B3">
        <w:t xml:space="preserve"> </w:t>
      </w:r>
      <w:r>
        <w:t>under</w:t>
      </w:r>
      <w:r w:rsidR="002411B3">
        <w:t xml:space="preserve"> </w:t>
      </w:r>
      <w:r>
        <w:t>the</w:t>
      </w:r>
      <w:r w:rsidR="002411B3">
        <w:t xml:space="preserve"> </w:t>
      </w:r>
      <w:r>
        <w:t>rubric</w:t>
      </w:r>
      <w:r w:rsidR="002411B3">
        <w:t xml:space="preserve"> </w:t>
      </w:r>
      <w:r>
        <w:t>of</w:t>
      </w:r>
      <w:r w:rsidR="002411B3">
        <w:t xml:space="preserve"> </w:t>
      </w:r>
      <w:r>
        <w:t>science.</w:t>
      </w:r>
      <w:r w:rsidR="002411B3">
        <w:t xml:space="preserve"> </w:t>
      </w:r>
      <w:r>
        <w:t>The</w:t>
      </w:r>
      <w:r w:rsidR="002411B3">
        <w:t xml:space="preserve"> </w:t>
      </w:r>
      <w:r>
        <w:t>moral</w:t>
      </w:r>
      <w:r w:rsidR="002411B3">
        <w:t xml:space="preserve"> </w:t>
      </w:r>
      <w:r>
        <w:t>passion,</w:t>
      </w:r>
      <w:r w:rsidR="002411B3">
        <w:t xml:space="preserve"> </w:t>
      </w:r>
      <w:r>
        <w:t>the</w:t>
      </w:r>
      <w:r w:rsidR="002411B3">
        <w:t xml:space="preserve"> </w:t>
      </w:r>
      <w:r>
        <w:t>messianic</w:t>
      </w:r>
      <w:r w:rsidR="002411B3">
        <w:t xml:space="preserve"> </w:t>
      </w:r>
      <w:r>
        <w:t>imagination</w:t>
      </w:r>
      <w:r w:rsidR="002411B3">
        <w:t xml:space="preserve"> </w:t>
      </w:r>
      <w:r>
        <w:t>so</w:t>
      </w:r>
      <w:r w:rsidR="002411B3">
        <w:t xml:space="preserve"> </w:t>
      </w:r>
      <w:r>
        <w:t>active</w:t>
      </w:r>
      <w:r w:rsidR="002411B3">
        <w:t xml:space="preserve"> </w:t>
      </w:r>
      <w:r>
        <w:t>in</w:t>
      </w:r>
      <w:r w:rsidR="002411B3">
        <w:t xml:space="preserve"> </w:t>
      </w:r>
      <w:r>
        <w:t>Marx,</w:t>
      </w:r>
      <w:r w:rsidR="002411B3">
        <w:t xml:space="preserve"> </w:t>
      </w:r>
      <w:r>
        <w:t>is</w:t>
      </w:r>
      <w:r w:rsidR="002411B3">
        <w:t xml:space="preserve"> </w:t>
      </w:r>
      <w:r>
        <w:t>repressed,</w:t>
      </w:r>
      <w:r w:rsidR="002411B3">
        <w:t xml:space="preserve"> </w:t>
      </w:r>
      <w:r>
        <w:t>thereby</w:t>
      </w:r>
      <w:r w:rsidR="002411B3">
        <w:t xml:space="preserve"> </w:t>
      </w:r>
      <w:r>
        <w:t>turning</w:t>
      </w:r>
      <w:r w:rsidR="002411B3">
        <w:t xml:space="preserve"> </w:t>
      </w:r>
      <w:r>
        <w:t>him</w:t>
      </w:r>
      <w:r w:rsidR="002411B3">
        <w:t xml:space="preserve"> </w:t>
      </w:r>
      <w:r>
        <w:t>into</w:t>
      </w:r>
      <w:r w:rsidR="002411B3">
        <w:t xml:space="preserve"> </w:t>
      </w:r>
      <w:r>
        <w:t>a</w:t>
      </w:r>
      <w:r w:rsidR="002411B3">
        <w:t xml:space="preserve"> </w:t>
      </w:r>
      <w:r>
        <w:t>paradigmatic</w:t>
      </w:r>
      <w:r w:rsidR="002411B3">
        <w:t xml:space="preserve"> </w:t>
      </w:r>
      <w:r>
        <w:t>example</w:t>
      </w:r>
      <w:r w:rsidR="002411B3">
        <w:t xml:space="preserve"> </w:t>
      </w:r>
      <w:r>
        <w:t>of</w:t>
      </w:r>
      <w:r w:rsidR="002411B3">
        <w:t xml:space="preserve"> </w:t>
      </w:r>
      <w:r>
        <w:t>Jewish</w:t>
      </w:r>
      <w:r w:rsidR="002411B3">
        <w:t xml:space="preserve"> </w:t>
      </w:r>
      <w:r>
        <w:t>alienation.</w:t>
      </w:r>
      <w:r w:rsidR="002411B3">
        <w:t xml:space="preserve"> </w:t>
      </w:r>
      <w:r>
        <w:t>He</w:t>
      </w:r>
      <w:r w:rsidR="002411B3">
        <w:t xml:space="preserve"> </w:t>
      </w:r>
      <w:r>
        <w:t>must</w:t>
      </w:r>
      <w:r w:rsidR="002411B3">
        <w:t xml:space="preserve"> </w:t>
      </w:r>
      <w:r>
        <w:t>objectify</w:t>
      </w:r>
      <w:r w:rsidR="002411B3">
        <w:t xml:space="preserve"> </w:t>
      </w:r>
      <w:r>
        <w:t>his</w:t>
      </w:r>
      <w:r w:rsidR="002411B3">
        <w:t xml:space="preserve"> </w:t>
      </w:r>
      <w:r>
        <w:t>concerned</w:t>
      </w:r>
      <w:r w:rsidR="002411B3">
        <w:t xml:space="preserve"> </w:t>
      </w:r>
      <w:r>
        <w:t>advocacy,</w:t>
      </w:r>
      <w:r w:rsidR="002411B3">
        <w:t xml:space="preserve"> </w:t>
      </w:r>
      <w:r>
        <w:t>which</w:t>
      </w:r>
      <w:r w:rsidR="002411B3">
        <w:t xml:space="preserve"> </w:t>
      </w:r>
      <w:r>
        <w:t>is</w:t>
      </w:r>
      <w:r w:rsidR="002411B3">
        <w:t xml:space="preserve"> </w:t>
      </w:r>
      <w:r>
        <w:t>moral</w:t>
      </w:r>
      <w:r w:rsidR="002411B3">
        <w:t xml:space="preserve"> </w:t>
      </w:r>
      <w:r>
        <w:t>in</w:t>
      </w:r>
      <w:r w:rsidR="002411B3">
        <w:t xml:space="preserve"> </w:t>
      </w:r>
      <w:r>
        <w:t>nature,</w:t>
      </w:r>
      <w:r w:rsidR="002411B3">
        <w:t xml:space="preserve"> </w:t>
      </w:r>
      <w:r>
        <w:t>and</w:t>
      </w:r>
      <w:r w:rsidR="002411B3">
        <w:t xml:space="preserve"> </w:t>
      </w:r>
      <w:r>
        <w:t>pass</w:t>
      </w:r>
      <w:r w:rsidR="002411B3">
        <w:t xml:space="preserve"> </w:t>
      </w:r>
      <w:r>
        <w:t>it</w:t>
      </w:r>
      <w:r w:rsidR="002411B3">
        <w:t xml:space="preserve"> </w:t>
      </w:r>
      <w:r>
        <w:t>off</w:t>
      </w:r>
      <w:r w:rsidR="002411B3">
        <w:t xml:space="preserve"> </w:t>
      </w:r>
      <w:r>
        <w:t>as</w:t>
      </w:r>
      <w:r w:rsidR="002411B3">
        <w:t xml:space="preserve"> </w:t>
      </w:r>
      <w:r>
        <w:t>a</w:t>
      </w:r>
      <w:r w:rsidR="002411B3">
        <w:t xml:space="preserve"> </w:t>
      </w:r>
      <w:r>
        <w:t>force</w:t>
      </w:r>
      <w:r w:rsidR="002411B3">
        <w:t xml:space="preserve"> </w:t>
      </w:r>
      <w:r>
        <w:t>of</w:t>
      </w:r>
      <w:r w:rsidR="002411B3">
        <w:t xml:space="preserve"> </w:t>
      </w:r>
      <w:r>
        <w:t>nature,</w:t>
      </w:r>
      <w:r w:rsidR="002411B3">
        <w:t xml:space="preserve"> </w:t>
      </w:r>
      <w:r>
        <w:t>a</w:t>
      </w:r>
      <w:r w:rsidR="002411B3">
        <w:t xml:space="preserve"> </w:t>
      </w:r>
      <w:r>
        <w:t>law</w:t>
      </w:r>
      <w:r w:rsidR="002411B3">
        <w:t xml:space="preserve"> </w:t>
      </w:r>
      <w:r>
        <w:t>that</w:t>
      </w:r>
      <w:r w:rsidR="002411B3">
        <w:t xml:space="preserve"> </w:t>
      </w:r>
      <w:r>
        <w:t>operates</w:t>
      </w:r>
      <w:r w:rsidR="002411B3">
        <w:t xml:space="preserve"> </w:t>
      </w:r>
      <w:r>
        <w:t>in</w:t>
      </w:r>
      <w:r w:rsidR="002411B3">
        <w:t xml:space="preserve"> </w:t>
      </w:r>
      <w:r>
        <w:t>society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laws</w:t>
      </w:r>
      <w:r w:rsidR="002411B3">
        <w:t xml:space="preserve"> </w:t>
      </w:r>
      <w:r>
        <w:t>of</w:t>
      </w:r>
      <w:r w:rsidR="002411B3">
        <w:t xml:space="preserve"> </w:t>
      </w:r>
      <w:r>
        <w:t>nature</w:t>
      </w:r>
      <w:r w:rsidR="002411B3">
        <w:t xml:space="preserve"> </w:t>
      </w:r>
      <w:r>
        <w:t>do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realm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natural.</w:t>
      </w:r>
      <w:r w:rsidR="002411B3">
        <w:t xml:space="preserve"> </w:t>
      </w:r>
      <w:r w:rsidR="00A17701">
        <w:t>.</w:t>
      </w:r>
      <w:r w:rsidR="002411B3">
        <w:t xml:space="preserve"> </w:t>
      </w:r>
      <w:r w:rsidR="00A17701">
        <w:t>.</w:t>
      </w:r>
      <w:r w:rsidR="002411B3">
        <w:t xml:space="preserve"> </w:t>
      </w:r>
      <w:r w:rsidR="00A17701">
        <w:t>.</w:t>
      </w:r>
      <w:r w:rsidR="002411B3">
        <w:t xml:space="preserve"> </w:t>
      </w:r>
      <w:r w:rsidR="00A17701">
        <w:t>We</w:t>
      </w:r>
      <w:r w:rsidR="002411B3">
        <w:t xml:space="preserve"> </w:t>
      </w:r>
      <w:r w:rsidR="00A17701">
        <w:t>interpret</w:t>
      </w:r>
      <w:r w:rsidR="002411B3">
        <w:t xml:space="preserve"> </w:t>
      </w:r>
      <w:r w:rsidR="00A17701">
        <w:t>this</w:t>
      </w:r>
      <w:r w:rsidR="002411B3">
        <w:t xml:space="preserve"> </w:t>
      </w:r>
      <w:r w:rsidR="00A17701">
        <w:t>as</w:t>
      </w:r>
      <w:r w:rsidR="002411B3">
        <w:t xml:space="preserve"> </w:t>
      </w:r>
      <w:r w:rsidR="00A17701">
        <w:t>an</w:t>
      </w:r>
      <w:r w:rsidR="002411B3">
        <w:t xml:space="preserve"> </w:t>
      </w:r>
      <w:r w:rsidR="00A17701">
        <w:t>expression</w:t>
      </w:r>
      <w:r w:rsidR="002411B3">
        <w:t xml:space="preserve"> </w:t>
      </w:r>
      <w:r w:rsidR="00A17701">
        <w:t>of</w:t>
      </w:r>
      <w:r w:rsidR="002411B3">
        <w:t xml:space="preserve"> </w:t>
      </w:r>
      <w:r w:rsidR="00A17701">
        <w:t>Jewish</w:t>
      </w:r>
      <w:r w:rsidR="002411B3">
        <w:t xml:space="preserve"> </w:t>
      </w:r>
      <w:r w:rsidR="00A17701">
        <w:lastRenderedPageBreak/>
        <w:t>alienation.</w:t>
      </w:r>
      <w:r w:rsidR="002411B3">
        <w:t xml:space="preserve"> </w:t>
      </w:r>
      <w:r w:rsidR="00A17701">
        <w:t>The</w:t>
      </w:r>
      <w:r w:rsidR="002411B3">
        <w:t xml:space="preserve"> </w:t>
      </w:r>
      <w:r w:rsidR="00A17701">
        <w:t>prophetic</w:t>
      </w:r>
      <w:r w:rsidR="002411B3">
        <w:t xml:space="preserve"> </w:t>
      </w:r>
      <w:r w:rsidR="00A17701">
        <w:t>role</w:t>
      </w:r>
      <w:r w:rsidR="002411B3">
        <w:t xml:space="preserve"> </w:t>
      </w:r>
      <w:r w:rsidR="00A17701">
        <w:t>is</w:t>
      </w:r>
      <w:r w:rsidR="002411B3">
        <w:t xml:space="preserve"> </w:t>
      </w:r>
      <w:r w:rsidR="00A17701">
        <w:t>externalized</w:t>
      </w:r>
      <w:r w:rsidR="002411B3">
        <w:t xml:space="preserve"> </w:t>
      </w:r>
      <w:r w:rsidR="00A17701">
        <w:t>by</w:t>
      </w:r>
      <w:r w:rsidR="002411B3">
        <w:t xml:space="preserve"> </w:t>
      </w:r>
      <w:r w:rsidR="00A17701">
        <w:t>converting</w:t>
      </w:r>
      <w:r w:rsidR="002411B3">
        <w:t xml:space="preserve"> </w:t>
      </w:r>
      <w:r w:rsidR="00A17701">
        <w:t>it</w:t>
      </w:r>
      <w:r w:rsidR="002411B3">
        <w:t xml:space="preserve"> </w:t>
      </w:r>
      <w:r w:rsidR="00A17701">
        <w:t>into</w:t>
      </w:r>
      <w:r w:rsidR="002411B3">
        <w:t xml:space="preserve"> </w:t>
      </w:r>
      <w:r w:rsidR="00A17701">
        <w:t>science,</w:t>
      </w:r>
      <w:r w:rsidR="002411B3">
        <w:t xml:space="preserve"> </w:t>
      </w:r>
      <w:r w:rsidR="00A17701">
        <w:t>perceived</w:t>
      </w:r>
      <w:r w:rsidR="002411B3">
        <w:t xml:space="preserve"> </w:t>
      </w:r>
      <w:r w:rsidR="00A17701">
        <w:t>by</w:t>
      </w:r>
      <w:r w:rsidR="002411B3">
        <w:t xml:space="preserve"> </w:t>
      </w:r>
      <w:r w:rsidR="00A17701">
        <w:t>the</w:t>
      </w:r>
      <w:r w:rsidR="002411B3">
        <w:t xml:space="preserve"> </w:t>
      </w:r>
      <w:r w:rsidR="00A17701">
        <w:t>assimilated</w:t>
      </w:r>
      <w:r w:rsidR="002411B3">
        <w:t xml:space="preserve"> </w:t>
      </w:r>
      <w:r w:rsidR="00A17701">
        <w:t>Jew</w:t>
      </w:r>
      <w:r w:rsidR="002411B3">
        <w:t xml:space="preserve"> </w:t>
      </w:r>
      <w:r w:rsidR="00A17701">
        <w:t>as</w:t>
      </w:r>
      <w:r w:rsidR="002411B3">
        <w:t xml:space="preserve"> </w:t>
      </w:r>
      <w:r w:rsidR="00A17701">
        <w:t>the</w:t>
      </w:r>
      <w:r w:rsidR="002411B3">
        <w:t xml:space="preserve"> </w:t>
      </w:r>
      <w:r w:rsidR="00A17701">
        <w:t>vehicle</w:t>
      </w:r>
      <w:r w:rsidR="002411B3">
        <w:t xml:space="preserve"> </w:t>
      </w:r>
      <w:r w:rsidR="00A17701">
        <w:t>of</w:t>
      </w:r>
      <w:r w:rsidR="002411B3">
        <w:t xml:space="preserve"> </w:t>
      </w:r>
      <w:r w:rsidR="00A17701">
        <w:t>Jewish</w:t>
      </w:r>
      <w:r w:rsidR="002411B3">
        <w:t xml:space="preserve"> </w:t>
      </w:r>
      <w:r w:rsidR="00A17701">
        <w:t>liberation.</w:t>
      </w:r>
      <w:r w:rsidR="005C2F8E">
        <w:rPr>
          <w:rStyle w:val="EndnoteReference"/>
        </w:rPr>
        <w:endnoteReference w:id="41"/>
      </w:r>
    </w:p>
    <w:p w:rsidR="00883144" w:rsidRDefault="00883144" w:rsidP="007F56DB">
      <w:pPr>
        <w:spacing w:line="480" w:lineRule="auto"/>
        <w:ind w:left="720"/>
      </w:pPr>
      <w:r>
        <w:t>&lt;/ext&gt;</w:t>
      </w:r>
    </w:p>
    <w:p w:rsidR="00CB7B93" w:rsidRDefault="00A17701" w:rsidP="007F56DB">
      <w:pPr>
        <w:spacing w:line="480" w:lineRule="auto"/>
      </w:pPr>
      <w:r>
        <w:t>Marx</w:t>
      </w:r>
      <w:r w:rsidR="00C15081">
        <w:t>’</w:t>
      </w:r>
      <w:r>
        <w:t>s</w:t>
      </w:r>
      <w:r w:rsidR="002411B3">
        <w:t xml:space="preserve"> </w:t>
      </w:r>
      <w:r>
        <w:t>alienation</w:t>
      </w:r>
      <w:r w:rsidR="002411B3">
        <w:t xml:space="preserve"> </w:t>
      </w:r>
      <w:r>
        <w:t>is</w:t>
      </w:r>
      <w:r w:rsidR="002411B3">
        <w:t xml:space="preserve"> </w:t>
      </w:r>
      <w:r>
        <w:t>two-fold:</w:t>
      </w:r>
      <w:r w:rsidR="002411B3">
        <w:t xml:space="preserve"> </w:t>
      </w:r>
      <w:r>
        <w:t>on</w:t>
      </w:r>
      <w:r w:rsidR="002411B3">
        <w:t xml:space="preserve"> </w:t>
      </w:r>
      <w:r>
        <w:t>the</w:t>
      </w:r>
      <w:r w:rsidR="002411B3">
        <w:t xml:space="preserve"> </w:t>
      </w:r>
      <w:r>
        <w:t>one</w:t>
      </w:r>
      <w:r w:rsidR="002411B3">
        <w:t xml:space="preserve"> </w:t>
      </w:r>
      <w:r>
        <w:t>hand,</w:t>
      </w:r>
      <w:r w:rsidR="002411B3">
        <w:t xml:space="preserve"> </w:t>
      </w:r>
      <w:r>
        <w:t>he</w:t>
      </w:r>
      <w:r w:rsidR="002411B3">
        <w:t xml:space="preserve"> </w:t>
      </w:r>
      <w:r>
        <w:t>passes</w:t>
      </w:r>
      <w:r w:rsidR="002411B3">
        <w:t xml:space="preserve"> </w:t>
      </w:r>
      <w:r>
        <w:t>off</w:t>
      </w:r>
      <w:r w:rsidR="002411B3">
        <w:t xml:space="preserve"> </w:t>
      </w:r>
      <w:r>
        <w:t>a</w:t>
      </w:r>
      <w:r w:rsidR="002411B3">
        <w:t xml:space="preserve"> </w:t>
      </w:r>
      <w:r>
        <w:t>Jewish</w:t>
      </w:r>
      <w:r w:rsidR="002411B3">
        <w:t xml:space="preserve"> </w:t>
      </w:r>
      <w:r>
        <w:t>prophetic</w:t>
      </w:r>
      <w:r w:rsidR="002411B3">
        <w:t xml:space="preserve"> </w:t>
      </w:r>
      <w:r>
        <w:t>critique</w:t>
      </w:r>
      <w:r w:rsidR="002411B3">
        <w:t xml:space="preserve"> </w:t>
      </w:r>
      <w:r>
        <w:t>as</w:t>
      </w:r>
      <w:r w:rsidR="002411B3">
        <w:t xml:space="preserve"> </w:t>
      </w:r>
      <w:r>
        <w:t>m</w:t>
      </w:r>
      <w:r w:rsidR="008461E1">
        <w:t>odern</w:t>
      </w:r>
      <w:r w:rsidR="002411B3">
        <w:t xml:space="preserve"> </w:t>
      </w:r>
      <w:r w:rsidR="008461E1">
        <w:t>science,</w:t>
      </w:r>
      <w:r w:rsidR="002411B3">
        <w:t xml:space="preserve"> </w:t>
      </w:r>
      <w:r w:rsidR="008461E1">
        <w:t>but</w:t>
      </w:r>
      <w:r w:rsidR="002411B3">
        <w:t xml:space="preserve"> </w:t>
      </w:r>
      <w:r w:rsidR="008461E1">
        <w:t>then</w:t>
      </w:r>
      <w:r w:rsidR="002411B3">
        <w:t xml:space="preserve"> </w:t>
      </w:r>
      <w:r>
        <w:t>as</w:t>
      </w:r>
      <w:r w:rsidR="002411B3">
        <w:t xml:space="preserve"> </w:t>
      </w:r>
      <w:r>
        <w:t>alienated</w:t>
      </w:r>
      <w:r w:rsidR="002411B3">
        <w:t xml:space="preserve"> </w:t>
      </w:r>
      <w:r>
        <w:t>Jew,</w:t>
      </w:r>
      <w:r w:rsidR="002411B3">
        <w:t xml:space="preserve"> </w:t>
      </w:r>
      <w:r w:rsidR="005C2F8E">
        <w:t>he</w:t>
      </w:r>
      <w:r w:rsidR="002411B3">
        <w:t xml:space="preserve"> </w:t>
      </w:r>
      <w:r>
        <w:t>perceives</w:t>
      </w:r>
      <w:r w:rsidR="002411B3">
        <w:t xml:space="preserve"> </w:t>
      </w:r>
      <w:r>
        <w:t>this</w:t>
      </w:r>
      <w:r w:rsidR="002411B3">
        <w:t xml:space="preserve"> </w:t>
      </w:r>
      <w:r>
        <w:t>science</w:t>
      </w:r>
      <w:r w:rsidR="002411B3">
        <w:t xml:space="preserve"> </w:t>
      </w:r>
      <w:r>
        <w:t>as</w:t>
      </w:r>
      <w:r w:rsidR="002411B3">
        <w:t xml:space="preserve"> </w:t>
      </w:r>
      <w:r>
        <w:t>his</w:t>
      </w:r>
      <w:r w:rsidR="002411B3">
        <w:t xml:space="preserve"> </w:t>
      </w:r>
      <w:r>
        <w:t>liberation</w:t>
      </w:r>
      <w:r w:rsidR="002411B3">
        <w:t xml:space="preserve"> </w:t>
      </w:r>
      <w:r>
        <w:t>from</w:t>
      </w:r>
      <w:r w:rsidR="002411B3">
        <w:t xml:space="preserve"> </w:t>
      </w:r>
      <w:r>
        <w:t>Judaism.</w:t>
      </w:r>
      <w:r w:rsidR="002411B3">
        <w:t xml:space="preserve"> </w:t>
      </w:r>
      <w:r w:rsidR="00466F6F">
        <w:t>But</w:t>
      </w:r>
      <w:r w:rsidR="002411B3">
        <w:t xml:space="preserve"> </w:t>
      </w:r>
      <w:r w:rsidR="00466F6F">
        <w:t>even</w:t>
      </w:r>
      <w:r w:rsidR="002411B3">
        <w:t xml:space="preserve"> </w:t>
      </w:r>
      <w:r w:rsidR="00466F6F">
        <w:t>more,</w:t>
      </w:r>
      <w:r w:rsidR="002411B3">
        <w:t xml:space="preserve"> </w:t>
      </w:r>
      <w:r w:rsidR="00466F6F">
        <w:t>a</w:t>
      </w:r>
      <w:r w:rsidR="002411B3">
        <w:t xml:space="preserve"> </w:t>
      </w:r>
      <w:r w:rsidR="00466F6F">
        <w:t>Jewish</w:t>
      </w:r>
      <w:r w:rsidR="002411B3">
        <w:t xml:space="preserve"> </w:t>
      </w:r>
      <w:r w:rsidR="00466F6F">
        <w:t>critique</w:t>
      </w:r>
      <w:r w:rsidR="002411B3">
        <w:t xml:space="preserve"> </w:t>
      </w:r>
      <w:r w:rsidR="00466F6F">
        <w:t>rooted</w:t>
      </w:r>
      <w:r w:rsidR="002411B3">
        <w:t xml:space="preserve"> </w:t>
      </w:r>
      <w:r w:rsidR="00466F6F">
        <w:t>in</w:t>
      </w:r>
      <w:r w:rsidR="002411B3">
        <w:t xml:space="preserve"> </w:t>
      </w:r>
      <w:r w:rsidR="00466F6F">
        <w:t>the</w:t>
      </w:r>
      <w:r w:rsidR="002411B3">
        <w:t xml:space="preserve"> </w:t>
      </w:r>
      <w:r w:rsidR="00C15081">
        <w:t>“</w:t>
      </w:r>
      <w:r w:rsidR="00466F6F">
        <w:t>unique,</w:t>
      </w:r>
      <w:r w:rsidR="002411B3">
        <w:t xml:space="preserve"> </w:t>
      </w:r>
      <w:r w:rsidR="00466F6F">
        <w:t>noble,</w:t>
      </w:r>
      <w:r w:rsidR="002411B3">
        <w:t xml:space="preserve"> </w:t>
      </w:r>
      <w:r w:rsidR="00466F6F">
        <w:t>or</w:t>
      </w:r>
      <w:r w:rsidR="002411B3">
        <w:t xml:space="preserve"> </w:t>
      </w:r>
      <w:r w:rsidR="00466F6F">
        <w:t>precious</w:t>
      </w:r>
      <w:r w:rsidR="00C15081">
        <w:t>”</w:t>
      </w:r>
      <w:r w:rsidR="002411B3">
        <w:t xml:space="preserve"> </w:t>
      </w:r>
      <w:r w:rsidR="00466F6F">
        <w:t>becomes,</w:t>
      </w:r>
      <w:r w:rsidR="002411B3">
        <w:t xml:space="preserve"> </w:t>
      </w:r>
      <w:r w:rsidR="00466F6F">
        <w:t>in</w:t>
      </w:r>
      <w:r w:rsidR="002411B3">
        <w:t xml:space="preserve"> </w:t>
      </w:r>
      <w:r w:rsidR="00466F6F">
        <w:t>its</w:t>
      </w:r>
      <w:r w:rsidR="002411B3">
        <w:t xml:space="preserve"> </w:t>
      </w:r>
      <w:r w:rsidR="00466F6F">
        <w:t>alienated</w:t>
      </w:r>
      <w:r w:rsidR="002411B3">
        <w:t xml:space="preserve"> </w:t>
      </w:r>
      <w:r w:rsidR="00466F6F">
        <w:t>form,</w:t>
      </w:r>
      <w:r w:rsidR="002411B3">
        <w:t xml:space="preserve"> </w:t>
      </w:r>
      <w:r w:rsidR="00466F6F">
        <w:t>a</w:t>
      </w:r>
      <w:r w:rsidR="002411B3">
        <w:t xml:space="preserve"> </w:t>
      </w:r>
      <w:r w:rsidR="00466F6F">
        <w:t>science</w:t>
      </w:r>
      <w:r w:rsidR="002411B3">
        <w:t xml:space="preserve"> </w:t>
      </w:r>
      <w:r w:rsidR="00466F6F">
        <w:t>of</w:t>
      </w:r>
      <w:r w:rsidR="002411B3">
        <w:t xml:space="preserve"> </w:t>
      </w:r>
      <w:r w:rsidR="00466F6F">
        <w:t>quantifiable</w:t>
      </w:r>
      <w:r w:rsidR="002411B3">
        <w:t xml:space="preserve"> </w:t>
      </w:r>
      <w:r w:rsidR="00466F6F">
        <w:t>objects.</w:t>
      </w:r>
      <w:r w:rsidR="002411B3">
        <w:t xml:space="preserve"> </w:t>
      </w:r>
      <w:r w:rsidR="00B10F90">
        <w:t>Marx</w:t>
      </w:r>
      <w:r w:rsidR="00C15081">
        <w:t>’</w:t>
      </w:r>
      <w:r w:rsidR="00B10F90">
        <w:t>s</w:t>
      </w:r>
      <w:r w:rsidR="002411B3">
        <w:t xml:space="preserve"> </w:t>
      </w:r>
      <w:r w:rsidR="00B10F90">
        <w:t>humanism</w:t>
      </w:r>
      <w:r w:rsidR="002411B3">
        <w:t xml:space="preserve"> </w:t>
      </w:r>
      <w:r w:rsidR="00B10F90">
        <w:rPr>
          <w:i/>
        </w:rPr>
        <w:t>is</w:t>
      </w:r>
      <w:r w:rsidR="002411B3">
        <w:t xml:space="preserve"> </w:t>
      </w:r>
      <w:r w:rsidR="00B10F90">
        <w:t>a</w:t>
      </w:r>
      <w:r w:rsidR="002411B3">
        <w:t xml:space="preserve"> </w:t>
      </w:r>
      <w:r w:rsidR="00B10F90">
        <w:t>Jewish</w:t>
      </w:r>
      <w:r w:rsidR="002411B3">
        <w:t xml:space="preserve"> </w:t>
      </w:r>
      <w:r w:rsidR="00B10F90">
        <w:t>prophetic</w:t>
      </w:r>
      <w:r w:rsidR="002411B3">
        <w:t xml:space="preserve"> </w:t>
      </w:r>
      <w:r w:rsidR="00B10F90">
        <w:t>call</w:t>
      </w:r>
      <w:r w:rsidR="002411B3">
        <w:t xml:space="preserve"> </w:t>
      </w:r>
      <w:r w:rsidR="00B10F90">
        <w:t>to</w:t>
      </w:r>
      <w:r w:rsidR="002411B3">
        <w:t xml:space="preserve"> </w:t>
      </w:r>
      <w:r w:rsidR="00B10F90">
        <w:t>qualitative</w:t>
      </w:r>
      <w:r w:rsidR="002411B3">
        <w:t xml:space="preserve"> </w:t>
      </w:r>
      <w:r w:rsidR="00B10F90">
        <w:t>uniqueness,</w:t>
      </w:r>
      <w:r w:rsidR="002411B3">
        <w:t xml:space="preserve"> </w:t>
      </w:r>
      <w:r w:rsidR="00B10F90">
        <w:t>but</w:t>
      </w:r>
      <w:r w:rsidR="002411B3">
        <w:t xml:space="preserve"> </w:t>
      </w:r>
      <w:r w:rsidR="00B10F90">
        <w:t>he</w:t>
      </w:r>
      <w:r w:rsidR="002411B3">
        <w:t xml:space="preserve"> </w:t>
      </w:r>
      <w:r w:rsidR="00B10F90">
        <w:t>represses</w:t>
      </w:r>
      <w:r w:rsidR="002411B3">
        <w:t xml:space="preserve"> </w:t>
      </w:r>
      <w:r w:rsidR="00B10F90">
        <w:t>that</w:t>
      </w:r>
      <w:r w:rsidR="002411B3">
        <w:t xml:space="preserve"> </w:t>
      </w:r>
      <w:r w:rsidR="00B10F90">
        <w:t>heritage,</w:t>
      </w:r>
      <w:r w:rsidR="002411B3">
        <w:t xml:space="preserve"> </w:t>
      </w:r>
      <w:r w:rsidR="00B10F90">
        <w:t>and</w:t>
      </w:r>
      <w:r w:rsidR="002411B3">
        <w:t xml:space="preserve"> </w:t>
      </w:r>
      <w:r w:rsidR="00B10F90">
        <w:t>in</w:t>
      </w:r>
      <w:r w:rsidR="002411B3">
        <w:t xml:space="preserve"> </w:t>
      </w:r>
      <w:r w:rsidR="00B10F90">
        <w:t>doing</w:t>
      </w:r>
      <w:r w:rsidR="002411B3">
        <w:t xml:space="preserve"> </w:t>
      </w:r>
      <w:r w:rsidR="00B10F90">
        <w:t>so</w:t>
      </w:r>
      <w:r w:rsidR="002411B3">
        <w:t xml:space="preserve"> </w:t>
      </w:r>
      <w:r w:rsidR="00B10F90">
        <w:t>translates</w:t>
      </w:r>
      <w:r w:rsidR="002411B3">
        <w:t xml:space="preserve"> </w:t>
      </w:r>
      <w:r w:rsidR="00B10F90">
        <w:t>it</w:t>
      </w:r>
      <w:r w:rsidR="002411B3">
        <w:t xml:space="preserve"> </w:t>
      </w:r>
      <w:r w:rsidR="00B10F90">
        <w:t>into</w:t>
      </w:r>
      <w:r w:rsidR="002411B3">
        <w:t xml:space="preserve"> </w:t>
      </w:r>
      <w:r w:rsidR="00B10F90">
        <w:t>a</w:t>
      </w:r>
      <w:r w:rsidR="002411B3">
        <w:t xml:space="preserve"> </w:t>
      </w:r>
      <w:r w:rsidR="00B10F90">
        <w:t>quantifiable</w:t>
      </w:r>
      <w:r w:rsidR="002411B3">
        <w:t xml:space="preserve"> </w:t>
      </w:r>
      <w:r w:rsidR="00B10F90">
        <w:t>science</w:t>
      </w:r>
      <w:r w:rsidR="002411B3">
        <w:t xml:space="preserve"> </w:t>
      </w:r>
      <w:r w:rsidR="00B10F90">
        <w:t>of</w:t>
      </w:r>
      <w:r w:rsidR="002411B3">
        <w:t xml:space="preserve"> </w:t>
      </w:r>
      <w:r w:rsidR="00600D0E">
        <w:t>exchange</w:t>
      </w:r>
      <w:r w:rsidR="00B10F90">
        <w:t>.</w:t>
      </w:r>
      <w:r w:rsidR="002411B3">
        <w:t xml:space="preserve"> </w:t>
      </w:r>
      <w:r w:rsidR="00F02A48">
        <w:t>It</w:t>
      </w:r>
      <w:r w:rsidR="002411B3">
        <w:t xml:space="preserve"> </w:t>
      </w:r>
      <w:r w:rsidR="00F02A48">
        <w:t>is</w:t>
      </w:r>
      <w:r w:rsidR="002411B3">
        <w:t xml:space="preserve"> </w:t>
      </w:r>
      <w:r w:rsidR="00F02A48">
        <w:t>not</w:t>
      </w:r>
      <w:r w:rsidR="002411B3">
        <w:t xml:space="preserve"> </w:t>
      </w:r>
      <w:r w:rsidR="00F02A48">
        <w:t>the</w:t>
      </w:r>
      <w:r w:rsidR="002411B3">
        <w:t xml:space="preserve"> </w:t>
      </w:r>
      <w:r w:rsidR="00F02A48">
        <w:t>Jew</w:t>
      </w:r>
      <w:r w:rsidR="002411B3">
        <w:t xml:space="preserve"> </w:t>
      </w:r>
      <w:r w:rsidR="00F02A48">
        <w:t>who</w:t>
      </w:r>
      <w:r w:rsidR="002411B3">
        <w:t xml:space="preserve"> </w:t>
      </w:r>
      <w:r w:rsidR="00F02A48">
        <w:t>symbolizes</w:t>
      </w:r>
      <w:r w:rsidR="002411B3">
        <w:t xml:space="preserve"> </w:t>
      </w:r>
      <w:r w:rsidR="00F02A48">
        <w:t>the</w:t>
      </w:r>
      <w:r w:rsidR="002411B3">
        <w:t xml:space="preserve"> </w:t>
      </w:r>
      <w:r w:rsidR="00F02A48">
        <w:t>abstract</w:t>
      </w:r>
      <w:r w:rsidR="002411B3">
        <w:t xml:space="preserve"> </w:t>
      </w:r>
      <w:r w:rsidR="00F02A48">
        <w:t>form</w:t>
      </w:r>
      <w:r w:rsidR="002411B3">
        <w:t xml:space="preserve"> </w:t>
      </w:r>
      <w:r w:rsidR="00F02A48">
        <w:t>of</w:t>
      </w:r>
      <w:r w:rsidR="002411B3">
        <w:t xml:space="preserve"> </w:t>
      </w:r>
      <w:r w:rsidR="00F02A48">
        <w:t>money,</w:t>
      </w:r>
      <w:r w:rsidR="002411B3">
        <w:t xml:space="preserve"> </w:t>
      </w:r>
      <w:r w:rsidR="00F02A48">
        <w:t>as</w:t>
      </w:r>
      <w:r w:rsidR="002411B3">
        <w:t xml:space="preserve"> </w:t>
      </w:r>
      <w:r w:rsidR="00F02A48">
        <w:t>Marx</w:t>
      </w:r>
      <w:r w:rsidR="002411B3">
        <w:t xml:space="preserve"> </w:t>
      </w:r>
      <w:r w:rsidR="00F02A48">
        <w:t>would</w:t>
      </w:r>
      <w:r w:rsidR="002411B3">
        <w:t xml:space="preserve"> </w:t>
      </w:r>
      <w:r w:rsidR="00F02A48">
        <w:t>have</w:t>
      </w:r>
      <w:r w:rsidR="002411B3">
        <w:t xml:space="preserve"> </w:t>
      </w:r>
      <w:r w:rsidR="00F02A48">
        <w:t>it;</w:t>
      </w:r>
      <w:r w:rsidR="002411B3">
        <w:t xml:space="preserve"> </w:t>
      </w:r>
      <w:r w:rsidR="00F02A48">
        <w:t>instead</w:t>
      </w:r>
      <w:r w:rsidR="002411B3">
        <w:t xml:space="preserve"> </w:t>
      </w:r>
      <w:r w:rsidR="00F02A48">
        <w:t>it</w:t>
      </w:r>
      <w:r w:rsidR="002411B3">
        <w:t xml:space="preserve"> </w:t>
      </w:r>
      <w:r w:rsidR="00F02A48">
        <w:t>is</w:t>
      </w:r>
      <w:r w:rsidR="002411B3">
        <w:t xml:space="preserve"> </w:t>
      </w:r>
      <w:r w:rsidR="00F02A48">
        <w:t>Marx</w:t>
      </w:r>
      <w:r w:rsidR="002411B3">
        <w:t xml:space="preserve"> </w:t>
      </w:r>
      <w:r w:rsidR="00F02A48">
        <w:t>himself</w:t>
      </w:r>
      <w:r w:rsidR="002411B3">
        <w:t xml:space="preserve"> </w:t>
      </w:r>
      <w:r w:rsidR="00F02A48">
        <w:t>who</w:t>
      </w:r>
      <w:r w:rsidR="002411B3">
        <w:t xml:space="preserve"> </w:t>
      </w:r>
      <w:r w:rsidR="00451C18">
        <w:t>appears</w:t>
      </w:r>
      <w:r w:rsidR="002411B3">
        <w:t xml:space="preserve"> </w:t>
      </w:r>
      <w:r w:rsidR="00451C18">
        <w:t>as</w:t>
      </w:r>
      <w:r w:rsidR="002411B3">
        <w:t xml:space="preserve"> </w:t>
      </w:r>
      <w:r w:rsidR="00451C18">
        <w:t>the</w:t>
      </w:r>
      <w:r w:rsidR="002411B3">
        <w:t xml:space="preserve"> </w:t>
      </w:r>
      <w:r w:rsidR="00451C18">
        <w:t>alienated</w:t>
      </w:r>
      <w:r w:rsidR="002411B3">
        <w:t xml:space="preserve"> </w:t>
      </w:r>
      <w:r w:rsidR="00451C18">
        <w:t>object</w:t>
      </w:r>
      <w:r w:rsidR="002411B3">
        <w:t xml:space="preserve"> </w:t>
      </w:r>
      <w:r w:rsidR="00451C18">
        <w:t>now</w:t>
      </w:r>
      <w:r w:rsidR="002411B3">
        <w:t xml:space="preserve"> </w:t>
      </w:r>
      <w:r w:rsidR="00451C18">
        <w:t>at</w:t>
      </w:r>
      <w:r w:rsidR="002411B3">
        <w:t xml:space="preserve"> </w:t>
      </w:r>
      <w:r w:rsidR="003532C6">
        <w:t>auction</w:t>
      </w:r>
      <w:r w:rsidR="00F02A48">
        <w:t>,</w:t>
      </w:r>
      <w:r w:rsidR="002411B3">
        <w:t xml:space="preserve"> </w:t>
      </w:r>
      <w:r w:rsidR="00F02A48">
        <w:t>displaced</w:t>
      </w:r>
      <w:r w:rsidR="002411B3">
        <w:t xml:space="preserve"> </w:t>
      </w:r>
      <w:r w:rsidR="00F02A48">
        <w:t>from</w:t>
      </w:r>
      <w:r w:rsidR="002411B3">
        <w:t xml:space="preserve"> </w:t>
      </w:r>
      <w:r w:rsidR="00F02A48">
        <w:t>its</w:t>
      </w:r>
      <w:r w:rsidR="002411B3">
        <w:t xml:space="preserve"> </w:t>
      </w:r>
      <w:r w:rsidR="00F02A48">
        <w:t>Jewish</w:t>
      </w:r>
      <w:r w:rsidR="002411B3">
        <w:t xml:space="preserve"> </w:t>
      </w:r>
      <w:r w:rsidR="00F02A48">
        <w:t>home.</w:t>
      </w:r>
    </w:p>
    <w:p w:rsidR="005737C7" w:rsidRDefault="00CB7B93" w:rsidP="007F56DB">
      <w:pPr>
        <w:spacing w:line="480" w:lineRule="auto"/>
      </w:pPr>
      <w:r>
        <w:tab/>
        <w:t>Appeals</w:t>
      </w:r>
      <w:r w:rsidR="002411B3">
        <w:t xml:space="preserve"> </w:t>
      </w:r>
      <w:r>
        <w:t>to</w:t>
      </w:r>
      <w:r w:rsidR="002411B3">
        <w:t xml:space="preserve"> </w:t>
      </w:r>
      <w:r>
        <w:t>authenticity</w:t>
      </w:r>
      <w:r w:rsidR="002411B3">
        <w:t xml:space="preserve"> </w:t>
      </w:r>
      <w:r w:rsidR="00180EEB">
        <w:t>as</w:t>
      </w:r>
      <w:r w:rsidR="002411B3">
        <w:t xml:space="preserve"> </w:t>
      </w:r>
      <w:r w:rsidR="003532C6">
        <w:t>prophetic</w:t>
      </w:r>
      <w:r w:rsidR="002411B3">
        <w:t xml:space="preserve"> </w:t>
      </w:r>
      <w:r w:rsidR="003532C6">
        <w:t>Jewish</w:t>
      </w:r>
      <w:r w:rsidR="002411B3">
        <w:t xml:space="preserve"> </w:t>
      </w:r>
      <w:r w:rsidR="003532C6">
        <w:t>heritage</w:t>
      </w:r>
      <w:r w:rsidR="002411B3">
        <w:t xml:space="preserve"> </w:t>
      </w:r>
      <w:r>
        <w:t>run</w:t>
      </w:r>
      <w:r w:rsidR="002411B3">
        <w:t xml:space="preserve"> </w:t>
      </w:r>
      <w:r>
        <w:t>throughout</w:t>
      </w:r>
      <w:r w:rsidR="002411B3">
        <w:t xml:space="preserve"> </w:t>
      </w:r>
      <w:r>
        <w:t>Wysc</w:t>
      </w:r>
      <w:r w:rsidR="00180EEB">
        <w:t>hogrod</w:t>
      </w:r>
      <w:r w:rsidR="00C15081">
        <w:t>’</w:t>
      </w:r>
      <w:r w:rsidR="00180EEB">
        <w:t>s</w:t>
      </w:r>
      <w:r w:rsidR="002411B3">
        <w:t xml:space="preserve"> </w:t>
      </w:r>
      <w:r w:rsidR="00180EEB">
        <w:t>reading</w:t>
      </w:r>
      <w:r w:rsidR="002411B3">
        <w:t xml:space="preserve"> </w:t>
      </w:r>
      <w:r w:rsidR="00180EEB">
        <w:t>of</w:t>
      </w:r>
      <w:r w:rsidR="002411B3">
        <w:t xml:space="preserve"> </w:t>
      </w:r>
      <w:r w:rsidR="00180EEB">
        <w:t>Marx.</w:t>
      </w:r>
      <w:r w:rsidR="002411B3">
        <w:t xml:space="preserve"> </w:t>
      </w:r>
      <w:r w:rsidR="002101EC">
        <w:t>He</w:t>
      </w:r>
      <w:r w:rsidR="002411B3">
        <w:t xml:space="preserve"> </w:t>
      </w:r>
      <w:r w:rsidR="00BD0C92">
        <w:t>defends</w:t>
      </w:r>
      <w:r w:rsidR="002411B3">
        <w:t xml:space="preserve"> </w:t>
      </w:r>
      <w:r w:rsidR="00BD0C92">
        <w:t>Marx</w:t>
      </w:r>
      <w:r w:rsidR="00C15081">
        <w:t>’</w:t>
      </w:r>
      <w:r w:rsidR="00BD0C92">
        <w:t>s</w:t>
      </w:r>
      <w:r w:rsidR="002411B3">
        <w:t xml:space="preserve"> </w:t>
      </w:r>
      <w:r w:rsidR="00BD0C92">
        <w:t>prophetic</w:t>
      </w:r>
      <w:r w:rsidR="002411B3">
        <w:t xml:space="preserve"> </w:t>
      </w:r>
      <w:r w:rsidR="00BD0C92">
        <w:t>critique</w:t>
      </w:r>
      <w:r w:rsidR="002411B3">
        <w:t xml:space="preserve"> </w:t>
      </w:r>
      <w:r w:rsidR="00BD0C92">
        <w:t>against</w:t>
      </w:r>
      <w:r w:rsidR="002411B3">
        <w:t xml:space="preserve"> </w:t>
      </w:r>
      <w:r w:rsidR="002101EC">
        <w:t>a</w:t>
      </w:r>
      <w:r w:rsidR="002411B3">
        <w:t xml:space="preserve"> </w:t>
      </w:r>
      <w:r w:rsidR="002101EC">
        <w:t>misguided</w:t>
      </w:r>
      <w:r w:rsidR="002411B3">
        <w:t xml:space="preserve"> </w:t>
      </w:r>
      <w:r w:rsidR="002101EC">
        <w:t>scientific</w:t>
      </w:r>
      <w:r w:rsidR="002411B3">
        <w:t xml:space="preserve"> </w:t>
      </w:r>
      <w:r w:rsidR="002101EC">
        <w:t>method</w:t>
      </w:r>
      <w:r w:rsidR="002411B3">
        <w:t xml:space="preserve"> </w:t>
      </w:r>
      <w:r w:rsidR="002101EC">
        <w:t>that</w:t>
      </w:r>
      <w:r w:rsidR="002411B3">
        <w:t xml:space="preserve"> </w:t>
      </w:r>
      <w:r w:rsidR="002101EC">
        <w:t>sheds</w:t>
      </w:r>
      <w:r w:rsidR="002411B3">
        <w:t xml:space="preserve"> </w:t>
      </w:r>
      <w:r w:rsidR="002101EC">
        <w:t>a</w:t>
      </w:r>
      <w:r w:rsidR="002411B3">
        <w:t xml:space="preserve"> </w:t>
      </w:r>
      <w:r w:rsidR="002101EC">
        <w:t>universal</w:t>
      </w:r>
      <w:r w:rsidR="002411B3">
        <w:t xml:space="preserve"> </w:t>
      </w:r>
      <w:r w:rsidR="002101EC">
        <w:t>light</w:t>
      </w:r>
      <w:r w:rsidR="002411B3">
        <w:t xml:space="preserve"> </w:t>
      </w:r>
      <w:r w:rsidR="002101EC">
        <w:t>on</w:t>
      </w:r>
      <w:r w:rsidR="002411B3">
        <w:t xml:space="preserve"> </w:t>
      </w:r>
      <w:r w:rsidR="002101EC">
        <w:t>the</w:t>
      </w:r>
      <w:r w:rsidR="002411B3">
        <w:t xml:space="preserve"> </w:t>
      </w:r>
      <w:r w:rsidR="002101EC">
        <w:t>darkest</w:t>
      </w:r>
      <w:r w:rsidR="002411B3">
        <w:t xml:space="preserve"> </w:t>
      </w:r>
      <w:r w:rsidR="002101EC">
        <w:t>corners</w:t>
      </w:r>
      <w:r w:rsidR="002411B3">
        <w:t xml:space="preserve"> </w:t>
      </w:r>
      <w:r w:rsidR="002101EC">
        <w:t>of</w:t>
      </w:r>
      <w:r w:rsidR="002411B3">
        <w:t xml:space="preserve"> </w:t>
      </w:r>
      <w:r w:rsidR="002101EC">
        <w:t>human</w:t>
      </w:r>
      <w:r w:rsidR="002411B3">
        <w:t xml:space="preserve"> </w:t>
      </w:r>
      <w:r w:rsidR="002101EC">
        <w:t>experience</w:t>
      </w:r>
      <w:r w:rsidR="003532C6">
        <w:t>,</w:t>
      </w:r>
      <w:r w:rsidR="002411B3">
        <w:t xml:space="preserve"> </w:t>
      </w:r>
      <w:r w:rsidR="003532C6">
        <w:t>and</w:t>
      </w:r>
      <w:r w:rsidR="002411B3">
        <w:t xml:space="preserve"> </w:t>
      </w:r>
      <w:r w:rsidR="003532C6">
        <w:t>so</w:t>
      </w:r>
      <w:r w:rsidR="002411B3">
        <w:t xml:space="preserve"> </w:t>
      </w:r>
      <w:r w:rsidR="003532C6">
        <w:t>alienates</w:t>
      </w:r>
      <w:r w:rsidR="002411B3">
        <w:t xml:space="preserve"> </w:t>
      </w:r>
      <w:r w:rsidR="003532C6">
        <w:t>persons</w:t>
      </w:r>
      <w:r w:rsidR="002411B3">
        <w:t xml:space="preserve"> </w:t>
      </w:r>
      <w:r w:rsidR="003532C6">
        <w:t>from</w:t>
      </w:r>
      <w:r w:rsidR="002411B3">
        <w:t xml:space="preserve"> </w:t>
      </w:r>
      <w:r w:rsidR="003532C6">
        <w:t>it</w:t>
      </w:r>
      <w:r w:rsidR="002101EC">
        <w:t>.</w:t>
      </w:r>
      <w:r w:rsidR="002411B3">
        <w:t xml:space="preserve"> </w:t>
      </w:r>
      <w:r w:rsidR="002101EC">
        <w:t>For</w:t>
      </w:r>
      <w:r w:rsidR="002411B3">
        <w:t xml:space="preserve"> </w:t>
      </w:r>
      <w:r w:rsidR="002101EC">
        <w:t>Wyschogrod,</w:t>
      </w:r>
      <w:r w:rsidR="002411B3">
        <w:t xml:space="preserve"> </w:t>
      </w:r>
      <w:r w:rsidR="002101EC">
        <w:t>there</w:t>
      </w:r>
      <w:r w:rsidR="002411B3">
        <w:t xml:space="preserve"> </w:t>
      </w:r>
      <w:r w:rsidR="002101EC">
        <w:t>are</w:t>
      </w:r>
      <w:r w:rsidR="002411B3">
        <w:t xml:space="preserve"> </w:t>
      </w:r>
      <w:r w:rsidR="002101EC">
        <w:t>features</w:t>
      </w:r>
      <w:r w:rsidR="002411B3">
        <w:t xml:space="preserve"> </w:t>
      </w:r>
      <w:r w:rsidR="002101EC">
        <w:t>of</w:t>
      </w:r>
      <w:r w:rsidR="002411B3">
        <w:t xml:space="preserve"> </w:t>
      </w:r>
      <w:r w:rsidR="002101EC">
        <w:t>a</w:t>
      </w:r>
      <w:r w:rsidR="002411B3">
        <w:t xml:space="preserve"> </w:t>
      </w:r>
      <w:r w:rsidR="002101EC">
        <w:t>human</w:t>
      </w:r>
      <w:r w:rsidR="002411B3">
        <w:t xml:space="preserve"> </w:t>
      </w:r>
      <w:r w:rsidR="002101EC">
        <w:t>life</w:t>
      </w:r>
      <w:r w:rsidR="002411B3">
        <w:t xml:space="preserve"> </w:t>
      </w:r>
      <w:r w:rsidR="002101EC">
        <w:t>that</w:t>
      </w:r>
      <w:r w:rsidR="002411B3">
        <w:t xml:space="preserve"> </w:t>
      </w:r>
      <w:r w:rsidR="002101EC">
        <w:t>defy</w:t>
      </w:r>
      <w:r w:rsidR="002411B3">
        <w:t xml:space="preserve"> </w:t>
      </w:r>
      <w:r w:rsidR="002101EC">
        <w:t>quantification,</w:t>
      </w:r>
      <w:r w:rsidR="002411B3">
        <w:t xml:space="preserve"> </w:t>
      </w:r>
      <w:r w:rsidR="002101EC">
        <w:t>and</w:t>
      </w:r>
      <w:r w:rsidR="002411B3">
        <w:t xml:space="preserve"> </w:t>
      </w:r>
      <w:r w:rsidR="002101EC">
        <w:t>so</w:t>
      </w:r>
      <w:r w:rsidR="002411B3">
        <w:t xml:space="preserve"> </w:t>
      </w:r>
      <w:r w:rsidR="002101EC">
        <w:t>must</w:t>
      </w:r>
      <w:r w:rsidR="002411B3">
        <w:t xml:space="preserve"> </w:t>
      </w:r>
      <w:r w:rsidR="002101EC">
        <w:t>remain</w:t>
      </w:r>
      <w:r w:rsidR="002411B3">
        <w:t xml:space="preserve"> </w:t>
      </w:r>
      <w:r w:rsidR="002101EC">
        <w:t>opaque</w:t>
      </w:r>
      <w:r w:rsidR="002411B3">
        <w:t xml:space="preserve"> </w:t>
      </w:r>
      <w:r w:rsidR="002101EC">
        <w:t>to</w:t>
      </w:r>
      <w:r w:rsidR="002411B3">
        <w:t xml:space="preserve"> </w:t>
      </w:r>
      <w:r w:rsidR="002101EC">
        <w:t>rational</w:t>
      </w:r>
      <w:r w:rsidR="002411B3">
        <w:t xml:space="preserve"> </w:t>
      </w:r>
      <w:r w:rsidR="002101EC">
        <w:t>analysis.</w:t>
      </w:r>
      <w:r w:rsidR="002411B3">
        <w:t xml:space="preserve"> </w:t>
      </w:r>
      <w:r w:rsidR="00150465">
        <w:t>He</w:t>
      </w:r>
      <w:r w:rsidR="002411B3">
        <w:t xml:space="preserve"> </w:t>
      </w:r>
      <w:r w:rsidR="00150465">
        <w:t>fears</w:t>
      </w:r>
      <w:r w:rsidR="002411B3">
        <w:t xml:space="preserve"> </w:t>
      </w:r>
      <w:r w:rsidR="00150465">
        <w:t>a</w:t>
      </w:r>
      <w:r w:rsidR="002411B3">
        <w:t xml:space="preserve"> </w:t>
      </w:r>
      <w:r w:rsidR="00150465">
        <w:t>universal</w:t>
      </w:r>
      <w:r w:rsidR="002411B3">
        <w:t xml:space="preserve"> </w:t>
      </w:r>
      <w:r w:rsidR="00150465">
        <w:t>translatability</w:t>
      </w:r>
      <w:r w:rsidR="002411B3">
        <w:t xml:space="preserve"> </w:t>
      </w:r>
      <w:r w:rsidR="00150465">
        <w:t>of</w:t>
      </w:r>
      <w:r w:rsidR="002411B3">
        <w:t xml:space="preserve"> </w:t>
      </w:r>
      <w:r w:rsidR="00150465">
        <w:t>essentially</w:t>
      </w:r>
      <w:r w:rsidR="002411B3">
        <w:t xml:space="preserve"> </w:t>
      </w:r>
      <w:r w:rsidR="00150465">
        <w:t>distinct</w:t>
      </w:r>
      <w:r w:rsidR="002411B3">
        <w:t xml:space="preserve"> </w:t>
      </w:r>
      <w:r w:rsidR="00150465">
        <w:t>and</w:t>
      </w:r>
      <w:r w:rsidR="002411B3">
        <w:t xml:space="preserve"> </w:t>
      </w:r>
      <w:r w:rsidR="00150465">
        <w:t>unique</w:t>
      </w:r>
      <w:r w:rsidR="002411B3">
        <w:t xml:space="preserve"> </w:t>
      </w:r>
      <w:r w:rsidR="00150465">
        <w:t>objects.</w:t>
      </w:r>
      <w:r w:rsidR="002411B3">
        <w:t xml:space="preserve"> </w:t>
      </w:r>
      <w:r w:rsidR="00150465">
        <w:t>But</w:t>
      </w:r>
      <w:r w:rsidR="002411B3">
        <w:t xml:space="preserve"> </w:t>
      </w:r>
      <w:r w:rsidR="00150465">
        <w:t>with</w:t>
      </w:r>
      <w:r w:rsidR="002411B3">
        <w:t xml:space="preserve"> </w:t>
      </w:r>
      <w:r w:rsidR="00150465">
        <w:t>such</w:t>
      </w:r>
      <w:r w:rsidR="002411B3">
        <w:t xml:space="preserve"> </w:t>
      </w:r>
      <w:r w:rsidR="00150465">
        <w:t>ubiquitous</w:t>
      </w:r>
      <w:r w:rsidR="002411B3">
        <w:t xml:space="preserve"> </w:t>
      </w:r>
      <w:r w:rsidR="00150465">
        <w:t>exchange</w:t>
      </w:r>
      <w:r w:rsidR="002411B3">
        <w:t xml:space="preserve"> </w:t>
      </w:r>
      <w:r w:rsidR="00150465">
        <w:t>arises</w:t>
      </w:r>
      <w:r w:rsidR="002411B3">
        <w:t xml:space="preserve"> </w:t>
      </w:r>
      <w:r w:rsidR="00150465">
        <w:t>the</w:t>
      </w:r>
      <w:r w:rsidR="002411B3">
        <w:t xml:space="preserve"> </w:t>
      </w:r>
      <w:r w:rsidR="00150465">
        <w:t>idea</w:t>
      </w:r>
      <w:r w:rsidR="002411B3">
        <w:t xml:space="preserve"> </w:t>
      </w:r>
      <w:r w:rsidR="00150465">
        <w:t>of</w:t>
      </w:r>
      <w:r w:rsidR="002411B3">
        <w:t xml:space="preserve"> </w:t>
      </w:r>
      <w:r w:rsidR="00150465">
        <w:t>a</w:t>
      </w:r>
      <w:r w:rsidR="002411B3">
        <w:t xml:space="preserve"> </w:t>
      </w:r>
      <w:r w:rsidR="00150465">
        <w:t>universal</w:t>
      </w:r>
      <w:r w:rsidR="002411B3">
        <w:t xml:space="preserve"> </w:t>
      </w:r>
      <w:r w:rsidR="00150465">
        <w:t>subject,</w:t>
      </w:r>
      <w:r w:rsidR="002411B3">
        <w:t xml:space="preserve"> </w:t>
      </w:r>
      <w:r w:rsidR="00150465">
        <w:t>one</w:t>
      </w:r>
      <w:r w:rsidR="002411B3">
        <w:t xml:space="preserve"> </w:t>
      </w:r>
      <w:r w:rsidR="00150465">
        <w:t>neither</w:t>
      </w:r>
      <w:r w:rsidR="002411B3">
        <w:t xml:space="preserve"> </w:t>
      </w:r>
      <w:r w:rsidR="00150465">
        <w:t>embodied</w:t>
      </w:r>
      <w:r w:rsidR="002411B3">
        <w:t xml:space="preserve"> </w:t>
      </w:r>
      <w:r w:rsidR="00150465">
        <w:t>nor</w:t>
      </w:r>
      <w:r w:rsidR="002411B3">
        <w:t xml:space="preserve"> </w:t>
      </w:r>
      <w:r w:rsidR="00150465">
        <w:t>chosen.</w:t>
      </w:r>
      <w:r w:rsidR="002411B3">
        <w:t xml:space="preserve"> </w:t>
      </w:r>
      <w:r w:rsidR="00150465">
        <w:t>Judaism</w:t>
      </w:r>
      <w:r w:rsidR="002411B3">
        <w:t xml:space="preserve"> </w:t>
      </w:r>
      <w:r w:rsidR="00150465">
        <w:t>is</w:t>
      </w:r>
      <w:r w:rsidR="002411B3">
        <w:t xml:space="preserve"> </w:t>
      </w:r>
      <w:r w:rsidR="00150465">
        <w:t>a</w:t>
      </w:r>
      <w:r w:rsidR="002411B3">
        <w:t xml:space="preserve"> </w:t>
      </w:r>
      <w:r w:rsidR="00150465">
        <w:t>bad</w:t>
      </w:r>
      <w:r w:rsidR="002411B3">
        <w:t xml:space="preserve"> </w:t>
      </w:r>
      <w:r w:rsidR="00150465">
        <w:t>fit</w:t>
      </w:r>
      <w:r w:rsidR="002411B3">
        <w:t xml:space="preserve"> </w:t>
      </w:r>
      <w:r w:rsidR="00150465">
        <w:t>to</w:t>
      </w:r>
      <w:r w:rsidR="002411B3">
        <w:t xml:space="preserve"> </w:t>
      </w:r>
      <w:r w:rsidR="00150465">
        <w:t>this</w:t>
      </w:r>
      <w:r w:rsidR="002411B3">
        <w:t xml:space="preserve"> </w:t>
      </w:r>
      <w:r w:rsidR="00150465">
        <w:t>modern</w:t>
      </w:r>
      <w:r w:rsidR="002411B3">
        <w:t xml:space="preserve"> </w:t>
      </w:r>
      <w:r w:rsidR="00150465">
        <w:t>sensibility</w:t>
      </w:r>
      <w:r w:rsidR="002411B3">
        <w:t xml:space="preserve"> </w:t>
      </w:r>
      <w:r w:rsidR="00150465">
        <w:t>of</w:t>
      </w:r>
      <w:r w:rsidR="002411B3">
        <w:t xml:space="preserve"> </w:t>
      </w:r>
      <w:r w:rsidR="00150465">
        <w:t>quantity,</w:t>
      </w:r>
      <w:r w:rsidR="002411B3">
        <w:t xml:space="preserve"> </w:t>
      </w:r>
      <w:r w:rsidR="00150465">
        <w:t>exchange,</w:t>
      </w:r>
      <w:r w:rsidR="002411B3">
        <w:t xml:space="preserve"> </w:t>
      </w:r>
      <w:r w:rsidR="00150465">
        <w:t>and</w:t>
      </w:r>
      <w:r w:rsidR="002411B3">
        <w:t xml:space="preserve"> </w:t>
      </w:r>
      <w:r w:rsidR="00150465">
        <w:t>use</w:t>
      </w:r>
      <w:r w:rsidR="002411B3">
        <w:t xml:space="preserve"> </w:t>
      </w:r>
      <w:r w:rsidR="00150465">
        <w:t>value.</w:t>
      </w:r>
      <w:r w:rsidR="002411B3">
        <w:t xml:space="preserve"> </w:t>
      </w:r>
      <w:r w:rsidR="0053679E">
        <w:t>It</w:t>
      </w:r>
      <w:r w:rsidR="002411B3">
        <w:t xml:space="preserve"> </w:t>
      </w:r>
      <w:r w:rsidR="0053679E">
        <w:t>is</w:t>
      </w:r>
      <w:r w:rsidR="002411B3">
        <w:t xml:space="preserve"> </w:t>
      </w:r>
      <w:r w:rsidR="0053679E">
        <w:t>more</w:t>
      </w:r>
      <w:r w:rsidR="002411B3">
        <w:t xml:space="preserve"> </w:t>
      </w:r>
      <w:r w:rsidR="0053679E">
        <w:t>at</w:t>
      </w:r>
      <w:r w:rsidR="002411B3">
        <w:t xml:space="preserve"> </w:t>
      </w:r>
      <w:r w:rsidR="0053679E">
        <w:t>home</w:t>
      </w:r>
      <w:r w:rsidR="002411B3">
        <w:t xml:space="preserve"> </w:t>
      </w:r>
      <w:r w:rsidR="0053679E">
        <w:t>where</w:t>
      </w:r>
      <w:r w:rsidR="002411B3">
        <w:t xml:space="preserve"> </w:t>
      </w:r>
      <w:r w:rsidR="0053679E">
        <w:t>the</w:t>
      </w:r>
      <w:r w:rsidR="002411B3">
        <w:t xml:space="preserve"> </w:t>
      </w:r>
      <w:r w:rsidR="00C15081">
        <w:t>“</w:t>
      </w:r>
      <w:r w:rsidR="0053679E">
        <w:t>unique,</w:t>
      </w:r>
      <w:r w:rsidR="002411B3">
        <w:t xml:space="preserve"> </w:t>
      </w:r>
      <w:r w:rsidR="0053679E">
        <w:t>noble,</w:t>
      </w:r>
      <w:r w:rsidR="002411B3">
        <w:t xml:space="preserve"> </w:t>
      </w:r>
      <w:r w:rsidR="0053679E">
        <w:t>or</w:t>
      </w:r>
      <w:r w:rsidR="002411B3">
        <w:t xml:space="preserve"> </w:t>
      </w:r>
      <w:r w:rsidR="0053679E">
        <w:t>precious</w:t>
      </w:r>
      <w:r w:rsidR="00C15081">
        <w:t>”</w:t>
      </w:r>
      <w:r w:rsidR="002411B3">
        <w:t xml:space="preserve"> </w:t>
      </w:r>
      <w:r w:rsidR="0053679E">
        <w:t>reign</w:t>
      </w:r>
      <w:r w:rsidR="002411B3">
        <w:t xml:space="preserve"> </w:t>
      </w:r>
      <w:r w:rsidR="0053679E">
        <w:t>as</w:t>
      </w:r>
      <w:r w:rsidR="002411B3">
        <w:t xml:space="preserve"> </w:t>
      </w:r>
      <w:r w:rsidR="0053679E">
        <w:t>valued</w:t>
      </w:r>
      <w:r w:rsidR="002411B3">
        <w:t xml:space="preserve"> </w:t>
      </w:r>
      <w:r w:rsidR="0053679E">
        <w:t>ideals.</w:t>
      </w:r>
      <w:r w:rsidR="002411B3">
        <w:t xml:space="preserve"> </w:t>
      </w:r>
      <w:r w:rsidR="00BD2531">
        <w:t>Yet</w:t>
      </w:r>
      <w:r w:rsidR="002411B3">
        <w:t xml:space="preserve"> </w:t>
      </w:r>
      <w:r w:rsidR="00BD2531">
        <w:t>as</w:t>
      </w:r>
      <w:r w:rsidR="002411B3">
        <w:t xml:space="preserve"> </w:t>
      </w:r>
      <w:r w:rsidR="00BD2531">
        <w:t>the</w:t>
      </w:r>
      <w:r w:rsidR="002411B3">
        <w:t xml:space="preserve"> </w:t>
      </w:r>
      <w:r w:rsidR="00BD2531">
        <w:t>discussion</w:t>
      </w:r>
      <w:r w:rsidR="002411B3">
        <w:t xml:space="preserve"> </w:t>
      </w:r>
      <w:r w:rsidR="0048371F">
        <w:t>of</w:t>
      </w:r>
      <w:r w:rsidR="002411B3">
        <w:t xml:space="preserve"> </w:t>
      </w:r>
      <w:r w:rsidR="0048371F">
        <w:t>sacrificial</w:t>
      </w:r>
      <w:r w:rsidR="002411B3">
        <w:t xml:space="preserve"> </w:t>
      </w:r>
      <w:r w:rsidR="0048371F">
        <w:t>worship</w:t>
      </w:r>
      <w:r w:rsidR="002411B3">
        <w:t xml:space="preserve"> </w:t>
      </w:r>
      <w:r w:rsidR="0048371F">
        <w:t>suggests</w:t>
      </w:r>
      <w:r w:rsidR="00BD2531">
        <w:t>,</w:t>
      </w:r>
      <w:r w:rsidR="002411B3">
        <w:t xml:space="preserve"> </w:t>
      </w:r>
      <w:r w:rsidR="00BD2531">
        <w:t>there</w:t>
      </w:r>
      <w:r w:rsidR="002411B3">
        <w:t xml:space="preserve"> </w:t>
      </w:r>
      <w:r w:rsidR="00BD2531">
        <w:t>are</w:t>
      </w:r>
      <w:r w:rsidR="002411B3">
        <w:t xml:space="preserve"> </w:t>
      </w:r>
      <w:r w:rsidR="00BD2531">
        <w:t>more</w:t>
      </w:r>
      <w:r w:rsidR="002411B3">
        <w:t xml:space="preserve"> </w:t>
      </w:r>
      <w:r w:rsidR="00BD2531">
        <w:t>and</w:t>
      </w:r>
      <w:r w:rsidR="002411B3">
        <w:t xml:space="preserve"> </w:t>
      </w:r>
      <w:r w:rsidR="00BD2531">
        <w:t>less</w:t>
      </w:r>
      <w:r w:rsidR="002411B3">
        <w:t xml:space="preserve"> </w:t>
      </w:r>
      <w:r w:rsidR="00BD2531">
        <w:t>authentic</w:t>
      </w:r>
      <w:r w:rsidR="002411B3">
        <w:t xml:space="preserve"> </w:t>
      </w:r>
      <w:r w:rsidR="00BD2531">
        <w:t>forms</w:t>
      </w:r>
      <w:r w:rsidR="002411B3">
        <w:t xml:space="preserve"> </w:t>
      </w:r>
      <w:r w:rsidR="00BD2531">
        <w:t>of</w:t>
      </w:r>
      <w:r w:rsidR="002411B3">
        <w:t xml:space="preserve"> </w:t>
      </w:r>
      <w:r w:rsidR="00BD2531">
        <w:t>Jewish</w:t>
      </w:r>
      <w:r w:rsidR="002411B3">
        <w:t xml:space="preserve"> </w:t>
      </w:r>
      <w:r w:rsidR="00BD2531">
        <w:t>practice.</w:t>
      </w:r>
      <w:r w:rsidR="002411B3">
        <w:t xml:space="preserve"> </w:t>
      </w:r>
      <w:r w:rsidR="00BD2531">
        <w:t>A</w:t>
      </w:r>
      <w:r w:rsidR="002411B3">
        <w:t xml:space="preserve"> </w:t>
      </w:r>
      <w:r w:rsidR="00BD2531">
        <w:t>modern</w:t>
      </w:r>
      <w:r w:rsidR="002411B3">
        <w:t xml:space="preserve"> </w:t>
      </w:r>
      <w:r w:rsidR="00BD2531">
        <w:t>Judaism</w:t>
      </w:r>
      <w:r w:rsidR="002411B3">
        <w:t xml:space="preserve"> </w:t>
      </w:r>
      <w:r w:rsidR="00BD2531">
        <w:t>content</w:t>
      </w:r>
      <w:r w:rsidR="002411B3">
        <w:t xml:space="preserve"> </w:t>
      </w:r>
      <w:r w:rsidR="00BD2531">
        <w:t>with</w:t>
      </w:r>
      <w:r w:rsidR="002411B3">
        <w:t xml:space="preserve"> </w:t>
      </w:r>
      <w:r w:rsidR="00BD2531">
        <w:t>enlightened</w:t>
      </w:r>
      <w:r w:rsidR="002411B3">
        <w:t xml:space="preserve"> </w:t>
      </w:r>
      <w:r w:rsidR="00BD2531">
        <w:t>order</w:t>
      </w:r>
      <w:r w:rsidR="002411B3">
        <w:t xml:space="preserve"> </w:t>
      </w:r>
      <w:r w:rsidR="00BD2531">
        <w:t>and</w:t>
      </w:r>
      <w:r w:rsidR="002411B3">
        <w:t xml:space="preserve"> </w:t>
      </w:r>
      <w:r w:rsidR="00BD2531">
        <w:t>ra</w:t>
      </w:r>
      <w:r w:rsidR="00CD34A2">
        <w:t>tional</w:t>
      </w:r>
      <w:r w:rsidR="002411B3">
        <w:t xml:space="preserve"> </w:t>
      </w:r>
      <w:r w:rsidR="00CD34A2">
        <w:t>exchange</w:t>
      </w:r>
      <w:r w:rsidR="002411B3">
        <w:t xml:space="preserve"> </w:t>
      </w:r>
      <w:r w:rsidR="00CD34A2">
        <w:t>is</w:t>
      </w:r>
      <w:r w:rsidR="002411B3">
        <w:t xml:space="preserve"> </w:t>
      </w:r>
      <w:r w:rsidR="00CD34A2">
        <w:t>less</w:t>
      </w:r>
      <w:r w:rsidR="002411B3">
        <w:t xml:space="preserve"> </w:t>
      </w:r>
      <w:r w:rsidR="00CD34A2">
        <w:t>humane</w:t>
      </w:r>
      <w:r w:rsidR="002411B3">
        <w:t xml:space="preserve"> </w:t>
      </w:r>
      <w:r w:rsidR="00BD2531">
        <w:t>because</w:t>
      </w:r>
      <w:r w:rsidR="002411B3">
        <w:t xml:space="preserve"> </w:t>
      </w:r>
      <w:r w:rsidR="00BD2531">
        <w:t>it</w:t>
      </w:r>
      <w:r w:rsidR="002411B3">
        <w:t xml:space="preserve"> </w:t>
      </w:r>
      <w:r w:rsidR="00BD2531">
        <w:t>misses</w:t>
      </w:r>
      <w:r w:rsidR="002411B3">
        <w:t xml:space="preserve"> </w:t>
      </w:r>
      <w:r w:rsidR="00BD2531">
        <w:t>essential</w:t>
      </w:r>
      <w:r w:rsidR="002411B3">
        <w:t xml:space="preserve"> </w:t>
      </w:r>
      <w:r w:rsidR="00BD2531">
        <w:t>f</w:t>
      </w:r>
      <w:r w:rsidR="00CD34A2">
        <w:t>eatures</w:t>
      </w:r>
      <w:r w:rsidR="002411B3">
        <w:t xml:space="preserve"> </w:t>
      </w:r>
      <w:r w:rsidR="00CD34A2">
        <w:t>of</w:t>
      </w:r>
      <w:r w:rsidR="002411B3">
        <w:t xml:space="preserve"> </w:t>
      </w:r>
      <w:r w:rsidR="00CD34A2">
        <w:t>the</w:t>
      </w:r>
      <w:r w:rsidR="002411B3">
        <w:t xml:space="preserve"> </w:t>
      </w:r>
      <w:r w:rsidR="00CD34A2">
        <w:t>human</w:t>
      </w:r>
      <w:r w:rsidR="002411B3">
        <w:t xml:space="preserve"> </w:t>
      </w:r>
      <w:r w:rsidR="00CD34A2">
        <w:t>condition.</w:t>
      </w:r>
      <w:r w:rsidR="002411B3">
        <w:t xml:space="preserve"> </w:t>
      </w:r>
      <w:r w:rsidR="00CD34A2">
        <w:t>It</w:t>
      </w:r>
      <w:r w:rsidR="002411B3">
        <w:t xml:space="preserve"> </w:t>
      </w:r>
      <w:r w:rsidR="00CD34A2">
        <w:t>is</w:t>
      </w:r>
      <w:r w:rsidR="002411B3">
        <w:t xml:space="preserve"> </w:t>
      </w:r>
      <w:r w:rsidR="00CD34A2">
        <w:lastRenderedPageBreak/>
        <w:t>therefore</w:t>
      </w:r>
      <w:r w:rsidR="002411B3">
        <w:t xml:space="preserve"> </w:t>
      </w:r>
      <w:r w:rsidR="00CD34A2">
        <w:t>less</w:t>
      </w:r>
      <w:r w:rsidR="002411B3">
        <w:t xml:space="preserve"> </w:t>
      </w:r>
      <w:r w:rsidR="00CD34A2">
        <w:t>authentic</w:t>
      </w:r>
      <w:r w:rsidR="002411B3">
        <w:t xml:space="preserve"> </w:t>
      </w:r>
      <w:r w:rsidR="00CD34A2">
        <w:t>as</w:t>
      </w:r>
      <w:r w:rsidR="002411B3">
        <w:t xml:space="preserve"> </w:t>
      </w:r>
      <w:r w:rsidR="00CD34A2">
        <w:t>well,</w:t>
      </w:r>
      <w:r w:rsidR="002411B3">
        <w:t xml:space="preserve"> </w:t>
      </w:r>
      <w:r w:rsidR="00CD34A2">
        <w:t>for</w:t>
      </w:r>
      <w:r w:rsidR="002411B3">
        <w:t xml:space="preserve"> </w:t>
      </w:r>
      <w:r w:rsidR="00A92486">
        <w:t>only</w:t>
      </w:r>
      <w:r w:rsidR="002411B3">
        <w:t xml:space="preserve"> </w:t>
      </w:r>
      <w:r w:rsidR="00A92486">
        <w:t>the</w:t>
      </w:r>
      <w:r w:rsidR="002411B3">
        <w:t xml:space="preserve"> </w:t>
      </w:r>
      <w:r w:rsidR="00A92486">
        <w:t>Jewish</w:t>
      </w:r>
      <w:r w:rsidR="002411B3">
        <w:t xml:space="preserve"> </w:t>
      </w:r>
      <w:r w:rsidR="00A92486">
        <w:t>prophetic</w:t>
      </w:r>
      <w:r w:rsidR="002411B3">
        <w:t xml:space="preserve"> </w:t>
      </w:r>
      <w:r w:rsidR="00A92486">
        <w:t>voice</w:t>
      </w:r>
      <w:r w:rsidR="002411B3">
        <w:t xml:space="preserve"> </w:t>
      </w:r>
      <w:r w:rsidR="00A92486">
        <w:t>perceives</w:t>
      </w:r>
      <w:r w:rsidR="002411B3">
        <w:t xml:space="preserve"> </w:t>
      </w:r>
      <w:r w:rsidR="00A92486">
        <w:t>the</w:t>
      </w:r>
      <w:r w:rsidR="002411B3">
        <w:t xml:space="preserve"> </w:t>
      </w:r>
      <w:r w:rsidR="00A92486">
        <w:t>noble</w:t>
      </w:r>
      <w:r w:rsidR="002411B3">
        <w:t xml:space="preserve"> </w:t>
      </w:r>
      <w:r w:rsidR="00A92486">
        <w:t>as</w:t>
      </w:r>
      <w:r w:rsidR="002411B3">
        <w:t xml:space="preserve"> </w:t>
      </w:r>
      <w:r w:rsidR="00A92486">
        <w:t>a</w:t>
      </w:r>
      <w:r w:rsidR="002411B3">
        <w:t xml:space="preserve"> </w:t>
      </w:r>
      <w:r w:rsidR="00A92486">
        <w:t>unique</w:t>
      </w:r>
      <w:r w:rsidR="002411B3">
        <w:t xml:space="preserve"> </w:t>
      </w:r>
      <w:r w:rsidR="00A92486">
        <w:t>encounter</w:t>
      </w:r>
      <w:r w:rsidR="002411B3">
        <w:t xml:space="preserve"> </w:t>
      </w:r>
      <w:r w:rsidR="00A92486">
        <w:t>with</w:t>
      </w:r>
      <w:r w:rsidR="002411B3">
        <w:t xml:space="preserve"> </w:t>
      </w:r>
      <w:r w:rsidR="00A92486">
        <w:t>embodied</w:t>
      </w:r>
      <w:r w:rsidR="002411B3">
        <w:t xml:space="preserve"> </w:t>
      </w:r>
      <w:r w:rsidR="00A92486">
        <w:t>radiance.</w:t>
      </w:r>
    </w:p>
    <w:p w:rsidR="000E4B5A" w:rsidRDefault="000E4B5A" w:rsidP="007F56DB">
      <w:pPr>
        <w:spacing w:line="480" w:lineRule="auto"/>
      </w:pPr>
      <w:r>
        <w:t>&lt;break</w:t>
      </w:r>
      <w:r w:rsidR="00883144">
        <w:t>/</w:t>
      </w:r>
      <w:r>
        <w:t>&gt;</w:t>
      </w:r>
    </w:p>
    <w:p w:rsidR="00224781" w:rsidRDefault="0053679E" w:rsidP="007F56DB">
      <w:pPr>
        <w:spacing w:line="480" w:lineRule="auto"/>
        <w:ind w:firstLine="720"/>
      </w:pPr>
      <w:r>
        <w:t>Wyschogrod</w:t>
      </w:r>
      <w:r w:rsidR="002411B3">
        <w:t xml:space="preserve"> </w:t>
      </w:r>
      <w:r>
        <w:t>carries</w:t>
      </w:r>
      <w:r w:rsidR="002411B3">
        <w:t xml:space="preserve"> </w:t>
      </w:r>
      <w:r>
        <w:t>over</w:t>
      </w:r>
      <w:r w:rsidR="002411B3">
        <w:t xml:space="preserve"> </w:t>
      </w:r>
      <w:r>
        <w:t>this</w:t>
      </w:r>
      <w:r w:rsidR="002411B3">
        <w:t xml:space="preserve"> </w:t>
      </w:r>
      <w:r w:rsidR="005737C7">
        <w:t>language</w:t>
      </w:r>
      <w:r w:rsidR="002411B3">
        <w:t xml:space="preserve"> </w:t>
      </w:r>
      <w:r w:rsidR="005737C7">
        <w:t>of</w:t>
      </w:r>
      <w:r w:rsidR="002411B3">
        <w:t xml:space="preserve"> </w:t>
      </w:r>
      <w:r w:rsidR="005737C7">
        <w:t>authenticity,</w:t>
      </w:r>
      <w:r w:rsidR="002411B3">
        <w:t xml:space="preserve"> </w:t>
      </w:r>
      <w:r w:rsidR="005737C7">
        <w:t>rooted</w:t>
      </w:r>
      <w:r w:rsidR="002411B3">
        <w:t xml:space="preserve"> </w:t>
      </w:r>
      <w:r w:rsidR="005737C7">
        <w:t>in</w:t>
      </w:r>
      <w:r w:rsidR="002411B3">
        <w:t xml:space="preserve"> </w:t>
      </w:r>
      <w:r w:rsidR="005737C7">
        <w:t>the</w:t>
      </w:r>
      <w:r w:rsidR="002411B3">
        <w:t xml:space="preserve"> </w:t>
      </w:r>
      <w:r>
        <w:t>dichotomy</w:t>
      </w:r>
      <w:r w:rsidR="002411B3">
        <w:t xml:space="preserve"> </w:t>
      </w:r>
      <w:r>
        <w:t>between</w:t>
      </w:r>
      <w:r w:rsidR="002411B3">
        <w:t xml:space="preserve"> </w:t>
      </w:r>
      <w:r>
        <w:t>the</w:t>
      </w:r>
      <w:r w:rsidR="002411B3">
        <w:t xml:space="preserve"> </w:t>
      </w:r>
      <w:r>
        <w:t>unique</w:t>
      </w:r>
      <w:r w:rsidR="002411B3">
        <w:t xml:space="preserve"> </w:t>
      </w:r>
      <w:r>
        <w:t>and</w:t>
      </w:r>
      <w:r w:rsidR="002411B3">
        <w:t xml:space="preserve"> </w:t>
      </w:r>
      <w:r>
        <w:t>the</w:t>
      </w:r>
      <w:r w:rsidR="002411B3">
        <w:t xml:space="preserve"> </w:t>
      </w:r>
      <w:r>
        <w:t>commodity</w:t>
      </w:r>
      <w:r w:rsidR="005737C7">
        <w:t>,</w:t>
      </w:r>
      <w:r w:rsidR="002411B3">
        <w:t xml:space="preserve"> </w:t>
      </w:r>
      <w:r w:rsidR="005737C7">
        <w:t>to</w:t>
      </w:r>
      <w:r w:rsidR="002411B3">
        <w:t xml:space="preserve"> </w:t>
      </w:r>
      <w:r w:rsidR="005737C7">
        <w:t>his</w:t>
      </w:r>
      <w:r w:rsidR="002411B3">
        <w:t xml:space="preserve"> </w:t>
      </w:r>
      <w:r w:rsidR="005737C7">
        <w:t>analysis</w:t>
      </w:r>
      <w:r w:rsidR="002411B3">
        <w:t xml:space="preserve"> </w:t>
      </w:r>
      <w:r w:rsidR="005737C7">
        <w:t>of</w:t>
      </w:r>
      <w:r w:rsidR="002411B3">
        <w:t xml:space="preserve"> </w:t>
      </w:r>
      <w:r w:rsidR="00A7125F">
        <w:t>Jewish</w:t>
      </w:r>
      <w:r w:rsidR="002411B3">
        <w:t xml:space="preserve"> </w:t>
      </w:r>
      <w:r w:rsidR="005737C7">
        <w:t>art</w:t>
      </w:r>
      <w:r>
        <w:t>.</w:t>
      </w:r>
      <w:r w:rsidR="002411B3">
        <w:t xml:space="preserve"> </w:t>
      </w:r>
      <w:r w:rsidR="00A7125F">
        <w:t>He</w:t>
      </w:r>
      <w:r w:rsidR="002411B3">
        <w:t xml:space="preserve"> </w:t>
      </w:r>
      <w:r w:rsidR="00A7125F">
        <w:t>echoes</w:t>
      </w:r>
      <w:r w:rsidR="002411B3">
        <w:t xml:space="preserve"> </w:t>
      </w:r>
      <w:r w:rsidR="00A7125F">
        <w:t>both</w:t>
      </w:r>
      <w:r w:rsidR="002411B3">
        <w:t xml:space="preserve"> </w:t>
      </w:r>
      <w:r w:rsidR="00A7125F">
        <w:t>the</w:t>
      </w:r>
      <w:r w:rsidR="002411B3">
        <w:t xml:space="preserve"> </w:t>
      </w:r>
      <w:r w:rsidR="00A7125F">
        <w:t>distorted</w:t>
      </w:r>
      <w:r w:rsidR="002411B3">
        <w:t xml:space="preserve"> </w:t>
      </w:r>
      <w:r w:rsidR="00A7125F">
        <w:t>consensus</w:t>
      </w:r>
      <w:r w:rsidR="002411B3">
        <w:t xml:space="preserve"> </w:t>
      </w:r>
      <w:r w:rsidR="00A7125F">
        <w:t>that</w:t>
      </w:r>
      <w:r w:rsidR="002411B3">
        <w:t xml:space="preserve"> </w:t>
      </w:r>
      <w:r w:rsidR="00C15081">
        <w:t>“</w:t>
      </w:r>
      <w:r w:rsidR="00A7125F">
        <w:t>Judaism</w:t>
      </w:r>
      <w:r w:rsidR="002411B3">
        <w:t xml:space="preserve"> </w:t>
      </w:r>
      <w:r w:rsidR="00A7125F">
        <w:t>has</w:t>
      </w:r>
      <w:r w:rsidR="002411B3">
        <w:t xml:space="preserve"> </w:t>
      </w:r>
      <w:r w:rsidR="00A7125F">
        <w:t>not</w:t>
      </w:r>
      <w:r w:rsidR="002411B3">
        <w:t xml:space="preserve"> </w:t>
      </w:r>
      <w:r w:rsidR="00A7125F">
        <w:t>made</w:t>
      </w:r>
      <w:r w:rsidR="002411B3">
        <w:t xml:space="preserve"> </w:t>
      </w:r>
      <w:r w:rsidR="00A7125F">
        <w:t>a</w:t>
      </w:r>
      <w:r w:rsidR="002411B3">
        <w:t xml:space="preserve"> </w:t>
      </w:r>
      <w:r w:rsidR="00A7125F">
        <w:t>great</w:t>
      </w:r>
      <w:r w:rsidR="002411B3">
        <w:t xml:space="preserve"> </w:t>
      </w:r>
      <w:r w:rsidR="00A7125F">
        <w:t>contribution</w:t>
      </w:r>
      <w:r w:rsidR="002411B3">
        <w:t xml:space="preserve"> </w:t>
      </w:r>
      <w:r w:rsidR="00A7125F">
        <w:t>to</w:t>
      </w:r>
      <w:r w:rsidR="002411B3">
        <w:t xml:space="preserve"> </w:t>
      </w:r>
      <w:r w:rsidR="00A7125F">
        <w:t>art</w:t>
      </w:r>
      <w:r w:rsidR="002411B3">
        <w:t xml:space="preserve"> </w:t>
      </w:r>
      <w:r w:rsidR="00A7125F">
        <w:t>and</w:t>
      </w:r>
      <w:r w:rsidR="002411B3">
        <w:t xml:space="preserve"> </w:t>
      </w:r>
      <w:r w:rsidR="00A7125F">
        <w:t>music,</w:t>
      </w:r>
      <w:r w:rsidR="00C15081">
        <w:t>”</w:t>
      </w:r>
      <w:r w:rsidR="002411B3">
        <w:t xml:space="preserve"> </w:t>
      </w:r>
      <w:r w:rsidR="00A7125F">
        <w:t>and</w:t>
      </w:r>
      <w:r w:rsidR="002411B3">
        <w:t xml:space="preserve"> </w:t>
      </w:r>
      <w:r w:rsidR="005330D9">
        <w:t>appeals</w:t>
      </w:r>
      <w:r w:rsidR="002411B3">
        <w:t xml:space="preserve"> </w:t>
      </w:r>
      <w:r w:rsidR="005330D9">
        <w:t>to</w:t>
      </w:r>
      <w:r w:rsidR="002411B3">
        <w:t xml:space="preserve"> </w:t>
      </w:r>
      <w:r w:rsidR="005330D9">
        <w:t>the</w:t>
      </w:r>
      <w:r w:rsidR="002411B3">
        <w:t xml:space="preserve"> </w:t>
      </w:r>
      <w:r w:rsidR="005330D9">
        <w:t>distinction</w:t>
      </w:r>
      <w:r w:rsidR="002411B3">
        <w:t xml:space="preserve"> </w:t>
      </w:r>
      <w:r w:rsidR="005330D9">
        <w:t>made</w:t>
      </w:r>
      <w:r w:rsidR="002411B3">
        <w:t xml:space="preserve"> </w:t>
      </w:r>
      <w:r w:rsidR="005330D9">
        <w:t>famous</w:t>
      </w:r>
      <w:r w:rsidR="002411B3">
        <w:t xml:space="preserve"> </w:t>
      </w:r>
      <w:r w:rsidR="005330D9">
        <w:t>by</w:t>
      </w:r>
      <w:r w:rsidR="002411B3">
        <w:t xml:space="preserve"> </w:t>
      </w:r>
      <w:r w:rsidR="005330D9">
        <w:t>Clement</w:t>
      </w:r>
      <w:r w:rsidR="002411B3">
        <w:t xml:space="preserve"> </w:t>
      </w:r>
      <w:r w:rsidR="005330D9">
        <w:t>Greenberg</w:t>
      </w:r>
      <w:r w:rsidR="002411B3">
        <w:t xml:space="preserve"> </w:t>
      </w:r>
      <w:r w:rsidR="005330D9">
        <w:t>between</w:t>
      </w:r>
      <w:r w:rsidR="002411B3">
        <w:t xml:space="preserve"> </w:t>
      </w:r>
      <w:r w:rsidR="005330D9">
        <w:t>kitsch</w:t>
      </w:r>
      <w:r w:rsidR="002411B3">
        <w:t xml:space="preserve"> </w:t>
      </w:r>
      <w:r w:rsidR="005330D9">
        <w:t>and</w:t>
      </w:r>
      <w:r w:rsidR="002411B3">
        <w:t xml:space="preserve"> </w:t>
      </w:r>
      <w:r w:rsidR="005330D9">
        <w:t>the</w:t>
      </w:r>
      <w:r w:rsidR="002411B3">
        <w:t xml:space="preserve"> </w:t>
      </w:r>
      <w:r w:rsidR="005330D9">
        <w:t>avant-garde.</w:t>
      </w:r>
      <w:r w:rsidR="005330D9">
        <w:rPr>
          <w:rStyle w:val="EndnoteReference"/>
        </w:rPr>
        <w:endnoteReference w:id="42"/>
      </w:r>
      <w:r w:rsidR="002411B3">
        <w:t xml:space="preserve"> </w:t>
      </w:r>
      <w:r w:rsidR="000334D7">
        <w:t>Yet</w:t>
      </w:r>
      <w:r w:rsidR="002411B3">
        <w:t xml:space="preserve"> </w:t>
      </w:r>
      <w:r w:rsidR="000334D7">
        <w:t>Wyschogrod</w:t>
      </w:r>
      <w:r w:rsidR="00C15081">
        <w:t>’</w:t>
      </w:r>
      <w:r w:rsidR="000334D7">
        <w:t>s</w:t>
      </w:r>
      <w:r w:rsidR="002411B3">
        <w:t xml:space="preserve"> </w:t>
      </w:r>
      <w:r w:rsidR="000334D7">
        <w:t>concern</w:t>
      </w:r>
      <w:r w:rsidR="002411B3">
        <w:t xml:space="preserve"> </w:t>
      </w:r>
      <w:r w:rsidR="000334D7">
        <w:t>for</w:t>
      </w:r>
      <w:r w:rsidR="002411B3">
        <w:t xml:space="preserve"> </w:t>
      </w:r>
      <w:r w:rsidR="00C15081">
        <w:t>“</w:t>
      </w:r>
      <w:r w:rsidR="000334D7">
        <w:t>the</w:t>
      </w:r>
      <w:r w:rsidR="002411B3">
        <w:t xml:space="preserve"> </w:t>
      </w:r>
      <w:r w:rsidR="000334D7">
        <w:t>level</w:t>
      </w:r>
      <w:r w:rsidR="002411B3">
        <w:t xml:space="preserve"> </w:t>
      </w:r>
      <w:r w:rsidR="000334D7">
        <w:t>of</w:t>
      </w:r>
      <w:r w:rsidR="002411B3">
        <w:t xml:space="preserve"> </w:t>
      </w:r>
      <w:r w:rsidR="000334D7">
        <w:t>taste</w:t>
      </w:r>
      <w:r w:rsidR="00C15081">
        <w:t>”</w:t>
      </w:r>
      <w:r w:rsidR="002411B3">
        <w:t xml:space="preserve"> </w:t>
      </w:r>
      <w:r w:rsidR="000334D7">
        <w:t>among</w:t>
      </w:r>
      <w:r w:rsidR="002411B3">
        <w:t xml:space="preserve"> </w:t>
      </w:r>
      <w:r w:rsidR="000334D7">
        <w:t>contemporary</w:t>
      </w:r>
      <w:r w:rsidR="002411B3">
        <w:t xml:space="preserve"> </w:t>
      </w:r>
      <w:r w:rsidR="000334D7">
        <w:t>Jewish</w:t>
      </w:r>
      <w:r w:rsidR="002411B3">
        <w:t xml:space="preserve"> </w:t>
      </w:r>
      <w:r w:rsidR="000334D7">
        <w:t>communities</w:t>
      </w:r>
      <w:r w:rsidR="002411B3">
        <w:t xml:space="preserve"> </w:t>
      </w:r>
      <w:r w:rsidR="000334D7">
        <w:t>has</w:t>
      </w:r>
      <w:r w:rsidR="002411B3">
        <w:t xml:space="preserve"> </w:t>
      </w:r>
      <w:r w:rsidR="000334D7">
        <w:t>less</w:t>
      </w:r>
      <w:r w:rsidR="002411B3">
        <w:t xml:space="preserve"> </w:t>
      </w:r>
      <w:r w:rsidR="000334D7">
        <w:t>to</w:t>
      </w:r>
      <w:r w:rsidR="002411B3">
        <w:t xml:space="preserve"> </w:t>
      </w:r>
      <w:r w:rsidR="000334D7">
        <w:t>do</w:t>
      </w:r>
      <w:r w:rsidR="002411B3">
        <w:t xml:space="preserve"> </w:t>
      </w:r>
      <w:r w:rsidR="000334D7">
        <w:t>with</w:t>
      </w:r>
      <w:r w:rsidR="002411B3">
        <w:t xml:space="preserve"> </w:t>
      </w:r>
      <w:r w:rsidR="000334D7">
        <w:t>aesthetic</w:t>
      </w:r>
      <w:r w:rsidR="002411B3">
        <w:t xml:space="preserve"> </w:t>
      </w:r>
      <w:r w:rsidR="000334D7">
        <w:t>preferences,</w:t>
      </w:r>
      <w:r w:rsidR="002411B3">
        <w:t xml:space="preserve"> </w:t>
      </w:r>
      <w:r w:rsidR="000334D7">
        <w:t>and</w:t>
      </w:r>
      <w:r w:rsidR="002411B3">
        <w:t xml:space="preserve"> </w:t>
      </w:r>
      <w:r w:rsidR="000334D7">
        <w:t>more</w:t>
      </w:r>
      <w:r w:rsidR="002411B3">
        <w:t xml:space="preserve"> </w:t>
      </w:r>
      <w:r w:rsidR="000334D7">
        <w:t>to</w:t>
      </w:r>
      <w:r w:rsidR="002411B3">
        <w:t xml:space="preserve"> </w:t>
      </w:r>
      <w:r w:rsidR="000334D7">
        <w:t>do</w:t>
      </w:r>
      <w:r w:rsidR="002411B3">
        <w:t xml:space="preserve"> </w:t>
      </w:r>
      <w:r w:rsidR="000334D7">
        <w:t>with</w:t>
      </w:r>
      <w:r w:rsidR="002411B3">
        <w:t xml:space="preserve"> </w:t>
      </w:r>
      <w:r w:rsidR="000334D7">
        <w:t>authentic</w:t>
      </w:r>
      <w:r w:rsidR="002411B3">
        <w:t xml:space="preserve"> </w:t>
      </w:r>
      <w:r w:rsidR="000334D7">
        <w:t>Jewish</w:t>
      </w:r>
      <w:r w:rsidR="002411B3">
        <w:t xml:space="preserve"> </w:t>
      </w:r>
      <w:r w:rsidR="000334D7">
        <w:t>culture.</w:t>
      </w:r>
      <w:r w:rsidR="002411B3">
        <w:t xml:space="preserve"> </w:t>
      </w:r>
      <w:r w:rsidR="000334D7">
        <w:t>For</w:t>
      </w:r>
      <w:r w:rsidR="002411B3">
        <w:t xml:space="preserve"> </w:t>
      </w:r>
      <w:r w:rsidR="000334D7">
        <w:t>Clement</w:t>
      </w:r>
      <w:r w:rsidR="00C15081">
        <w:t>’</w:t>
      </w:r>
      <w:r w:rsidR="000334D7">
        <w:t>s</w:t>
      </w:r>
      <w:r w:rsidR="002411B3">
        <w:t xml:space="preserve"> </w:t>
      </w:r>
      <w:r w:rsidR="000334D7">
        <w:t>kitsch</w:t>
      </w:r>
      <w:r w:rsidR="002411B3">
        <w:t xml:space="preserve"> </w:t>
      </w:r>
      <w:r w:rsidR="000334D7">
        <w:t>Wyschogrod</w:t>
      </w:r>
      <w:r w:rsidR="002411B3">
        <w:t xml:space="preserve"> </w:t>
      </w:r>
      <w:r w:rsidR="000334D7">
        <w:t>inserts</w:t>
      </w:r>
      <w:r w:rsidR="002411B3">
        <w:t xml:space="preserve"> </w:t>
      </w:r>
      <w:r w:rsidR="00C15081">
        <w:t>“</w:t>
      </w:r>
      <w:r w:rsidR="000334D7">
        <w:t>bourgeois</w:t>
      </w:r>
      <w:r w:rsidR="002411B3">
        <w:t xml:space="preserve"> </w:t>
      </w:r>
      <w:r w:rsidR="000334D7">
        <w:t>mentality,</w:t>
      </w:r>
      <w:r w:rsidR="00C15081">
        <w:t>”</w:t>
      </w:r>
      <w:r w:rsidR="002411B3">
        <w:t xml:space="preserve"> </w:t>
      </w:r>
      <w:r w:rsidR="000334D7">
        <w:t>and</w:t>
      </w:r>
      <w:r w:rsidR="002411B3">
        <w:t xml:space="preserve"> </w:t>
      </w:r>
      <w:r w:rsidR="000334D7">
        <w:t>the</w:t>
      </w:r>
      <w:r w:rsidR="002411B3">
        <w:t xml:space="preserve"> </w:t>
      </w:r>
      <w:r w:rsidR="00C15081">
        <w:t>“</w:t>
      </w:r>
      <w:r w:rsidR="000334D7">
        <w:t>bohemian</w:t>
      </w:r>
      <w:r w:rsidR="00C15081">
        <w:t>”</w:t>
      </w:r>
      <w:r w:rsidR="002411B3">
        <w:t xml:space="preserve"> </w:t>
      </w:r>
      <w:r w:rsidR="000334D7">
        <w:t>takes</w:t>
      </w:r>
      <w:r w:rsidR="002411B3">
        <w:t xml:space="preserve"> </w:t>
      </w:r>
      <w:r w:rsidR="000334D7">
        <w:t>the</w:t>
      </w:r>
      <w:r w:rsidR="002411B3">
        <w:t xml:space="preserve"> </w:t>
      </w:r>
      <w:r w:rsidR="000334D7">
        <w:t>place</w:t>
      </w:r>
      <w:r w:rsidR="002411B3">
        <w:t xml:space="preserve"> </w:t>
      </w:r>
      <w:r w:rsidR="000334D7">
        <w:t>of</w:t>
      </w:r>
      <w:r w:rsidR="002411B3">
        <w:t xml:space="preserve"> </w:t>
      </w:r>
      <w:r w:rsidR="000334D7">
        <w:t>the</w:t>
      </w:r>
      <w:r w:rsidR="002411B3">
        <w:t xml:space="preserve"> </w:t>
      </w:r>
      <w:r w:rsidR="000334D7">
        <w:t>avant-garde.</w:t>
      </w:r>
      <w:r w:rsidR="002411B3">
        <w:t xml:space="preserve"> </w:t>
      </w:r>
      <w:r w:rsidR="000334D7">
        <w:t>Judaism</w:t>
      </w:r>
      <w:r w:rsidR="002411B3">
        <w:t xml:space="preserve"> </w:t>
      </w:r>
      <w:r w:rsidR="000334D7">
        <w:t>has</w:t>
      </w:r>
      <w:r w:rsidR="002411B3">
        <w:t xml:space="preserve"> </w:t>
      </w:r>
      <w:r w:rsidR="000334D7">
        <w:t>succumbed</w:t>
      </w:r>
      <w:r w:rsidR="002411B3">
        <w:t xml:space="preserve"> </w:t>
      </w:r>
      <w:r w:rsidR="000334D7">
        <w:t>to</w:t>
      </w:r>
      <w:r w:rsidR="002411B3">
        <w:t xml:space="preserve"> </w:t>
      </w:r>
      <w:r w:rsidR="000334D7">
        <w:t>a</w:t>
      </w:r>
      <w:r w:rsidR="002411B3">
        <w:t xml:space="preserve"> </w:t>
      </w:r>
      <w:r w:rsidR="000334D7">
        <w:t>bourgeois</w:t>
      </w:r>
      <w:r w:rsidR="002411B3">
        <w:t xml:space="preserve"> </w:t>
      </w:r>
      <w:r w:rsidR="000334D7">
        <w:t>sensibility,</w:t>
      </w:r>
      <w:r w:rsidR="002411B3">
        <w:t xml:space="preserve"> </w:t>
      </w:r>
      <w:r w:rsidR="000334D7">
        <w:t>and</w:t>
      </w:r>
      <w:r w:rsidR="002411B3">
        <w:t xml:space="preserve"> </w:t>
      </w:r>
      <w:r w:rsidR="000334D7">
        <w:t>this</w:t>
      </w:r>
      <w:r w:rsidR="002411B3">
        <w:t xml:space="preserve"> </w:t>
      </w:r>
      <w:r w:rsidR="000334D7">
        <w:t>because</w:t>
      </w:r>
      <w:r w:rsidR="002411B3">
        <w:t xml:space="preserve"> </w:t>
      </w:r>
      <w:r w:rsidR="00C15081">
        <w:t>“</w:t>
      </w:r>
      <w:r w:rsidR="000334D7">
        <w:t>the</w:t>
      </w:r>
      <w:r w:rsidR="002411B3">
        <w:t xml:space="preserve"> </w:t>
      </w:r>
      <w:r w:rsidR="000334D7">
        <w:t>rabbinic</w:t>
      </w:r>
      <w:r w:rsidR="002411B3">
        <w:t xml:space="preserve"> </w:t>
      </w:r>
      <w:r w:rsidR="000334D7">
        <w:t>mind</w:t>
      </w:r>
      <w:r w:rsidR="002411B3">
        <w:t xml:space="preserve"> </w:t>
      </w:r>
      <w:r w:rsidR="000334D7">
        <w:t>is,</w:t>
      </w:r>
      <w:r w:rsidR="002411B3">
        <w:t xml:space="preserve"> </w:t>
      </w:r>
      <w:r w:rsidR="000334D7">
        <w:t>to</w:t>
      </w:r>
      <w:r w:rsidR="002411B3">
        <w:t xml:space="preserve"> </w:t>
      </w:r>
      <w:r w:rsidR="000334D7">
        <w:t>a</w:t>
      </w:r>
      <w:r w:rsidR="002411B3">
        <w:t xml:space="preserve"> </w:t>
      </w:r>
      <w:r w:rsidR="000334D7">
        <w:t>large</w:t>
      </w:r>
      <w:r w:rsidR="002411B3">
        <w:t xml:space="preserve"> </w:t>
      </w:r>
      <w:r w:rsidR="000334D7">
        <w:t>extent,</w:t>
      </w:r>
      <w:r w:rsidR="002411B3">
        <w:t xml:space="preserve"> </w:t>
      </w:r>
      <w:r w:rsidR="000334D7">
        <w:t>a</w:t>
      </w:r>
      <w:r w:rsidR="002411B3">
        <w:t xml:space="preserve"> </w:t>
      </w:r>
      <w:r w:rsidR="000334D7">
        <w:t>bourgeois</w:t>
      </w:r>
      <w:r w:rsidR="002411B3">
        <w:t xml:space="preserve"> </w:t>
      </w:r>
      <w:r w:rsidR="000334D7">
        <w:t>mind.</w:t>
      </w:r>
      <w:r w:rsidR="00C15081">
        <w:t>”</w:t>
      </w:r>
      <w:r w:rsidR="002411B3">
        <w:t xml:space="preserve"> </w:t>
      </w:r>
      <w:r w:rsidR="000334D7">
        <w:t>Their</w:t>
      </w:r>
      <w:r w:rsidR="002411B3">
        <w:t xml:space="preserve"> </w:t>
      </w:r>
      <w:r w:rsidR="000334D7">
        <w:t>Judaism,</w:t>
      </w:r>
      <w:r w:rsidR="002411B3">
        <w:t xml:space="preserve"> </w:t>
      </w:r>
      <w:r w:rsidR="000334D7">
        <w:t>so</w:t>
      </w:r>
      <w:r w:rsidR="002411B3">
        <w:t xml:space="preserve"> </w:t>
      </w:r>
      <w:r w:rsidR="000334D7">
        <w:t>Wyschogrod</w:t>
      </w:r>
      <w:r w:rsidR="002411B3">
        <w:t xml:space="preserve"> </w:t>
      </w:r>
      <w:r w:rsidR="000334D7">
        <w:t>contends,</w:t>
      </w:r>
      <w:r w:rsidR="002411B3">
        <w:t xml:space="preserve"> </w:t>
      </w:r>
      <w:r w:rsidR="000334D7">
        <w:t>is</w:t>
      </w:r>
      <w:r w:rsidR="002411B3">
        <w:t xml:space="preserve"> </w:t>
      </w:r>
      <w:r w:rsidR="000334D7">
        <w:t>structured,</w:t>
      </w:r>
      <w:r w:rsidR="002411B3">
        <w:t xml:space="preserve"> </w:t>
      </w:r>
      <w:r w:rsidR="000334D7">
        <w:t>orderly,</w:t>
      </w:r>
      <w:r w:rsidR="002411B3">
        <w:t xml:space="preserve"> </w:t>
      </w:r>
      <w:r w:rsidR="000334D7">
        <w:t>static,</w:t>
      </w:r>
      <w:r w:rsidR="002411B3">
        <w:t xml:space="preserve"> </w:t>
      </w:r>
      <w:r w:rsidR="00C15081">
        <w:t>“</w:t>
      </w:r>
      <w:r w:rsidR="000334D7">
        <w:t>in</w:t>
      </w:r>
      <w:r w:rsidR="002411B3">
        <w:t xml:space="preserve"> </w:t>
      </w:r>
      <w:r w:rsidR="000334D7">
        <w:t>short,</w:t>
      </w:r>
      <w:r w:rsidR="002411B3">
        <w:t xml:space="preserve"> </w:t>
      </w:r>
      <w:r w:rsidR="000334D7">
        <w:t>bourgeois</w:t>
      </w:r>
      <w:r w:rsidR="002411B3">
        <w:t xml:space="preserve"> </w:t>
      </w:r>
      <w:r w:rsidR="000334D7">
        <w:t>and</w:t>
      </w:r>
      <w:r w:rsidR="002411B3">
        <w:t xml:space="preserve"> </w:t>
      </w:r>
      <w:r w:rsidR="000334D7">
        <w:t>not</w:t>
      </w:r>
      <w:r w:rsidR="002411B3">
        <w:t xml:space="preserve"> </w:t>
      </w:r>
      <w:r w:rsidR="000334D7">
        <w:t>bohemian.</w:t>
      </w:r>
      <w:r w:rsidR="00C15081">
        <w:t>”</w:t>
      </w:r>
      <w:r w:rsidR="002411B3">
        <w:t xml:space="preserve"> </w:t>
      </w:r>
      <w:r w:rsidR="000334D7">
        <w:t>To</w:t>
      </w:r>
      <w:r w:rsidR="002411B3">
        <w:t xml:space="preserve"> </w:t>
      </w:r>
      <w:r w:rsidR="000334D7">
        <w:t>counter</w:t>
      </w:r>
      <w:r w:rsidR="002411B3">
        <w:t xml:space="preserve"> </w:t>
      </w:r>
      <w:r w:rsidR="000334D7">
        <w:t>this</w:t>
      </w:r>
      <w:r w:rsidR="002411B3">
        <w:t xml:space="preserve"> </w:t>
      </w:r>
      <w:r w:rsidR="000334D7">
        <w:t>stultifying</w:t>
      </w:r>
      <w:r w:rsidR="002411B3">
        <w:t xml:space="preserve"> </w:t>
      </w:r>
      <w:r w:rsidR="000334D7">
        <w:t>logic,</w:t>
      </w:r>
      <w:r w:rsidR="002411B3">
        <w:t xml:space="preserve"> </w:t>
      </w:r>
      <w:r w:rsidR="00CA613E">
        <w:t>Wyschogrod</w:t>
      </w:r>
      <w:r w:rsidR="00C15081">
        <w:t>’</w:t>
      </w:r>
      <w:r w:rsidR="00CA613E">
        <w:t>s</w:t>
      </w:r>
      <w:r w:rsidR="002411B3">
        <w:t xml:space="preserve"> </w:t>
      </w:r>
      <w:r w:rsidR="00CA613E">
        <w:t>modern</w:t>
      </w:r>
      <w:r w:rsidR="002411B3">
        <w:t xml:space="preserve"> </w:t>
      </w:r>
      <w:r w:rsidR="00CA613E">
        <w:t>Jews</w:t>
      </w:r>
      <w:r w:rsidR="002411B3">
        <w:t xml:space="preserve"> </w:t>
      </w:r>
      <w:r w:rsidR="002C1F65">
        <w:t>should</w:t>
      </w:r>
      <w:r w:rsidR="002411B3">
        <w:t xml:space="preserve"> </w:t>
      </w:r>
      <w:r w:rsidR="000334D7">
        <w:t>cultivate</w:t>
      </w:r>
      <w:r w:rsidR="002411B3">
        <w:t xml:space="preserve"> </w:t>
      </w:r>
      <w:r w:rsidR="00C15081">
        <w:t>“</w:t>
      </w:r>
      <w:r w:rsidR="000334D7">
        <w:t>the</w:t>
      </w:r>
      <w:r w:rsidR="002411B3">
        <w:t xml:space="preserve"> </w:t>
      </w:r>
      <w:r w:rsidR="000334D7">
        <w:t>free</w:t>
      </w:r>
      <w:r w:rsidR="002411B3">
        <w:t xml:space="preserve"> </w:t>
      </w:r>
      <w:r w:rsidR="000334D7">
        <w:t>play</w:t>
      </w:r>
      <w:r w:rsidR="002411B3">
        <w:t xml:space="preserve"> </w:t>
      </w:r>
      <w:r w:rsidR="000334D7">
        <w:t>of</w:t>
      </w:r>
      <w:r w:rsidR="002411B3">
        <w:t xml:space="preserve"> </w:t>
      </w:r>
      <w:r w:rsidR="000334D7">
        <w:t>the</w:t>
      </w:r>
      <w:r w:rsidR="002411B3">
        <w:t xml:space="preserve"> </w:t>
      </w:r>
      <w:r w:rsidR="000334D7">
        <w:t>imagination</w:t>
      </w:r>
      <w:r w:rsidR="00C15081">
        <w:t>”</w:t>
      </w:r>
      <w:r w:rsidR="002411B3">
        <w:t xml:space="preserve"> </w:t>
      </w:r>
      <w:r w:rsidR="000334D7">
        <w:t>and</w:t>
      </w:r>
      <w:r w:rsidR="002411B3">
        <w:t xml:space="preserve"> </w:t>
      </w:r>
      <w:r w:rsidR="00C15081">
        <w:t>“</w:t>
      </w:r>
      <w:r w:rsidR="007B1784">
        <w:t>its</w:t>
      </w:r>
      <w:r w:rsidR="002411B3">
        <w:t xml:space="preserve"> </w:t>
      </w:r>
      <w:r w:rsidR="007B1784">
        <w:t>antibourgeois</w:t>
      </w:r>
      <w:r w:rsidR="002411B3">
        <w:t xml:space="preserve"> </w:t>
      </w:r>
      <w:r w:rsidR="007B1784">
        <w:t>clientele.</w:t>
      </w:r>
      <w:r w:rsidR="00C15081">
        <w:t>”</w:t>
      </w:r>
      <w:r w:rsidR="002411B3">
        <w:t xml:space="preserve"> </w:t>
      </w:r>
      <w:r w:rsidR="007B1784">
        <w:t>And</w:t>
      </w:r>
      <w:r w:rsidR="002411B3">
        <w:t xml:space="preserve"> </w:t>
      </w:r>
      <w:r w:rsidR="007B1784">
        <w:t>t</w:t>
      </w:r>
      <w:r w:rsidR="000334D7">
        <w:t>o</w:t>
      </w:r>
      <w:r w:rsidR="002411B3">
        <w:t xml:space="preserve"> </w:t>
      </w:r>
      <w:r w:rsidR="000334D7">
        <w:t>integrate</w:t>
      </w:r>
      <w:r w:rsidR="002411B3">
        <w:t xml:space="preserve"> </w:t>
      </w:r>
      <w:r w:rsidR="000334D7">
        <w:t>the</w:t>
      </w:r>
      <w:r w:rsidR="002411B3">
        <w:t xml:space="preserve"> </w:t>
      </w:r>
      <w:r w:rsidR="000334D7">
        <w:t>bohemian</w:t>
      </w:r>
      <w:r w:rsidR="002411B3">
        <w:t xml:space="preserve"> </w:t>
      </w:r>
      <w:r w:rsidR="000334D7">
        <w:t>sense</w:t>
      </w:r>
      <w:r w:rsidR="002411B3">
        <w:t xml:space="preserve"> </w:t>
      </w:r>
      <w:r w:rsidR="000334D7">
        <w:t>of</w:t>
      </w:r>
      <w:r w:rsidR="002411B3">
        <w:t xml:space="preserve"> </w:t>
      </w:r>
      <w:r w:rsidR="000334D7">
        <w:t>creative</w:t>
      </w:r>
      <w:r w:rsidR="002411B3">
        <w:t xml:space="preserve"> </w:t>
      </w:r>
      <w:r w:rsidR="000334D7">
        <w:t>play,</w:t>
      </w:r>
      <w:r w:rsidR="002411B3">
        <w:t xml:space="preserve"> </w:t>
      </w:r>
      <w:r w:rsidR="00224781">
        <w:t>Judaism</w:t>
      </w:r>
      <w:r w:rsidR="002411B3">
        <w:t xml:space="preserve"> </w:t>
      </w:r>
      <w:r w:rsidR="00224781">
        <w:t>must</w:t>
      </w:r>
      <w:r w:rsidR="002411B3">
        <w:t xml:space="preserve"> </w:t>
      </w:r>
      <w:r w:rsidR="00224781">
        <w:t>return</w:t>
      </w:r>
      <w:r w:rsidR="002411B3">
        <w:t xml:space="preserve"> </w:t>
      </w:r>
      <w:r w:rsidR="00224781">
        <w:t>to</w:t>
      </w:r>
      <w:r w:rsidR="002411B3">
        <w:t xml:space="preserve"> </w:t>
      </w:r>
      <w:r w:rsidR="00224781">
        <w:t>its</w:t>
      </w:r>
      <w:r w:rsidR="002411B3">
        <w:t xml:space="preserve"> </w:t>
      </w:r>
      <w:r w:rsidR="00224781">
        <w:t>authentic</w:t>
      </w:r>
      <w:r w:rsidR="002411B3">
        <w:t xml:space="preserve"> </w:t>
      </w:r>
      <w:r w:rsidR="00224781">
        <w:t>sources:</w:t>
      </w:r>
    </w:p>
    <w:p w:rsidR="00883144" w:rsidRDefault="00883144" w:rsidP="007F56DB">
      <w:pPr>
        <w:spacing w:line="480" w:lineRule="auto"/>
        <w:ind w:firstLine="720"/>
      </w:pPr>
      <w:r>
        <w:t>&lt;ext&gt;</w:t>
      </w:r>
    </w:p>
    <w:p w:rsidR="006E56B3" w:rsidRDefault="006E56B3" w:rsidP="007F56DB">
      <w:pPr>
        <w:spacing w:line="480" w:lineRule="auto"/>
        <w:ind w:left="720"/>
      </w:pPr>
      <w:r>
        <w:t>The</w:t>
      </w:r>
      <w:r w:rsidR="002411B3">
        <w:t xml:space="preserve"> </w:t>
      </w:r>
      <w:r>
        <w:t>great</w:t>
      </w:r>
      <w:r w:rsidR="002411B3">
        <w:t xml:space="preserve"> </w:t>
      </w:r>
      <w:r>
        <w:t>souls</w:t>
      </w:r>
      <w:r w:rsidR="002411B3">
        <w:t xml:space="preserve"> </w:t>
      </w:r>
      <w:r>
        <w:t>of</w:t>
      </w:r>
      <w:r w:rsidR="002411B3">
        <w:t xml:space="preserve"> </w:t>
      </w:r>
      <w:r>
        <w:t>Judaism,</w:t>
      </w:r>
      <w:r w:rsidR="002411B3">
        <w:t xml:space="preserve"> </w:t>
      </w:r>
      <w:r>
        <w:t>as</w:t>
      </w:r>
      <w:r w:rsidR="002411B3">
        <w:t xml:space="preserve"> </w:t>
      </w:r>
      <w:r>
        <w:t>of</w:t>
      </w:r>
      <w:r w:rsidR="002411B3">
        <w:t xml:space="preserve"> </w:t>
      </w:r>
      <w:r>
        <w:t>any</w:t>
      </w:r>
      <w:r w:rsidR="002411B3">
        <w:t xml:space="preserve"> </w:t>
      </w:r>
      <w:r>
        <w:t>religion,</w:t>
      </w:r>
      <w:r w:rsidR="002411B3">
        <w:t xml:space="preserve"> </w:t>
      </w:r>
      <w:r>
        <w:t>are</w:t>
      </w:r>
      <w:r w:rsidR="002411B3">
        <w:t xml:space="preserve"> </w:t>
      </w:r>
      <w:r>
        <w:t>not</w:t>
      </w:r>
      <w:r w:rsidR="002411B3">
        <w:t xml:space="preserve"> </w:t>
      </w:r>
      <w:r>
        <w:t>cautious</w:t>
      </w:r>
      <w:r w:rsidR="002411B3">
        <w:t xml:space="preserve"> </w:t>
      </w:r>
      <w:r>
        <w:t>members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middle</w:t>
      </w:r>
      <w:r w:rsidR="002411B3">
        <w:t xml:space="preserve"> </w:t>
      </w:r>
      <w:r>
        <w:t>class.</w:t>
      </w:r>
      <w:r w:rsidR="002411B3">
        <w:t xml:space="preserve"> </w:t>
      </w:r>
      <w:r>
        <w:t>They</w:t>
      </w:r>
      <w:r w:rsidR="002411B3">
        <w:t xml:space="preserve"> </w:t>
      </w:r>
      <w:r>
        <w:t>do</w:t>
      </w:r>
      <w:r w:rsidR="002411B3">
        <w:t xml:space="preserve"> </w:t>
      </w:r>
      <w:r>
        <w:t>not</w:t>
      </w:r>
      <w:r w:rsidR="002411B3">
        <w:t xml:space="preserve"> </w:t>
      </w:r>
      <w:r>
        <w:t>calculate</w:t>
      </w:r>
      <w:r w:rsidR="002411B3">
        <w:t xml:space="preserve"> </w:t>
      </w:r>
      <w:r>
        <w:t>their</w:t>
      </w:r>
      <w:r w:rsidR="002411B3">
        <w:t xml:space="preserve"> </w:t>
      </w:r>
      <w:r>
        <w:t>actions</w:t>
      </w:r>
      <w:r w:rsidR="002411B3">
        <w:t xml:space="preserve"> </w:t>
      </w:r>
      <w:r>
        <w:t>from</w:t>
      </w:r>
      <w:r w:rsidR="002411B3">
        <w:t xml:space="preserve"> </w:t>
      </w:r>
      <w:r>
        <w:t>the</w:t>
      </w:r>
      <w:r w:rsidR="002411B3">
        <w:t xml:space="preserve"> </w:t>
      </w:r>
      <w:r>
        <w:t>point</w:t>
      </w:r>
      <w:r w:rsidR="002411B3">
        <w:t xml:space="preserve"> </w:t>
      </w:r>
      <w:r>
        <w:t>of</w:t>
      </w:r>
      <w:r w:rsidR="002411B3">
        <w:t xml:space="preserve"> </w:t>
      </w:r>
      <w:r>
        <w:t>view</w:t>
      </w:r>
      <w:r w:rsidR="002411B3">
        <w:t xml:space="preserve"> </w:t>
      </w:r>
      <w:r>
        <w:t>of</w:t>
      </w:r>
      <w:r w:rsidR="002411B3">
        <w:t xml:space="preserve"> </w:t>
      </w:r>
      <w:r>
        <w:t>prudence.</w:t>
      </w:r>
      <w:r w:rsidR="002411B3">
        <w:t xml:space="preserve"> </w:t>
      </w:r>
      <w:r>
        <w:t>They</w:t>
      </w:r>
      <w:r w:rsidR="002411B3">
        <w:t xml:space="preserve"> </w:t>
      </w:r>
      <w:r>
        <w:t>do</w:t>
      </w:r>
      <w:r w:rsidR="002411B3">
        <w:t xml:space="preserve"> </w:t>
      </w:r>
      <w:r>
        <w:t>not</w:t>
      </w:r>
      <w:r w:rsidR="002411B3">
        <w:t xml:space="preserve"> </w:t>
      </w:r>
      <w:r>
        <w:t>hesitate</w:t>
      </w:r>
      <w:r w:rsidR="002411B3">
        <w:t xml:space="preserve"> </w:t>
      </w:r>
      <w:r>
        <w:t>to</w:t>
      </w:r>
      <w:r w:rsidR="002411B3">
        <w:t xml:space="preserve"> </w:t>
      </w:r>
      <w:r>
        <w:t>stick</w:t>
      </w:r>
      <w:r w:rsidR="002411B3">
        <w:t xml:space="preserve"> </w:t>
      </w:r>
      <w:r>
        <w:t>out,</w:t>
      </w:r>
      <w:r w:rsidR="002411B3">
        <w:t xml:space="preserve"> </w:t>
      </w:r>
      <w:r>
        <w:t>to</w:t>
      </w:r>
      <w:r w:rsidR="002411B3">
        <w:t xml:space="preserve"> </w:t>
      </w:r>
      <w:r>
        <w:t>be</w:t>
      </w:r>
      <w:r w:rsidR="002411B3">
        <w:t xml:space="preserve"> </w:t>
      </w:r>
      <w:r>
        <w:t>different,</w:t>
      </w:r>
      <w:r w:rsidR="002411B3">
        <w:t xml:space="preserve"> </w:t>
      </w:r>
      <w:r>
        <w:t>to</w:t>
      </w:r>
      <w:r w:rsidR="002411B3">
        <w:t xml:space="preserve"> </w:t>
      </w:r>
      <w:r>
        <w:t>risk</w:t>
      </w:r>
      <w:r w:rsidR="002411B3">
        <w:t xml:space="preserve"> </w:t>
      </w:r>
      <w:r>
        <w:t>everything</w:t>
      </w:r>
      <w:r w:rsidR="002411B3">
        <w:t xml:space="preserve"> </w:t>
      </w:r>
      <w:r>
        <w:t>on</w:t>
      </w:r>
      <w:r w:rsidR="002411B3">
        <w:t xml:space="preserve"> </w:t>
      </w:r>
      <w:r>
        <w:t>their</w:t>
      </w:r>
      <w:r w:rsidR="002411B3">
        <w:t xml:space="preserve"> </w:t>
      </w:r>
      <w:r>
        <w:t>mission.</w:t>
      </w:r>
      <w:r w:rsidR="002411B3">
        <w:t xml:space="preserve"> </w:t>
      </w:r>
      <w:r>
        <w:t>A</w:t>
      </w:r>
      <w:r w:rsidR="002411B3">
        <w:t xml:space="preserve"> </w:t>
      </w:r>
      <w:r>
        <w:t>bourgeois</w:t>
      </w:r>
      <w:r w:rsidR="002411B3">
        <w:t xml:space="preserve"> </w:t>
      </w:r>
      <w:r>
        <w:t>Judaism</w:t>
      </w:r>
      <w:r w:rsidR="002411B3">
        <w:t xml:space="preserve"> </w:t>
      </w:r>
      <w:r>
        <w:t>is</w:t>
      </w:r>
      <w:r w:rsidR="002411B3">
        <w:t xml:space="preserve"> </w:t>
      </w:r>
      <w:r>
        <w:t>dead</w:t>
      </w:r>
      <w:r w:rsidR="002411B3">
        <w:t xml:space="preserve"> </w:t>
      </w:r>
      <w:r>
        <w:t>because</w:t>
      </w:r>
      <w:r w:rsidR="002411B3">
        <w:t xml:space="preserve"> </w:t>
      </w:r>
      <w:r>
        <w:t>it</w:t>
      </w:r>
      <w:r w:rsidR="002411B3">
        <w:t xml:space="preserve"> </w:t>
      </w:r>
      <w:r>
        <w:t>is</w:t>
      </w:r>
      <w:r w:rsidR="002411B3">
        <w:t xml:space="preserve"> </w:t>
      </w:r>
      <w:r>
        <w:t>out</w:t>
      </w:r>
      <w:r w:rsidR="002411B3">
        <w:t xml:space="preserve"> </w:t>
      </w:r>
      <w:r>
        <w:t>of</w:t>
      </w:r>
      <w:r w:rsidR="002411B3">
        <w:t xml:space="preserve"> </w:t>
      </w:r>
      <w:r>
        <w:t>contact</w:t>
      </w:r>
      <w:r w:rsidR="002411B3">
        <w:t xml:space="preserve"> </w:t>
      </w:r>
      <w:r>
        <w:t>with</w:t>
      </w:r>
      <w:r w:rsidR="002411B3">
        <w:t xml:space="preserve"> </w:t>
      </w:r>
      <w:r>
        <w:t>the</w:t>
      </w:r>
      <w:r w:rsidR="002411B3">
        <w:t xml:space="preserve"> </w:t>
      </w:r>
      <w:r>
        <w:t>explosive</w:t>
      </w:r>
      <w:r w:rsidR="002411B3">
        <w:t xml:space="preserve"> </w:t>
      </w:r>
      <w:r>
        <w:t>ferment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religious</w:t>
      </w:r>
      <w:r w:rsidR="002411B3">
        <w:t xml:space="preserve"> </w:t>
      </w:r>
      <w:r>
        <w:t>spirit.</w:t>
      </w:r>
      <w:r>
        <w:rPr>
          <w:rStyle w:val="EndnoteReference"/>
        </w:rPr>
        <w:endnoteReference w:id="43"/>
      </w:r>
    </w:p>
    <w:p w:rsidR="00883144" w:rsidRDefault="00883144" w:rsidP="007F56DB">
      <w:pPr>
        <w:spacing w:line="480" w:lineRule="auto"/>
        <w:ind w:left="720"/>
      </w:pPr>
      <w:r>
        <w:t>&lt;/ext&gt;</w:t>
      </w:r>
    </w:p>
    <w:p w:rsidR="00620628" w:rsidRDefault="002C1F65" w:rsidP="007F56DB">
      <w:pPr>
        <w:spacing w:line="480" w:lineRule="auto"/>
      </w:pPr>
      <w:r>
        <w:lastRenderedPageBreak/>
        <w:t>Authentic</w:t>
      </w:r>
      <w:r w:rsidR="002411B3">
        <w:t xml:space="preserve"> </w:t>
      </w:r>
      <w:r w:rsidR="006E56B3">
        <w:t>Judaism</w:t>
      </w:r>
      <w:r w:rsidR="002411B3">
        <w:t xml:space="preserve"> </w:t>
      </w:r>
      <w:r>
        <w:t>is</w:t>
      </w:r>
      <w:r w:rsidR="002411B3">
        <w:t xml:space="preserve"> </w:t>
      </w:r>
      <w:r w:rsidR="006E56B3">
        <w:t>more</w:t>
      </w:r>
      <w:r w:rsidR="002411B3">
        <w:t xml:space="preserve"> </w:t>
      </w:r>
      <w:r w:rsidR="006E56B3">
        <w:t>prophetic</w:t>
      </w:r>
      <w:r w:rsidR="002411B3">
        <w:t xml:space="preserve"> </w:t>
      </w:r>
      <w:r w:rsidR="006E56B3">
        <w:t>than</w:t>
      </w:r>
      <w:r w:rsidR="002411B3">
        <w:t xml:space="preserve"> </w:t>
      </w:r>
      <w:r w:rsidR="006E56B3">
        <w:t>rabbinic,</w:t>
      </w:r>
      <w:r w:rsidR="002411B3">
        <w:t xml:space="preserve"> </w:t>
      </w:r>
      <w:r w:rsidR="006E56B3">
        <w:t>less</w:t>
      </w:r>
      <w:r w:rsidR="002411B3">
        <w:t xml:space="preserve"> </w:t>
      </w:r>
      <w:r w:rsidR="006E56B3">
        <w:t>rational</w:t>
      </w:r>
      <w:r w:rsidR="002411B3">
        <w:t xml:space="preserve"> </w:t>
      </w:r>
      <w:r w:rsidR="006E56B3">
        <w:t>than</w:t>
      </w:r>
      <w:r w:rsidR="002411B3">
        <w:t xml:space="preserve"> </w:t>
      </w:r>
      <w:r w:rsidR="006E56B3">
        <w:t>imaginative.</w:t>
      </w:r>
      <w:r w:rsidR="002411B3">
        <w:t xml:space="preserve"> </w:t>
      </w:r>
      <w:r w:rsidR="00505BAB">
        <w:t>Jewish</w:t>
      </w:r>
      <w:r w:rsidR="002411B3">
        <w:t xml:space="preserve"> </w:t>
      </w:r>
      <w:r w:rsidR="00505BAB">
        <w:t>art</w:t>
      </w:r>
      <w:r w:rsidR="002411B3">
        <w:t xml:space="preserve"> </w:t>
      </w:r>
      <w:r w:rsidR="00505BAB">
        <w:t>can</w:t>
      </w:r>
      <w:r w:rsidR="002411B3">
        <w:t xml:space="preserve"> </w:t>
      </w:r>
      <w:r>
        <w:t>help</w:t>
      </w:r>
      <w:r w:rsidR="002411B3">
        <w:t xml:space="preserve"> </w:t>
      </w:r>
      <w:r>
        <w:t>cultivate</w:t>
      </w:r>
      <w:r w:rsidR="002411B3">
        <w:t xml:space="preserve"> </w:t>
      </w:r>
      <w:r>
        <w:t>this</w:t>
      </w:r>
      <w:r w:rsidR="002411B3">
        <w:t xml:space="preserve"> </w:t>
      </w:r>
      <w:r>
        <w:t>volatility</w:t>
      </w:r>
      <w:r w:rsidR="002411B3">
        <w:t xml:space="preserve"> </w:t>
      </w:r>
      <w:r>
        <w:t>only</w:t>
      </w:r>
      <w:r w:rsidR="002411B3">
        <w:t xml:space="preserve"> </w:t>
      </w:r>
      <w:r>
        <w:t>if</w:t>
      </w:r>
      <w:r w:rsidR="002411B3">
        <w:t xml:space="preserve"> </w:t>
      </w:r>
      <w:r w:rsidR="00505BAB">
        <w:t>contemporary</w:t>
      </w:r>
      <w:r w:rsidR="002411B3">
        <w:t xml:space="preserve"> </w:t>
      </w:r>
      <w:r w:rsidR="00505BAB">
        <w:t>Judaism</w:t>
      </w:r>
      <w:r w:rsidR="002411B3">
        <w:t xml:space="preserve"> </w:t>
      </w:r>
      <w:r w:rsidR="00505BAB">
        <w:t>open</w:t>
      </w:r>
      <w:r>
        <w:t>s</w:t>
      </w:r>
      <w:r w:rsidR="002411B3">
        <w:t xml:space="preserve"> </w:t>
      </w:r>
      <w:r w:rsidR="00505BAB">
        <w:t>itself</w:t>
      </w:r>
      <w:r w:rsidR="002411B3">
        <w:t xml:space="preserve"> </w:t>
      </w:r>
      <w:r w:rsidR="00505BAB">
        <w:t>to</w:t>
      </w:r>
      <w:r w:rsidR="002411B3">
        <w:t xml:space="preserve"> </w:t>
      </w:r>
      <w:r w:rsidR="00505BAB">
        <w:t>this</w:t>
      </w:r>
      <w:r w:rsidR="002411B3">
        <w:t xml:space="preserve"> </w:t>
      </w:r>
      <w:r w:rsidR="00505BAB">
        <w:t>instability.</w:t>
      </w:r>
      <w:r w:rsidR="002411B3">
        <w:t xml:space="preserve"> </w:t>
      </w:r>
      <w:r w:rsidR="00505BAB">
        <w:t>This</w:t>
      </w:r>
      <w:r w:rsidR="002411B3">
        <w:t xml:space="preserve"> </w:t>
      </w:r>
      <w:r w:rsidR="00505BAB">
        <w:t>is</w:t>
      </w:r>
      <w:r w:rsidR="002411B3">
        <w:t xml:space="preserve"> </w:t>
      </w:r>
      <w:r w:rsidR="00505BAB">
        <w:t>sharp</w:t>
      </w:r>
      <w:r w:rsidR="002411B3">
        <w:t xml:space="preserve"> </w:t>
      </w:r>
      <w:r w:rsidR="00505BAB">
        <w:t>critique</w:t>
      </w:r>
      <w:r w:rsidR="002411B3">
        <w:t xml:space="preserve"> </w:t>
      </w:r>
      <w:r w:rsidR="00505BAB">
        <w:t>from</w:t>
      </w:r>
      <w:r w:rsidR="002411B3">
        <w:t xml:space="preserve"> </w:t>
      </w:r>
      <w:r w:rsidR="00505BAB">
        <w:t>Wyschogrod,</w:t>
      </w:r>
      <w:r w:rsidR="002411B3">
        <w:t xml:space="preserve"> </w:t>
      </w:r>
      <w:r w:rsidR="00505BAB">
        <w:t>especially</w:t>
      </w:r>
      <w:r w:rsidR="002411B3">
        <w:t xml:space="preserve"> </w:t>
      </w:r>
      <w:r w:rsidR="00505BAB">
        <w:t>for</w:t>
      </w:r>
      <w:r w:rsidR="002411B3">
        <w:t xml:space="preserve"> </w:t>
      </w:r>
      <w:r w:rsidR="00505BAB">
        <w:t>his</w:t>
      </w:r>
      <w:r w:rsidR="002411B3">
        <w:t xml:space="preserve"> </w:t>
      </w:r>
      <w:r w:rsidR="00505BAB">
        <w:t>own</w:t>
      </w:r>
      <w:r w:rsidR="002411B3">
        <w:t xml:space="preserve"> </w:t>
      </w:r>
      <w:r w:rsidR="00505BAB">
        <w:t>Orthodox</w:t>
      </w:r>
      <w:r w:rsidR="002411B3">
        <w:t xml:space="preserve"> </w:t>
      </w:r>
      <w:r w:rsidR="00505BAB">
        <w:t>community</w:t>
      </w:r>
      <w:r w:rsidR="002411B3">
        <w:t xml:space="preserve"> </w:t>
      </w:r>
      <w:r w:rsidR="00505BAB">
        <w:t>that</w:t>
      </w:r>
      <w:r w:rsidR="002411B3">
        <w:t xml:space="preserve"> </w:t>
      </w:r>
      <w:r w:rsidR="00505BAB">
        <w:t>produces</w:t>
      </w:r>
      <w:r w:rsidR="002411B3">
        <w:t xml:space="preserve"> </w:t>
      </w:r>
      <w:r w:rsidR="00505BAB">
        <w:t>more</w:t>
      </w:r>
      <w:r w:rsidR="002411B3">
        <w:t xml:space="preserve"> </w:t>
      </w:r>
      <w:r w:rsidR="00505BAB">
        <w:t>scientists</w:t>
      </w:r>
      <w:r w:rsidR="002411B3">
        <w:t xml:space="preserve"> </w:t>
      </w:r>
      <w:r w:rsidR="00505BAB">
        <w:t>than</w:t>
      </w:r>
      <w:r w:rsidR="002411B3">
        <w:t xml:space="preserve"> </w:t>
      </w:r>
      <w:r w:rsidR="00505BAB">
        <w:t>artists.</w:t>
      </w:r>
      <w:r w:rsidR="002411B3">
        <w:t xml:space="preserve"> </w:t>
      </w:r>
      <w:r w:rsidR="00505BAB">
        <w:t>He</w:t>
      </w:r>
      <w:r w:rsidR="002411B3">
        <w:t xml:space="preserve"> </w:t>
      </w:r>
      <w:r w:rsidR="00505BAB">
        <w:t>suspects</w:t>
      </w:r>
      <w:r w:rsidR="002411B3">
        <w:t xml:space="preserve"> </w:t>
      </w:r>
      <w:r w:rsidR="00505BAB">
        <w:t>that</w:t>
      </w:r>
      <w:r w:rsidR="002411B3">
        <w:t xml:space="preserve"> </w:t>
      </w:r>
      <w:r w:rsidR="00505BAB">
        <w:t>Orthodoxy</w:t>
      </w:r>
      <w:r w:rsidR="002411B3">
        <w:t xml:space="preserve"> </w:t>
      </w:r>
      <w:r w:rsidR="00505BAB">
        <w:t>is</w:t>
      </w:r>
      <w:r w:rsidR="002411B3">
        <w:t xml:space="preserve"> </w:t>
      </w:r>
      <w:r w:rsidR="00505BAB">
        <w:t>compatible</w:t>
      </w:r>
      <w:r w:rsidR="002411B3">
        <w:t xml:space="preserve"> </w:t>
      </w:r>
      <w:r w:rsidR="00505BAB">
        <w:t>with</w:t>
      </w:r>
      <w:r w:rsidR="002411B3">
        <w:t xml:space="preserve"> </w:t>
      </w:r>
      <w:r w:rsidR="00505BAB">
        <w:t>scientific</w:t>
      </w:r>
      <w:r w:rsidR="002411B3">
        <w:t xml:space="preserve"> </w:t>
      </w:r>
      <w:r w:rsidR="00505BAB">
        <w:t>careers</w:t>
      </w:r>
      <w:r w:rsidR="002411B3">
        <w:t xml:space="preserve"> </w:t>
      </w:r>
      <w:r w:rsidR="00505BAB">
        <w:t>because</w:t>
      </w:r>
      <w:r w:rsidR="002411B3">
        <w:t xml:space="preserve"> </w:t>
      </w:r>
      <w:r w:rsidR="00505BAB">
        <w:t>it</w:t>
      </w:r>
      <w:r w:rsidR="002411B3">
        <w:t xml:space="preserve"> </w:t>
      </w:r>
      <w:r w:rsidR="00505BAB">
        <w:t>easily</w:t>
      </w:r>
      <w:r w:rsidR="002411B3">
        <w:t xml:space="preserve"> </w:t>
      </w:r>
      <w:r w:rsidR="00505BAB">
        <w:t>distinguis</w:t>
      </w:r>
      <w:r w:rsidR="00D671FB">
        <w:t>hes</w:t>
      </w:r>
      <w:r w:rsidR="002411B3">
        <w:t xml:space="preserve"> </w:t>
      </w:r>
      <w:r w:rsidR="00D671FB">
        <w:t>light</w:t>
      </w:r>
      <w:r w:rsidR="002411B3">
        <w:t xml:space="preserve"> </w:t>
      </w:r>
      <w:r w:rsidR="00D671FB">
        <w:t>from</w:t>
      </w:r>
      <w:r w:rsidR="002411B3">
        <w:t xml:space="preserve"> </w:t>
      </w:r>
      <w:r w:rsidR="00D671FB">
        <w:t>darkness,</w:t>
      </w:r>
      <w:r w:rsidR="002411B3">
        <w:t xml:space="preserve"> </w:t>
      </w:r>
      <w:r w:rsidR="00D671FB">
        <w:t>and</w:t>
      </w:r>
      <w:r w:rsidR="002411B3">
        <w:t xml:space="preserve"> </w:t>
      </w:r>
      <w:r w:rsidR="00D671FB">
        <w:t>sees</w:t>
      </w:r>
      <w:r w:rsidR="002411B3">
        <w:t xml:space="preserve"> </w:t>
      </w:r>
      <w:r w:rsidR="00D671FB">
        <w:t>only</w:t>
      </w:r>
      <w:r w:rsidR="002411B3">
        <w:t xml:space="preserve"> </w:t>
      </w:r>
      <w:r w:rsidR="00505BAB">
        <w:t>quantifiable</w:t>
      </w:r>
      <w:r w:rsidR="002411B3">
        <w:t xml:space="preserve"> </w:t>
      </w:r>
      <w:r w:rsidR="00505BAB">
        <w:t>objects</w:t>
      </w:r>
      <w:r w:rsidR="002411B3">
        <w:t xml:space="preserve"> </w:t>
      </w:r>
      <w:r w:rsidR="00505BAB">
        <w:t>rather</w:t>
      </w:r>
      <w:r w:rsidR="002411B3">
        <w:t xml:space="preserve"> </w:t>
      </w:r>
      <w:r w:rsidR="00505BAB">
        <w:t>than</w:t>
      </w:r>
      <w:r w:rsidR="002411B3">
        <w:t xml:space="preserve"> </w:t>
      </w:r>
      <w:r w:rsidR="00505BAB">
        <w:t>qualitative</w:t>
      </w:r>
      <w:r w:rsidR="002411B3">
        <w:t xml:space="preserve"> </w:t>
      </w:r>
      <w:r w:rsidR="00D671FB">
        <w:t>disruption.</w:t>
      </w:r>
      <w:r w:rsidR="002411B3">
        <w:t xml:space="preserve"> </w:t>
      </w:r>
      <w:r>
        <w:t>While</w:t>
      </w:r>
      <w:r w:rsidR="002411B3">
        <w:t xml:space="preserve"> </w:t>
      </w:r>
      <w:r w:rsidR="0099656D">
        <w:t>Orthodox</w:t>
      </w:r>
      <w:r w:rsidR="002411B3">
        <w:t xml:space="preserve"> </w:t>
      </w:r>
      <w:r w:rsidR="0099656D">
        <w:t>Jews</w:t>
      </w:r>
      <w:r w:rsidR="002411B3">
        <w:t xml:space="preserve"> </w:t>
      </w:r>
      <w:r>
        <w:t>can</w:t>
      </w:r>
      <w:r w:rsidR="002411B3">
        <w:t xml:space="preserve"> </w:t>
      </w:r>
      <w:r w:rsidR="0099656D">
        <w:t>live</w:t>
      </w:r>
      <w:r w:rsidR="002411B3">
        <w:t xml:space="preserve"> </w:t>
      </w:r>
      <w:r w:rsidR="00C15081">
        <w:t>“</w:t>
      </w:r>
      <w:r w:rsidR="0099656D">
        <w:t>parallel</w:t>
      </w:r>
      <w:r w:rsidR="002411B3">
        <w:t xml:space="preserve"> </w:t>
      </w:r>
      <w:r w:rsidR="0099656D">
        <w:t>lives</w:t>
      </w:r>
      <w:r w:rsidR="00C15081">
        <w:t>”</w:t>
      </w:r>
      <w:r w:rsidR="002411B3">
        <w:t xml:space="preserve"> </w:t>
      </w:r>
      <w:r w:rsidR="0099656D">
        <w:t>in</w:t>
      </w:r>
      <w:r w:rsidR="002411B3">
        <w:t xml:space="preserve"> </w:t>
      </w:r>
      <w:r w:rsidR="0099656D">
        <w:t>which</w:t>
      </w:r>
      <w:r w:rsidR="002411B3">
        <w:t xml:space="preserve"> </w:t>
      </w:r>
      <w:r w:rsidR="0099656D">
        <w:t>their</w:t>
      </w:r>
      <w:r w:rsidR="002411B3">
        <w:t xml:space="preserve"> </w:t>
      </w:r>
      <w:r w:rsidR="0099656D">
        <w:t>Jewish</w:t>
      </w:r>
      <w:r w:rsidR="002411B3">
        <w:t xml:space="preserve"> </w:t>
      </w:r>
      <w:r w:rsidR="0099656D">
        <w:t>and</w:t>
      </w:r>
      <w:r w:rsidR="002411B3">
        <w:t xml:space="preserve"> </w:t>
      </w:r>
      <w:r w:rsidR="0099656D">
        <w:t>scientific</w:t>
      </w:r>
      <w:r w:rsidR="002411B3">
        <w:t xml:space="preserve"> </w:t>
      </w:r>
      <w:r w:rsidR="0099656D">
        <w:t>selves</w:t>
      </w:r>
      <w:r w:rsidR="002411B3">
        <w:t xml:space="preserve"> </w:t>
      </w:r>
      <w:r w:rsidR="0099656D">
        <w:t>rarely</w:t>
      </w:r>
      <w:r w:rsidR="002411B3">
        <w:t xml:space="preserve"> </w:t>
      </w:r>
      <w:r w:rsidR="0099656D">
        <w:t>conflict,</w:t>
      </w:r>
      <w:r w:rsidR="002411B3">
        <w:t xml:space="preserve"> </w:t>
      </w:r>
      <w:r>
        <w:t>Wyschogrod</w:t>
      </w:r>
      <w:r w:rsidR="002411B3">
        <w:t xml:space="preserve"> </w:t>
      </w:r>
      <w:r>
        <w:t>believes</w:t>
      </w:r>
      <w:r w:rsidR="002411B3">
        <w:t xml:space="preserve"> </w:t>
      </w:r>
      <w:r w:rsidR="00C15081">
        <w:t>“</w:t>
      </w:r>
      <w:r w:rsidR="0099656D">
        <w:t>this</w:t>
      </w:r>
      <w:r w:rsidR="002411B3">
        <w:t xml:space="preserve"> </w:t>
      </w:r>
      <w:r w:rsidR="0099656D">
        <w:t>is</w:t>
      </w:r>
      <w:r w:rsidR="002411B3">
        <w:t xml:space="preserve"> </w:t>
      </w:r>
      <w:r w:rsidR="0099656D">
        <w:t>far</w:t>
      </w:r>
      <w:r w:rsidR="002411B3">
        <w:t xml:space="preserve"> </w:t>
      </w:r>
      <w:r w:rsidR="0099656D">
        <w:t>less</w:t>
      </w:r>
      <w:r w:rsidR="002411B3">
        <w:t xml:space="preserve"> </w:t>
      </w:r>
      <w:r w:rsidR="0099656D">
        <w:t>possible</w:t>
      </w:r>
      <w:r w:rsidR="002411B3">
        <w:t xml:space="preserve"> </w:t>
      </w:r>
      <w:r w:rsidR="0099656D">
        <w:t>for</w:t>
      </w:r>
      <w:r w:rsidR="002411B3">
        <w:t xml:space="preserve"> </w:t>
      </w:r>
      <w:r w:rsidR="0099656D">
        <w:t>a</w:t>
      </w:r>
      <w:r w:rsidR="002411B3">
        <w:t xml:space="preserve"> </w:t>
      </w:r>
      <w:r w:rsidR="0099656D">
        <w:t>poet.</w:t>
      </w:r>
      <w:r w:rsidR="00C15081">
        <w:t>”</w:t>
      </w:r>
      <w:r w:rsidR="002411B3">
        <w:t xml:space="preserve"> </w:t>
      </w:r>
      <w:r>
        <w:t>He</w:t>
      </w:r>
      <w:r w:rsidR="002411B3">
        <w:t xml:space="preserve"> </w:t>
      </w:r>
      <w:r w:rsidR="0099656D">
        <w:t>desires</w:t>
      </w:r>
      <w:r w:rsidR="002411B3">
        <w:t xml:space="preserve"> </w:t>
      </w:r>
      <w:r w:rsidR="0099656D">
        <w:t>more</w:t>
      </w:r>
      <w:r w:rsidR="002411B3">
        <w:t xml:space="preserve"> </w:t>
      </w:r>
      <w:r w:rsidR="0099656D">
        <w:t>Jewish</w:t>
      </w:r>
      <w:r w:rsidR="002411B3">
        <w:t xml:space="preserve"> </w:t>
      </w:r>
      <w:r w:rsidR="0099656D">
        <w:t>poets</w:t>
      </w:r>
      <w:r w:rsidR="002411B3">
        <w:t xml:space="preserve"> </w:t>
      </w:r>
      <w:r w:rsidR="0099656D">
        <w:t>because</w:t>
      </w:r>
      <w:r w:rsidR="002411B3">
        <w:t xml:space="preserve"> </w:t>
      </w:r>
      <w:r w:rsidR="0099656D">
        <w:t>with</w:t>
      </w:r>
      <w:r w:rsidR="002411B3">
        <w:t xml:space="preserve"> </w:t>
      </w:r>
      <w:r w:rsidR="00C15081">
        <w:t>“</w:t>
      </w:r>
      <w:r w:rsidR="0099656D">
        <w:t>bad</w:t>
      </w:r>
      <w:r w:rsidR="002411B3">
        <w:t xml:space="preserve"> </w:t>
      </w:r>
      <w:r w:rsidR="0099656D">
        <w:t>taste</w:t>
      </w:r>
      <w:r w:rsidR="002411B3">
        <w:t xml:space="preserve"> </w:t>
      </w:r>
      <w:r w:rsidR="0099656D">
        <w:t>goes</w:t>
      </w:r>
      <w:r w:rsidR="002411B3">
        <w:t xml:space="preserve"> </w:t>
      </w:r>
      <w:r w:rsidR="0099656D">
        <w:t>an</w:t>
      </w:r>
      <w:r w:rsidR="002411B3">
        <w:t xml:space="preserve"> </w:t>
      </w:r>
      <w:r w:rsidR="0099656D">
        <w:t>inauthenticity</w:t>
      </w:r>
      <w:r w:rsidR="002411B3">
        <w:t xml:space="preserve"> </w:t>
      </w:r>
      <w:r w:rsidR="0099656D">
        <w:t>of</w:t>
      </w:r>
      <w:r w:rsidR="002411B3">
        <w:t xml:space="preserve"> </w:t>
      </w:r>
      <w:r w:rsidR="0099656D">
        <w:t>its</w:t>
      </w:r>
      <w:r w:rsidR="002411B3">
        <w:t xml:space="preserve"> </w:t>
      </w:r>
      <w:r w:rsidR="0099656D">
        <w:t>spiritual</w:t>
      </w:r>
      <w:r w:rsidR="002411B3">
        <w:t xml:space="preserve"> </w:t>
      </w:r>
      <w:r w:rsidR="0099656D">
        <w:t>life.</w:t>
      </w:r>
      <w:r w:rsidR="00C15081">
        <w:t>”</w:t>
      </w:r>
      <w:r w:rsidR="0099656D">
        <w:rPr>
          <w:rStyle w:val="EndnoteReference"/>
        </w:rPr>
        <w:endnoteReference w:id="44"/>
      </w:r>
      <w:r w:rsidR="002411B3">
        <w:t xml:space="preserve"> </w:t>
      </w:r>
      <w:r w:rsidR="00510F57">
        <w:t>Good</w:t>
      </w:r>
      <w:r w:rsidR="002411B3">
        <w:t xml:space="preserve"> </w:t>
      </w:r>
      <w:r w:rsidR="00510F57">
        <w:t>art</w:t>
      </w:r>
      <w:r w:rsidR="002411B3">
        <w:t xml:space="preserve"> </w:t>
      </w:r>
      <w:r w:rsidR="00510F57">
        <w:t>reveals</w:t>
      </w:r>
      <w:r w:rsidR="002411B3">
        <w:t xml:space="preserve"> </w:t>
      </w:r>
      <w:r w:rsidR="00510F57">
        <w:t>authentic</w:t>
      </w:r>
      <w:r w:rsidR="002411B3">
        <w:t xml:space="preserve"> </w:t>
      </w:r>
      <w:r w:rsidR="00510F57">
        <w:t>religious</w:t>
      </w:r>
      <w:r w:rsidR="002411B3">
        <w:t xml:space="preserve"> </w:t>
      </w:r>
      <w:r w:rsidR="00510F57">
        <w:t>culture.</w:t>
      </w:r>
      <w:r w:rsidR="002411B3">
        <w:t xml:space="preserve"> </w:t>
      </w:r>
      <w:r w:rsidR="00510F57">
        <w:t>The</w:t>
      </w:r>
      <w:r w:rsidR="002411B3">
        <w:t xml:space="preserve"> </w:t>
      </w:r>
      <w:r w:rsidR="00510F57">
        <w:t>bohemian</w:t>
      </w:r>
      <w:r w:rsidR="002411B3">
        <w:t xml:space="preserve"> </w:t>
      </w:r>
      <w:r w:rsidR="00510F57">
        <w:t>artist,</w:t>
      </w:r>
      <w:r w:rsidR="002411B3">
        <w:t xml:space="preserve"> </w:t>
      </w:r>
      <w:r w:rsidR="00510F57">
        <w:t>like</w:t>
      </w:r>
      <w:r w:rsidR="002411B3">
        <w:t xml:space="preserve"> </w:t>
      </w:r>
      <w:r w:rsidR="00510F57">
        <w:t>the</w:t>
      </w:r>
      <w:r w:rsidR="002411B3">
        <w:t xml:space="preserve"> </w:t>
      </w:r>
      <w:r w:rsidR="00510F57">
        <w:t>prophets</w:t>
      </w:r>
      <w:r w:rsidR="002411B3">
        <w:t xml:space="preserve"> </w:t>
      </w:r>
      <w:r w:rsidR="00510F57">
        <w:t>of</w:t>
      </w:r>
      <w:r w:rsidR="002411B3">
        <w:t xml:space="preserve"> </w:t>
      </w:r>
      <w:r w:rsidR="00510F57">
        <w:t>old,</w:t>
      </w:r>
      <w:r w:rsidR="002411B3">
        <w:t xml:space="preserve"> </w:t>
      </w:r>
      <w:r w:rsidR="00510F57">
        <w:t>force</w:t>
      </w:r>
      <w:r w:rsidR="002411B3">
        <w:t xml:space="preserve"> </w:t>
      </w:r>
      <w:r w:rsidR="00510F57">
        <w:t>us</w:t>
      </w:r>
      <w:r w:rsidR="002411B3">
        <w:t xml:space="preserve"> </w:t>
      </w:r>
      <w:r w:rsidR="00510F57">
        <w:t>to</w:t>
      </w:r>
      <w:r w:rsidR="002411B3">
        <w:t xml:space="preserve"> </w:t>
      </w:r>
      <w:r w:rsidR="00510F57">
        <w:t>see</w:t>
      </w:r>
      <w:r w:rsidR="002411B3">
        <w:t xml:space="preserve"> </w:t>
      </w:r>
      <w:r w:rsidR="00C15081">
        <w:t>“</w:t>
      </w:r>
      <w:r w:rsidR="00510F57">
        <w:t>the</w:t>
      </w:r>
      <w:r w:rsidR="002411B3">
        <w:t xml:space="preserve"> </w:t>
      </w:r>
      <w:r w:rsidR="00510F57">
        <w:t>unpredictable</w:t>
      </w:r>
      <w:r w:rsidR="002411B3">
        <w:t xml:space="preserve"> </w:t>
      </w:r>
      <w:r w:rsidR="00510F57">
        <w:t>and</w:t>
      </w:r>
      <w:r w:rsidR="002411B3">
        <w:t xml:space="preserve"> </w:t>
      </w:r>
      <w:r w:rsidR="00510F57">
        <w:t>the</w:t>
      </w:r>
      <w:r w:rsidR="002411B3">
        <w:t xml:space="preserve"> </w:t>
      </w:r>
      <w:r w:rsidR="00510F57">
        <w:t>noninstitutional</w:t>
      </w:r>
      <w:r w:rsidR="00C15081">
        <w:t>”</w:t>
      </w:r>
      <w:r w:rsidR="002411B3">
        <w:t xml:space="preserve"> </w:t>
      </w:r>
      <w:r w:rsidR="000A7D93">
        <w:t>as</w:t>
      </w:r>
      <w:r w:rsidR="002411B3">
        <w:t xml:space="preserve"> </w:t>
      </w:r>
      <w:r w:rsidR="000A7D93">
        <w:t>constitutive</w:t>
      </w:r>
      <w:r w:rsidR="002411B3">
        <w:t xml:space="preserve"> </w:t>
      </w:r>
      <w:r w:rsidR="00510F57">
        <w:t>features</w:t>
      </w:r>
      <w:r w:rsidR="002411B3">
        <w:t xml:space="preserve"> </w:t>
      </w:r>
      <w:r w:rsidR="00510F57">
        <w:t>of</w:t>
      </w:r>
      <w:r w:rsidR="002411B3">
        <w:t xml:space="preserve"> </w:t>
      </w:r>
      <w:r w:rsidR="00510F57">
        <w:t>a</w:t>
      </w:r>
      <w:r w:rsidR="002411B3">
        <w:t xml:space="preserve"> </w:t>
      </w:r>
      <w:r w:rsidR="00510F57">
        <w:t>religious</w:t>
      </w:r>
      <w:r w:rsidR="002411B3">
        <w:t xml:space="preserve"> </w:t>
      </w:r>
      <w:r w:rsidR="00510F57">
        <w:t>life.</w:t>
      </w:r>
      <w:r w:rsidR="002411B3">
        <w:t xml:space="preserve"> </w:t>
      </w:r>
      <w:r w:rsidR="00EE1FC1">
        <w:t>This</w:t>
      </w:r>
      <w:r w:rsidR="002411B3">
        <w:t xml:space="preserve"> </w:t>
      </w:r>
      <w:r w:rsidR="00C15081">
        <w:t>“</w:t>
      </w:r>
      <w:r w:rsidR="00EE1FC1">
        <w:t>explosive</w:t>
      </w:r>
      <w:r w:rsidR="002411B3">
        <w:t xml:space="preserve"> </w:t>
      </w:r>
      <w:r w:rsidR="00E22A95">
        <w:t>ferment</w:t>
      </w:r>
      <w:r w:rsidR="00C15081">
        <w:t>”</w:t>
      </w:r>
      <w:r w:rsidR="002411B3">
        <w:t xml:space="preserve"> </w:t>
      </w:r>
      <w:r w:rsidR="00E22A95">
        <w:t>can</w:t>
      </w:r>
      <w:r w:rsidR="002411B3">
        <w:t xml:space="preserve"> </w:t>
      </w:r>
      <w:r w:rsidR="00E22A95">
        <w:t>neither</w:t>
      </w:r>
      <w:r w:rsidR="002411B3">
        <w:t xml:space="preserve"> </w:t>
      </w:r>
      <w:r w:rsidR="000A7D93">
        <w:t>be</w:t>
      </w:r>
      <w:r w:rsidR="002411B3">
        <w:t xml:space="preserve"> </w:t>
      </w:r>
      <w:r w:rsidR="000A7D93">
        <w:t>measured</w:t>
      </w:r>
      <w:r w:rsidR="002411B3">
        <w:t xml:space="preserve"> </w:t>
      </w:r>
      <w:r w:rsidR="000A7D93">
        <w:t>nor</w:t>
      </w:r>
      <w:r w:rsidR="002411B3">
        <w:t xml:space="preserve"> </w:t>
      </w:r>
      <w:r w:rsidR="000A7D93">
        <w:t>translated</w:t>
      </w:r>
      <w:r w:rsidR="002411B3">
        <w:t xml:space="preserve"> </w:t>
      </w:r>
      <w:r w:rsidR="000A7D93">
        <w:t>into</w:t>
      </w:r>
      <w:r w:rsidR="002411B3">
        <w:t xml:space="preserve"> </w:t>
      </w:r>
      <w:r w:rsidR="000A7D93">
        <w:t>exchange</w:t>
      </w:r>
      <w:r w:rsidR="002411B3">
        <w:t xml:space="preserve"> </w:t>
      </w:r>
      <w:r w:rsidR="000A7D93">
        <w:t>value.</w:t>
      </w:r>
      <w:r w:rsidR="002411B3">
        <w:t xml:space="preserve"> </w:t>
      </w:r>
      <w:r w:rsidR="000A7D93">
        <w:t>It</w:t>
      </w:r>
      <w:r w:rsidR="002411B3">
        <w:t xml:space="preserve"> </w:t>
      </w:r>
      <w:r w:rsidR="000A7D93">
        <w:t>resonates</w:t>
      </w:r>
      <w:r w:rsidR="002411B3">
        <w:t xml:space="preserve"> </w:t>
      </w:r>
      <w:r w:rsidR="000A7D93">
        <w:t>instead</w:t>
      </w:r>
      <w:r w:rsidR="002411B3">
        <w:t xml:space="preserve"> </w:t>
      </w:r>
      <w:r w:rsidR="000A7D93">
        <w:t>with</w:t>
      </w:r>
      <w:r w:rsidR="002411B3">
        <w:t xml:space="preserve"> </w:t>
      </w:r>
      <w:r w:rsidR="000A7D93">
        <w:t>the</w:t>
      </w:r>
      <w:r w:rsidR="002411B3">
        <w:t xml:space="preserve"> </w:t>
      </w:r>
      <w:r w:rsidR="000A7D93">
        <w:t>qualitative</w:t>
      </w:r>
      <w:r w:rsidR="002411B3">
        <w:t xml:space="preserve"> </w:t>
      </w:r>
      <w:r w:rsidR="000A7D93">
        <w:t>distinctions</w:t>
      </w:r>
      <w:r w:rsidR="002411B3">
        <w:t xml:space="preserve"> </w:t>
      </w:r>
      <w:r w:rsidR="000A7D93">
        <w:t>that</w:t>
      </w:r>
      <w:r w:rsidR="002411B3">
        <w:t xml:space="preserve"> </w:t>
      </w:r>
      <w:r w:rsidR="000A7D93">
        <w:t>generate</w:t>
      </w:r>
      <w:r w:rsidR="002411B3">
        <w:t xml:space="preserve"> </w:t>
      </w:r>
      <w:r w:rsidR="000A7D93">
        <w:t>objects</w:t>
      </w:r>
      <w:r w:rsidR="002411B3">
        <w:t xml:space="preserve"> </w:t>
      </w:r>
      <w:r w:rsidR="000A7D93">
        <w:t>of</w:t>
      </w:r>
      <w:r w:rsidR="002411B3">
        <w:t xml:space="preserve"> </w:t>
      </w:r>
      <w:r w:rsidR="000A7D93">
        <w:t>the</w:t>
      </w:r>
      <w:r w:rsidR="002411B3">
        <w:t xml:space="preserve"> </w:t>
      </w:r>
      <w:r w:rsidR="00C15081">
        <w:t>“</w:t>
      </w:r>
      <w:r w:rsidR="000A7D93">
        <w:t>unique,</w:t>
      </w:r>
      <w:r w:rsidR="002411B3">
        <w:t xml:space="preserve"> </w:t>
      </w:r>
      <w:r w:rsidR="000A7D93">
        <w:t>noble,</w:t>
      </w:r>
      <w:r w:rsidR="002411B3">
        <w:t xml:space="preserve"> </w:t>
      </w:r>
      <w:r w:rsidR="000A7D93">
        <w:t>or</w:t>
      </w:r>
      <w:r w:rsidR="002411B3">
        <w:t xml:space="preserve"> </w:t>
      </w:r>
      <w:r w:rsidR="000A7D93">
        <w:t>precious.</w:t>
      </w:r>
      <w:r w:rsidR="00C15081">
        <w:t>”</w:t>
      </w:r>
    </w:p>
    <w:p w:rsidR="00C82838" w:rsidRDefault="00CA6EA7" w:rsidP="007F56DB">
      <w:pPr>
        <w:spacing w:line="480" w:lineRule="auto"/>
      </w:pPr>
      <w:r>
        <w:tab/>
      </w:r>
      <w:r w:rsidR="007B1784">
        <w:t>But</w:t>
      </w:r>
      <w:r w:rsidR="002411B3">
        <w:t xml:space="preserve"> </w:t>
      </w:r>
      <w:r w:rsidR="007B1784">
        <w:t>appeals</w:t>
      </w:r>
      <w:r w:rsidR="002411B3">
        <w:t xml:space="preserve"> </w:t>
      </w:r>
      <w:r w:rsidR="007B1784">
        <w:t>to</w:t>
      </w:r>
      <w:r w:rsidR="002411B3">
        <w:t xml:space="preserve"> </w:t>
      </w:r>
      <w:r w:rsidR="007B1784">
        <w:t>uniqueness</w:t>
      </w:r>
      <w:r w:rsidR="002411B3">
        <w:t xml:space="preserve"> </w:t>
      </w:r>
      <w:r w:rsidR="007B1784">
        <w:t>also</w:t>
      </w:r>
      <w:r w:rsidR="002411B3">
        <w:t xml:space="preserve"> </w:t>
      </w:r>
      <w:r w:rsidR="007B1784">
        <w:t>belie</w:t>
      </w:r>
      <w:r w:rsidR="002411B3">
        <w:t xml:space="preserve"> </w:t>
      </w:r>
      <w:r w:rsidR="007B1784">
        <w:t>a</w:t>
      </w:r>
      <w:r w:rsidR="002411B3">
        <w:t xml:space="preserve"> </w:t>
      </w:r>
      <w:r w:rsidR="007B1784">
        <w:t>fear</w:t>
      </w:r>
      <w:r w:rsidR="002411B3">
        <w:t xml:space="preserve"> </w:t>
      </w:r>
      <w:r w:rsidR="007B1784">
        <w:t>of</w:t>
      </w:r>
      <w:r w:rsidR="002411B3">
        <w:t xml:space="preserve"> </w:t>
      </w:r>
      <w:r w:rsidR="007B1784">
        <w:t>the</w:t>
      </w:r>
      <w:r w:rsidR="002411B3">
        <w:t xml:space="preserve"> </w:t>
      </w:r>
      <w:r w:rsidR="007B1784">
        <w:t>outsider</w:t>
      </w:r>
      <w:r w:rsidR="002411B3">
        <w:t xml:space="preserve"> </w:t>
      </w:r>
      <w:r w:rsidR="007B1784">
        <w:t>and</w:t>
      </w:r>
      <w:r w:rsidR="002411B3">
        <w:t xml:space="preserve"> </w:t>
      </w:r>
      <w:r w:rsidR="007B1784">
        <w:t>the</w:t>
      </w:r>
      <w:r w:rsidR="002411B3">
        <w:t xml:space="preserve"> </w:t>
      </w:r>
      <w:r w:rsidR="007B1784">
        <w:t>stain</w:t>
      </w:r>
      <w:r w:rsidR="002411B3">
        <w:t xml:space="preserve"> </w:t>
      </w:r>
      <w:r w:rsidR="007B1784">
        <w:t>of</w:t>
      </w:r>
      <w:r w:rsidR="002411B3">
        <w:t xml:space="preserve"> </w:t>
      </w:r>
      <w:r w:rsidR="007B1784">
        <w:t>mixtures.</w:t>
      </w:r>
      <w:r w:rsidR="002411B3">
        <w:t xml:space="preserve"> </w:t>
      </w:r>
      <w:r w:rsidR="007B1784">
        <w:t>The</w:t>
      </w:r>
      <w:r w:rsidR="002411B3">
        <w:t xml:space="preserve"> </w:t>
      </w:r>
      <w:r w:rsidR="007B1784">
        <w:t>kind</w:t>
      </w:r>
      <w:r w:rsidR="002411B3">
        <w:t xml:space="preserve"> </w:t>
      </w:r>
      <w:r w:rsidR="007B1784">
        <w:t>of</w:t>
      </w:r>
      <w:r w:rsidR="002411B3">
        <w:t xml:space="preserve"> </w:t>
      </w:r>
      <w:r w:rsidR="007B1784">
        <w:t>compromises</w:t>
      </w:r>
      <w:r w:rsidR="002411B3">
        <w:t xml:space="preserve"> </w:t>
      </w:r>
      <w:r w:rsidR="007B1784">
        <w:t>made</w:t>
      </w:r>
      <w:r w:rsidR="002411B3">
        <w:t xml:space="preserve"> </w:t>
      </w:r>
      <w:r w:rsidR="007B1784">
        <w:t>by</w:t>
      </w:r>
      <w:r w:rsidR="002411B3">
        <w:t xml:space="preserve"> </w:t>
      </w:r>
      <w:r w:rsidR="007B1784">
        <w:t>the</w:t>
      </w:r>
      <w:r w:rsidR="002411B3">
        <w:t xml:space="preserve"> </w:t>
      </w:r>
      <w:r w:rsidR="007B1784">
        <w:t>bourgeois</w:t>
      </w:r>
      <w:r w:rsidR="002411B3">
        <w:t xml:space="preserve"> </w:t>
      </w:r>
      <w:r w:rsidR="007B1784">
        <w:t>Jewish</w:t>
      </w:r>
      <w:r w:rsidR="002411B3">
        <w:t xml:space="preserve"> </w:t>
      </w:r>
      <w:r w:rsidR="007B1784">
        <w:t>middle</w:t>
      </w:r>
      <w:r w:rsidR="002411B3">
        <w:t xml:space="preserve"> </w:t>
      </w:r>
      <w:r w:rsidR="007B1784">
        <w:t>class</w:t>
      </w:r>
      <w:r w:rsidR="002411B3">
        <w:t xml:space="preserve"> </w:t>
      </w:r>
      <w:r w:rsidR="007B1784">
        <w:t>sullies</w:t>
      </w:r>
      <w:r w:rsidR="002411B3">
        <w:t xml:space="preserve"> </w:t>
      </w:r>
      <w:r w:rsidR="007B1784">
        <w:t>the</w:t>
      </w:r>
      <w:r w:rsidR="002411B3">
        <w:t xml:space="preserve"> </w:t>
      </w:r>
      <w:r w:rsidR="007B1784">
        <w:t>purity</w:t>
      </w:r>
      <w:r w:rsidR="002411B3">
        <w:t xml:space="preserve"> </w:t>
      </w:r>
      <w:r w:rsidR="007B1784">
        <w:t>of</w:t>
      </w:r>
      <w:r w:rsidR="002411B3">
        <w:t xml:space="preserve"> </w:t>
      </w:r>
      <w:r w:rsidR="007B1784">
        <w:t>boh</w:t>
      </w:r>
      <w:r w:rsidR="00823359">
        <w:t>emian</w:t>
      </w:r>
      <w:r w:rsidR="002411B3">
        <w:t xml:space="preserve"> </w:t>
      </w:r>
      <w:r w:rsidR="00823359">
        <w:t>visions.</w:t>
      </w:r>
      <w:r w:rsidR="002411B3">
        <w:t xml:space="preserve"> </w:t>
      </w:r>
      <w:r w:rsidR="00823359">
        <w:t>S</w:t>
      </w:r>
      <w:r w:rsidR="005A35AD">
        <w:t>acrificial</w:t>
      </w:r>
      <w:r w:rsidR="002411B3">
        <w:t xml:space="preserve"> </w:t>
      </w:r>
      <w:r w:rsidR="005A35AD">
        <w:t>worship</w:t>
      </w:r>
      <w:r w:rsidR="002411B3">
        <w:t xml:space="preserve"> </w:t>
      </w:r>
      <w:r w:rsidR="007B1784">
        <w:t>was</w:t>
      </w:r>
      <w:r w:rsidR="002411B3">
        <w:t xml:space="preserve"> </w:t>
      </w:r>
      <w:r w:rsidR="007B1784">
        <w:t>pure</w:t>
      </w:r>
      <w:r w:rsidR="002411B3">
        <w:t xml:space="preserve"> </w:t>
      </w:r>
      <w:r w:rsidR="007B1784">
        <w:t>vision</w:t>
      </w:r>
      <w:r w:rsidR="002411B3">
        <w:t xml:space="preserve"> </w:t>
      </w:r>
      <w:r w:rsidR="00823359">
        <w:t>in</w:t>
      </w:r>
      <w:r w:rsidR="002411B3">
        <w:t xml:space="preserve"> </w:t>
      </w:r>
      <w:r w:rsidR="00823359">
        <w:t>which</w:t>
      </w:r>
      <w:r w:rsidR="002411B3">
        <w:t xml:space="preserve"> </w:t>
      </w:r>
      <w:r w:rsidR="00823359">
        <w:t>Jews</w:t>
      </w:r>
      <w:r w:rsidR="002411B3">
        <w:t xml:space="preserve"> </w:t>
      </w:r>
      <w:r w:rsidR="00823359">
        <w:t>were</w:t>
      </w:r>
      <w:r w:rsidR="002411B3">
        <w:t xml:space="preserve"> </w:t>
      </w:r>
      <w:r w:rsidR="00823359">
        <w:t>marked</w:t>
      </w:r>
      <w:r w:rsidR="002411B3">
        <w:t xml:space="preserve"> </w:t>
      </w:r>
      <w:r w:rsidR="00823359">
        <w:t>as</w:t>
      </w:r>
      <w:r w:rsidR="002411B3">
        <w:t xml:space="preserve"> </w:t>
      </w:r>
      <w:r w:rsidR="00823359">
        <w:t>dying</w:t>
      </w:r>
      <w:r w:rsidR="002411B3">
        <w:t xml:space="preserve"> </w:t>
      </w:r>
      <w:r w:rsidR="00823359">
        <w:t>objects</w:t>
      </w:r>
      <w:r w:rsidR="002411B3">
        <w:t xml:space="preserve"> </w:t>
      </w:r>
      <w:r w:rsidR="00823359">
        <w:t>before</w:t>
      </w:r>
      <w:r w:rsidR="002411B3">
        <w:t xml:space="preserve"> </w:t>
      </w:r>
      <w:r w:rsidR="00823359">
        <w:t>God.</w:t>
      </w:r>
      <w:r w:rsidR="002411B3">
        <w:t xml:space="preserve"> </w:t>
      </w:r>
      <w:r w:rsidR="00823359">
        <w:t>Prayer</w:t>
      </w:r>
      <w:r w:rsidR="002411B3">
        <w:t xml:space="preserve"> </w:t>
      </w:r>
      <w:r w:rsidR="00823359">
        <w:t>is</w:t>
      </w:r>
      <w:r w:rsidR="002411B3">
        <w:t xml:space="preserve"> </w:t>
      </w:r>
      <w:r w:rsidR="00823359">
        <w:t>no</w:t>
      </w:r>
      <w:r w:rsidR="002411B3">
        <w:t xml:space="preserve"> </w:t>
      </w:r>
      <w:r w:rsidR="00823359">
        <w:t>substitute,</w:t>
      </w:r>
      <w:r w:rsidR="002411B3">
        <w:t xml:space="preserve"> </w:t>
      </w:r>
      <w:r w:rsidR="00823359">
        <w:t>for</w:t>
      </w:r>
      <w:r w:rsidR="002411B3">
        <w:t xml:space="preserve"> </w:t>
      </w:r>
      <w:r w:rsidR="00823359">
        <w:t>it</w:t>
      </w:r>
      <w:r w:rsidR="002411B3">
        <w:t xml:space="preserve"> </w:t>
      </w:r>
      <w:r w:rsidR="00823359">
        <w:t>lacks</w:t>
      </w:r>
      <w:r w:rsidR="002411B3">
        <w:t xml:space="preserve"> </w:t>
      </w:r>
      <w:r w:rsidR="00823359">
        <w:t>the</w:t>
      </w:r>
      <w:r w:rsidR="002411B3">
        <w:t xml:space="preserve"> </w:t>
      </w:r>
      <w:r w:rsidR="00823359">
        <w:t>finality,</w:t>
      </w:r>
      <w:r w:rsidR="002411B3">
        <w:t xml:space="preserve"> </w:t>
      </w:r>
      <w:r w:rsidR="00823359">
        <w:t>the</w:t>
      </w:r>
      <w:r w:rsidR="002411B3">
        <w:t xml:space="preserve"> </w:t>
      </w:r>
      <w:r w:rsidR="00823359">
        <w:t>clear</w:t>
      </w:r>
      <w:r w:rsidR="002411B3">
        <w:t xml:space="preserve"> </w:t>
      </w:r>
      <w:r w:rsidR="00823359">
        <w:t>demarcation</w:t>
      </w:r>
      <w:r w:rsidR="002411B3">
        <w:t xml:space="preserve"> </w:t>
      </w:r>
      <w:r w:rsidR="00823359">
        <w:t>of</w:t>
      </w:r>
      <w:r w:rsidR="002411B3">
        <w:t xml:space="preserve"> </w:t>
      </w:r>
      <w:r w:rsidR="00823359">
        <w:t>the</w:t>
      </w:r>
      <w:r w:rsidR="002411B3">
        <w:t xml:space="preserve"> </w:t>
      </w:r>
      <w:r w:rsidR="00823359">
        <w:t>ritual</w:t>
      </w:r>
      <w:r w:rsidR="002411B3">
        <w:t xml:space="preserve"> </w:t>
      </w:r>
      <w:r w:rsidR="00823359">
        <w:t>act.</w:t>
      </w:r>
      <w:r w:rsidR="002411B3">
        <w:t xml:space="preserve"> </w:t>
      </w:r>
      <w:r w:rsidR="00823359">
        <w:t>And</w:t>
      </w:r>
      <w:r w:rsidR="002411B3">
        <w:t xml:space="preserve"> </w:t>
      </w:r>
      <w:r w:rsidR="005A35AD">
        <w:t>Marx</w:t>
      </w:r>
      <w:r w:rsidR="002411B3">
        <w:t xml:space="preserve"> </w:t>
      </w:r>
      <w:r w:rsidR="00823359">
        <w:t>was</w:t>
      </w:r>
      <w:r w:rsidR="002411B3">
        <w:t xml:space="preserve"> </w:t>
      </w:r>
      <w:r w:rsidR="00823359">
        <w:t>that</w:t>
      </w:r>
      <w:r w:rsidR="002411B3">
        <w:t xml:space="preserve"> </w:t>
      </w:r>
      <w:r w:rsidR="00823359">
        <w:t>alienated</w:t>
      </w:r>
      <w:r w:rsidR="002411B3">
        <w:t xml:space="preserve"> </w:t>
      </w:r>
      <w:r w:rsidR="00823359">
        <w:t>Jew</w:t>
      </w:r>
      <w:r w:rsidR="002411B3">
        <w:t xml:space="preserve"> </w:t>
      </w:r>
      <w:r w:rsidR="00823359">
        <w:t>who</w:t>
      </w:r>
      <w:r w:rsidR="002411B3">
        <w:t xml:space="preserve"> </w:t>
      </w:r>
      <w:r w:rsidR="00823359">
        <w:t>reveals</w:t>
      </w:r>
      <w:r w:rsidR="002411B3">
        <w:t xml:space="preserve"> </w:t>
      </w:r>
      <w:r w:rsidR="00823359">
        <w:t>how</w:t>
      </w:r>
      <w:r w:rsidR="002411B3">
        <w:t xml:space="preserve"> </w:t>
      </w:r>
      <w:r w:rsidR="00823359">
        <w:t>assimilation</w:t>
      </w:r>
      <w:r w:rsidR="002411B3">
        <w:t xml:space="preserve"> </w:t>
      </w:r>
      <w:r w:rsidR="00823359">
        <w:t>is</w:t>
      </w:r>
      <w:r w:rsidR="002411B3">
        <w:t xml:space="preserve"> </w:t>
      </w:r>
      <w:r w:rsidR="00823359">
        <w:t>a</w:t>
      </w:r>
      <w:r w:rsidR="002411B3">
        <w:t xml:space="preserve"> </w:t>
      </w:r>
      <w:r w:rsidR="00823359">
        <w:t>form</w:t>
      </w:r>
      <w:r w:rsidR="002411B3">
        <w:t xml:space="preserve"> </w:t>
      </w:r>
      <w:r w:rsidR="00823359">
        <w:t>of</w:t>
      </w:r>
      <w:r w:rsidR="002411B3">
        <w:t xml:space="preserve"> </w:t>
      </w:r>
      <w:r w:rsidR="00823359">
        <w:t>Jewish</w:t>
      </w:r>
      <w:r w:rsidR="002411B3">
        <w:t xml:space="preserve"> </w:t>
      </w:r>
      <w:r w:rsidR="00823359">
        <w:t>alienation.</w:t>
      </w:r>
      <w:r w:rsidR="002411B3">
        <w:t xml:space="preserve"> </w:t>
      </w:r>
      <w:r w:rsidR="00823359">
        <w:t>To</w:t>
      </w:r>
      <w:r w:rsidR="002411B3">
        <w:t xml:space="preserve"> </w:t>
      </w:r>
      <w:r w:rsidR="00823359">
        <w:t>mix</w:t>
      </w:r>
      <w:r w:rsidR="002411B3">
        <w:t xml:space="preserve"> </w:t>
      </w:r>
      <w:r w:rsidR="00823359">
        <w:t>with</w:t>
      </w:r>
      <w:r w:rsidR="002411B3">
        <w:t xml:space="preserve"> </w:t>
      </w:r>
      <w:r w:rsidR="00823359">
        <w:t>others</w:t>
      </w:r>
      <w:r w:rsidR="002411B3">
        <w:t xml:space="preserve"> </w:t>
      </w:r>
      <w:r w:rsidR="00823359">
        <w:t>is</w:t>
      </w:r>
      <w:r w:rsidR="002411B3">
        <w:t xml:space="preserve"> </w:t>
      </w:r>
      <w:r w:rsidR="00823359">
        <w:t>to</w:t>
      </w:r>
      <w:r w:rsidR="002411B3">
        <w:t xml:space="preserve"> </w:t>
      </w:r>
      <w:r w:rsidR="00823359">
        <w:t>lose</w:t>
      </w:r>
      <w:r w:rsidR="002411B3">
        <w:t xml:space="preserve"> </w:t>
      </w:r>
      <w:r w:rsidR="00823359">
        <w:t>what</w:t>
      </w:r>
      <w:r w:rsidR="002411B3">
        <w:t xml:space="preserve"> </w:t>
      </w:r>
      <w:r w:rsidR="00823359">
        <w:t>is</w:t>
      </w:r>
      <w:r w:rsidR="002411B3">
        <w:t xml:space="preserve"> </w:t>
      </w:r>
      <w:r w:rsidR="00823359">
        <w:t>truly</w:t>
      </w:r>
      <w:r w:rsidR="002411B3">
        <w:t xml:space="preserve"> </w:t>
      </w:r>
      <w:r w:rsidR="00823359">
        <w:t>one</w:t>
      </w:r>
      <w:r w:rsidR="00C15081">
        <w:t>’</w:t>
      </w:r>
      <w:r w:rsidR="00823359">
        <w:t>s</w:t>
      </w:r>
      <w:r w:rsidR="002411B3">
        <w:t xml:space="preserve"> </w:t>
      </w:r>
      <w:r w:rsidR="00823359">
        <w:t>own.</w:t>
      </w:r>
      <w:r w:rsidR="002411B3">
        <w:t xml:space="preserve"> </w:t>
      </w:r>
      <w:r w:rsidR="00823359">
        <w:t>But</w:t>
      </w:r>
      <w:r w:rsidR="002411B3">
        <w:t xml:space="preserve"> </w:t>
      </w:r>
      <w:r w:rsidR="00823359">
        <w:t>there</w:t>
      </w:r>
      <w:r w:rsidR="002411B3">
        <w:t xml:space="preserve"> </w:t>
      </w:r>
      <w:r w:rsidR="00823359">
        <w:t>is</w:t>
      </w:r>
      <w:r w:rsidR="002411B3">
        <w:t xml:space="preserve"> </w:t>
      </w:r>
      <w:r w:rsidR="00823359">
        <w:t>one</w:t>
      </w:r>
      <w:r w:rsidR="002411B3">
        <w:t xml:space="preserve"> </w:t>
      </w:r>
      <w:r w:rsidR="00823359">
        <w:t>mixture</w:t>
      </w:r>
      <w:r w:rsidR="002411B3">
        <w:t xml:space="preserve"> </w:t>
      </w:r>
      <w:r w:rsidR="00823359">
        <w:t>that</w:t>
      </w:r>
      <w:r w:rsidR="002411B3">
        <w:t xml:space="preserve"> </w:t>
      </w:r>
      <w:r w:rsidR="00823359">
        <w:t>W</w:t>
      </w:r>
      <w:r w:rsidR="00F767E7">
        <w:t>yschogrod</w:t>
      </w:r>
      <w:r w:rsidR="002411B3">
        <w:t xml:space="preserve"> </w:t>
      </w:r>
      <w:r w:rsidR="00F767E7">
        <w:t>believes</w:t>
      </w:r>
      <w:r w:rsidR="002411B3">
        <w:t xml:space="preserve"> </w:t>
      </w:r>
      <w:r w:rsidR="00F767E7">
        <w:t>categorically</w:t>
      </w:r>
      <w:r w:rsidR="002411B3">
        <w:t xml:space="preserve"> </w:t>
      </w:r>
      <w:r w:rsidR="00823359">
        <w:t>defines</w:t>
      </w:r>
      <w:r w:rsidR="002411B3">
        <w:t xml:space="preserve"> </w:t>
      </w:r>
      <w:r w:rsidR="00823359">
        <w:t>the</w:t>
      </w:r>
      <w:r w:rsidR="002411B3">
        <w:t xml:space="preserve"> </w:t>
      </w:r>
      <w:r w:rsidR="00823359">
        <w:t>human</w:t>
      </w:r>
      <w:r w:rsidR="002411B3">
        <w:t xml:space="preserve"> </w:t>
      </w:r>
      <w:r w:rsidR="00823359">
        <w:t>condition</w:t>
      </w:r>
      <w:r w:rsidR="004D1714">
        <w:t>.</w:t>
      </w:r>
      <w:r w:rsidR="002411B3">
        <w:t xml:space="preserve"> </w:t>
      </w:r>
      <w:r w:rsidR="00823359">
        <w:t>Authentic</w:t>
      </w:r>
      <w:r w:rsidR="002411B3">
        <w:t xml:space="preserve"> </w:t>
      </w:r>
      <w:r w:rsidR="00823359">
        <w:t>human</w:t>
      </w:r>
      <w:r w:rsidR="002411B3">
        <w:t xml:space="preserve"> </w:t>
      </w:r>
      <w:r w:rsidR="004D1714">
        <w:t>experience,</w:t>
      </w:r>
      <w:r w:rsidR="002411B3">
        <w:t xml:space="preserve"> </w:t>
      </w:r>
      <w:r w:rsidR="004D1714">
        <w:t>Wyschogrod</w:t>
      </w:r>
      <w:r w:rsidR="002411B3">
        <w:t xml:space="preserve"> </w:t>
      </w:r>
      <w:r w:rsidR="004D1714">
        <w:t>argues</w:t>
      </w:r>
      <w:r w:rsidR="002411B3">
        <w:t xml:space="preserve"> </w:t>
      </w:r>
      <w:r w:rsidR="004D1714">
        <w:t>throughout</w:t>
      </w:r>
      <w:r w:rsidR="002411B3">
        <w:t xml:space="preserve"> </w:t>
      </w:r>
      <w:r w:rsidR="004D1714">
        <w:rPr>
          <w:i/>
        </w:rPr>
        <w:t>The</w:t>
      </w:r>
      <w:r w:rsidR="002411B3">
        <w:rPr>
          <w:i/>
        </w:rPr>
        <w:t xml:space="preserve"> </w:t>
      </w:r>
      <w:r w:rsidR="004D1714">
        <w:rPr>
          <w:i/>
        </w:rPr>
        <w:t>Body</w:t>
      </w:r>
      <w:r w:rsidR="002411B3">
        <w:rPr>
          <w:i/>
        </w:rPr>
        <w:t xml:space="preserve"> </w:t>
      </w:r>
      <w:r w:rsidR="004D1714">
        <w:rPr>
          <w:i/>
        </w:rPr>
        <w:t>of</w:t>
      </w:r>
      <w:r w:rsidR="002411B3">
        <w:rPr>
          <w:i/>
        </w:rPr>
        <w:t xml:space="preserve"> </w:t>
      </w:r>
      <w:r w:rsidR="004D1714">
        <w:rPr>
          <w:i/>
        </w:rPr>
        <w:t>Faith</w:t>
      </w:r>
      <w:r w:rsidR="004D1714">
        <w:t>,</w:t>
      </w:r>
      <w:r w:rsidR="002411B3">
        <w:t xml:space="preserve"> </w:t>
      </w:r>
      <w:r w:rsidR="004D1714">
        <w:t>is</w:t>
      </w:r>
      <w:r w:rsidR="002411B3">
        <w:t xml:space="preserve"> </w:t>
      </w:r>
      <w:r w:rsidR="004D1714">
        <w:t>one</w:t>
      </w:r>
      <w:r w:rsidR="002411B3">
        <w:t xml:space="preserve"> </w:t>
      </w:r>
      <w:r w:rsidR="004D1714">
        <w:t>of</w:t>
      </w:r>
      <w:r w:rsidR="002411B3">
        <w:t xml:space="preserve"> </w:t>
      </w:r>
      <w:r w:rsidR="004D1714">
        <w:t>hopeful</w:t>
      </w:r>
      <w:r w:rsidR="002411B3">
        <w:t xml:space="preserve"> </w:t>
      </w:r>
      <w:r w:rsidR="004D1714">
        <w:t>brilliance</w:t>
      </w:r>
      <w:r w:rsidR="002411B3">
        <w:t xml:space="preserve"> </w:t>
      </w:r>
      <w:r w:rsidR="004D1714">
        <w:t>and</w:t>
      </w:r>
      <w:r w:rsidR="002411B3">
        <w:t xml:space="preserve"> </w:t>
      </w:r>
      <w:r w:rsidR="004D1714">
        <w:t>embodied</w:t>
      </w:r>
      <w:r w:rsidR="002411B3">
        <w:t xml:space="preserve"> </w:t>
      </w:r>
      <w:r w:rsidR="004D1714">
        <w:t>darkness.</w:t>
      </w:r>
      <w:r w:rsidR="002411B3">
        <w:t xml:space="preserve"> </w:t>
      </w:r>
      <w:r w:rsidR="003D4C1F">
        <w:t>In</w:t>
      </w:r>
      <w:r w:rsidR="002411B3">
        <w:t xml:space="preserve"> </w:t>
      </w:r>
      <w:r w:rsidR="003D4C1F">
        <w:t>a</w:t>
      </w:r>
      <w:r w:rsidR="002411B3">
        <w:t xml:space="preserve"> </w:t>
      </w:r>
      <w:r w:rsidR="003D4C1F">
        <w:t>universe</w:t>
      </w:r>
      <w:r w:rsidR="002411B3">
        <w:t xml:space="preserve"> </w:t>
      </w:r>
      <w:r w:rsidR="003D4C1F">
        <w:t>of</w:t>
      </w:r>
      <w:r w:rsidR="002411B3">
        <w:t xml:space="preserve"> </w:t>
      </w:r>
      <w:r w:rsidR="003D4C1F">
        <w:t>pure</w:t>
      </w:r>
      <w:r w:rsidR="002411B3">
        <w:t xml:space="preserve"> </w:t>
      </w:r>
      <w:r w:rsidR="003D4C1F">
        <w:t>light</w:t>
      </w:r>
      <w:r w:rsidR="002411B3">
        <w:t xml:space="preserve"> </w:t>
      </w:r>
      <w:r w:rsidR="003D4C1F">
        <w:t>(the</w:t>
      </w:r>
      <w:r w:rsidR="002411B3">
        <w:t xml:space="preserve"> </w:t>
      </w:r>
      <w:r w:rsidR="003D4C1F">
        <w:t>world</w:t>
      </w:r>
      <w:r w:rsidR="002411B3">
        <w:t xml:space="preserve"> </w:t>
      </w:r>
      <w:r w:rsidR="003D4C1F">
        <w:t>of</w:t>
      </w:r>
      <w:r w:rsidR="002411B3">
        <w:t xml:space="preserve"> </w:t>
      </w:r>
      <w:r w:rsidR="003D4C1F">
        <w:t>Christianity,</w:t>
      </w:r>
      <w:r w:rsidR="002411B3">
        <w:t xml:space="preserve"> </w:t>
      </w:r>
      <w:r w:rsidR="003D4C1F">
        <w:t>in</w:t>
      </w:r>
      <w:r w:rsidR="002411B3">
        <w:t xml:space="preserve"> </w:t>
      </w:r>
      <w:r w:rsidR="003D4C1F">
        <w:t>Wyschogrod</w:t>
      </w:r>
      <w:r w:rsidR="00C15081">
        <w:t>’</w:t>
      </w:r>
      <w:r w:rsidR="003D4C1F">
        <w:t>s</w:t>
      </w:r>
      <w:r w:rsidR="002411B3">
        <w:t xml:space="preserve"> </w:t>
      </w:r>
      <w:r w:rsidR="003D4C1F">
        <w:t>theology),</w:t>
      </w:r>
      <w:r w:rsidR="002411B3">
        <w:t xml:space="preserve"> </w:t>
      </w:r>
      <w:r w:rsidR="003D4C1F">
        <w:t>the</w:t>
      </w:r>
      <w:r w:rsidR="002411B3">
        <w:t xml:space="preserve"> </w:t>
      </w:r>
      <w:r w:rsidR="003D4C1F">
        <w:t>qualitative</w:t>
      </w:r>
      <w:r w:rsidR="002411B3">
        <w:t xml:space="preserve"> </w:t>
      </w:r>
      <w:r w:rsidR="003D4C1F">
        <w:t>dimensions</w:t>
      </w:r>
      <w:r w:rsidR="002411B3">
        <w:t xml:space="preserve"> </w:t>
      </w:r>
      <w:r w:rsidR="003D4C1F">
        <w:t>of</w:t>
      </w:r>
      <w:r w:rsidR="002411B3">
        <w:t xml:space="preserve"> </w:t>
      </w:r>
      <w:r w:rsidR="003D4C1F">
        <w:t>human</w:t>
      </w:r>
      <w:r w:rsidR="002411B3">
        <w:t xml:space="preserve"> </w:t>
      </w:r>
      <w:r w:rsidR="003D4C1F">
        <w:t>existence</w:t>
      </w:r>
      <w:r w:rsidR="002411B3">
        <w:t xml:space="preserve"> </w:t>
      </w:r>
      <w:r w:rsidR="003D4C1F">
        <w:t>would</w:t>
      </w:r>
      <w:r w:rsidR="002411B3">
        <w:t xml:space="preserve"> </w:t>
      </w:r>
      <w:r w:rsidR="003D4C1F">
        <w:t>be</w:t>
      </w:r>
      <w:r w:rsidR="002411B3">
        <w:t xml:space="preserve"> </w:t>
      </w:r>
      <w:r w:rsidR="003D4C1F">
        <w:t>concealed</w:t>
      </w:r>
      <w:r w:rsidR="002411B3">
        <w:t xml:space="preserve"> </w:t>
      </w:r>
      <w:r w:rsidR="003D4C1F">
        <w:t>under</w:t>
      </w:r>
      <w:r w:rsidR="002411B3">
        <w:t xml:space="preserve"> </w:t>
      </w:r>
      <w:r w:rsidR="003D4C1F">
        <w:t>the</w:t>
      </w:r>
      <w:r w:rsidR="002411B3">
        <w:t xml:space="preserve"> </w:t>
      </w:r>
      <w:r w:rsidR="002C1F65">
        <w:t>majestic</w:t>
      </w:r>
      <w:r w:rsidR="002411B3">
        <w:t xml:space="preserve"> </w:t>
      </w:r>
      <w:r w:rsidR="003D4C1F">
        <w:t>allure</w:t>
      </w:r>
      <w:r w:rsidR="002411B3">
        <w:t xml:space="preserve"> </w:t>
      </w:r>
      <w:r w:rsidR="003D4C1F">
        <w:t>of</w:t>
      </w:r>
      <w:r w:rsidR="002411B3">
        <w:t xml:space="preserve"> </w:t>
      </w:r>
      <w:r w:rsidR="003D4C1F">
        <w:t>transparent</w:t>
      </w:r>
      <w:r w:rsidR="002411B3">
        <w:t xml:space="preserve"> </w:t>
      </w:r>
      <w:r w:rsidR="003D4C1F">
        <w:t>enlightenment.</w:t>
      </w:r>
      <w:r w:rsidR="002411B3">
        <w:t xml:space="preserve"> </w:t>
      </w:r>
      <w:r w:rsidR="00BB6CB2">
        <w:t>But</w:t>
      </w:r>
      <w:r w:rsidR="002411B3">
        <w:t xml:space="preserve"> </w:t>
      </w:r>
      <w:r w:rsidR="00BB6CB2">
        <w:lastRenderedPageBreak/>
        <w:t>finite</w:t>
      </w:r>
      <w:r w:rsidR="002411B3">
        <w:t xml:space="preserve"> </w:t>
      </w:r>
      <w:r w:rsidR="00BB6CB2">
        <w:t>beings</w:t>
      </w:r>
      <w:r w:rsidR="002411B3">
        <w:t xml:space="preserve"> </w:t>
      </w:r>
      <w:r w:rsidR="00BB6CB2">
        <w:t>do</w:t>
      </w:r>
      <w:r w:rsidR="002411B3">
        <w:t xml:space="preserve"> </w:t>
      </w:r>
      <w:r w:rsidR="00BB6CB2">
        <w:t>not</w:t>
      </w:r>
      <w:r w:rsidR="002411B3">
        <w:t xml:space="preserve"> </w:t>
      </w:r>
      <w:r w:rsidR="00BB6CB2">
        <w:t>live</w:t>
      </w:r>
      <w:r w:rsidR="002411B3">
        <w:t xml:space="preserve"> </w:t>
      </w:r>
      <w:r w:rsidR="00BB6CB2">
        <w:t>in</w:t>
      </w:r>
      <w:r w:rsidR="002411B3">
        <w:t xml:space="preserve"> </w:t>
      </w:r>
      <w:r w:rsidR="00BB6CB2">
        <w:t>that</w:t>
      </w:r>
      <w:r w:rsidR="002411B3">
        <w:t xml:space="preserve"> </w:t>
      </w:r>
      <w:r w:rsidR="00BB6CB2">
        <w:t>world</w:t>
      </w:r>
      <w:r w:rsidR="002411B3">
        <w:t xml:space="preserve"> </w:t>
      </w:r>
      <w:r w:rsidR="00BB6CB2">
        <w:t>of</w:t>
      </w:r>
      <w:r w:rsidR="002411B3">
        <w:t xml:space="preserve"> </w:t>
      </w:r>
      <w:r w:rsidR="00BB6CB2">
        <w:t>illumination,</w:t>
      </w:r>
      <w:r w:rsidR="002411B3">
        <w:t xml:space="preserve"> </w:t>
      </w:r>
      <w:r w:rsidR="00BB6CB2">
        <w:t>and</w:t>
      </w:r>
      <w:r w:rsidR="002411B3">
        <w:t xml:space="preserve"> </w:t>
      </w:r>
      <w:r w:rsidR="00BB6CB2">
        <w:t>neither</w:t>
      </w:r>
      <w:r w:rsidR="002411B3">
        <w:t xml:space="preserve"> </w:t>
      </w:r>
      <w:r w:rsidR="00BB6CB2">
        <w:t>should</w:t>
      </w:r>
      <w:r w:rsidR="002411B3">
        <w:t xml:space="preserve"> </w:t>
      </w:r>
      <w:r w:rsidR="00BB6CB2">
        <w:t>Judaism.</w:t>
      </w:r>
      <w:r w:rsidR="002411B3">
        <w:t xml:space="preserve"> </w:t>
      </w:r>
      <w:r w:rsidR="0044168F">
        <w:t>Authentic</w:t>
      </w:r>
      <w:r w:rsidR="002411B3">
        <w:t xml:space="preserve"> </w:t>
      </w:r>
      <w:r w:rsidR="0044168F">
        <w:t>Judaism</w:t>
      </w:r>
      <w:r w:rsidR="002411B3">
        <w:t xml:space="preserve"> </w:t>
      </w:r>
      <w:r w:rsidR="0044168F">
        <w:t>is</w:t>
      </w:r>
      <w:r w:rsidR="002411B3">
        <w:t xml:space="preserve"> </w:t>
      </w:r>
      <w:r w:rsidR="0044168F">
        <w:t>faithful</w:t>
      </w:r>
      <w:r w:rsidR="002411B3">
        <w:t xml:space="preserve"> </w:t>
      </w:r>
      <w:r w:rsidR="0044168F">
        <w:t>to</w:t>
      </w:r>
      <w:r w:rsidR="002411B3">
        <w:t xml:space="preserve"> </w:t>
      </w:r>
      <w:r w:rsidR="003E7EDE">
        <w:t>beings</w:t>
      </w:r>
      <w:r w:rsidR="002411B3">
        <w:t xml:space="preserve"> </w:t>
      </w:r>
      <w:r w:rsidR="003E7EDE">
        <w:t>as</w:t>
      </w:r>
      <w:r w:rsidR="002411B3">
        <w:t xml:space="preserve"> </w:t>
      </w:r>
      <w:r w:rsidR="003E7EDE">
        <w:t>they</w:t>
      </w:r>
      <w:r w:rsidR="002411B3">
        <w:t xml:space="preserve"> </w:t>
      </w:r>
      <w:r w:rsidR="003E7EDE">
        <w:t>are:</w:t>
      </w:r>
      <w:r w:rsidR="002411B3">
        <w:t xml:space="preserve"> </w:t>
      </w:r>
      <w:r w:rsidR="0044168F">
        <w:t>not</w:t>
      </w:r>
      <w:r w:rsidR="002411B3">
        <w:t xml:space="preserve"> </w:t>
      </w:r>
      <w:r w:rsidR="0044168F">
        <w:t>as</w:t>
      </w:r>
      <w:r w:rsidR="002411B3">
        <w:t xml:space="preserve"> </w:t>
      </w:r>
      <w:r w:rsidR="0044168F">
        <w:t>the</w:t>
      </w:r>
      <w:r w:rsidR="002411B3">
        <w:t xml:space="preserve"> </w:t>
      </w:r>
      <w:r w:rsidR="0044168F">
        <w:t>bourgeois</w:t>
      </w:r>
      <w:r w:rsidR="002411B3">
        <w:t xml:space="preserve"> </w:t>
      </w:r>
      <w:r w:rsidR="0044168F">
        <w:t>middle-class</w:t>
      </w:r>
      <w:r w:rsidR="003E7EDE">
        <w:t>,</w:t>
      </w:r>
      <w:r w:rsidR="002411B3">
        <w:t xml:space="preserve"> </w:t>
      </w:r>
      <w:r w:rsidR="0044168F">
        <w:t>but</w:t>
      </w:r>
      <w:r w:rsidR="002411B3">
        <w:t xml:space="preserve"> </w:t>
      </w:r>
      <w:r w:rsidR="0044168F">
        <w:t>as</w:t>
      </w:r>
      <w:r w:rsidR="002411B3">
        <w:t xml:space="preserve"> </w:t>
      </w:r>
      <w:r w:rsidR="0044168F">
        <w:t>avant-garde</w:t>
      </w:r>
      <w:r w:rsidR="002411B3">
        <w:t xml:space="preserve"> </w:t>
      </w:r>
      <w:r w:rsidR="0044168F">
        <w:t>bohemians</w:t>
      </w:r>
      <w:r w:rsidR="002411B3">
        <w:t xml:space="preserve"> </w:t>
      </w:r>
      <w:r w:rsidR="0044168F">
        <w:t>who</w:t>
      </w:r>
      <w:r w:rsidR="002411B3">
        <w:t xml:space="preserve"> </w:t>
      </w:r>
      <w:r w:rsidR="0044168F">
        <w:t>recognize</w:t>
      </w:r>
      <w:r w:rsidR="002411B3">
        <w:t xml:space="preserve"> </w:t>
      </w:r>
      <w:r w:rsidR="0044168F">
        <w:t>there</w:t>
      </w:r>
      <w:r w:rsidR="002411B3">
        <w:t xml:space="preserve"> </w:t>
      </w:r>
      <w:r w:rsidR="0044168F">
        <w:t>is</w:t>
      </w:r>
      <w:r w:rsidR="002411B3">
        <w:t xml:space="preserve"> </w:t>
      </w:r>
      <w:r w:rsidR="0044168F">
        <w:t>more</w:t>
      </w:r>
      <w:r w:rsidR="002411B3">
        <w:t xml:space="preserve"> </w:t>
      </w:r>
      <w:r w:rsidR="0044168F">
        <w:t>to</w:t>
      </w:r>
      <w:r w:rsidR="002411B3">
        <w:t xml:space="preserve"> </w:t>
      </w:r>
      <w:r w:rsidR="0044168F">
        <w:t>see</w:t>
      </w:r>
      <w:r w:rsidR="002411B3">
        <w:t xml:space="preserve"> </w:t>
      </w:r>
      <w:r w:rsidR="0044168F">
        <w:t>than</w:t>
      </w:r>
      <w:r w:rsidR="002411B3">
        <w:t xml:space="preserve"> </w:t>
      </w:r>
      <w:r w:rsidR="0044168F">
        <w:t>order,</w:t>
      </w:r>
      <w:r w:rsidR="002411B3">
        <w:t xml:space="preserve"> </w:t>
      </w:r>
      <w:r w:rsidR="0044168F">
        <w:t>logic,</w:t>
      </w:r>
      <w:r w:rsidR="002411B3">
        <w:t xml:space="preserve"> </w:t>
      </w:r>
      <w:r w:rsidR="0044168F">
        <w:t>and</w:t>
      </w:r>
      <w:r w:rsidR="002411B3">
        <w:t xml:space="preserve"> </w:t>
      </w:r>
      <w:r w:rsidR="0044168F">
        <w:t>quantity.</w:t>
      </w:r>
      <w:r w:rsidR="002411B3">
        <w:t xml:space="preserve"> </w:t>
      </w:r>
      <w:r w:rsidR="003E7EDE">
        <w:t>That</w:t>
      </w:r>
      <w:r w:rsidR="002411B3">
        <w:t xml:space="preserve"> </w:t>
      </w:r>
      <w:r w:rsidR="003E7EDE">
        <w:t>seeing</w:t>
      </w:r>
      <w:r w:rsidR="002411B3">
        <w:t xml:space="preserve"> </w:t>
      </w:r>
      <w:r w:rsidR="003E7EDE">
        <w:t>is</w:t>
      </w:r>
      <w:r w:rsidR="002411B3">
        <w:t xml:space="preserve"> </w:t>
      </w:r>
      <w:r w:rsidR="003E7EDE">
        <w:t>a</w:t>
      </w:r>
      <w:r w:rsidR="002411B3">
        <w:t xml:space="preserve"> </w:t>
      </w:r>
      <w:r w:rsidR="003E7EDE">
        <w:t>muddied</w:t>
      </w:r>
      <w:r w:rsidR="002411B3">
        <w:t xml:space="preserve"> </w:t>
      </w:r>
      <w:r w:rsidR="003E7EDE">
        <w:t>one,</w:t>
      </w:r>
      <w:r w:rsidR="002411B3">
        <w:t xml:space="preserve"> </w:t>
      </w:r>
      <w:r w:rsidR="003E7EDE">
        <w:t>obscured</w:t>
      </w:r>
      <w:r w:rsidR="002411B3">
        <w:t xml:space="preserve"> </w:t>
      </w:r>
      <w:r w:rsidR="003E7EDE">
        <w:t>by</w:t>
      </w:r>
      <w:r w:rsidR="002411B3">
        <w:t xml:space="preserve"> </w:t>
      </w:r>
      <w:r w:rsidR="003E7EDE">
        <w:t>a</w:t>
      </w:r>
      <w:r w:rsidR="002411B3">
        <w:t xml:space="preserve"> </w:t>
      </w:r>
      <w:r w:rsidR="003E7EDE">
        <w:t>darkness</w:t>
      </w:r>
      <w:r w:rsidR="002411B3">
        <w:t xml:space="preserve"> </w:t>
      </w:r>
      <w:r w:rsidR="003E7EDE">
        <w:t>that</w:t>
      </w:r>
      <w:r w:rsidR="002411B3">
        <w:t xml:space="preserve"> </w:t>
      </w:r>
      <w:r w:rsidR="003E7EDE">
        <w:t>Wyschogrod</w:t>
      </w:r>
      <w:r w:rsidR="002411B3">
        <w:t xml:space="preserve"> </w:t>
      </w:r>
      <w:r w:rsidR="006D5A61">
        <w:t>associates</w:t>
      </w:r>
      <w:r w:rsidR="002411B3">
        <w:t xml:space="preserve"> </w:t>
      </w:r>
      <w:r w:rsidR="006D5A61">
        <w:t>with</w:t>
      </w:r>
      <w:r w:rsidR="002411B3">
        <w:t xml:space="preserve"> </w:t>
      </w:r>
      <w:r w:rsidR="006D5A61">
        <w:t>the</w:t>
      </w:r>
      <w:r w:rsidR="002411B3">
        <w:t xml:space="preserve"> </w:t>
      </w:r>
      <w:r w:rsidR="006D5A61">
        <w:t>body.</w:t>
      </w:r>
      <w:r w:rsidR="002411B3">
        <w:t xml:space="preserve"> </w:t>
      </w:r>
      <w:r w:rsidR="006D5A61">
        <w:t>And</w:t>
      </w:r>
      <w:r w:rsidR="002411B3">
        <w:t xml:space="preserve"> </w:t>
      </w:r>
      <w:r w:rsidR="006D5A61">
        <w:t>God</w:t>
      </w:r>
      <w:r w:rsidR="002411B3">
        <w:t xml:space="preserve"> </w:t>
      </w:r>
      <w:r w:rsidR="006D5A61">
        <w:t>does</w:t>
      </w:r>
      <w:r w:rsidR="002411B3">
        <w:t xml:space="preserve"> </w:t>
      </w:r>
      <w:r w:rsidR="006D5A61">
        <w:t>not</w:t>
      </w:r>
      <w:r w:rsidR="002411B3">
        <w:t xml:space="preserve"> </w:t>
      </w:r>
      <w:r w:rsidR="006D5A61">
        <w:t>abolish</w:t>
      </w:r>
      <w:r w:rsidR="002411B3">
        <w:t xml:space="preserve"> </w:t>
      </w:r>
      <w:r w:rsidR="006D5A61">
        <w:t>the</w:t>
      </w:r>
      <w:r w:rsidR="002411B3">
        <w:t xml:space="preserve"> </w:t>
      </w:r>
      <w:r w:rsidR="006D5A61">
        <w:t>night,</w:t>
      </w:r>
      <w:r w:rsidR="002411B3">
        <w:t xml:space="preserve"> </w:t>
      </w:r>
      <w:r w:rsidR="006D5A61">
        <w:t>nor</w:t>
      </w:r>
      <w:r w:rsidR="002411B3">
        <w:t xml:space="preserve"> </w:t>
      </w:r>
      <w:r w:rsidR="006D5A61">
        <w:t>denigrate</w:t>
      </w:r>
      <w:r w:rsidR="002411B3">
        <w:t xml:space="preserve"> </w:t>
      </w:r>
      <w:r w:rsidR="006D5A61">
        <w:t>the</w:t>
      </w:r>
      <w:r w:rsidR="002411B3">
        <w:t xml:space="preserve"> </w:t>
      </w:r>
      <w:r w:rsidR="006D5A61">
        <w:t>body,</w:t>
      </w:r>
      <w:r w:rsidR="002411B3">
        <w:t xml:space="preserve"> </w:t>
      </w:r>
      <w:r w:rsidR="006D5A61">
        <w:t>but</w:t>
      </w:r>
      <w:r w:rsidR="002411B3">
        <w:t xml:space="preserve"> </w:t>
      </w:r>
      <w:r w:rsidR="006D5A61">
        <w:t>determines</w:t>
      </w:r>
      <w:r w:rsidR="002411B3">
        <w:t xml:space="preserve"> </w:t>
      </w:r>
      <w:r w:rsidR="006D5A61">
        <w:t>their</w:t>
      </w:r>
      <w:r w:rsidR="002411B3">
        <w:t xml:space="preserve"> </w:t>
      </w:r>
      <w:r w:rsidR="006D5A61">
        <w:t>fitting</w:t>
      </w:r>
      <w:r w:rsidR="002411B3">
        <w:t xml:space="preserve"> </w:t>
      </w:r>
      <w:r w:rsidR="006D5A61">
        <w:t>place</w:t>
      </w:r>
      <w:r w:rsidR="002411B3">
        <w:t xml:space="preserve"> </w:t>
      </w:r>
      <w:r w:rsidR="008626FB">
        <w:t>within</w:t>
      </w:r>
      <w:r w:rsidR="002411B3">
        <w:t xml:space="preserve"> </w:t>
      </w:r>
      <w:r w:rsidR="008626FB">
        <w:t>a</w:t>
      </w:r>
      <w:r w:rsidR="002411B3">
        <w:t xml:space="preserve"> </w:t>
      </w:r>
      <w:r w:rsidR="008626FB">
        <w:t>created</w:t>
      </w:r>
      <w:r w:rsidR="002411B3">
        <w:t xml:space="preserve"> </w:t>
      </w:r>
      <w:r w:rsidR="008626FB">
        <w:t>world.</w:t>
      </w:r>
      <w:r w:rsidR="002411B3">
        <w:t xml:space="preserve"> </w:t>
      </w:r>
      <w:r w:rsidR="00090124">
        <w:t>In</w:t>
      </w:r>
      <w:r w:rsidR="002411B3">
        <w:t xml:space="preserve"> </w:t>
      </w:r>
      <w:r w:rsidR="00090124">
        <w:t>that</w:t>
      </w:r>
      <w:r w:rsidR="002411B3">
        <w:t xml:space="preserve"> </w:t>
      </w:r>
      <w:r w:rsidR="00090124">
        <w:t>world</w:t>
      </w:r>
      <w:r w:rsidR="002411B3">
        <w:t xml:space="preserve"> </w:t>
      </w:r>
      <w:r w:rsidR="00090124">
        <w:t>God</w:t>
      </w:r>
      <w:r w:rsidR="002411B3">
        <w:t xml:space="preserve"> </w:t>
      </w:r>
      <w:r w:rsidR="003455A6">
        <w:t>takes</w:t>
      </w:r>
      <w:r w:rsidR="002411B3">
        <w:t xml:space="preserve"> </w:t>
      </w:r>
      <w:r w:rsidR="003455A6">
        <w:t>hold</w:t>
      </w:r>
      <w:r w:rsidR="002411B3">
        <w:t xml:space="preserve"> </w:t>
      </w:r>
      <w:r w:rsidR="003455A6">
        <w:t>of</w:t>
      </w:r>
      <w:r w:rsidR="002411B3">
        <w:t xml:space="preserve"> </w:t>
      </w:r>
      <w:r w:rsidR="00090124">
        <w:t>t</w:t>
      </w:r>
      <w:r w:rsidR="006D5A61">
        <w:t>he</w:t>
      </w:r>
      <w:r w:rsidR="002411B3">
        <w:t xml:space="preserve"> </w:t>
      </w:r>
      <w:r w:rsidR="006D5A61">
        <w:t>Jewish</w:t>
      </w:r>
      <w:r w:rsidR="002411B3">
        <w:t xml:space="preserve"> </w:t>
      </w:r>
      <w:r w:rsidR="006D5A61">
        <w:t>people</w:t>
      </w:r>
      <w:r w:rsidR="002411B3">
        <w:t xml:space="preserve"> </w:t>
      </w:r>
      <w:r w:rsidR="008626FB">
        <w:t>as</w:t>
      </w:r>
      <w:r w:rsidR="002411B3">
        <w:t xml:space="preserve"> </w:t>
      </w:r>
      <w:r w:rsidR="008626FB">
        <w:t>the</w:t>
      </w:r>
      <w:r w:rsidR="002411B3">
        <w:t xml:space="preserve"> </w:t>
      </w:r>
      <w:r w:rsidR="00090124">
        <w:t>chosen</w:t>
      </w:r>
      <w:r w:rsidR="002411B3">
        <w:t xml:space="preserve"> </w:t>
      </w:r>
      <w:r w:rsidR="008626FB">
        <w:t>body</w:t>
      </w:r>
      <w:r w:rsidR="002411B3">
        <w:t xml:space="preserve"> </w:t>
      </w:r>
      <w:r w:rsidR="008626FB">
        <w:t>of</w:t>
      </w:r>
      <w:r w:rsidR="002411B3">
        <w:t xml:space="preserve"> </w:t>
      </w:r>
      <w:r w:rsidR="00090124">
        <w:t>divine</w:t>
      </w:r>
      <w:r w:rsidR="002411B3">
        <w:t xml:space="preserve"> </w:t>
      </w:r>
      <w:r w:rsidR="00090124">
        <w:t>dwelling:</w:t>
      </w:r>
    </w:p>
    <w:p w:rsidR="00883144" w:rsidRDefault="00883144" w:rsidP="007F56DB">
      <w:pPr>
        <w:spacing w:line="480" w:lineRule="auto"/>
      </w:pPr>
      <w:r>
        <w:t>&lt;ext&gt;</w:t>
      </w:r>
    </w:p>
    <w:p w:rsidR="00C82838" w:rsidRDefault="00C82838" w:rsidP="007F56DB">
      <w:pPr>
        <w:spacing w:line="480" w:lineRule="auto"/>
        <w:ind w:left="720"/>
      </w:pPr>
      <w:r>
        <w:t>Were</w:t>
      </w:r>
      <w:r w:rsidR="002411B3">
        <w:t xml:space="preserve"> </w:t>
      </w:r>
      <w:r>
        <w:t>God</w:t>
      </w:r>
      <w:r w:rsidR="002411B3">
        <w:t xml:space="preserve"> </w:t>
      </w:r>
      <w:r>
        <w:t>to</w:t>
      </w:r>
      <w:r w:rsidR="002411B3">
        <w:t xml:space="preserve"> </w:t>
      </w:r>
      <w:r>
        <w:t>have</w:t>
      </w:r>
      <w:r w:rsidR="002411B3">
        <w:t xml:space="preserve"> </w:t>
      </w:r>
      <w:r>
        <w:t>entered</w:t>
      </w:r>
      <w:r w:rsidR="002411B3">
        <w:t xml:space="preserve"> </w:t>
      </w:r>
      <w:r>
        <w:t>this</w:t>
      </w:r>
      <w:r w:rsidR="002411B3">
        <w:t xml:space="preserve"> </w:t>
      </w:r>
      <w:r>
        <w:t>world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fullness</w:t>
      </w:r>
      <w:r w:rsidR="002411B3">
        <w:t xml:space="preserve"> </w:t>
      </w:r>
      <w:r>
        <w:t>of</w:t>
      </w:r>
      <w:r w:rsidR="002411B3">
        <w:t xml:space="preserve"> </w:t>
      </w:r>
      <w:r>
        <w:t>his</w:t>
      </w:r>
      <w:r w:rsidR="002411B3">
        <w:t xml:space="preserve"> </w:t>
      </w:r>
      <w:r>
        <w:t>being,</w:t>
      </w:r>
      <w:r w:rsidR="002411B3">
        <w:t xml:space="preserve"> </w:t>
      </w:r>
      <w:r>
        <w:t>he</w:t>
      </w:r>
      <w:r w:rsidR="002411B3">
        <w:t xml:space="preserve"> </w:t>
      </w:r>
      <w:r>
        <w:t>would</w:t>
      </w:r>
      <w:r w:rsidR="002411B3">
        <w:t xml:space="preserve"> </w:t>
      </w:r>
      <w:r>
        <w:t>have</w:t>
      </w:r>
      <w:r w:rsidR="002411B3">
        <w:t xml:space="preserve"> </w:t>
      </w:r>
      <w:r>
        <w:t>destroyed</w:t>
      </w:r>
      <w:r w:rsidR="002411B3">
        <w:t xml:space="preserve"> </w:t>
      </w:r>
      <w:r>
        <w:t>it</w:t>
      </w:r>
      <w:r w:rsidR="002411B3">
        <w:t xml:space="preserve"> </w:t>
      </w:r>
      <w:r>
        <w:t>because</w:t>
      </w:r>
      <w:r w:rsidR="002411B3">
        <w:t xml:space="preserve"> </w:t>
      </w:r>
      <w:r>
        <w:t>the</w:t>
      </w:r>
      <w:r w:rsidR="002411B3">
        <w:t xml:space="preserve"> </w:t>
      </w:r>
      <w:r>
        <w:t>thinning</w:t>
      </w:r>
      <w:r w:rsidR="002411B3">
        <w:t xml:space="preserve"> </w:t>
      </w:r>
      <w:r>
        <w:t>out</w:t>
      </w:r>
      <w:r w:rsidR="002411B3">
        <w:t xml:space="preserve"> </w:t>
      </w:r>
      <w:r>
        <w:t>or</w:t>
      </w:r>
      <w:r w:rsidR="002411B3">
        <w:t xml:space="preserve"> </w:t>
      </w:r>
      <w:r>
        <w:t>the</w:t>
      </w:r>
      <w:r w:rsidR="002411B3">
        <w:t xml:space="preserve"> </w:t>
      </w:r>
      <w:r>
        <w:t>darkening</w:t>
      </w:r>
      <w:r w:rsidR="002411B3">
        <w:t xml:space="preserve"> </w:t>
      </w:r>
      <w:r>
        <w:t>we</w:t>
      </w:r>
      <w:r w:rsidR="002411B3">
        <w:t xml:space="preserve"> </w:t>
      </w:r>
      <w:r>
        <w:t>have</w:t>
      </w:r>
      <w:r w:rsidR="002411B3">
        <w:t xml:space="preserve"> </w:t>
      </w:r>
      <w:r>
        <w:t>spoken</w:t>
      </w:r>
      <w:r w:rsidR="002411B3">
        <w:t xml:space="preserve"> </w:t>
      </w:r>
      <w:r>
        <w:t>of</w:t>
      </w:r>
      <w:r w:rsidR="002411B3">
        <w:t xml:space="preserve"> </w:t>
      </w:r>
      <w:r>
        <w:t>would</w:t>
      </w:r>
      <w:r w:rsidR="002411B3">
        <w:t xml:space="preserve"> </w:t>
      </w:r>
      <w:r>
        <w:t>disappear</w:t>
      </w:r>
      <w:r w:rsidR="002411B3">
        <w:t xml:space="preserve"> </w:t>
      </w:r>
      <w:r>
        <w:t>and</w:t>
      </w:r>
      <w:r w:rsidR="002411B3">
        <w:t xml:space="preserve"> </w:t>
      </w:r>
      <w:r>
        <w:t>with</w:t>
      </w:r>
      <w:r w:rsidR="002411B3">
        <w:t xml:space="preserve"> </w:t>
      </w:r>
      <w:r>
        <w:t>it</w:t>
      </w:r>
      <w:r w:rsidR="002411B3">
        <w:t xml:space="preserve"> </w:t>
      </w:r>
      <w:r>
        <w:t>the</w:t>
      </w:r>
      <w:r w:rsidR="002411B3">
        <w:t xml:space="preserve"> </w:t>
      </w:r>
      <w:r>
        <w:t>possibility</w:t>
      </w:r>
      <w:r w:rsidR="002411B3">
        <w:t xml:space="preserve"> </w:t>
      </w:r>
      <w:r>
        <w:t>of</w:t>
      </w:r>
      <w:r w:rsidR="002411B3">
        <w:t xml:space="preserve"> </w:t>
      </w:r>
      <w:r>
        <w:t>human</w:t>
      </w:r>
      <w:r w:rsidR="002411B3">
        <w:t xml:space="preserve"> </w:t>
      </w:r>
      <w:r>
        <w:t>existence.</w:t>
      </w:r>
      <w:r w:rsidR="002411B3">
        <w:t xml:space="preserve"> </w:t>
      </w:r>
      <w:r>
        <w:t>He</w:t>
      </w:r>
      <w:r w:rsidR="002411B3">
        <w:t xml:space="preserve"> </w:t>
      </w:r>
      <w:r>
        <w:t>therefore</w:t>
      </w:r>
      <w:r w:rsidR="002411B3">
        <w:t xml:space="preserve"> </w:t>
      </w:r>
      <w:r>
        <w:t>entered</w:t>
      </w:r>
      <w:r w:rsidR="002411B3">
        <w:t xml:space="preserve"> </w:t>
      </w:r>
      <w:r>
        <w:t>that</w:t>
      </w:r>
      <w:r w:rsidR="002411B3">
        <w:t xml:space="preserve"> </w:t>
      </w:r>
      <w:r>
        <w:t>world</w:t>
      </w:r>
      <w:r w:rsidR="002411B3">
        <w:t xml:space="preserve"> </w:t>
      </w:r>
      <w:r>
        <w:t>through</w:t>
      </w:r>
      <w:r w:rsidR="002411B3">
        <w:t xml:space="preserve"> </w:t>
      </w:r>
      <w:r>
        <w:t>a</w:t>
      </w:r>
      <w:r w:rsidR="002411B3">
        <w:t xml:space="preserve"> </w:t>
      </w:r>
      <w:r>
        <w:t>people</w:t>
      </w:r>
      <w:r w:rsidR="002411B3">
        <w:t xml:space="preserve"> </w:t>
      </w:r>
      <w:r>
        <w:t>who</w:t>
      </w:r>
      <w:r w:rsidR="002411B3">
        <w:t xml:space="preserve"> </w:t>
      </w:r>
      <w:r>
        <w:t>he</w:t>
      </w:r>
      <w:r w:rsidR="002411B3">
        <w:t xml:space="preserve"> </w:t>
      </w:r>
      <w:r>
        <w:t>chose</w:t>
      </w:r>
      <w:r w:rsidR="002411B3">
        <w:t xml:space="preserve"> </w:t>
      </w:r>
      <w:r>
        <w:t>as</w:t>
      </w:r>
      <w:r w:rsidR="002411B3">
        <w:t xml:space="preserve"> </w:t>
      </w:r>
      <w:r>
        <w:t>his</w:t>
      </w:r>
      <w:r w:rsidR="002411B3">
        <w:t xml:space="preserve"> </w:t>
      </w:r>
      <w:r>
        <w:t>habitation.</w:t>
      </w:r>
      <w:r w:rsidR="002411B3">
        <w:t xml:space="preserve"> </w:t>
      </w:r>
      <w:r>
        <w:t>There</w:t>
      </w:r>
      <w:r w:rsidR="002411B3">
        <w:t xml:space="preserve"> </w:t>
      </w:r>
      <w:r>
        <w:t>thus</w:t>
      </w:r>
      <w:r w:rsidR="002411B3">
        <w:t xml:space="preserve"> </w:t>
      </w:r>
      <w:r>
        <w:t>came</w:t>
      </w:r>
      <w:r w:rsidR="002411B3">
        <w:t xml:space="preserve"> </w:t>
      </w:r>
      <w:r>
        <w:t>about</w:t>
      </w:r>
      <w:r w:rsidR="002411B3">
        <w:t xml:space="preserve"> </w:t>
      </w:r>
      <w:r>
        <w:t>a</w:t>
      </w:r>
      <w:r w:rsidR="002411B3">
        <w:t xml:space="preserve"> </w:t>
      </w:r>
      <w:r>
        <w:t>visible</w:t>
      </w:r>
      <w:r w:rsidR="002411B3">
        <w:t xml:space="preserve"> </w:t>
      </w:r>
      <w:r>
        <w:t>presence</w:t>
      </w:r>
      <w:r w:rsidR="002411B3">
        <w:t xml:space="preserve"> </w:t>
      </w:r>
      <w:r>
        <w:t>of</w:t>
      </w:r>
      <w:r w:rsidR="002411B3">
        <w:t xml:space="preserve"> </w:t>
      </w:r>
      <w:r>
        <w:t>God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universe,</w:t>
      </w:r>
      <w:r w:rsidR="002411B3">
        <w:t xml:space="preserve"> </w:t>
      </w:r>
      <w:r>
        <w:t>first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erson</w:t>
      </w:r>
      <w:r w:rsidR="002411B3">
        <w:t xml:space="preserve"> </w:t>
      </w:r>
      <w:r>
        <w:t>of</w:t>
      </w:r>
      <w:r w:rsidR="002411B3">
        <w:t xml:space="preserve"> </w:t>
      </w:r>
      <w:r>
        <w:t>Abraham</w:t>
      </w:r>
      <w:r w:rsidR="002411B3">
        <w:t xml:space="preserve"> </w:t>
      </w:r>
      <w:r>
        <w:t>and</w:t>
      </w:r>
      <w:r w:rsidR="002411B3">
        <w:t xml:space="preserve"> </w:t>
      </w:r>
      <w:r>
        <w:t>later</w:t>
      </w:r>
      <w:r w:rsidR="002411B3">
        <w:t xml:space="preserve"> </w:t>
      </w:r>
      <w:r>
        <w:t>his</w:t>
      </w:r>
      <w:r w:rsidR="002411B3">
        <w:t xml:space="preserve"> </w:t>
      </w:r>
      <w:r>
        <w:t>descendants,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people</w:t>
      </w:r>
      <w:r w:rsidR="002411B3">
        <w:t xml:space="preserve"> </w:t>
      </w:r>
      <w:r>
        <w:t>Israel.</w:t>
      </w:r>
      <w:r w:rsidR="00D0548E">
        <w:rPr>
          <w:rStyle w:val="EndnoteReference"/>
        </w:rPr>
        <w:endnoteReference w:id="45"/>
      </w:r>
    </w:p>
    <w:p w:rsidR="00883144" w:rsidRDefault="00883144" w:rsidP="007F56DB">
      <w:pPr>
        <w:spacing w:line="480" w:lineRule="auto"/>
        <w:ind w:left="720"/>
      </w:pPr>
      <w:r>
        <w:t>&lt;/ext&gt;</w:t>
      </w:r>
    </w:p>
    <w:p w:rsidR="00140F30" w:rsidRDefault="00C82838" w:rsidP="007F56DB">
      <w:pPr>
        <w:spacing w:line="480" w:lineRule="auto"/>
      </w:pPr>
      <w:r>
        <w:t>God</w:t>
      </w:r>
      <w:r w:rsidR="002411B3">
        <w:t xml:space="preserve"> </w:t>
      </w:r>
      <w:r>
        <w:t>encounters</w:t>
      </w:r>
      <w:r w:rsidR="002411B3">
        <w:t xml:space="preserve"> </w:t>
      </w:r>
      <w:r>
        <w:t>human</w:t>
      </w:r>
      <w:r w:rsidR="002411B3">
        <w:t xml:space="preserve"> </w:t>
      </w:r>
      <w:r>
        <w:t>beings</w:t>
      </w:r>
      <w:r w:rsidR="002411B3">
        <w:t xml:space="preserve"> </w:t>
      </w:r>
      <w:r>
        <w:t>as</w:t>
      </w:r>
      <w:r w:rsidR="002411B3">
        <w:t xml:space="preserve"> </w:t>
      </w:r>
      <w:r>
        <w:t>they</w:t>
      </w:r>
      <w:r w:rsidR="002411B3">
        <w:t xml:space="preserve"> </w:t>
      </w:r>
      <w:r>
        <w:t>are</w:t>
      </w:r>
      <w:r w:rsidR="002411B3">
        <w:t xml:space="preserve"> </w:t>
      </w:r>
      <w:r>
        <w:t>in</w:t>
      </w:r>
      <w:r w:rsidR="002411B3">
        <w:t xml:space="preserve"> </w:t>
      </w:r>
      <w:r w:rsidR="00823359">
        <w:t>a</w:t>
      </w:r>
      <w:r w:rsidR="002411B3">
        <w:t xml:space="preserve"> </w:t>
      </w:r>
      <w:r w:rsidR="00823359">
        <w:t>world</w:t>
      </w:r>
      <w:r w:rsidR="002411B3">
        <w:t xml:space="preserve"> </w:t>
      </w:r>
      <w:r w:rsidR="00823359">
        <w:t>of</w:t>
      </w:r>
      <w:r w:rsidR="002411B3">
        <w:t xml:space="preserve"> </w:t>
      </w:r>
      <w:r w:rsidR="00823359">
        <w:t>light</w:t>
      </w:r>
      <w:r w:rsidR="002411B3">
        <w:t xml:space="preserve"> </w:t>
      </w:r>
      <w:r w:rsidR="00823359">
        <w:t>and</w:t>
      </w:r>
      <w:r w:rsidR="002411B3">
        <w:t xml:space="preserve"> </w:t>
      </w:r>
      <w:r w:rsidR="00823359">
        <w:t>darkness.</w:t>
      </w:r>
      <w:r w:rsidR="002411B3">
        <w:t xml:space="preserve"> </w:t>
      </w:r>
      <w:r>
        <w:t>But</w:t>
      </w:r>
      <w:r w:rsidR="002411B3">
        <w:t xml:space="preserve"> </w:t>
      </w:r>
      <w:r>
        <w:t>to</w:t>
      </w:r>
      <w:r w:rsidR="002411B3">
        <w:t xml:space="preserve"> </w:t>
      </w:r>
      <w:r>
        <w:t>dis</w:t>
      </w:r>
      <w:r w:rsidR="003455A6">
        <w:t>cover</w:t>
      </w:r>
      <w:r w:rsidR="002411B3">
        <w:t xml:space="preserve"> </w:t>
      </w:r>
      <w:r w:rsidR="003455A6">
        <w:t>God</w:t>
      </w:r>
      <w:r w:rsidR="002411B3">
        <w:t xml:space="preserve"> </w:t>
      </w:r>
      <w:r w:rsidR="003455A6">
        <w:t>as</w:t>
      </w:r>
      <w:r w:rsidR="002411B3">
        <w:t xml:space="preserve"> </w:t>
      </w:r>
      <w:r w:rsidR="003455A6">
        <w:t>he</w:t>
      </w:r>
      <w:r w:rsidR="002411B3">
        <w:t xml:space="preserve"> </w:t>
      </w:r>
      <w:r w:rsidR="003455A6">
        <w:t>is</w:t>
      </w:r>
      <w:r w:rsidR="002411B3">
        <w:t xml:space="preserve"> </w:t>
      </w:r>
      <w:r w:rsidR="003455A6">
        <w:t>in</w:t>
      </w:r>
      <w:r w:rsidR="002411B3">
        <w:t xml:space="preserve"> </w:t>
      </w:r>
      <w:r w:rsidR="003455A6">
        <w:t>the</w:t>
      </w:r>
      <w:r w:rsidR="002411B3">
        <w:t xml:space="preserve"> </w:t>
      </w:r>
      <w:r w:rsidR="003455A6">
        <w:t>world</w:t>
      </w:r>
      <w:r w:rsidR="002411B3">
        <w:t xml:space="preserve"> </w:t>
      </w:r>
      <w:r>
        <w:t>we</w:t>
      </w:r>
      <w:r w:rsidR="002411B3">
        <w:t xml:space="preserve"> </w:t>
      </w:r>
      <w:r>
        <w:t>must</w:t>
      </w:r>
      <w:r w:rsidR="002411B3">
        <w:t xml:space="preserve"> </w:t>
      </w:r>
      <w:r>
        <w:t>see</w:t>
      </w:r>
      <w:r w:rsidR="002411B3">
        <w:t xml:space="preserve"> </w:t>
      </w:r>
      <w:r>
        <w:t>Hashem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eople</w:t>
      </w:r>
      <w:r w:rsidR="002411B3">
        <w:t xml:space="preserve"> </w:t>
      </w:r>
      <w:r>
        <w:t>Israel.</w:t>
      </w:r>
      <w:r w:rsidR="002411B3">
        <w:t xml:space="preserve"> </w:t>
      </w:r>
      <w:r w:rsidR="003455A6">
        <w:t>Chosenness</w:t>
      </w:r>
      <w:r w:rsidR="002411B3">
        <w:t xml:space="preserve"> </w:t>
      </w:r>
      <w:r w:rsidR="003455A6">
        <w:t>confers</w:t>
      </w:r>
      <w:r w:rsidR="002411B3">
        <w:t xml:space="preserve"> </w:t>
      </w:r>
      <w:r w:rsidR="003455A6">
        <w:t>visual</w:t>
      </w:r>
      <w:r w:rsidR="002411B3">
        <w:t xml:space="preserve"> </w:t>
      </w:r>
      <w:r w:rsidR="003455A6">
        <w:t>authenticity</w:t>
      </w:r>
      <w:r w:rsidR="002411B3">
        <w:t xml:space="preserve"> </w:t>
      </w:r>
      <w:r w:rsidR="003455A6">
        <w:t>of</w:t>
      </w:r>
      <w:r w:rsidR="002411B3">
        <w:t xml:space="preserve"> </w:t>
      </w:r>
      <w:r w:rsidR="003455A6">
        <w:t>God</w:t>
      </w:r>
      <w:r w:rsidR="00C15081">
        <w:t>’</w:t>
      </w:r>
      <w:r w:rsidR="003455A6">
        <w:t>s</w:t>
      </w:r>
      <w:r w:rsidR="002411B3">
        <w:t xml:space="preserve"> </w:t>
      </w:r>
      <w:r w:rsidR="003455A6">
        <w:t>presence</w:t>
      </w:r>
      <w:r w:rsidR="002411B3">
        <w:t xml:space="preserve"> </w:t>
      </w:r>
      <w:r w:rsidR="003455A6">
        <w:t>i</w:t>
      </w:r>
      <w:r>
        <w:t>n</w:t>
      </w:r>
      <w:r w:rsidR="002411B3">
        <w:t xml:space="preserve"> </w:t>
      </w:r>
      <w:r>
        <w:t>these</w:t>
      </w:r>
      <w:r w:rsidR="002411B3">
        <w:t xml:space="preserve"> </w:t>
      </w:r>
      <w:r>
        <w:t>biol</w:t>
      </w:r>
      <w:r w:rsidR="003455A6">
        <w:t>ogical</w:t>
      </w:r>
      <w:r w:rsidR="002411B3">
        <w:t xml:space="preserve"> </w:t>
      </w:r>
      <w:r w:rsidR="003455A6">
        <w:t>descendants</w:t>
      </w:r>
      <w:r w:rsidR="002411B3">
        <w:t xml:space="preserve"> </w:t>
      </w:r>
      <w:r w:rsidR="003455A6">
        <w:t>of</w:t>
      </w:r>
      <w:r w:rsidR="002411B3">
        <w:t xml:space="preserve"> </w:t>
      </w:r>
      <w:r w:rsidR="003455A6">
        <w:t>Abraham.</w:t>
      </w:r>
      <w:r w:rsidR="002411B3">
        <w:t xml:space="preserve"> </w:t>
      </w:r>
      <w:r w:rsidR="00823359">
        <w:t>So</w:t>
      </w:r>
      <w:r w:rsidR="002411B3">
        <w:t xml:space="preserve"> </w:t>
      </w:r>
      <w:r w:rsidR="00823359">
        <w:t>even</w:t>
      </w:r>
      <w:r w:rsidR="002411B3">
        <w:t xml:space="preserve"> </w:t>
      </w:r>
      <w:r w:rsidR="00D84FC1">
        <w:t>as</w:t>
      </w:r>
      <w:r w:rsidR="002411B3">
        <w:t xml:space="preserve"> </w:t>
      </w:r>
      <w:r w:rsidR="00823359">
        <w:t>Wyschogrod</w:t>
      </w:r>
      <w:r w:rsidR="002411B3">
        <w:t xml:space="preserve"> </w:t>
      </w:r>
      <w:r w:rsidR="00823359">
        <w:t>allows</w:t>
      </w:r>
      <w:r w:rsidR="002411B3">
        <w:t xml:space="preserve"> </w:t>
      </w:r>
      <w:r w:rsidR="00823359">
        <w:t>for</w:t>
      </w:r>
      <w:r w:rsidR="002411B3">
        <w:t xml:space="preserve"> </w:t>
      </w:r>
      <w:r w:rsidR="00E22A95">
        <w:t>the</w:t>
      </w:r>
      <w:r w:rsidR="002411B3">
        <w:t xml:space="preserve"> </w:t>
      </w:r>
      <w:r w:rsidR="00D84FC1">
        <w:t>visual</w:t>
      </w:r>
      <w:r w:rsidR="002411B3">
        <w:t xml:space="preserve"> </w:t>
      </w:r>
      <w:r w:rsidR="00D84FC1">
        <w:t>hybrid</w:t>
      </w:r>
      <w:r w:rsidR="002411B3">
        <w:t xml:space="preserve"> </w:t>
      </w:r>
      <w:r w:rsidR="00E22A95">
        <w:t>of</w:t>
      </w:r>
      <w:r w:rsidR="002411B3">
        <w:t xml:space="preserve"> </w:t>
      </w:r>
      <w:r w:rsidR="00E22A95">
        <w:t>light</w:t>
      </w:r>
      <w:r w:rsidR="002411B3">
        <w:t xml:space="preserve"> </w:t>
      </w:r>
      <w:r w:rsidR="00E22A95">
        <w:t>and</w:t>
      </w:r>
      <w:r w:rsidR="002411B3">
        <w:t xml:space="preserve"> </w:t>
      </w:r>
      <w:r w:rsidR="00E22A95">
        <w:t>darkness</w:t>
      </w:r>
      <w:r w:rsidR="00D84FC1">
        <w:t>,</w:t>
      </w:r>
      <w:r w:rsidR="002411B3">
        <w:t xml:space="preserve"> </w:t>
      </w:r>
      <w:r w:rsidR="00D84FC1">
        <w:t>he</w:t>
      </w:r>
      <w:r w:rsidR="002411B3">
        <w:t xml:space="preserve"> </w:t>
      </w:r>
      <w:r w:rsidR="00D84FC1">
        <w:t>still</w:t>
      </w:r>
      <w:r w:rsidR="002411B3">
        <w:t xml:space="preserve"> </w:t>
      </w:r>
      <w:r w:rsidR="00D84FC1">
        <w:t>confines</w:t>
      </w:r>
      <w:r w:rsidR="002411B3">
        <w:t xml:space="preserve"> </w:t>
      </w:r>
      <w:r w:rsidR="00D84FC1">
        <w:t>it</w:t>
      </w:r>
      <w:r w:rsidR="002411B3">
        <w:t xml:space="preserve"> </w:t>
      </w:r>
      <w:r w:rsidR="00D84FC1">
        <w:t>within</w:t>
      </w:r>
      <w:r w:rsidR="002411B3">
        <w:t xml:space="preserve"> </w:t>
      </w:r>
      <w:r w:rsidR="00D84FC1">
        <w:t>a</w:t>
      </w:r>
      <w:r w:rsidR="002411B3">
        <w:t xml:space="preserve"> </w:t>
      </w:r>
      <w:r w:rsidR="00D84FC1">
        <w:t>biological</w:t>
      </w:r>
      <w:r w:rsidR="002411B3">
        <w:t xml:space="preserve"> </w:t>
      </w:r>
      <w:r w:rsidR="00D84FC1">
        <w:t>inheritance</w:t>
      </w:r>
      <w:r w:rsidR="002411B3">
        <w:t xml:space="preserve"> </w:t>
      </w:r>
      <w:r w:rsidR="00D84FC1">
        <w:t>of</w:t>
      </w:r>
      <w:r w:rsidR="002411B3">
        <w:t xml:space="preserve"> </w:t>
      </w:r>
      <w:r w:rsidR="00D84FC1">
        <w:t>purity.</w:t>
      </w:r>
    </w:p>
    <w:p w:rsidR="00140F30" w:rsidRDefault="00140F30" w:rsidP="007F56DB">
      <w:pPr>
        <w:spacing w:line="480" w:lineRule="auto"/>
      </w:pPr>
    </w:p>
    <w:p w:rsidR="008C177B" w:rsidRPr="00F767E7" w:rsidRDefault="00883144" w:rsidP="007F56DB">
      <w:pPr>
        <w:spacing w:line="480" w:lineRule="auto"/>
        <w:outlineLvl w:val="0"/>
      </w:pPr>
      <w:r>
        <w:t>&lt;a&gt;</w:t>
      </w:r>
      <w:r w:rsidR="008C177B" w:rsidRPr="00F767E7">
        <w:t>Vision</w:t>
      </w:r>
      <w:r w:rsidR="002411B3">
        <w:t xml:space="preserve"> </w:t>
      </w:r>
      <w:r w:rsidR="008C177B" w:rsidRPr="00F767E7">
        <w:t>and</w:t>
      </w:r>
      <w:r w:rsidR="002411B3">
        <w:t xml:space="preserve"> </w:t>
      </w:r>
      <w:r w:rsidR="008C177B" w:rsidRPr="00F767E7">
        <w:t>Chosenness</w:t>
      </w:r>
      <w:r>
        <w:t>&lt;/a&gt;</w:t>
      </w:r>
    </w:p>
    <w:p w:rsidR="00584A32" w:rsidRDefault="00774A5C" w:rsidP="007F56DB">
      <w:pPr>
        <w:spacing w:line="480" w:lineRule="auto"/>
      </w:pPr>
      <w:r>
        <w:tab/>
      </w:r>
      <w:r w:rsidR="003E22D8">
        <w:t>David</w:t>
      </w:r>
      <w:r w:rsidR="002411B3">
        <w:t xml:space="preserve"> </w:t>
      </w:r>
      <w:r w:rsidR="003E22D8">
        <w:t>Novak</w:t>
      </w:r>
      <w:r w:rsidR="002411B3">
        <w:t xml:space="preserve"> </w:t>
      </w:r>
      <w:r w:rsidR="003E22D8">
        <w:t>worries</w:t>
      </w:r>
      <w:r w:rsidR="002411B3">
        <w:t xml:space="preserve"> </w:t>
      </w:r>
      <w:r w:rsidR="003E22D8">
        <w:t>that</w:t>
      </w:r>
      <w:r w:rsidR="002411B3">
        <w:t xml:space="preserve"> </w:t>
      </w:r>
      <w:r w:rsidR="003E22D8">
        <w:t>Wyschogrod</w:t>
      </w:r>
      <w:r w:rsidR="002411B3">
        <w:t xml:space="preserve"> </w:t>
      </w:r>
      <w:r w:rsidR="00B51168">
        <w:t>subordinates</w:t>
      </w:r>
      <w:r w:rsidR="002411B3">
        <w:t xml:space="preserve"> </w:t>
      </w:r>
      <w:r w:rsidR="003E22D8">
        <w:t>the</w:t>
      </w:r>
      <w:r w:rsidR="002411B3">
        <w:t xml:space="preserve"> </w:t>
      </w:r>
      <w:r w:rsidR="003E22D8">
        <w:t>Torah</w:t>
      </w:r>
      <w:r w:rsidR="002411B3">
        <w:t xml:space="preserve"> </w:t>
      </w:r>
      <w:r w:rsidR="003E22D8">
        <w:t>to</w:t>
      </w:r>
      <w:r w:rsidR="002411B3">
        <w:t xml:space="preserve"> </w:t>
      </w:r>
      <w:r w:rsidR="003E22D8">
        <w:t>the</w:t>
      </w:r>
      <w:r w:rsidR="002411B3">
        <w:t xml:space="preserve"> </w:t>
      </w:r>
      <w:r w:rsidR="003E22D8">
        <w:t>Jewish</w:t>
      </w:r>
      <w:r w:rsidR="002411B3">
        <w:t xml:space="preserve"> </w:t>
      </w:r>
      <w:r w:rsidR="003E22D8">
        <w:t>people,</w:t>
      </w:r>
      <w:r w:rsidR="002411B3">
        <w:t xml:space="preserve"> </w:t>
      </w:r>
      <w:r w:rsidR="003E22D8">
        <w:t>such</w:t>
      </w:r>
      <w:r w:rsidR="002411B3">
        <w:t xml:space="preserve"> </w:t>
      </w:r>
      <w:r w:rsidR="003E22D8">
        <w:t>that</w:t>
      </w:r>
      <w:r w:rsidR="002411B3">
        <w:t xml:space="preserve"> </w:t>
      </w:r>
      <w:r w:rsidR="003E22D8">
        <w:t>God</w:t>
      </w:r>
      <w:r w:rsidR="00C15081">
        <w:t>’</w:t>
      </w:r>
      <w:r w:rsidR="003E22D8">
        <w:t>s</w:t>
      </w:r>
      <w:r w:rsidR="002411B3">
        <w:t xml:space="preserve"> </w:t>
      </w:r>
      <w:r w:rsidR="003E22D8">
        <w:t>choice</w:t>
      </w:r>
      <w:r w:rsidR="002411B3">
        <w:t xml:space="preserve"> </w:t>
      </w:r>
      <w:r w:rsidR="003E22D8">
        <w:t>is</w:t>
      </w:r>
      <w:r w:rsidR="002411B3">
        <w:t xml:space="preserve"> </w:t>
      </w:r>
      <w:r w:rsidR="003E22D8">
        <w:t>both</w:t>
      </w:r>
      <w:r w:rsidR="002411B3">
        <w:t xml:space="preserve"> </w:t>
      </w:r>
      <w:r w:rsidR="003E22D8">
        <w:t>biological</w:t>
      </w:r>
      <w:r w:rsidR="002411B3">
        <w:t xml:space="preserve"> </w:t>
      </w:r>
      <w:r w:rsidR="003E22D8">
        <w:t>and</w:t>
      </w:r>
      <w:r w:rsidR="002411B3">
        <w:t xml:space="preserve"> </w:t>
      </w:r>
      <w:r w:rsidR="003E22D8">
        <w:t>unconditional.</w:t>
      </w:r>
      <w:r w:rsidR="003E22D8">
        <w:rPr>
          <w:rStyle w:val="EndnoteReference"/>
        </w:rPr>
        <w:endnoteReference w:id="46"/>
      </w:r>
      <w:r w:rsidR="002411B3">
        <w:t xml:space="preserve"> </w:t>
      </w:r>
      <w:r>
        <w:t>Wyschogrod</w:t>
      </w:r>
      <w:r w:rsidR="002411B3">
        <w:t xml:space="preserve"> </w:t>
      </w:r>
      <w:r w:rsidR="003E22D8">
        <w:t>does</w:t>
      </w:r>
      <w:r w:rsidR="002411B3">
        <w:t xml:space="preserve"> </w:t>
      </w:r>
      <w:r w:rsidR="003E22D8">
        <w:t>indeed</w:t>
      </w:r>
      <w:r w:rsidR="002411B3">
        <w:t xml:space="preserve"> </w:t>
      </w:r>
      <w:r w:rsidR="003E22D8">
        <w:t>bind</w:t>
      </w:r>
      <w:r w:rsidR="002411B3">
        <w:t xml:space="preserve"> </w:t>
      </w:r>
      <w:r>
        <w:t>vision</w:t>
      </w:r>
      <w:r w:rsidR="002411B3">
        <w:t xml:space="preserve"> </w:t>
      </w:r>
      <w:r>
        <w:t>to</w:t>
      </w:r>
      <w:r w:rsidR="002411B3">
        <w:t xml:space="preserve"> </w:t>
      </w:r>
      <w:r>
        <w:lastRenderedPageBreak/>
        <w:t>chosenness</w:t>
      </w:r>
      <w:r w:rsidR="002411B3">
        <w:t xml:space="preserve"> </w:t>
      </w:r>
      <w:r>
        <w:t>such</w:t>
      </w:r>
      <w:r w:rsidR="002411B3">
        <w:t xml:space="preserve"> </w:t>
      </w:r>
      <w:r>
        <w:t>that</w:t>
      </w:r>
      <w:r w:rsidR="002411B3">
        <w:t xml:space="preserve"> </w:t>
      </w:r>
      <w:r>
        <w:t>one</w:t>
      </w:r>
      <w:r w:rsidR="002411B3">
        <w:t xml:space="preserve"> </w:t>
      </w:r>
      <w:r>
        <w:t>can</w:t>
      </w:r>
      <w:r w:rsidR="002411B3">
        <w:t xml:space="preserve"> </w:t>
      </w:r>
      <w:r>
        <w:t>see</w:t>
      </w:r>
      <w:r w:rsidR="002411B3">
        <w:t xml:space="preserve"> </w:t>
      </w:r>
      <w:r>
        <w:t>God</w:t>
      </w:r>
      <w:r w:rsidR="002411B3">
        <w:t xml:space="preserve"> </w:t>
      </w:r>
      <w:r>
        <w:t>in</w:t>
      </w:r>
      <w:r w:rsidR="002411B3">
        <w:t xml:space="preserve"> </w:t>
      </w:r>
      <w:r w:rsidR="00905BF6">
        <w:t>and</w:t>
      </w:r>
      <w:r w:rsidR="002411B3">
        <w:t xml:space="preserve"> </w:t>
      </w:r>
      <w:r w:rsidR="00905BF6">
        <w:t>through</w:t>
      </w:r>
      <w:r w:rsidR="002411B3">
        <w:t xml:space="preserve"> </w:t>
      </w:r>
      <w:r w:rsidR="00905BF6">
        <w:t>the</w:t>
      </w:r>
      <w:r w:rsidR="002411B3">
        <w:t xml:space="preserve"> </w:t>
      </w:r>
      <w:r w:rsidR="00905BF6">
        <w:t>body</w:t>
      </w:r>
      <w:r w:rsidR="002411B3">
        <w:t xml:space="preserve"> </w:t>
      </w:r>
      <w:r w:rsidR="00905BF6">
        <w:t>of</w:t>
      </w:r>
      <w:r w:rsidR="002411B3">
        <w:t xml:space="preserve"> </w:t>
      </w:r>
      <w:r w:rsidR="00905BF6">
        <w:t>Israel.</w:t>
      </w:r>
      <w:r w:rsidR="002411B3">
        <w:t xml:space="preserve"> </w:t>
      </w:r>
      <w:r w:rsidR="00905BF6">
        <w:t>Seeing</w:t>
      </w:r>
      <w:r w:rsidR="002411B3">
        <w:t xml:space="preserve"> </w:t>
      </w:r>
      <w:r w:rsidR="00905BF6">
        <w:t>God</w:t>
      </w:r>
      <w:r w:rsidR="002411B3">
        <w:t xml:space="preserve"> </w:t>
      </w:r>
      <w:r w:rsidR="00905BF6">
        <w:t>is</w:t>
      </w:r>
      <w:r w:rsidR="002411B3">
        <w:t xml:space="preserve"> </w:t>
      </w:r>
      <w:r w:rsidR="00905BF6">
        <w:t>a</w:t>
      </w:r>
      <w:r w:rsidR="002411B3">
        <w:t xml:space="preserve"> </w:t>
      </w:r>
      <w:r w:rsidR="00905BF6">
        <w:t>form</w:t>
      </w:r>
      <w:r w:rsidR="002411B3">
        <w:t xml:space="preserve"> </w:t>
      </w:r>
      <w:r w:rsidR="00905BF6">
        <w:t>of</w:t>
      </w:r>
      <w:r w:rsidR="002411B3">
        <w:t xml:space="preserve"> </w:t>
      </w:r>
      <w:r w:rsidR="00905BF6">
        <w:t>bodily</w:t>
      </w:r>
      <w:r w:rsidR="002411B3">
        <w:t xml:space="preserve"> </w:t>
      </w:r>
      <w:r w:rsidR="00905BF6">
        <w:t>recognition;</w:t>
      </w:r>
      <w:r w:rsidR="002411B3">
        <w:t xml:space="preserve"> </w:t>
      </w:r>
      <w:r w:rsidR="00905BF6">
        <w:t>God</w:t>
      </w:r>
      <w:r w:rsidR="002411B3">
        <w:t xml:space="preserve"> </w:t>
      </w:r>
      <w:r w:rsidR="00905BF6">
        <w:t>chooses</w:t>
      </w:r>
      <w:r w:rsidR="002411B3">
        <w:t xml:space="preserve"> </w:t>
      </w:r>
      <w:r w:rsidR="00905BF6">
        <w:t>to</w:t>
      </w:r>
      <w:r w:rsidR="002411B3">
        <w:t xml:space="preserve"> </w:t>
      </w:r>
      <w:r w:rsidR="00905BF6">
        <w:t>dwell</w:t>
      </w:r>
      <w:r w:rsidR="002411B3">
        <w:t xml:space="preserve"> </w:t>
      </w:r>
      <w:r w:rsidR="00905BF6">
        <w:t>among</w:t>
      </w:r>
      <w:r w:rsidR="002411B3">
        <w:t xml:space="preserve"> </w:t>
      </w:r>
      <w:r w:rsidR="00905BF6">
        <w:t>Israel,</w:t>
      </w:r>
      <w:r w:rsidR="002411B3">
        <w:t xml:space="preserve"> </w:t>
      </w:r>
      <w:r w:rsidR="00905BF6">
        <w:t>and</w:t>
      </w:r>
      <w:r w:rsidR="002411B3">
        <w:t xml:space="preserve"> </w:t>
      </w:r>
      <w:r w:rsidR="00905BF6">
        <w:t>so</w:t>
      </w:r>
      <w:r w:rsidR="002411B3">
        <w:t xml:space="preserve"> </w:t>
      </w:r>
      <w:r w:rsidR="00905BF6">
        <w:t>Israel</w:t>
      </w:r>
      <w:r w:rsidR="00C15081">
        <w:t>’</w:t>
      </w:r>
      <w:r w:rsidR="00905BF6">
        <w:t>s</w:t>
      </w:r>
      <w:r w:rsidR="002411B3">
        <w:t xml:space="preserve"> </w:t>
      </w:r>
      <w:r w:rsidR="00905BF6">
        <w:t>body</w:t>
      </w:r>
      <w:r w:rsidR="002411B3">
        <w:t xml:space="preserve"> </w:t>
      </w:r>
      <w:r w:rsidR="00905BF6">
        <w:t>reveals</w:t>
      </w:r>
      <w:r w:rsidR="002411B3">
        <w:t xml:space="preserve"> </w:t>
      </w:r>
      <w:r w:rsidR="00905BF6">
        <w:t>God</w:t>
      </w:r>
      <w:r w:rsidR="00C15081">
        <w:t>’</w:t>
      </w:r>
      <w:r w:rsidR="00905BF6">
        <w:t>s</w:t>
      </w:r>
      <w:r w:rsidR="002411B3">
        <w:t xml:space="preserve"> </w:t>
      </w:r>
      <w:r w:rsidR="00905BF6">
        <w:t>presence.</w:t>
      </w:r>
      <w:r w:rsidR="002411B3">
        <w:t xml:space="preserve"> </w:t>
      </w:r>
      <w:r w:rsidR="00905BF6">
        <w:t>Wyschogrod</w:t>
      </w:r>
      <w:r w:rsidR="002411B3">
        <w:t xml:space="preserve"> </w:t>
      </w:r>
      <w:r w:rsidR="00905BF6">
        <w:t>makes</w:t>
      </w:r>
      <w:r w:rsidR="002411B3">
        <w:t xml:space="preserve"> </w:t>
      </w:r>
      <w:r w:rsidR="00905BF6">
        <w:t>this</w:t>
      </w:r>
      <w:r w:rsidR="002411B3">
        <w:t xml:space="preserve"> </w:t>
      </w:r>
      <w:r w:rsidR="00905BF6">
        <w:t>a</w:t>
      </w:r>
      <w:r w:rsidR="002411B3">
        <w:t xml:space="preserve"> </w:t>
      </w:r>
      <w:r w:rsidR="00905BF6">
        <w:t>visual</w:t>
      </w:r>
      <w:r w:rsidR="002411B3">
        <w:t xml:space="preserve"> </w:t>
      </w:r>
      <w:r w:rsidR="00905BF6">
        <w:t>knowledge</w:t>
      </w:r>
      <w:r w:rsidR="002411B3">
        <w:t xml:space="preserve"> </w:t>
      </w:r>
      <w:r w:rsidR="00905BF6">
        <w:t>for</w:t>
      </w:r>
      <w:r w:rsidR="002411B3">
        <w:t xml:space="preserve"> </w:t>
      </w:r>
      <w:r w:rsidR="00905BF6">
        <w:t>both</w:t>
      </w:r>
      <w:r w:rsidR="002411B3">
        <w:t xml:space="preserve"> </w:t>
      </w:r>
      <w:r w:rsidR="00905BF6">
        <w:t>God</w:t>
      </w:r>
      <w:r w:rsidR="002411B3">
        <w:t xml:space="preserve"> </w:t>
      </w:r>
      <w:r w:rsidR="00905BF6">
        <w:t>and</w:t>
      </w:r>
      <w:r w:rsidR="002411B3">
        <w:t xml:space="preserve"> </w:t>
      </w:r>
      <w:r w:rsidR="00905BF6">
        <w:t>human</w:t>
      </w:r>
      <w:r w:rsidR="002411B3">
        <w:t xml:space="preserve"> </w:t>
      </w:r>
      <w:r w:rsidR="00905BF6">
        <w:t>beings.</w:t>
      </w:r>
      <w:r w:rsidR="002411B3">
        <w:t xml:space="preserve"> </w:t>
      </w:r>
      <w:r w:rsidR="00905BF6">
        <w:t>God</w:t>
      </w:r>
      <w:r w:rsidR="002411B3">
        <w:t xml:space="preserve"> </w:t>
      </w:r>
      <w:r w:rsidR="00905BF6">
        <w:t>continues</w:t>
      </w:r>
      <w:r w:rsidR="002411B3">
        <w:t xml:space="preserve"> </w:t>
      </w:r>
      <w:r w:rsidR="00905BF6">
        <w:t>to</w:t>
      </w:r>
      <w:r w:rsidR="002411B3">
        <w:t xml:space="preserve"> </w:t>
      </w:r>
      <w:r w:rsidR="00905BF6">
        <w:t>love</w:t>
      </w:r>
      <w:r w:rsidR="002411B3">
        <w:t xml:space="preserve"> </w:t>
      </w:r>
      <w:r w:rsidR="00905BF6">
        <w:t>the</w:t>
      </w:r>
      <w:r w:rsidR="002411B3">
        <w:t xml:space="preserve"> </w:t>
      </w:r>
      <w:r w:rsidR="00905BF6">
        <w:t>people</w:t>
      </w:r>
      <w:r w:rsidR="002411B3">
        <w:t xml:space="preserve"> </w:t>
      </w:r>
      <w:r w:rsidR="00905BF6">
        <w:t>Israel,</w:t>
      </w:r>
      <w:r w:rsidR="002411B3">
        <w:t xml:space="preserve"> </w:t>
      </w:r>
      <w:r w:rsidR="00905BF6">
        <w:t>as</w:t>
      </w:r>
      <w:r w:rsidR="002411B3">
        <w:t xml:space="preserve"> </w:t>
      </w:r>
      <w:r w:rsidR="00905BF6">
        <w:t>Wyschogrod</w:t>
      </w:r>
      <w:r w:rsidR="002411B3">
        <w:t xml:space="preserve"> </w:t>
      </w:r>
      <w:r w:rsidR="00905BF6">
        <w:t>tells</w:t>
      </w:r>
      <w:r w:rsidR="002411B3">
        <w:t xml:space="preserve"> </w:t>
      </w:r>
      <w:r w:rsidR="00905BF6">
        <w:t>it,</w:t>
      </w:r>
      <w:r w:rsidR="002411B3">
        <w:t xml:space="preserve"> </w:t>
      </w:r>
      <w:r w:rsidR="00C15081">
        <w:t>“</w:t>
      </w:r>
      <w:r w:rsidR="00905BF6">
        <w:t>because</w:t>
      </w:r>
      <w:r w:rsidR="002411B3">
        <w:t xml:space="preserve"> </w:t>
      </w:r>
      <w:r w:rsidR="00905BF6">
        <w:t>he</w:t>
      </w:r>
      <w:r w:rsidR="002411B3">
        <w:t xml:space="preserve"> </w:t>
      </w:r>
      <w:r w:rsidR="00905BF6">
        <w:t>sees</w:t>
      </w:r>
      <w:r w:rsidR="002411B3">
        <w:t xml:space="preserve"> </w:t>
      </w:r>
      <w:r w:rsidR="00905BF6">
        <w:t>the</w:t>
      </w:r>
      <w:r w:rsidR="002411B3">
        <w:t xml:space="preserve"> </w:t>
      </w:r>
      <w:r w:rsidR="00905BF6">
        <w:t>face</w:t>
      </w:r>
      <w:r w:rsidR="002411B3">
        <w:t xml:space="preserve"> </w:t>
      </w:r>
      <w:r w:rsidR="00905BF6">
        <w:t>of</w:t>
      </w:r>
      <w:r w:rsidR="002411B3">
        <w:t xml:space="preserve"> </w:t>
      </w:r>
      <w:r w:rsidR="00905BF6">
        <w:t>his</w:t>
      </w:r>
      <w:r w:rsidR="002411B3">
        <w:t xml:space="preserve"> </w:t>
      </w:r>
      <w:r w:rsidR="00905BF6">
        <w:t>beloved</w:t>
      </w:r>
      <w:r w:rsidR="002411B3">
        <w:t xml:space="preserve"> </w:t>
      </w:r>
      <w:r w:rsidR="00905BF6">
        <w:t>Abraham</w:t>
      </w:r>
      <w:r w:rsidR="002411B3">
        <w:t xml:space="preserve"> </w:t>
      </w:r>
      <w:r w:rsidR="00905BF6">
        <w:t>in</w:t>
      </w:r>
      <w:r w:rsidR="002411B3">
        <w:t xml:space="preserve"> </w:t>
      </w:r>
      <w:r w:rsidR="00905BF6">
        <w:t>each</w:t>
      </w:r>
      <w:r w:rsidR="002411B3">
        <w:t xml:space="preserve"> </w:t>
      </w:r>
      <w:r w:rsidR="00905BF6">
        <w:t>and</w:t>
      </w:r>
      <w:r w:rsidR="002411B3">
        <w:t xml:space="preserve"> </w:t>
      </w:r>
      <w:r w:rsidR="00905BF6">
        <w:t>every</w:t>
      </w:r>
      <w:r w:rsidR="002411B3">
        <w:t xml:space="preserve"> </w:t>
      </w:r>
      <w:r w:rsidR="00905BF6">
        <w:t>one</w:t>
      </w:r>
      <w:r w:rsidR="002411B3">
        <w:t xml:space="preserve"> </w:t>
      </w:r>
      <w:r w:rsidR="00905BF6">
        <w:t>of</w:t>
      </w:r>
      <w:r w:rsidR="002411B3">
        <w:t xml:space="preserve"> </w:t>
      </w:r>
      <w:r w:rsidR="00905BF6">
        <w:t>his</w:t>
      </w:r>
      <w:r w:rsidR="002411B3">
        <w:t xml:space="preserve"> </w:t>
      </w:r>
      <w:r w:rsidR="00905BF6">
        <w:t>children.</w:t>
      </w:r>
      <w:r w:rsidR="00C15081">
        <w:t>”</w:t>
      </w:r>
      <w:r w:rsidR="00F44B98">
        <w:rPr>
          <w:rStyle w:val="EndnoteReference"/>
        </w:rPr>
        <w:endnoteReference w:id="47"/>
      </w:r>
      <w:r w:rsidR="002411B3">
        <w:t xml:space="preserve"> </w:t>
      </w:r>
      <w:r w:rsidR="008A6A8A">
        <w:t>This</w:t>
      </w:r>
      <w:r w:rsidR="002411B3">
        <w:t xml:space="preserve"> </w:t>
      </w:r>
      <w:r w:rsidR="008A6A8A">
        <w:t>is</w:t>
      </w:r>
      <w:r w:rsidR="002411B3">
        <w:t xml:space="preserve"> </w:t>
      </w:r>
      <w:r w:rsidR="008A6A8A">
        <w:t>a</w:t>
      </w:r>
      <w:r w:rsidR="002411B3">
        <w:t xml:space="preserve"> </w:t>
      </w:r>
      <w:r w:rsidR="008A6A8A">
        <w:t>physical,</w:t>
      </w:r>
      <w:r w:rsidR="002411B3">
        <w:t xml:space="preserve"> </w:t>
      </w:r>
      <w:r w:rsidR="008A6A8A">
        <w:t>biological</w:t>
      </w:r>
      <w:r w:rsidR="002411B3">
        <w:t xml:space="preserve"> </w:t>
      </w:r>
      <w:r w:rsidR="00224268">
        <w:t>awareness</w:t>
      </w:r>
      <w:r w:rsidR="008A6A8A">
        <w:t>.</w:t>
      </w:r>
      <w:r w:rsidR="002411B3">
        <w:t xml:space="preserve"> </w:t>
      </w:r>
      <w:r w:rsidR="008A6A8A">
        <w:t>God</w:t>
      </w:r>
      <w:r w:rsidR="002411B3">
        <w:t xml:space="preserve"> </w:t>
      </w:r>
      <w:r w:rsidR="008A6A8A">
        <w:t>creates</w:t>
      </w:r>
      <w:r w:rsidR="002411B3">
        <w:t xml:space="preserve"> </w:t>
      </w:r>
      <w:r w:rsidR="008A6A8A">
        <w:t>physical</w:t>
      </w:r>
      <w:r w:rsidR="002411B3">
        <w:t xml:space="preserve"> </w:t>
      </w:r>
      <w:r w:rsidR="008A6A8A">
        <w:t>beings</w:t>
      </w:r>
      <w:r w:rsidR="002411B3">
        <w:t xml:space="preserve"> </w:t>
      </w:r>
      <w:r w:rsidR="008A6A8A">
        <w:t>in</w:t>
      </w:r>
      <w:r w:rsidR="002411B3">
        <w:t xml:space="preserve"> </w:t>
      </w:r>
      <w:r w:rsidR="008A6A8A">
        <w:t>his</w:t>
      </w:r>
      <w:r w:rsidR="002411B3">
        <w:t xml:space="preserve"> </w:t>
      </w:r>
      <w:r w:rsidR="008A6A8A">
        <w:t>likeness,</w:t>
      </w:r>
      <w:r w:rsidR="002411B3">
        <w:t xml:space="preserve"> </w:t>
      </w:r>
      <w:r w:rsidR="008A6A8A">
        <w:t>such</w:t>
      </w:r>
      <w:r w:rsidR="002411B3">
        <w:t xml:space="preserve"> </w:t>
      </w:r>
      <w:r w:rsidR="008A6A8A">
        <w:t>that</w:t>
      </w:r>
      <w:r w:rsidR="002411B3">
        <w:t xml:space="preserve"> </w:t>
      </w:r>
      <w:r w:rsidR="008A6A8A">
        <w:t>the</w:t>
      </w:r>
      <w:r w:rsidR="002411B3">
        <w:t xml:space="preserve"> </w:t>
      </w:r>
      <w:r w:rsidR="008A6A8A">
        <w:t>body</w:t>
      </w:r>
      <w:r w:rsidR="002411B3">
        <w:t xml:space="preserve"> </w:t>
      </w:r>
      <w:r w:rsidR="00C15081">
        <w:t>“</w:t>
      </w:r>
      <w:r w:rsidR="008A6A8A">
        <w:t>cannot</w:t>
      </w:r>
      <w:r w:rsidR="002411B3">
        <w:t xml:space="preserve"> </w:t>
      </w:r>
      <w:r w:rsidR="008A6A8A">
        <w:t>be</w:t>
      </w:r>
      <w:r w:rsidR="002411B3">
        <w:t xml:space="preserve"> </w:t>
      </w:r>
      <w:r w:rsidR="008A6A8A">
        <w:t>excluded</w:t>
      </w:r>
      <w:r w:rsidR="002411B3">
        <w:t xml:space="preserve"> </w:t>
      </w:r>
      <w:r w:rsidR="008A6A8A">
        <w:t>from</w:t>
      </w:r>
      <w:r w:rsidR="002411B3">
        <w:t xml:space="preserve"> </w:t>
      </w:r>
      <w:r w:rsidR="008A6A8A">
        <w:t>this</w:t>
      </w:r>
      <w:r w:rsidR="002411B3">
        <w:t xml:space="preserve"> </w:t>
      </w:r>
      <w:r w:rsidR="008A6A8A">
        <w:t>resemblance</w:t>
      </w:r>
      <w:r w:rsidR="00C15081">
        <w:t>”</w:t>
      </w:r>
      <w:r w:rsidR="008A6A8A">
        <w:t>:</w:t>
      </w:r>
      <w:r w:rsidR="002411B3">
        <w:t xml:space="preserve"> </w:t>
      </w:r>
      <w:r w:rsidR="00C15081">
        <w:t>“</w:t>
      </w:r>
      <w:r w:rsidR="008A6A8A">
        <w:t>Man</w:t>
      </w:r>
      <w:r w:rsidR="002411B3">
        <w:t xml:space="preserve"> </w:t>
      </w:r>
      <w:r w:rsidR="008A6A8A">
        <w:t>is</w:t>
      </w:r>
      <w:r w:rsidR="002411B3">
        <w:t xml:space="preserve"> </w:t>
      </w:r>
      <w:r w:rsidR="008A6A8A">
        <w:t>created</w:t>
      </w:r>
      <w:r w:rsidR="002411B3">
        <w:t xml:space="preserve"> </w:t>
      </w:r>
      <w:r w:rsidR="008A6A8A">
        <w:t>by</w:t>
      </w:r>
      <w:r w:rsidR="002411B3">
        <w:t xml:space="preserve"> </w:t>
      </w:r>
      <w:r w:rsidR="008A6A8A">
        <w:t>God</w:t>
      </w:r>
      <w:r w:rsidR="002411B3">
        <w:t xml:space="preserve"> </w:t>
      </w:r>
      <w:r w:rsidR="008A6A8A">
        <w:t>as</w:t>
      </w:r>
      <w:r w:rsidR="002411B3">
        <w:t xml:space="preserve"> </w:t>
      </w:r>
      <w:r w:rsidR="008A6A8A">
        <w:t>a</w:t>
      </w:r>
      <w:r w:rsidR="002411B3">
        <w:t xml:space="preserve"> </w:t>
      </w:r>
      <w:r w:rsidR="008A6A8A">
        <w:t>physical</w:t>
      </w:r>
      <w:r w:rsidR="002411B3">
        <w:t xml:space="preserve"> </w:t>
      </w:r>
      <w:r w:rsidR="008A6A8A">
        <w:t>being</w:t>
      </w:r>
      <w:r w:rsidR="002411B3">
        <w:t xml:space="preserve"> </w:t>
      </w:r>
      <w:r w:rsidR="008A6A8A">
        <w:t>and</w:t>
      </w:r>
      <w:r w:rsidR="002411B3">
        <w:t xml:space="preserve"> </w:t>
      </w:r>
      <w:r w:rsidR="008A6A8A">
        <w:t>if</w:t>
      </w:r>
      <w:r w:rsidR="002411B3">
        <w:t xml:space="preserve"> </w:t>
      </w:r>
      <w:r w:rsidR="008A6A8A">
        <w:t>there</w:t>
      </w:r>
      <w:r w:rsidR="002411B3">
        <w:t xml:space="preserve"> </w:t>
      </w:r>
      <w:r w:rsidR="008A6A8A">
        <w:t>is</w:t>
      </w:r>
      <w:r w:rsidR="002411B3">
        <w:t xml:space="preserve"> </w:t>
      </w:r>
      <w:r w:rsidR="008A6A8A">
        <w:t>a</w:t>
      </w:r>
      <w:r w:rsidR="002411B3">
        <w:t xml:space="preserve"> </w:t>
      </w:r>
      <w:r w:rsidR="008A6A8A">
        <w:t>human</w:t>
      </w:r>
      <w:r w:rsidR="002411B3">
        <w:t xml:space="preserve"> </w:t>
      </w:r>
      <w:r w:rsidR="008A6A8A">
        <w:t>resemblance</w:t>
      </w:r>
      <w:r w:rsidR="002411B3">
        <w:t xml:space="preserve"> </w:t>
      </w:r>
      <w:r w:rsidR="008A6A8A">
        <w:t>to</w:t>
      </w:r>
      <w:r w:rsidR="002411B3">
        <w:t xml:space="preserve"> </w:t>
      </w:r>
      <w:r w:rsidR="008A6A8A">
        <w:t>God</w:t>
      </w:r>
      <w:r w:rsidR="002411B3">
        <w:t xml:space="preserve"> </w:t>
      </w:r>
      <w:r w:rsidR="008A6A8A">
        <w:t>then</w:t>
      </w:r>
      <w:r w:rsidR="002411B3">
        <w:t xml:space="preserve"> </w:t>
      </w:r>
      <w:r w:rsidR="008A6A8A">
        <w:t>his</w:t>
      </w:r>
      <w:r w:rsidR="002411B3">
        <w:t xml:space="preserve"> </w:t>
      </w:r>
      <w:r w:rsidR="008A6A8A">
        <w:t>body</w:t>
      </w:r>
      <w:r w:rsidR="002411B3">
        <w:t xml:space="preserve"> </w:t>
      </w:r>
      <w:r w:rsidR="008A6A8A">
        <w:t>also</w:t>
      </w:r>
      <w:r w:rsidR="002411B3">
        <w:t xml:space="preserve"> </w:t>
      </w:r>
      <w:r w:rsidR="008A6A8A">
        <w:t>resembles</w:t>
      </w:r>
      <w:r w:rsidR="002411B3">
        <w:t xml:space="preserve"> </w:t>
      </w:r>
      <w:r w:rsidR="008A6A8A">
        <w:t>God.</w:t>
      </w:r>
      <w:r w:rsidR="00C15081">
        <w:t>”</w:t>
      </w:r>
      <w:r w:rsidR="006623FD">
        <w:rPr>
          <w:rStyle w:val="EndnoteReference"/>
        </w:rPr>
        <w:endnoteReference w:id="48"/>
      </w:r>
      <w:r w:rsidR="002411B3">
        <w:t xml:space="preserve"> </w:t>
      </w:r>
      <w:r w:rsidR="006623FD">
        <w:t>The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6623FD">
        <w:t>term</w:t>
      </w:r>
      <w:r w:rsidR="002411B3">
        <w:t xml:space="preserve"> </w:t>
      </w:r>
      <w:r w:rsidR="006623FD">
        <w:rPr>
          <w:i/>
        </w:rPr>
        <w:t>tselem</w:t>
      </w:r>
      <w:r w:rsidR="002411B3">
        <w:rPr>
          <w:i/>
        </w:rPr>
        <w:t xml:space="preserve"> </w:t>
      </w:r>
      <w:r w:rsidR="006623FD">
        <w:t>(image)</w:t>
      </w:r>
      <w:r w:rsidR="002411B3">
        <w:t xml:space="preserve"> </w:t>
      </w:r>
      <w:r w:rsidR="006623FD">
        <w:t>is</w:t>
      </w:r>
      <w:r w:rsidR="002411B3">
        <w:t xml:space="preserve"> </w:t>
      </w:r>
      <w:r w:rsidR="006623FD">
        <w:t>a</w:t>
      </w:r>
      <w:r w:rsidR="002411B3">
        <w:t xml:space="preserve"> </w:t>
      </w:r>
      <w:r w:rsidR="006623FD">
        <w:t>visual</w:t>
      </w:r>
      <w:r w:rsidR="002411B3">
        <w:t xml:space="preserve"> </w:t>
      </w:r>
      <w:r w:rsidR="006623FD">
        <w:t>one,</w:t>
      </w:r>
      <w:r w:rsidR="002411B3">
        <w:t xml:space="preserve"> </w:t>
      </w:r>
      <w:r w:rsidR="006623FD">
        <w:t>according</w:t>
      </w:r>
      <w:r w:rsidR="002411B3">
        <w:t xml:space="preserve"> </w:t>
      </w:r>
      <w:r w:rsidR="006623FD">
        <w:t>to</w:t>
      </w:r>
      <w:r w:rsidR="002411B3">
        <w:t xml:space="preserve"> </w:t>
      </w:r>
      <w:r w:rsidR="006623FD">
        <w:t>Wyschogrod,</w:t>
      </w:r>
      <w:r w:rsidR="002411B3">
        <w:t xml:space="preserve"> </w:t>
      </w:r>
      <w:r w:rsidR="00C15081">
        <w:t>“</w:t>
      </w:r>
      <w:r w:rsidR="006623FD">
        <w:t>related</w:t>
      </w:r>
      <w:r w:rsidR="002411B3">
        <w:t xml:space="preserve"> </w:t>
      </w:r>
      <w:r w:rsidR="006623FD">
        <w:t>to</w:t>
      </w:r>
      <w:r w:rsidR="002411B3">
        <w:t xml:space="preserve"> </w:t>
      </w:r>
      <w:r w:rsidR="006623FD">
        <w:t>the</w:t>
      </w:r>
      <w:r w:rsidR="002411B3">
        <w:t xml:space="preserve"> </w:t>
      </w:r>
      <w:r w:rsidR="006623FD">
        <w:t>concept</w:t>
      </w:r>
      <w:r w:rsidR="002411B3">
        <w:t xml:space="preserve"> </w:t>
      </w:r>
      <w:r w:rsidR="006623FD">
        <w:t>of</w:t>
      </w:r>
      <w:r w:rsidR="002411B3">
        <w:t xml:space="preserve"> </w:t>
      </w:r>
      <w:r w:rsidR="006623FD">
        <w:t>shadow,</w:t>
      </w:r>
      <w:r w:rsidR="002411B3">
        <w:t xml:space="preserve"> </w:t>
      </w:r>
      <w:r w:rsidR="006623FD">
        <w:t>a</w:t>
      </w:r>
      <w:r w:rsidR="002411B3">
        <w:t xml:space="preserve"> </w:t>
      </w:r>
      <w:r w:rsidR="006623FD">
        <w:t>naturally</w:t>
      </w:r>
      <w:r w:rsidR="002411B3">
        <w:t xml:space="preserve"> </w:t>
      </w:r>
      <w:r w:rsidR="006623FD">
        <w:t>occurring</w:t>
      </w:r>
      <w:r w:rsidR="002411B3">
        <w:t xml:space="preserve"> </w:t>
      </w:r>
      <w:r w:rsidR="006623FD">
        <w:t>drawing</w:t>
      </w:r>
      <w:r w:rsidR="002411B3">
        <w:t xml:space="preserve"> </w:t>
      </w:r>
      <w:r w:rsidR="006623FD">
        <w:t>of</w:t>
      </w:r>
      <w:r w:rsidR="002411B3">
        <w:t xml:space="preserve"> </w:t>
      </w:r>
      <w:r w:rsidR="006623FD">
        <w:t>physical</w:t>
      </w:r>
      <w:r w:rsidR="002411B3">
        <w:t xml:space="preserve"> </w:t>
      </w:r>
      <w:r w:rsidR="006623FD">
        <w:t>likeness.</w:t>
      </w:r>
      <w:r w:rsidR="00C15081">
        <w:t>”</w:t>
      </w:r>
      <w:r w:rsidR="006623FD">
        <w:rPr>
          <w:rStyle w:val="EndnoteReference"/>
        </w:rPr>
        <w:endnoteReference w:id="49"/>
      </w:r>
      <w:r w:rsidR="002411B3">
        <w:t xml:space="preserve"> </w:t>
      </w:r>
      <w:r w:rsidR="008A6A8A">
        <w:t>This</w:t>
      </w:r>
      <w:r w:rsidR="002411B3">
        <w:t xml:space="preserve"> </w:t>
      </w:r>
      <w:r w:rsidR="008A6A8A">
        <w:t>physical</w:t>
      </w:r>
      <w:r w:rsidR="002411B3">
        <w:t xml:space="preserve"> </w:t>
      </w:r>
      <w:r w:rsidR="00AA3F12">
        <w:t>correspondence</w:t>
      </w:r>
      <w:r w:rsidR="002411B3">
        <w:t xml:space="preserve"> </w:t>
      </w:r>
      <w:r w:rsidR="00224268">
        <w:t>with</w:t>
      </w:r>
      <w:r w:rsidR="002411B3">
        <w:t xml:space="preserve"> </w:t>
      </w:r>
      <w:r w:rsidR="00224268">
        <w:t>Adam</w:t>
      </w:r>
      <w:r w:rsidR="002411B3">
        <w:t xml:space="preserve"> </w:t>
      </w:r>
      <w:r w:rsidR="008A6A8A">
        <w:t>only</w:t>
      </w:r>
      <w:r w:rsidR="002411B3">
        <w:t xml:space="preserve"> </w:t>
      </w:r>
      <w:r w:rsidR="008A6A8A">
        <w:t>intensifies</w:t>
      </w:r>
      <w:r w:rsidR="002411B3">
        <w:t xml:space="preserve"> </w:t>
      </w:r>
      <w:r w:rsidR="008A6A8A">
        <w:t>in</w:t>
      </w:r>
      <w:r w:rsidR="002411B3">
        <w:t xml:space="preserve"> </w:t>
      </w:r>
      <w:r w:rsidR="008A6A8A">
        <w:t>the</w:t>
      </w:r>
      <w:r w:rsidR="002411B3">
        <w:t xml:space="preserve"> </w:t>
      </w:r>
      <w:r w:rsidR="008A6A8A">
        <w:t>people</w:t>
      </w:r>
      <w:r w:rsidR="002411B3">
        <w:t xml:space="preserve"> </w:t>
      </w:r>
      <w:r w:rsidR="008A6A8A">
        <w:t>Israel.</w:t>
      </w:r>
      <w:r w:rsidR="002411B3">
        <w:t xml:space="preserve"> </w:t>
      </w:r>
      <w:r w:rsidR="006623FD">
        <w:t>God</w:t>
      </w:r>
      <w:r w:rsidR="002411B3">
        <w:t xml:space="preserve"> </w:t>
      </w:r>
      <w:r w:rsidR="006623FD">
        <w:t>recognizes</w:t>
      </w:r>
      <w:r w:rsidR="002411B3">
        <w:t xml:space="preserve"> </w:t>
      </w:r>
      <w:r w:rsidR="006623FD">
        <w:t>Abraham</w:t>
      </w:r>
      <w:r w:rsidR="002411B3">
        <w:t xml:space="preserve"> </w:t>
      </w:r>
      <w:r w:rsidR="006623FD">
        <w:t>in</w:t>
      </w:r>
      <w:r w:rsidR="002411B3">
        <w:t xml:space="preserve"> </w:t>
      </w:r>
      <w:r w:rsidR="006623FD">
        <w:t>his</w:t>
      </w:r>
      <w:r w:rsidR="002411B3">
        <w:t xml:space="preserve"> </w:t>
      </w:r>
      <w:r w:rsidR="00854928">
        <w:t>Jewish</w:t>
      </w:r>
      <w:r w:rsidR="002411B3">
        <w:t xml:space="preserve"> </w:t>
      </w:r>
      <w:r w:rsidR="006623FD">
        <w:t>descendants,</w:t>
      </w:r>
      <w:r w:rsidR="002411B3">
        <w:t xml:space="preserve"> </w:t>
      </w:r>
      <w:r w:rsidR="006623FD">
        <w:t>and</w:t>
      </w:r>
      <w:r w:rsidR="002411B3">
        <w:t xml:space="preserve"> </w:t>
      </w:r>
      <w:r w:rsidR="006623FD">
        <w:t>human</w:t>
      </w:r>
      <w:r w:rsidR="002411B3">
        <w:t xml:space="preserve"> </w:t>
      </w:r>
      <w:r w:rsidR="006623FD">
        <w:t>beings</w:t>
      </w:r>
      <w:r w:rsidR="002411B3">
        <w:t xml:space="preserve"> </w:t>
      </w:r>
      <w:r w:rsidR="006623FD">
        <w:t>see</w:t>
      </w:r>
      <w:r w:rsidR="002411B3">
        <w:t xml:space="preserve"> </w:t>
      </w:r>
      <w:r w:rsidR="006623FD">
        <w:t>God</w:t>
      </w:r>
      <w:r w:rsidR="002411B3">
        <w:t xml:space="preserve"> </w:t>
      </w:r>
      <w:r w:rsidR="006623FD">
        <w:t>in</w:t>
      </w:r>
      <w:r w:rsidR="002411B3">
        <w:t xml:space="preserve"> </w:t>
      </w:r>
      <w:r w:rsidR="006623FD">
        <w:t>and</w:t>
      </w:r>
      <w:r w:rsidR="002411B3">
        <w:t xml:space="preserve"> </w:t>
      </w:r>
      <w:r w:rsidR="006623FD">
        <w:t>through</w:t>
      </w:r>
      <w:r w:rsidR="002411B3">
        <w:t xml:space="preserve"> </w:t>
      </w:r>
      <w:r w:rsidR="006623FD">
        <w:t>Israel</w:t>
      </w:r>
      <w:r w:rsidR="00C15081">
        <w:t>’</w:t>
      </w:r>
      <w:r w:rsidR="006623FD">
        <w:t>s</w:t>
      </w:r>
      <w:r w:rsidR="002411B3">
        <w:t xml:space="preserve"> </w:t>
      </w:r>
      <w:r w:rsidR="006623FD">
        <w:t>body.</w:t>
      </w:r>
      <w:r w:rsidR="002411B3">
        <w:t xml:space="preserve"> </w:t>
      </w:r>
      <w:r w:rsidR="00AA3F12">
        <w:t>Wyschogrod</w:t>
      </w:r>
      <w:r w:rsidR="002411B3">
        <w:t xml:space="preserve"> </w:t>
      </w:r>
      <w:r w:rsidR="00224268">
        <w:t>continually</w:t>
      </w:r>
      <w:r w:rsidR="002411B3">
        <w:t xml:space="preserve"> </w:t>
      </w:r>
      <w:r w:rsidR="00224268">
        <w:t>asserts</w:t>
      </w:r>
      <w:r w:rsidR="002411B3">
        <w:t xml:space="preserve"> </w:t>
      </w:r>
      <w:r w:rsidR="00224268">
        <w:t>this</w:t>
      </w:r>
      <w:r w:rsidR="002411B3">
        <w:t xml:space="preserve"> </w:t>
      </w:r>
      <w:r w:rsidR="00202A4C">
        <w:t>natural</w:t>
      </w:r>
      <w:r w:rsidR="002411B3">
        <w:t xml:space="preserve"> </w:t>
      </w:r>
      <w:r w:rsidR="00202A4C">
        <w:t>or</w:t>
      </w:r>
      <w:r w:rsidR="002411B3">
        <w:t xml:space="preserve"> </w:t>
      </w:r>
      <w:r w:rsidR="00202A4C">
        <w:t>biological</w:t>
      </w:r>
      <w:r w:rsidR="002411B3">
        <w:t xml:space="preserve"> </w:t>
      </w:r>
      <w:r w:rsidR="00202A4C">
        <w:t>relationship</w:t>
      </w:r>
      <w:r w:rsidR="002411B3">
        <w:t xml:space="preserve"> </w:t>
      </w:r>
      <w:r w:rsidR="00202A4C">
        <w:t>betwee</w:t>
      </w:r>
      <w:r w:rsidR="00886B9C">
        <w:t>n</w:t>
      </w:r>
      <w:r w:rsidR="002411B3">
        <w:t xml:space="preserve"> </w:t>
      </w:r>
      <w:r w:rsidR="00886B9C">
        <w:t>Israel</w:t>
      </w:r>
      <w:r w:rsidR="002411B3">
        <w:t xml:space="preserve"> </w:t>
      </w:r>
      <w:r w:rsidR="00886B9C">
        <w:t>and</w:t>
      </w:r>
      <w:r w:rsidR="002411B3">
        <w:t xml:space="preserve"> </w:t>
      </w:r>
      <w:r w:rsidR="00886B9C">
        <w:t>God.</w:t>
      </w:r>
      <w:r w:rsidR="002411B3">
        <w:t xml:space="preserve"> </w:t>
      </w:r>
      <w:r w:rsidR="00886B9C">
        <w:t>W</w:t>
      </w:r>
      <w:r w:rsidR="00202A4C">
        <w:t>ith</w:t>
      </w:r>
      <w:r w:rsidR="002411B3">
        <w:t xml:space="preserve"> </w:t>
      </w:r>
      <w:r w:rsidR="00202A4C">
        <w:t>the</w:t>
      </w:r>
      <w:r w:rsidR="002411B3">
        <w:t xml:space="preserve"> </w:t>
      </w:r>
      <w:r w:rsidR="00202A4C">
        <w:t>diversity</w:t>
      </w:r>
      <w:r w:rsidR="002411B3">
        <w:t xml:space="preserve"> </w:t>
      </w:r>
      <w:r w:rsidR="00202A4C">
        <w:t>of</w:t>
      </w:r>
      <w:r w:rsidR="002411B3">
        <w:t xml:space="preserve"> </w:t>
      </w:r>
      <w:r w:rsidR="00202A4C">
        <w:t>Jewish</w:t>
      </w:r>
      <w:r w:rsidR="002411B3">
        <w:t xml:space="preserve"> </w:t>
      </w:r>
      <w:r w:rsidR="00202A4C">
        <w:t>faces,</w:t>
      </w:r>
      <w:r w:rsidR="002411B3">
        <w:t xml:space="preserve"> </w:t>
      </w:r>
      <w:r w:rsidR="005104FA">
        <w:t>one</w:t>
      </w:r>
      <w:r w:rsidR="002411B3">
        <w:t xml:space="preserve"> </w:t>
      </w:r>
      <w:r w:rsidR="005A7458">
        <w:t>might</w:t>
      </w:r>
      <w:r w:rsidR="002411B3">
        <w:t xml:space="preserve"> </w:t>
      </w:r>
      <w:r w:rsidR="005104FA">
        <w:t>remain</w:t>
      </w:r>
      <w:r w:rsidR="002411B3">
        <w:t xml:space="preserve"> </w:t>
      </w:r>
      <w:r w:rsidR="0084468D">
        <w:t>puzzled</w:t>
      </w:r>
      <w:r w:rsidR="002411B3">
        <w:t xml:space="preserve"> </w:t>
      </w:r>
      <w:r w:rsidR="0084468D">
        <w:t>by</w:t>
      </w:r>
      <w:r w:rsidR="002411B3">
        <w:t xml:space="preserve"> </w:t>
      </w:r>
      <w:r w:rsidR="00202A4C">
        <w:t>what</w:t>
      </w:r>
      <w:r w:rsidR="002411B3">
        <w:t xml:space="preserve"> </w:t>
      </w:r>
      <w:r w:rsidR="00202A4C">
        <w:t>Abraham</w:t>
      </w:r>
      <w:r w:rsidR="00C15081">
        <w:t>’</w:t>
      </w:r>
      <w:r w:rsidR="00202A4C">
        <w:t>s</w:t>
      </w:r>
      <w:r w:rsidR="002411B3">
        <w:t xml:space="preserve"> </w:t>
      </w:r>
      <w:r w:rsidR="00202A4C">
        <w:t>countenance</w:t>
      </w:r>
      <w:r w:rsidR="002411B3">
        <w:t xml:space="preserve"> </w:t>
      </w:r>
      <w:r w:rsidR="005104FA">
        <w:t>actually</w:t>
      </w:r>
      <w:r w:rsidR="002411B3">
        <w:t xml:space="preserve"> </w:t>
      </w:r>
      <w:r w:rsidR="00202A4C">
        <w:t>looks</w:t>
      </w:r>
      <w:r w:rsidR="002411B3">
        <w:t xml:space="preserve"> </w:t>
      </w:r>
      <w:r w:rsidR="00202A4C">
        <w:t>like</w:t>
      </w:r>
      <w:r w:rsidR="002411B3">
        <w:t xml:space="preserve"> </w:t>
      </w:r>
      <w:r w:rsidR="00202A4C">
        <w:t>to</w:t>
      </w:r>
      <w:r w:rsidR="002411B3">
        <w:t xml:space="preserve"> </w:t>
      </w:r>
      <w:r w:rsidR="00224268">
        <w:t>God</w:t>
      </w:r>
      <w:r w:rsidR="00202A4C">
        <w:t>.</w:t>
      </w:r>
      <w:r w:rsidR="002411B3">
        <w:t xml:space="preserve"> </w:t>
      </w:r>
      <w:r w:rsidR="00202A4C">
        <w:t>But</w:t>
      </w:r>
      <w:r w:rsidR="002411B3">
        <w:t xml:space="preserve"> </w:t>
      </w:r>
      <w:r w:rsidR="0084468D">
        <w:t>Wyschogrod</w:t>
      </w:r>
      <w:r w:rsidR="002411B3">
        <w:t xml:space="preserve"> </w:t>
      </w:r>
      <w:r w:rsidR="0084468D">
        <w:t>contends</w:t>
      </w:r>
      <w:r w:rsidR="002411B3">
        <w:t xml:space="preserve"> </w:t>
      </w:r>
      <w:r w:rsidR="0084468D">
        <w:t>that</w:t>
      </w:r>
      <w:r w:rsidR="002411B3">
        <w:t xml:space="preserve"> </w:t>
      </w:r>
      <w:r w:rsidR="0084468D">
        <w:t>this</w:t>
      </w:r>
      <w:r w:rsidR="002411B3">
        <w:t xml:space="preserve"> </w:t>
      </w:r>
      <w:r w:rsidR="00202A4C">
        <w:t>obscurity</w:t>
      </w:r>
      <w:r w:rsidR="002411B3">
        <w:t xml:space="preserve"> </w:t>
      </w:r>
      <w:r w:rsidR="00202A4C">
        <w:t>of</w:t>
      </w:r>
      <w:r w:rsidR="002411B3">
        <w:t xml:space="preserve"> </w:t>
      </w:r>
      <w:r w:rsidR="00202A4C">
        <w:t>vision</w:t>
      </w:r>
      <w:r w:rsidR="002411B3">
        <w:t xml:space="preserve"> </w:t>
      </w:r>
      <w:r w:rsidR="00202A4C">
        <w:t>is</w:t>
      </w:r>
      <w:r w:rsidR="002411B3">
        <w:t xml:space="preserve"> </w:t>
      </w:r>
      <w:r w:rsidR="00202A4C">
        <w:t>a</w:t>
      </w:r>
      <w:r w:rsidR="002411B3">
        <w:t xml:space="preserve"> </w:t>
      </w:r>
      <w:r w:rsidR="00202A4C">
        <w:t>finite</w:t>
      </w:r>
      <w:r w:rsidR="002411B3">
        <w:t xml:space="preserve"> </w:t>
      </w:r>
      <w:r w:rsidR="00202A4C">
        <w:t>one:</w:t>
      </w:r>
      <w:r w:rsidR="002411B3">
        <w:t xml:space="preserve"> </w:t>
      </w:r>
      <w:r w:rsidR="00202A4C">
        <w:t>in</w:t>
      </w:r>
      <w:r w:rsidR="002411B3">
        <w:t xml:space="preserve"> </w:t>
      </w:r>
      <w:r w:rsidR="00202A4C">
        <w:t>some</w:t>
      </w:r>
      <w:r w:rsidR="002411B3">
        <w:t xml:space="preserve"> </w:t>
      </w:r>
      <w:r w:rsidR="00202A4C">
        <w:t>mysterious</w:t>
      </w:r>
      <w:r w:rsidR="002411B3">
        <w:t xml:space="preserve"> </w:t>
      </w:r>
      <w:r w:rsidR="00202A4C">
        <w:t>way</w:t>
      </w:r>
      <w:r w:rsidR="002411B3">
        <w:t xml:space="preserve"> </w:t>
      </w:r>
      <w:r w:rsidR="00202A4C">
        <w:t>God</w:t>
      </w:r>
      <w:r w:rsidR="002411B3">
        <w:t xml:space="preserve"> </w:t>
      </w:r>
      <w:r w:rsidR="00202A4C">
        <w:t>recognizes</w:t>
      </w:r>
      <w:r w:rsidR="002411B3">
        <w:t xml:space="preserve"> </w:t>
      </w:r>
      <w:r w:rsidR="00202A4C">
        <w:t>his</w:t>
      </w:r>
      <w:r w:rsidR="002411B3">
        <w:t xml:space="preserve"> </w:t>
      </w:r>
      <w:r w:rsidR="00202A4C">
        <w:t>beloved</w:t>
      </w:r>
      <w:r w:rsidR="002411B3">
        <w:t xml:space="preserve"> </w:t>
      </w:r>
      <w:r w:rsidR="00202A4C">
        <w:t>Abraham</w:t>
      </w:r>
      <w:r w:rsidR="002411B3">
        <w:t xml:space="preserve"> </w:t>
      </w:r>
      <w:r w:rsidR="00202A4C">
        <w:t>in</w:t>
      </w:r>
      <w:r w:rsidR="002411B3">
        <w:t xml:space="preserve"> </w:t>
      </w:r>
      <w:r w:rsidR="00202A4C">
        <w:t>Israel</w:t>
      </w:r>
      <w:r w:rsidR="00C15081">
        <w:t>’</w:t>
      </w:r>
      <w:r w:rsidR="00202A4C">
        <w:t>s</w:t>
      </w:r>
      <w:r w:rsidR="002411B3">
        <w:t xml:space="preserve"> </w:t>
      </w:r>
      <w:r w:rsidR="00202A4C">
        <w:t>bodily</w:t>
      </w:r>
      <w:r w:rsidR="002411B3">
        <w:t xml:space="preserve"> </w:t>
      </w:r>
      <w:r w:rsidR="00202A4C">
        <w:t>appearance.</w:t>
      </w:r>
      <w:r w:rsidR="002411B3">
        <w:t xml:space="preserve"> </w:t>
      </w:r>
      <w:r w:rsidR="00202A4C">
        <w:t>And</w:t>
      </w:r>
      <w:r w:rsidR="002411B3">
        <w:t xml:space="preserve"> </w:t>
      </w:r>
      <w:r w:rsidR="00202A4C">
        <w:t>by</w:t>
      </w:r>
      <w:r w:rsidR="002411B3">
        <w:t xml:space="preserve"> </w:t>
      </w:r>
      <w:r w:rsidR="00202A4C">
        <w:t>dwelling</w:t>
      </w:r>
      <w:r w:rsidR="002411B3">
        <w:t xml:space="preserve"> </w:t>
      </w:r>
      <w:r w:rsidR="00202A4C">
        <w:t>among</w:t>
      </w:r>
      <w:r w:rsidR="002411B3">
        <w:t xml:space="preserve"> </w:t>
      </w:r>
      <w:r w:rsidR="00202A4C">
        <w:t>that</w:t>
      </w:r>
      <w:r w:rsidR="002411B3">
        <w:t xml:space="preserve"> </w:t>
      </w:r>
      <w:r w:rsidR="00202A4C">
        <w:t>people,</w:t>
      </w:r>
      <w:r w:rsidR="002411B3">
        <w:t xml:space="preserve"> </w:t>
      </w:r>
      <w:r w:rsidR="00202A4C">
        <w:t>God</w:t>
      </w:r>
      <w:r w:rsidR="002411B3">
        <w:t xml:space="preserve"> </w:t>
      </w:r>
      <w:r w:rsidR="00202A4C">
        <w:t>reveals</w:t>
      </w:r>
      <w:r w:rsidR="002411B3">
        <w:t xml:space="preserve"> </w:t>
      </w:r>
      <w:r w:rsidR="00202A4C">
        <w:t>himself</w:t>
      </w:r>
      <w:r w:rsidR="002411B3">
        <w:t xml:space="preserve"> </w:t>
      </w:r>
      <w:r w:rsidR="00202A4C">
        <w:t>in</w:t>
      </w:r>
      <w:r w:rsidR="002411B3">
        <w:t xml:space="preserve"> </w:t>
      </w:r>
      <w:r w:rsidR="00202A4C">
        <w:t>and</w:t>
      </w:r>
      <w:r w:rsidR="002411B3">
        <w:t xml:space="preserve"> </w:t>
      </w:r>
      <w:r w:rsidR="00202A4C">
        <w:t>through</w:t>
      </w:r>
      <w:r w:rsidR="002411B3">
        <w:t xml:space="preserve"> </w:t>
      </w:r>
      <w:r w:rsidR="00202A4C">
        <w:t>these</w:t>
      </w:r>
      <w:r w:rsidR="002411B3">
        <w:t xml:space="preserve"> </w:t>
      </w:r>
      <w:r w:rsidR="00202A4C">
        <w:t>material</w:t>
      </w:r>
      <w:r w:rsidR="002411B3">
        <w:t xml:space="preserve"> </w:t>
      </w:r>
      <w:r w:rsidR="00202A4C">
        <w:t>bodies.</w:t>
      </w:r>
    </w:p>
    <w:p w:rsidR="00020234" w:rsidRDefault="00584A32" w:rsidP="007F56DB">
      <w:pPr>
        <w:spacing w:line="480" w:lineRule="auto"/>
      </w:pPr>
      <w:r>
        <w:tab/>
      </w:r>
      <w:r w:rsidR="00224268">
        <w:t>But</w:t>
      </w:r>
      <w:r w:rsidR="002411B3">
        <w:t xml:space="preserve"> </w:t>
      </w:r>
      <w:r w:rsidR="00224268">
        <w:t>d</w:t>
      </w:r>
      <w:r w:rsidR="00491FA0">
        <w:t>oes</w:t>
      </w:r>
      <w:r w:rsidR="002411B3">
        <w:t xml:space="preserve"> </w:t>
      </w:r>
      <w:r w:rsidR="00491FA0">
        <w:t>God</w:t>
      </w:r>
      <w:r w:rsidR="00C15081">
        <w:t>’</w:t>
      </w:r>
      <w:r w:rsidR="00491FA0">
        <w:t>s</w:t>
      </w:r>
      <w:r w:rsidR="002411B3">
        <w:t xml:space="preserve"> </w:t>
      </w:r>
      <w:r w:rsidR="00491FA0">
        <w:t>presence</w:t>
      </w:r>
      <w:r w:rsidR="002411B3">
        <w:t xml:space="preserve"> </w:t>
      </w:r>
      <w:r w:rsidR="00491FA0">
        <w:t>disappear</w:t>
      </w:r>
      <w:r w:rsidR="002411B3">
        <w:t xml:space="preserve"> </w:t>
      </w:r>
      <w:r w:rsidR="00491FA0">
        <w:t>w</w:t>
      </w:r>
      <w:r w:rsidR="00224268">
        <w:t>ith</w:t>
      </w:r>
      <w:r w:rsidR="002411B3">
        <w:t xml:space="preserve"> </w:t>
      </w:r>
      <w:r w:rsidR="00224268">
        <w:t>the</w:t>
      </w:r>
      <w:r w:rsidR="002411B3">
        <w:t xml:space="preserve"> </w:t>
      </w:r>
      <w:r w:rsidR="00224268">
        <w:t>inevitable</w:t>
      </w:r>
      <w:r w:rsidR="002411B3">
        <w:t xml:space="preserve"> </w:t>
      </w:r>
      <w:r w:rsidR="00224268">
        <w:t>disintegration</w:t>
      </w:r>
      <w:r w:rsidR="002411B3">
        <w:t xml:space="preserve"> </w:t>
      </w:r>
      <w:r w:rsidR="00224268">
        <w:t>of</w:t>
      </w:r>
      <w:r w:rsidR="002411B3">
        <w:t xml:space="preserve"> </w:t>
      </w:r>
      <w:r w:rsidR="00224268">
        <w:t>the</w:t>
      </w:r>
      <w:r w:rsidR="002411B3">
        <w:t xml:space="preserve"> </w:t>
      </w:r>
      <w:r w:rsidR="00224268">
        <w:t>body</w:t>
      </w:r>
      <w:r w:rsidR="00491FA0">
        <w:t>?</w:t>
      </w:r>
      <w:r w:rsidR="002411B3">
        <w:t xml:space="preserve"> </w:t>
      </w:r>
      <w:r w:rsidR="00224268">
        <w:t>Or</w:t>
      </w:r>
      <w:r w:rsidR="002411B3">
        <w:t xml:space="preserve"> </w:t>
      </w:r>
      <w:r w:rsidR="00224268">
        <w:t>does</w:t>
      </w:r>
      <w:r w:rsidR="002411B3">
        <w:t xml:space="preserve"> </w:t>
      </w:r>
      <w:r w:rsidR="00224268">
        <w:t>the</w:t>
      </w:r>
      <w:r w:rsidR="002411B3">
        <w:t xml:space="preserve"> </w:t>
      </w:r>
      <w:r w:rsidR="00224268">
        <w:t>divine</w:t>
      </w:r>
      <w:r w:rsidR="002411B3">
        <w:t xml:space="preserve"> </w:t>
      </w:r>
      <w:r w:rsidR="00224268">
        <w:t>countenance</w:t>
      </w:r>
      <w:r w:rsidR="002411B3">
        <w:t xml:space="preserve"> </w:t>
      </w:r>
      <w:r w:rsidR="00224268">
        <w:t>remain</w:t>
      </w:r>
      <w:r w:rsidR="002411B3">
        <w:t xml:space="preserve"> </w:t>
      </w:r>
      <w:r w:rsidR="00797AD3">
        <w:t>even</w:t>
      </w:r>
      <w:r w:rsidR="002411B3">
        <w:t xml:space="preserve"> </w:t>
      </w:r>
      <w:r w:rsidR="00797AD3">
        <w:t>in</w:t>
      </w:r>
      <w:r w:rsidR="002411B3">
        <w:t xml:space="preserve"> </w:t>
      </w:r>
      <w:r w:rsidR="00797AD3">
        <w:t>death</w:t>
      </w:r>
      <w:r w:rsidR="00491FA0">
        <w:t>?</w:t>
      </w:r>
      <w:r w:rsidR="002411B3">
        <w:t xml:space="preserve"> </w:t>
      </w:r>
      <w:r w:rsidR="00491FA0">
        <w:t>These</w:t>
      </w:r>
      <w:r w:rsidR="002411B3">
        <w:t xml:space="preserve"> </w:t>
      </w:r>
      <w:r w:rsidR="00491FA0">
        <w:t>questions</w:t>
      </w:r>
      <w:r w:rsidR="002411B3">
        <w:t xml:space="preserve"> </w:t>
      </w:r>
      <w:r w:rsidR="00491FA0">
        <w:t>haunt</w:t>
      </w:r>
      <w:r w:rsidR="002411B3">
        <w:t xml:space="preserve"> </w:t>
      </w:r>
      <w:r w:rsidR="00491FA0">
        <w:t>Wyschogrod,</w:t>
      </w:r>
      <w:r w:rsidR="002411B3">
        <w:t xml:space="preserve"> </w:t>
      </w:r>
      <w:r w:rsidR="00491FA0">
        <w:t>as</w:t>
      </w:r>
      <w:r w:rsidR="002411B3">
        <w:t xml:space="preserve"> </w:t>
      </w:r>
      <w:r w:rsidR="00F423C1">
        <w:t>they</w:t>
      </w:r>
      <w:r w:rsidR="002411B3">
        <w:t xml:space="preserve"> </w:t>
      </w:r>
      <w:r w:rsidR="00491FA0">
        <w:t>would</w:t>
      </w:r>
      <w:r w:rsidR="002411B3">
        <w:t xml:space="preserve"> </w:t>
      </w:r>
      <w:r w:rsidR="00491FA0">
        <w:t>any</w:t>
      </w:r>
      <w:r w:rsidR="002411B3">
        <w:t xml:space="preserve"> </w:t>
      </w:r>
      <w:r w:rsidR="00491FA0">
        <w:t>theologian</w:t>
      </w:r>
      <w:r w:rsidR="002411B3">
        <w:t xml:space="preserve"> </w:t>
      </w:r>
      <w:r w:rsidR="00491FA0">
        <w:t>who</w:t>
      </w:r>
      <w:r w:rsidR="002411B3">
        <w:t xml:space="preserve"> </w:t>
      </w:r>
      <w:r w:rsidR="00F423C1">
        <w:t>so</w:t>
      </w:r>
      <w:r w:rsidR="002411B3">
        <w:t xml:space="preserve"> </w:t>
      </w:r>
      <w:r w:rsidR="00F423C1">
        <w:t>profoundly</w:t>
      </w:r>
      <w:r w:rsidR="002411B3">
        <w:t xml:space="preserve"> </w:t>
      </w:r>
      <w:r w:rsidR="00F423C1">
        <w:t>ties</w:t>
      </w:r>
      <w:r w:rsidR="002411B3">
        <w:t xml:space="preserve"> </w:t>
      </w:r>
      <w:r w:rsidR="00224268">
        <w:t>God</w:t>
      </w:r>
      <w:r w:rsidR="00C15081">
        <w:t>’</w:t>
      </w:r>
      <w:r w:rsidR="00224268">
        <w:t>s</w:t>
      </w:r>
      <w:r w:rsidR="002411B3">
        <w:t xml:space="preserve"> </w:t>
      </w:r>
      <w:r w:rsidR="005104FA">
        <w:t>visual</w:t>
      </w:r>
      <w:r w:rsidR="002411B3">
        <w:t xml:space="preserve"> </w:t>
      </w:r>
      <w:r w:rsidR="00224268">
        <w:t>presence</w:t>
      </w:r>
      <w:r w:rsidR="002411B3">
        <w:t xml:space="preserve"> </w:t>
      </w:r>
      <w:r w:rsidR="00224268">
        <w:t>to</w:t>
      </w:r>
      <w:r w:rsidR="002411B3">
        <w:t xml:space="preserve"> </w:t>
      </w:r>
      <w:r w:rsidR="00224268">
        <w:t>embodiment.</w:t>
      </w:r>
      <w:r w:rsidR="002411B3">
        <w:t xml:space="preserve"> </w:t>
      </w:r>
      <w:r w:rsidR="00F423C1">
        <w:t>That</w:t>
      </w:r>
      <w:r w:rsidR="002411B3">
        <w:t xml:space="preserve"> </w:t>
      </w:r>
      <w:r w:rsidR="00F423C1">
        <w:t>God</w:t>
      </w:r>
      <w:r w:rsidR="00C15081">
        <w:t>’</w:t>
      </w:r>
      <w:r w:rsidR="00F423C1">
        <w:t>s</w:t>
      </w:r>
      <w:r w:rsidR="002411B3">
        <w:t xml:space="preserve"> </w:t>
      </w:r>
      <w:r w:rsidR="00F423C1">
        <w:t>presence</w:t>
      </w:r>
      <w:r w:rsidR="002411B3">
        <w:t xml:space="preserve"> </w:t>
      </w:r>
      <w:r w:rsidR="00224268">
        <w:t>may</w:t>
      </w:r>
      <w:r w:rsidR="002411B3">
        <w:t xml:space="preserve"> </w:t>
      </w:r>
      <w:r w:rsidR="00224268">
        <w:t>surrender</w:t>
      </w:r>
      <w:r w:rsidR="002411B3">
        <w:t xml:space="preserve"> </w:t>
      </w:r>
      <w:r w:rsidR="00224268">
        <w:t>or</w:t>
      </w:r>
      <w:r w:rsidR="002411B3">
        <w:t xml:space="preserve"> </w:t>
      </w:r>
      <w:r w:rsidR="00224268">
        <w:t>succumb</w:t>
      </w:r>
      <w:r w:rsidR="002411B3">
        <w:t xml:space="preserve"> </w:t>
      </w:r>
      <w:r w:rsidR="00F423C1">
        <w:t>to</w:t>
      </w:r>
      <w:r w:rsidR="002411B3">
        <w:t xml:space="preserve"> </w:t>
      </w:r>
      <w:r w:rsidR="00F423C1">
        <w:t>human</w:t>
      </w:r>
      <w:r w:rsidR="002411B3">
        <w:t xml:space="preserve"> </w:t>
      </w:r>
      <w:r w:rsidR="00F423C1">
        <w:t>mortality</w:t>
      </w:r>
      <w:r w:rsidR="002411B3">
        <w:t xml:space="preserve"> </w:t>
      </w:r>
      <w:r w:rsidR="00F423C1">
        <w:t>also</w:t>
      </w:r>
      <w:r w:rsidR="002411B3">
        <w:t xml:space="preserve"> </w:t>
      </w:r>
      <w:r w:rsidR="00F423C1">
        <w:t>raises</w:t>
      </w:r>
      <w:r w:rsidR="002411B3">
        <w:t xml:space="preserve"> </w:t>
      </w:r>
      <w:r w:rsidR="00A07126">
        <w:t>constructive</w:t>
      </w:r>
      <w:r w:rsidR="002411B3">
        <w:t xml:space="preserve"> </w:t>
      </w:r>
      <w:r w:rsidR="00F423C1">
        <w:t>links</w:t>
      </w:r>
      <w:r w:rsidR="002411B3">
        <w:t xml:space="preserve"> </w:t>
      </w:r>
      <w:r w:rsidR="00F423C1">
        <w:t>between</w:t>
      </w:r>
      <w:r w:rsidR="002411B3">
        <w:t xml:space="preserve"> </w:t>
      </w:r>
      <w:r w:rsidR="00F423C1">
        <w:t>Wyschogrod</w:t>
      </w:r>
      <w:r w:rsidR="00C15081">
        <w:t>’</w:t>
      </w:r>
      <w:r w:rsidR="00F423C1">
        <w:t>s</w:t>
      </w:r>
      <w:r w:rsidR="002411B3">
        <w:t xml:space="preserve"> </w:t>
      </w:r>
      <w:r w:rsidR="00224268">
        <w:t>work</w:t>
      </w:r>
      <w:r w:rsidR="002411B3">
        <w:t xml:space="preserve"> </w:t>
      </w:r>
      <w:r w:rsidR="00F423C1">
        <w:t>and</w:t>
      </w:r>
      <w:r w:rsidR="002411B3">
        <w:t xml:space="preserve"> </w:t>
      </w:r>
      <w:r w:rsidR="00F423C1">
        <w:t>Christian</w:t>
      </w:r>
      <w:r w:rsidR="002411B3">
        <w:t xml:space="preserve"> </w:t>
      </w:r>
      <w:r w:rsidR="00F423C1">
        <w:t>incarnational</w:t>
      </w:r>
      <w:r w:rsidR="002411B3">
        <w:t xml:space="preserve"> </w:t>
      </w:r>
      <w:r w:rsidR="00F423C1">
        <w:t>theology,</w:t>
      </w:r>
      <w:r w:rsidR="002411B3">
        <w:t xml:space="preserve"> </w:t>
      </w:r>
      <w:r w:rsidR="00F423C1">
        <w:t>as</w:t>
      </w:r>
      <w:r w:rsidR="002411B3">
        <w:t xml:space="preserve"> </w:t>
      </w:r>
      <w:r w:rsidR="00F423C1">
        <w:t>I</w:t>
      </w:r>
      <w:r w:rsidR="002411B3">
        <w:t xml:space="preserve"> </w:t>
      </w:r>
      <w:r w:rsidR="005A7458">
        <w:t>briefly</w:t>
      </w:r>
      <w:r w:rsidR="002411B3">
        <w:t xml:space="preserve"> </w:t>
      </w:r>
      <w:r w:rsidR="00F423C1">
        <w:t>explore</w:t>
      </w:r>
      <w:r w:rsidR="002411B3">
        <w:t xml:space="preserve"> </w:t>
      </w:r>
      <w:r w:rsidR="00F423C1">
        <w:t>below.</w:t>
      </w:r>
      <w:r w:rsidR="002411B3">
        <w:t xml:space="preserve"> </w:t>
      </w:r>
      <w:r w:rsidR="003F3158">
        <w:t>Even</w:t>
      </w:r>
      <w:r w:rsidR="002411B3">
        <w:t xml:space="preserve"> </w:t>
      </w:r>
      <w:r w:rsidR="003F3158">
        <w:t>so,</w:t>
      </w:r>
      <w:r w:rsidR="002411B3">
        <w:t xml:space="preserve"> </w:t>
      </w:r>
      <w:r w:rsidR="003F3158">
        <w:t>bodily</w:t>
      </w:r>
      <w:r w:rsidR="002411B3">
        <w:t xml:space="preserve"> </w:t>
      </w:r>
      <w:r w:rsidR="003F3158">
        <w:t>death</w:t>
      </w:r>
      <w:r w:rsidR="002411B3">
        <w:t xml:space="preserve"> </w:t>
      </w:r>
      <w:r w:rsidR="003F3158">
        <w:t>raises</w:t>
      </w:r>
      <w:r w:rsidR="002411B3">
        <w:t xml:space="preserve"> </w:t>
      </w:r>
      <w:r w:rsidR="003F3158">
        <w:t>distinctive</w:t>
      </w:r>
      <w:r w:rsidR="002411B3">
        <w:t xml:space="preserve"> </w:t>
      </w:r>
      <w:r w:rsidR="003F3158">
        <w:t>problems</w:t>
      </w:r>
      <w:r w:rsidR="002411B3">
        <w:t xml:space="preserve"> </w:t>
      </w:r>
      <w:r w:rsidR="003F3158">
        <w:t>for</w:t>
      </w:r>
      <w:r w:rsidR="002411B3">
        <w:t xml:space="preserve"> </w:t>
      </w:r>
      <w:r w:rsidR="003F3158">
        <w:t>Wyschogrod</w:t>
      </w:r>
      <w:r w:rsidR="00627E99">
        <w:t>,</w:t>
      </w:r>
      <w:r w:rsidR="002411B3">
        <w:t xml:space="preserve"> </w:t>
      </w:r>
      <w:r w:rsidR="00627E99">
        <w:t>in</w:t>
      </w:r>
      <w:r w:rsidR="002411B3">
        <w:t xml:space="preserve"> </w:t>
      </w:r>
      <w:r w:rsidR="00627E99">
        <w:t>part</w:t>
      </w:r>
      <w:r w:rsidR="002411B3">
        <w:t xml:space="preserve"> </w:t>
      </w:r>
      <w:r w:rsidR="00627E99">
        <w:t>because</w:t>
      </w:r>
      <w:r w:rsidR="002411B3">
        <w:t xml:space="preserve"> </w:t>
      </w:r>
      <w:r w:rsidR="00627E99">
        <w:t>he</w:t>
      </w:r>
      <w:r w:rsidR="002411B3">
        <w:t xml:space="preserve"> </w:t>
      </w:r>
      <w:r w:rsidR="00627E99">
        <w:t>continually</w:t>
      </w:r>
      <w:r w:rsidR="002411B3">
        <w:t xml:space="preserve"> </w:t>
      </w:r>
      <w:r w:rsidR="00627E99">
        <w:t>reasserts</w:t>
      </w:r>
      <w:r w:rsidR="002411B3">
        <w:t xml:space="preserve"> </w:t>
      </w:r>
      <w:r w:rsidR="00224268">
        <w:lastRenderedPageBreak/>
        <w:t>the</w:t>
      </w:r>
      <w:r w:rsidR="002411B3">
        <w:t xml:space="preserve"> </w:t>
      </w:r>
      <w:r w:rsidR="00224268">
        <w:t>physical</w:t>
      </w:r>
      <w:r w:rsidR="002411B3">
        <w:t xml:space="preserve"> </w:t>
      </w:r>
      <w:r w:rsidR="00224268">
        <w:t>and</w:t>
      </w:r>
      <w:r w:rsidR="002411B3">
        <w:t xml:space="preserve"> </w:t>
      </w:r>
      <w:r w:rsidR="00224268">
        <w:t>biological</w:t>
      </w:r>
      <w:r w:rsidR="002411B3">
        <w:t xml:space="preserve"> </w:t>
      </w:r>
      <w:r w:rsidR="00224268">
        <w:t>features</w:t>
      </w:r>
      <w:r w:rsidR="002411B3">
        <w:t xml:space="preserve"> </w:t>
      </w:r>
      <w:r w:rsidR="00224268">
        <w:t>of</w:t>
      </w:r>
      <w:r w:rsidR="002411B3">
        <w:t xml:space="preserve"> </w:t>
      </w:r>
      <w:r w:rsidR="00224268">
        <w:t>visual</w:t>
      </w:r>
      <w:r w:rsidR="002411B3">
        <w:t xml:space="preserve"> </w:t>
      </w:r>
      <w:r w:rsidR="00224268">
        <w:t>knowledge</w:t>
      </w:r>
      <w:r w:rsidR="00627E99">
        <w:t>.</w:t>
      </w:r>
      <w:r w:rsidR="002411B3">
        <w:t xml:space="preserve"> </w:t>
      </w:r>
      <w:r w:rsidR="00627E99">
        <w:t>We</w:t>
      </w:r>
      <w:r w:rsidR="002411B3">
        <w:t xml:space="preserve"> </w:t>
      </w:r>
      <w:r w:rsidR="00D952AE">
        <w:t>have</w:t>
      </w:r>
      <w:r w:rsidR="002411B3">
        <w:t xml:space="preserve"> </w:t>
      </w:r>
      <w:r w:rsidR="00D952AE">
        <w:t>already</w:t>
      </w:r>
      <w:r w:rsidR="002411B3">
        <w:t xml:space="preserve"> </w:t>
      </w:r>
      <w:r w:rsidR="00D952AE">
        <w:t>confronted</w:t>
      </w:r>
      <w:r w:rsidR="002411B3">
        <w:t xml:space="preserve"> </w:t>
      </w:r>
      <w:r w:rsidR="00D952AE">
        <w:t>this</w:t>
      </w:r>
      <w:r w:rsidR="002411B3">
        <w:t xml:space="preserve"> </w:t>
      </w:r>
      <w:r w:rsidR="00224268">
        <w:t>carnal</w:t>
      </w:r>
      <w:r w:rsidR="002411B3">
        <w:t xml:space="preserve"> </w:t>
      </w:r>
      <w:r w:rsidR="00224268">
        <w:t>recognition</w:t>
      </w:r>
      <w:r w:rsidR="002411B3">
        <w:t xml:space="preserve"> </w:t>
      </w:r>
      <w:r w:rsidR="00627E99">
        <w:t>in</w:t>
      </w:r>
      <w:r w:rsidR="002411B3">
        <w:t xml:space="preserve"> </w:t>
      </w:r>
      <w:r w:rsidR="00627E99">
        <w:t>his</w:t>
      </w:r>
      <w:r w:rsidR="002411B3">
        <w:t xml:space="preserve"> </w:t>
      </w:r>
      <w:r w:rsidR="00627E99">
        <w:t>discussion</w:t>
      </w:r>
      <w:r w:rsidR="002411B3">
        <w:t xml:space="preserve"> </w:t>
      </w:r>
      <w:r w:rsidR="00627E99">
        <w:t>of</w:t>
      </w:r>
      <w:r w:rsidR="002411B3">
        <w:t xml:space="preserve"> </w:t>
      </w:r>
      <w:r w:rsidR="00627E99">
        <w:t>Jewish</w:t>
      </w:r>
      <w:r w:rsidR="002411B3">
        <w:t xml:space="preserve"> </w:t>
      </w:r>
      <w:r w:rsidR="00627E99">
        <w:t>sacrificial</w:t>
      </w:r>
      <w:r w:rsidR="002411B3">
        <w:t xml:space="preserve"> </w:t>
      </w:r>
      <w:r w:rsidR="00627E99">
        <w:t>worship.</w:t>
      </w:r>
      <w:r w:rsidR="002411B3">
        <w:t xml:space="preserve"> </w:t>
      </w:r>
      <w:r w:rsidR="00224268">
        <w:t>There</w:t>
      </w:r>
      <w:r w:rsidR="002411B3">
        <w:t xml:space="preserve"> </w:t>
      </w:r>
      <w:r w:rsidR="00224268">
        <w:t>it</w:t>
      </w:r>
      <w:r w:rsidR="002411B3">
        <w:t xml:space="preserve"> </w:t>
      </w:r>
      <w:r w:rsidR="00224268">
        <w:t>wa</w:t>
      </w:r>
      <w:r w:rsidR="00654D1B">
        <w:t>s</w:t>
      </w:r>
      <w:r w:rsidR="002411B3">
        <w:t xml:space="preserve"> </w:t>
      </w:r>
      <w:r w:rsidR="00654D1B">
        <w:t>a</w:t>
      </w:r>
      <w:r w:rsidR="002411B3">
        <w:t xml:space="preserve"> </w:t>
      </w:r>
      <w:r w:rsidR="00654D1B">
        <w:t>vision</w:t>
      </w:r>
      <w:r w:rsidR="002411B3">
        <w:t xml:space="preserve"> </w:t>
      </w:r>
      <w:r w:rsidR="00654D1B">
        <w:t>of</w:t>
      </w:r>
      <w:r w:rsidR="002411B3">
        <w:t xml:space="preserve"> </w:t>
      </w:r>
      <w:r w:rsidR="00224268">
        <w:t>the</w:t>
      </w:r>
      <w:r w:rsidR="002411B3">
        <w:t xml:space="preserve"> </w:t>
      </w:r>
      <w:r w:rsidR="00224268">
        <w:t>self</w:t>
      </w:r>
      <w:r w:rsidR="002411B3">
        <w:t xml:space="preserve"> </w:t>
      </w:r>
      <w:r w:rsidR="00654D1B">
        <w:t>as</w:t>
      </w:r>
      <w:r w:rsidR="002411B3">
        <w:t xml:space="preserve"> </w:t>
      </w:r>
      <w:r w:rsidR="00654D1B">
        <w:t>dying</w:t>
      </w:r>
      <w:r w:rsidR="002411B3">
        <w:t xml:space="preserve"> </w:t>
      </w:r>
      <w:r w:rsidR="00654D1B">
        <w:t>object</w:t>
      </w:r>
      <w:r w:rsidR="002411B3">
        <w:t xml:space="preserve"> </w:t>
      </w:r>
      <w:r w:rsidR="00654D1B">
        <w:t>in</w:t>
      </w:r>
      <w:r w:rsidR="002411B3">
        <w:t xml:space="preserve"> </w:t>
      </w:r>
      <w:r w:rsidR="00224268">
        <w:t>place</w:t>
      </w:r>
      <w:r w:rsidR="002411B3">
        <w:t xml:space="preserve"> </w:t>
      </w:r>
      <w:r w:rsidR="00224268">
        <w:t>of</w:t>
      </w:r>
      <w:r w:rsidR="002411B3">
        <w:t xml:space="preserve"> </w:t>
      </w:r>
      <w:r w:rsidR="00224268">
        <w:t>the</w:t>
      </w:r>
      <w:r w:rsidR="002411B3">
        <w:t xml:space="preserve"> </w:t>
      </w:r>
      <w:r w:rsidR="00224268">
        <w:t>sacrificial</w:t>
      </w:r>
      <w:r w:rsidR="002411B3">
        <w:t xml:space="preserve"> </w:t>
      </w:r>
      <w:r w:rsidR="00224268">
        <w:t>animal.</w:t>
      </w:r>
      <w:r w:rsidR="002411B3">
        <w:t xml:space="preserve"> </w:t>
      </w:r>
      <w:r w:rsidR="00224268">
        <w:t>Here</w:t>
      </w:r>
      <w:r w:rsidR="002411B3">
        <w:t xml:space="preserve"> </w:t>
      </w:r>
      <w:r w:rsidR="000C0C7D">
        <w:t>it</w:t>
      </w:r>
      <w:r w:rsidR="002411B3">
        <w:t xml:space="preserve"> </w:t>
      </w:r>
      <w:r w:rsidR="000C0C7D">
        <w:t>is</w:t>
      </w:r>
      <w:r w:rsidR="002411B3">
        <w:t xml:space="preserve"> </w:t>
      </w:r>
      <w:r w:rsidR="000C0C7D">
        <w:t>the</w:t>
      </w:r>
      <w:r w:rsidR="002411B3">
        <w:t xml:space="preserve"> </w:t>
      </w:r>
      <w:r w:rsidR="00224268">
        <w:t>possibility</w:t>
      </w:r>
      <w:r w:rsidR="002411B3">
        <w:t xml:space="preserve"> </w:t>
      </w:r>
      <w:r w:rsidR="00654D1B">
        <w:t>of</w:t>
      </w:r>
      <w:r w:rsidR="002411B3">
        <w:t xml:space="preserve"> </w:t>
      </w:r>
      <w:r w:rsidR="00654D1B">
        <w:t>divine</w:t>
      </w:r>
      <w:r w:rsidR="002411B3">
        <w:t xml:space="preserve"> </w:t>
      </w:r>
      <w:r w:rsidR="00654D1B">
        <w:t>death,</w:t>
      </w:r>
      <w:r w:rsidR="002411B3">
        <w:t xml:space="preserve"> </w:t>
      </w:r>
      <w:r w:rsidR="00654D1B">
        <w:t>in</w:t>
      </w:r>
      <w:r w:rsidR="002411B3">
        <w:t xml:space="preserve"> </w:t>
      </w:r>
      <w:r w:rsidR="00224268">
        <w:t>which</w:t>
      </w:r>
      <w:r w:rsidR="002411B3">
        <w:t xml:space="preserve"> </w:t>
      </w:r>
      <w:r w:rsidR="00224268">
        <w:t>God</w:t>
      </w:r>
      <w:r w:rsidR="002411B3">
        <w:t xml:space="preserve"> </w:t>
      </w:r>
      <w:r w:rsidR="00654D1B">
        <w:t>can</w:t>
      </w:r>
      <w:r w:rsidR="002411B3">
        <w:t xml:space="preserve"> </w:t>
      </w:r>
      <w:r w:rsidR="00654D1B">
        <w:t>neither</w:t>
      </w:r>
      <w:r w:rsidR="002411B3">
        <w:t xml:space="preserve"> </w:t>
      </w:r>
      <w:r w:rsidR="00654D1B">
        <w:t>be</w:t>
      </w:r>
      <w:r w:rsidR="002411B3">
        <w:t xml:space="preserve"> </w:t>
      </w:r>
      <w:r w:rsidR="00654D1B">
        <w:t>seen</w:t>
      </w:r>
      <w:r w:rsidR="002411B3">
        <w:t xml:space="preserve"> </w:t>
      </w:r>
      <w:r w:rsidR="00654D1B">
        <w:t>nor</w:t>
      </w:r>
      <w:r w:rsidR="002411B3">
        <w:t xml:space="preserve"> </w:t>
      </w:r>
      <w:r w:rsidR="00654D1B">
        <w:t>discovered</w:t>
      </w:r>
      <w:r w:rsidR="002411B3">
        <w:t xml:space="preserve"> </w:t>
      </w:r>
      <w:r w:rsidR="00654D1B">
        <w:t>in</w:t>
      </w:r>
      <w:r w:rsidR="002411B3">
        <w:t xml:space="preserve"> </w:t>
      </w:r>
      <w:r w:rsidR="00654D1B">
        <w:t>the</w:t>
      </w:r>
      <w:r w:rsidR="002411B3">
        <w:t xml:space="preserve"> </w:t>
      </w:r>
      <w:r w:rsidR="00654D1B">
        <w:t>people</w:t>
      </w:r>
      <w:r w:rsidR="002411B3">
        <w:t xml:space="preserve"> </w:t>
      </w:r>
      <w:r w:rsidR="00654D1B">
        <w:t>Israel.</w:t>
      </w:r>
      <w:r w:rsidR="002411B3">
        <w:t xml:space="preserve"> </w:t>
      </w:r>
      <w:r w:rsidR="000C0C7D">
        <w:t>Wyschogrod</w:t>
      </w:r>
      <w:r w:rsidR="002411B3">
        <w:t xml:space="preserve"> </w:t>
      </w:r>
      <w:r w:rsidR="00224268">
        <w:t>understands</w:t>
      </w:r>
      <w:r w:rsidR="002411B3">
        <w:t xml:space="preserve"> </w:t>
      </w:r>
      <w:r w:rsidR="00224268">
        <w:t>well</w:t>
      </w:r>
      <w:r w:rsidR="002411B3">
        <w:t xml:space="preserve"> </w:t>
      </w:r>
      <w:r w:rsidR="00224268">
        <w:t>the</w:t>
      </w:r>
      <w:r w:rsidR="002411B3">
        <w:t xml:space="preserve"> </w:t>
      </w:r>
      <w:r w:rsidR="00224268">
        <w:t>horror</w:t>
      </w:r>
      <w:r w:rsidR="002411B3">
        <w:t xml:space="preserve"> </w:t>
      </w:r>
      <w:r w:rsidR="00224268">
        <w:t>of</w:t>
      </w:r>
      <w:r w:rsidR="002411B3">
        <w:t xml:space="preserve"> </w:t>
      </w:r>
      <w:r w:rsidR="00224268">
        <w:t>bodily</w:t>
      </w:r>
      <w:r w:rsidR="002411B3">
        <w:t xml:space="preserve"> </w:t>
      </w:r>
      <w:r w:rsidR="00224268">
        <w:t>decay,</w:t>
      </w:r>
      <w:r w:rsidR="002411B3">
        <w:t xml:space="preserve"> </w:t>
      </w:r>
      <w:r w:rsidR="00224268">
        <w:t>and</w:t>
      </w:r>
      <w:r w:rsidR="002411B3">
        <w:t xml:space="preserve"> </w:t>
      </w:r>
      <w:r w:rsidR="00224268">
        <w:t>how</w:t>
      </w:r>
      <w:r w:rsidR="002411B3">
        <w:t xml:space="preserve"> </w:t>
      </w:r>
      <w:r w:rsidR="00224268">
        <w:t>death</w:t>
      </w:r>
      <w:r w:rsidR="002411B3">
        <w:t xml:space="preserve"> </w:t>
      </w:r>
      <w:r w:rsidR="00224268">
        <w:t>impairs</w:t>
      </w:r>
      <w:r w:rsidR="002411B3">
        <w:t xml:space="preserve"> </w:t>
      </w:r>
      <w:r w:rsidR="00224268">
        <w:t>a</w:t>
      </w:r>
      <w:r w:rsidR="002411B3">
        <w:t xml:space="preserve"> </w:t>
      </w:r>
      <w:r w:rsidR="00224268">
        <w:t>more</w:t>
      </w:r>
      <w:r w:rsidR="002411B3">
        <w:t xml:space="preserve"> </w:t>
      </w:r>
      <w:r w:rsidR="00224268">
        <w:t>hopeful</w:t>
      </w:r>
      <w:r w:rsidR="002411B3">
        <w:t xml:space="preserve"> </w:t>
      </w:r>
      <w:r w:rsidR="00224268">
        <w:t>vision</w:t>
      </w:r>
      <w:r w:rsidR="002411B3">
        <w:t xml:space="preserve"> </w:t>
      </w:r>
      <w:r w:rsidR="00224268">
        <w:t>of</w:t>
      </w:r>
      <w:r w:rsidR="002411B3">
        <w:t xml:space="preserve"> </w:t>
      </w:r>
      <w:r w:rsidR="00224268">
        <w:t>meaning.</w:t>
      </w:r>
      <w:r w:rsidR="002411B3">
        <w:t xml:space="preserve"> </w:t>
      </w:r>
      <w:r w:rsidR="00224268">
        <w:t>Y</w:t>
      </w:r>
      <w:r w:rsidR="00D64862">
        <w:t>et</w:t>
      </w:r>
      <w:r w:rsidR="002411B3">
        <w:t xml:space="preserve"> </w:t>
      </w:r>
      <w:r w:rsidR="00D64862">
        <w:t>in</w:t>
      </w:r>
      <w:r w:rsidR="002411B3">
        <w:t xml:space="preserve"> </w:t>
      </w:r>
      <w:r w:rsidR="00D64862">
        <w:t>the</w:t>
      </w:r>
      <w:r w:rsidR="002411B3">
        <w:t xml:space="preserve"> </w:t>
      </w:r>
      <w:r w:rsidR="00D64862">
        <w:t>midst</w:t>
      </w:r>
      <w:r w:rsidR="002411B3">
        <w:t xml:space="preserve"> </w:t>
      </w:r>
      <w:r w:rsidR="00D64862">
        <w:t>of</w:t>
      </w:r>
      <w:r w:rsidR="002411B3">
        <w:t xml:space="preserve"> </w:t>
      </w:r>
      <w:r w:rsidR="00D64862">
        <w:t>this</w:t>
      </w:r>
      <w:r w:rsidR="002411B3">
        <w:t xml:space="preserve"> </w:t>
      </w:r>
      <w:r w:rsidR="00D64862">
        <w:t>despair</w:t>
      </w:r>
      <w:r w:rsidR="002411B3">
        <w:t xml:space="preserve"> </w:t>
      </w:r>
      <w:r w:rsidR="00224268">
        <w:t>he</w:t>
      </w:r>
      <w:r w:rsidR="002411B3">
        <w:t xml:space="preserve"> </w:t>
      </w:r>
      <w:r w:rsidR="00224268">
        <w:t>also</w:t>
      </w:r>
      <w:r w:rsidR="002411B3">
        <w:t xml:space="preserve"> </w:t>
      </w:r>
      <w:r w:rsidR="000C0C7D">
        <w:t>reasserts</w:t>
      </w:r>
      <w:r w:rsidR="002411B3">
        <w:t xml:space="preserve"> </w:t>
      </w:r>
      <w:r w:rsidR="000C0C7D">
        <w:t>God</w:t>
      </w:r>
      <w:r w:rsidR="00C15081">
        <w:t>’</w:t>
      </w:r>
      <w:r w:rsidR="000C0C7D">
        <w:t>s</w:t>
      </w:r>
      <w:r w:rsidR="002411B3">
        <w:t xml:space="preserve"> </w:t>
      </w:r>
      <w:r w:rsidR="000C0C7D">
        <w:t>presence</w:t>
      </w:r>
      <w:r w:rsidR="002411B3">
        <w:t xml:space="preserve"> </w:t>
      </w:r>
      <w:r w:rsidR="000C0C7D">
        <w:t>in</w:t>
      </w:r>
      <w:r w:rsidR="002411B3">
        <w:t xml:space="preserve"> </w:t>
      </w:r>
      <w:r w:rsidR="000C0C7D">
        <w:t>death</w:t>
      </w:r>
      <w:r w:rsidR="002411B3">
        <w:t xml:space="preserve"> </w:t>
      </w:r>
      <w:r w:rsidR="000C0C7D">
        <w:rPr>
          <w:i/>
        </w:rPr>
        <w:t>because</w:t>
      </w:r>
      <w:r w:rsidR="002411B3">
        <w:t xml:space="preserve"> </w:t>
      </w:r>
      <w:r w:rsidR="00224268">
        <w:t>God</w:t>
      </w:r>
      <w:r w:rsidR="00C15081">
        <w:t>’</w:t>
      </w:r>
      <w:r w:rsidR="00224268">
        <w:t>s</w:t>
      </w:r>
      <w:r w:rsidR="002411B3">
        <w:t xml:space="preserve"> </w:t>
      </w:r>
      <w:r w:rsidR="00224268">
        <w:t>dwelling</w:t>
      </w:r>
      <w:r w:rsidR="002411B3">
        <w:t xml:space="preserve"> </w:t>
      </w:r>
      <w:r w:rsidR="00224268">
        <w:t>has</w:t>
      </w:r>
      <w:r w:rsidR="002411B3">
        <w:t xml:space="preserve"> </w:t>
      </w:r>
      <w:r w:rsidR="000C0C7D">
        <w:t>always</w:t>
      </w:r>
      <w:r w:rsidR="002411B3">
        <w:t xml:space="preserve"> </w:t>
      </w:r>
      <w:r w:rsidR="000C0C7D">
        <w:t>been</w:t>
      </w:r>
      <w:r w:rsidR="002411B3">
        <w:t xml:space="preserve"> </w:t>
      </w:r>
      <w:r w:rsidR="000C0C7D">
        <w:t>a</w:t>
      </w:r>
      <w:r w:rsidR="002411B3">
        <w:t xml:space="preserve"> </w:t>
      </w:r>
      <w:r w:rsidR="000C0C7D">
        <w:t>physical</w:t>
      </w:r>
      <w:r w:rsidR="002411B3">
        <w:t xml:space="preserve"> </w:t>
      </w:r>
      <w:r w:rsidR="000C0C7D">
        <w:t>embodiment.</w:t>
      </w:r>
      <w:r w:rsidR="002411B3">
        <w:t xml:space="preserve"> </w:t>
      </w:r>
      <w:r w:rsidR="00224268">
        <w:t>In</w:t>
      </w:r>
      <w:r w:rsidR="002411B3">
        <w:t xml:space="preserve"> </w:t>
      </w:r>
      <w:r w:rsidR="00224268">
        <w:t>death,</w:t>
      </w:r>
      <w:r w:rsidR="002411B3">
        <w:t xml:space="preserve"> </w:t>
      </w:r>
      <w:r w:rsidR="00224268">
        <w:t>t</w:t>
      </w:r>
      <w:r w:rsidR="00020234">
        <w:t>he</w:t>
      </w:r>
      <w:r w:rsidR="002411B3">
        <w:t xml:space="preserve"> </w:t>
      </w:r>
      <w:r w:rsidR="00020234">
        <w:t>divine</w:t>
      </w:r>
      <w:r w:rsidR="002411B3">
        <w:t xml:space="preserve"> </w:t>
      </w:r>
      <w:r w:rsidR="00020234">
        <w:t>image</w:t>
      </w:r>
      <w:r w:rsidR="002411B3">
        <w:t xml:space="preserve"> </w:t>
      </w:r>
      <w:r w:rsidR="00C15081">
        <w:t>“</w:t>
      </w:r>
      <w:r w:rsidR="00020234">
        <w:t>is</w:t>
      </w:r>
      <w:r w:rsidR="002411B3">
        <w:t xml:space="preserve"> </w:t>
      </w:r>
      <w:r w:rsidR="00020234">
        <w:t>no</w:t>
      </w:r>
      <w:r w:rsidR="002411B3">
        <w:t xml:space="preserve"> </w:t>
      </w:r>
      <w:r w:rsidR="00020234">
        <w:t>longer</w:t>
      </w:r>
      <w:r w:rsidR="002411B3">
        <w:t xml:space="preserve"> </w:t>
      </w:r>
      <w:r w:rsidR="00020234">
        <w:t>mediated</w:t>
      </w:r>
      <w:r w:rsidR="002411B3">
        <w:t xml:space="preserve"> </w:t>
      </w:r>
      <w:r w:rsidR="00020234">
        <w:t>by</w:t>
      </w:r>
      <w:r w:rsidR="002411B3">
        <w:t xml:space="preserve"> </w:t>
      </w:r>
      <w:r w:rsidR="00020234">
        <w:t>the</w:t>
      </w:r>
      <w:r w:rsidR="002411B3">
        <w:t xml:space="preserve"> </w:t>
      </w:r>
      <w:r w:rsidR="00020234">
        <w:t>invisibility</w:t>
      </w:r>
      <w:r w:rsidR="002411B3">
        <w:t xml:space="preserve"> </w:t>
      </w:r>
      <w:r w:rsidR="00020234">
        <w:t>of</w:t>
      </w:r>
      <w:r w:rsidR="002411B3">
        <w:t xml:space="preserve"> </w:t>
      </w:r>
      <w:r w:rsidR="00020234">
        <w:t>thought</w:t>
      </w:r>
      <w:r w:rsidR="002411B3">
        <w:t xml:space="preserve"> </w:t>
      </w:r>
      <w:r w:rsidR="00020234">
        <w:t>and</w:t>
      </w:r>
      <w:r w:rsidR="002411B3">
        <w:t xml:space="preserve"> </w:t>
      </w:r>
      <w:r w:rsidR="00020234">
        <w:t>speech,</w:t>
      </w:r>
      <w:r w:rsidR="00C15081">
        <w:t>”</w:t>
      </w:r>
      <w:r w:rsidR="002411B3">
        <w:t xml:space="preserve"> </w:t>
      </w:r>
      <w:r w:rsidR="00020234">
        <w:t>but</w:t>
      </w:r>
      <w:r w:rsidR="002411B3">
        <w:t xml:space="preserve"> </w:t>
      </w:r>
      <w:r w:rsidR="00D64862">
        <w:t>is</w:t>
      </w:r>
      <w:r w:rsidR="002411B3">
        <w:t xml:space="preserve"> </w:t>
      </w:r>
      <w:r w:rsidR="00D64862">
        <w:t>revealed</w:t>
      </w:r>
      <w:r w:rsidR="002411B3">
        <w:t xml:space="preserve"> </w:t>
      </w:r>
      <w:r w:rsidR="00224268">
        <w:t>instead</w:t>
      </w:r>
      <w:r w:rsidR="002411B3">
        <w:t xml:space="preserve"> </w:t>
      </w:r>
      <w:r w:rsidR="00020234">
        <w:t>within</w:t>
      </w:r>
      <w:r w:rsidR="002411B3">
        <w:t xml:space="preserve"> </w:t>
      </w:r>
      <w:r w:rsidR="00020234">
        <w:t>the</w:t>
      </w:r>
      <w:r w:rsidR="002411B3">
        <w:t xml:space="preserve"> </w:t>
      </w:r>
      <w:r w:rsidR="00020234">
        <w:t>stark</w:t>
      </w:r>
      <w:r w:rsidR="002411B3">
        <w:t xml:space="preserve"> </w:t>
      </w:r>
      <w:r w:rsidR="00020234">
        <w:t>visibility</w:t>
      </w:r>
      <w:r w:rsidR="002411B3">
        <w:t xml:space="preserve"> </w:t>
      </w:r>
      <w:r w:rsidR="00020234">
        <w:t>of</w:t>
      </w:r>
      <w:r w:rsidR="002411B3">
        <w:t xml:space="preserve"> </w:t>
      </w:r>
      <w:r w:rsidR="00020234">
        <w:t>the</w:t>
      </w:r>
      <w:r w:rsidR="002411B3">
        <w:t xml:space="preserve"> </w:t>
      </w:r>
      <w:r w:rsidR="00020234">
        <w:t>motionless</w:t>
      </w:r>
      <w:r w:rsidR="002411B3">
        <w:t xml:space="preserve"> </w:t>
      </w:r>
      <w:r w:rsidR="00020234">
        <w:t>body:</w:t>
      </w:r>
    </w:p>
    <w:p w:rsidR="00397C11" w:rsidRDefault="00397C11" w:rsidP="007F56DB">
      <w:pPr>
        <w:spacing w:line="480" w:lineRule="auto"/>
      </w:pPr>
      <w:r>
        <w:t>&lt;ext&gt;</w:t>
      </w:r>
    </w:p>
    <w:p w:rsidR="000E7249" w:rsidRDefault="000E7249" w:rsidP="007F56DB">
      <w:pPr>
        <w:spacing w:line="480" w:lineRule="auto"/>
        <w:ind w:left="720"/>
      </w:pPr>
      <w:r>
        <w:t>The</w:t>
      </w:r>
      <w:r w:rsidR="002411B3">
        <w:t xml:space="preserve"> </w:t>
      </w:r>
      <w:r>
        <w:t>dignity</w:t>
      </w:r>
      <w:r w:rsidR="002411B3">
        <w:t xml:space="preserve"> </w:t>
      </w:r>
      <w:r>
        <w:t>that</w:t>
      </w:r>
      <w:r w:rsidR="002411B3">
        <w:t xml:space="preserve"> </w:t>
      </w:r>
      <w:r>
        <w:t>is</w:t>
      </w:r>
      <w:r w:rsidR="002411B3">
        <w:t xml:space="preserve"> </w:t>
      </w:r>
      <w:r>
        <w:t>bestowed</w:t>
      </w:r>
      <w:r w:rsidR="002411B3">
        <w:t xml:space="preserve"> </w:t>
      </w:r>
      <w:r>
        <w:t>on</w:t>
      </w:r>
      <w:r w:rsidR="002411B3">
        <w:t xml:space="preserve"> </w:t>
      </w:r>
      <w:r>
        <w:t>man</w:t>
      </w:r>
      <w:r w:rsidR="002411B3">
        <w:t xml:space="preserve"> </w:t>
      </w:r>
      <w:r>
        <w:t>by</w:t>
      </w:r>
      <w:r w:rsidR="002411B3">
        <w:t xml:space="preserve"> </w:t>
      </w:r>
      <w:r>
        <w:t>the</w:t>
      </w:r>
      <w:r w:rsidR="002411B3">
        <w:t xml:space="preserve"> </w:t>
      </w:r>
      <w:r>
        <w:t>divine</w:t>
      </w:r>
      <w:r w:rsidR="002411B3">
        <w:t xml:space="preserve"> </w:t>
      </w:r>
      <w:r>
        <w:t>image</w:t>
      </w:r>
      <w:r w:rsidR="002411B3">
        <w:t xml:space="preserve"> </w:t>
      </w:r>
      <w:r>
        <w:t>does</w:t>
      </w:r>
      <w:r w:rsidR="002411B3">
        <w:t xml:space="preserve"> </w:t>
      </w:r>
      <w:r>
        <w:t>not</w:t>
      </w:r>
      <w:r w:rsidR="002411B3">
        <w:t xml:space="preserve"> </w:t>
      </w:r>
      <w:r>
        <w:t>cease</w:t>
      </w:r>
      <w:r w:rsidR="002411B3">
        <w:t xml:space="preserve"> </w:t>
      </w:r>
      <w:r>
        <w:t>with</w:t>
      </w:r>
      <w:r w:rsidR="002411B3">
        <w:t xml:space="preserve"> </w:t>
      </w:r>
      <w:r>
        <w:t>death,</w:t>
      </w:r>
      <w:r w:rsidR="002411B3">
        <w:t xml:space="preserve"> </w:t>
      </w:r>
      <w:r>
        <w:t>which</w:t>
      </w:r>
      <w:r w:rsidR="002411B3">
        <w:t xml:space="preserve"> </w:t>
      </w:r>
      <w:r>
        <w:t>would</w:t>
      </w:r>
      <w:r w:rsidR="002411B3">
        <w:t xml:space="preserve"> </w:t>
      </w:r>
      <w:r>
        <w:t>be</w:t>
      </w:r>
      <w:r w:rsidR="002411B3">
        <w:t xml:space="preserve"> </w:t>
      </w:r>
      <w:r>
        <w:t>the</w:t>
      </w:r>
      <w:r w:rsidR="002411B3">
        <w:t xml:space="preserve"> </w:t>
      </w:r>
      <w:r>
        <w:t>case</w:t>
      </w:r>
      <w:r w:rsidR="002411B3">
        <w:t xml:space="preserve"> </w:t>
      </w:r>
      <w:r>
        <w:t>if</w:t>
      </w:r>
      <w:r w:rsidR="002411B3">
        <w:t xml:space="preserve"> </w:t>
      </w:r>
      <w:r>
        <w:t>only</w:t>
      </w:r>
      <w:r w:rsidR="002411B3">
        <w:t xml:space="preserve"> </w:t>
      </w:r>
      <w:r>
        <w:t>the</w:t>
      </w:r>
      <w:r w:rsidR="002411B3">
        <w:t xml:space="preserve"> </w:t>
      </w:r>
      <w:r>
        <w:t>spirit</w:t>
      </w:r>
      <w:r w:rsidR="002411B3">
        <w:t xml:space="preserve"> </w:t>
      </w:r>
      <w:r>
        <w:t>of</w:t>
      </w:r>
      <w:r w:rsidR="002411B3">
        <w:t xml:space="preserve"> </w:t>
      </w:r>
      <w:r>
        <w:t>man</w:t>
      </w:r>
      <w:r w:rsidR="002411B3">
        <w:t xml:space="preserve"> </w:t>
      </w:r>
      <w:r>
        <w:t>had</w:t>
      </w:r>
      <w:r w:rsidR="002411B3">
        <w:t xml:space="preserve"> </w:t>
      </w:r>
      <w:r>
        <w:t>the</w:t>
      </w:r>
      <w:r w:rsidR="002411B3">
        <w:t xml:space="preserve"> </w:t>
      </w:r>
      <w:r>
        <w:t>divine</w:t>
      </w:r>
      <w:r w:rsidR="002411B3">
        <w:t xml:space="preserve"> </w:t>
      </w:r>
      <w:r>
        <w:t>stamp.</w:t>
      </w:r>
      <w:r w:rsidR="002411B3">
        <w:t xml:space="preserve"> </w:t>
      </w:r>
      <w:r>
        <w:t>Instead,</w:t>
      </w:r>
      <w:r w:rsidR="002411B3">
        <w:t xml:space="preserve"> </w:t>
      </w:r>
      <w:r>
        <w:t>a</w:t>
      </w:r>
      <w:r w:rsidR="002411B3">
        <w:t xml:space="preserve"> </w:t>
      </w:r>
      <w:r>
        <w:t>corpse</w:t>
      </w:r>
      <w:r w:rsidR="002411B3">
        <w:t xml:space="preserve"> </w:t>
      </w:r>
      <w:r>
        <w:t>remains</w:t>
      </w:r>
      <w:r w:rsidR="002411B3">
        <w:t xml:space="preserve"> </w:t>
      </w:r>
      <w:r>
        <w:t>holy</w:t>
      </w:r>
      <w:r w:rsidR="002411B3">
        <w:t xml:space="preserve"> </w:t>
      </w:r>
      <w:r>
        <w:t>or</w:t>
      </w:r>
      <w:r w:rsidR="002411B3">
        <w:t xml:space="preserve"> </w:t>
      </w:r>
      <w:r>
        <w:t>perhaps</w:t>
      </w:r>
      <w:r w:rsidR="002411B3">
        <w:t xml:space="preserve"> </w:t>
      </w:r>
      <w:r>
        <w:t>becomes</w:t>
      </w:r>
      <w:r w:rsidR="002411B3">
        <w:t xml:space="preserve"> </w:t>
      </w:r>
      <w:r>
        <w:t>more</w:t>
      </w:r>
      <w:r w:rsidR="002411B3">
        <w:t xml:space="preserve"> </w:t>
      </w:r>
      <w:r>
        <w:t>holy</w:t>
      </w:r>
      <w:r w:rsidR="002411B3">
        <w:t xml:space="preserve"> </w:t>
      </w:r>
      <w:r>
        <w:t>than</w:t>
      </w:r>
      <w:r w:rsidR="002411B3">
        <w:t xml:space="preserve"> </w:t>
      </w:r>
      <w:r>
        <w:t>ever</w:t>
      </w:r>
      <w:r w:rsidR="00C74A5C">
        <w:t>.</w:t>
      </w:r>
      <w:r w:rsidR="002411B3">
        <w:t xml:space="preserve"> </w:t>
      </w:r>
      <w:r>
        <w:t>.</w:t>
      </w:r>
      <w:r w:rsidR="002411B3">
        <w:t xml:space="preserve"> </w:t>
      </w:r>
      <w:r>
        <w:t>.</w:t>
      </w:r>
      <w:r w:rsidR="002411B3">
        <w:t xml:space="preserve"> </w:t>
      </w:r>
      <w:r>
        <w:t>.</w:t>
      </w:r>
      <w:r w:rsidR="002411B3">
        <w:t xml:space="preserve"> </w:t>
      </w:r>
      <w:r>
        <w:t>In</w:t>
      </w:r>
      <w:r w:rsidR="002411B3">
        <w:t xml:space="preserve"> </w:t>
      </w:r>
      <w:r>
        <w:t>death,</w:t>
      </w:r>
      <w:r w:rsidR="002411B3">
        <w:t xml:space="preserve"> </w:t>
      </w:r>
      <w:r>
        <w:t>the</w:t>
      </w:r>
      <w:r w:rsidR="002411B3">
        <w:t xml:space="preserve"> </w:t>
      </w:r>
      <w:r>
        <w:t>illusion</w:t>
      </w:r>
      <w:r w:rsidR="002411B3">
        <w:t xml:space="preserve"> </w:t>
      </w:r>
      <w:r>
        <w:t>of</w:t>
      </w:r>
      <w:r w:rsidR="002411B3">
        <w:t xml:space="preserve"> </w:t>
      </w:r>
      <w:r>
        <w:t>spiritual</w:t>
      </w:r>
      <w:r w:rsidR="002411B3">
        <w:t xml:space="preserve"> </w:t>
      </w:r>
      <w:r>
        <w:t>eternity</w:t>
      </w:r>
      <w:r w:rsidR="002411B3">
        <w:t xml:space="preserve"> </w:t>
      </w:r>
      <w:r>
        <w:t>is</w:t>
      </w:r>
      <w:r w:rsidR="002411B3">
        <w:t xml:space="preserve"> </w:t>
      </w:r>
      <w:r>
        <w:t>shattered,</w:t>
      </w:r>
      <w:r w:rsidR="002411B3">
        <w:t xml:space="preserve"> </w:t>
      </w:r>
      <w:r>
        <w:t>and</w:t>
      </w:r>
      <w:r w:rsidR="002411B3">
        <w:t xml:space="preserve"> </w:t>
      </w:r>
      <w:r>
        <w:t>yet</w:t>
      </w:r>
      <w:r w:rsidR="002411B3">
        <w:t xml:space="preserve"> </w:t>
      </w:r>
      <w:r>
        <w:t>the</w:t>
      </w:r>
      <w:r w:rsidR="002411B3">
        <w:t xml:space="preserve"> </w:t>
      </w:r>
      <w:r>
        <w:t>image</w:t>
      </w:r>
      <w:r w:rsidR="002411B3">
        <w:t xml:space="preserve"> </w:t>
      </w:r>
      <w:r>
        <w:t>of</w:t>
      </w:r>
      <w:r w:rsidR="002411B3">
        <w:t xml:space="preserve"> </w:t>
      </w:r>
      <w:r>
        <w:t>Hashem</w:t>
      </w:r>
      <w:r w:rsidR="002411B3">
        <w:t xml:space="preserve"> </w:t>
      </w:r>
      <w:r>
        <w:t>does</w:t>
      </w:r>
      <w:r w:rsidR="002411B3">
        <w:t xml:space="preserve"> </w:t>
      </w:r>
      <w:r>
        <w:t>not</w:t>
      </w:r>
      <w:r w:rsidR="002411B3">
        <w:t xml:space="preserve"> </w:t>
      </w:r>
      <w:r>
        <w:t>flee</w:t>
      </w:r>
      <w:r w:rsidR="002411B3">
        <w:t xml:space="preserve"> </w:t>
      </w:r>
      <w:r>
        <w:t>but</w:t>
      </w:r>
      <w:r w:rsidR="002411B3">
        <w:t xml:space="preserve"> </w:t>
      </w:r>
      <w:r>
        <w:t>remains</w:t>
      </w:r>
      <w:r w:rsidR="002411B3">
        <w:t xml:space="preserve"> </w:t>
      </w:r>
      <w:r>
        <w:t>sharply</w:t>
      </w:r>
      <w:r w:rsidR="002411B3">
        <w:t xml:space="preserve"> </w:t>
      </w:r>
      <w:r>
        <w:t>impressed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human</w:t>
      </w:r>
      <w:r w:rsidR="002411B3">
        <w:t xml:space="preserve"> </w:t>
      </w:r>
      <w:r>
        <w:t>body.</w:t>
      </w:r>
    </w:p>
    <w:p w:rsidR="00397C11" w:rsidRDefault="00397C11" w:rsidP="007F56DB">
      <w:pPr>
        <w:spacing w:line="480" w:lineRule="auto"/>
        <w:ind w:left="720"/>
      </w:pPr>
      <w:r>
        <w:t>&lt;/ext&gt;</w:t>
      </w:r>
    </w:p>
    <w:p w:rsidR="007E5C04" w:rsidRDefault="00E20B1B" w:rsidP="007F56DB">
      <w:pPr>
        <w:spacing w:line="480" w:lineRule="auto"/>
      </w:pPr>
      <w:r>
        <w:t>With</w:t>
      </w:r>
      <w:r w:rsidR="002411B3">
        <w:t xml:space="preserve"> </w:t>
      </w:r>
      <w:r>
        <w:t>death,</w:t>
      </w:r>
      <w:r w:rsidR="002411B3">
        <w:t xml:space="preserve"> </w:t>
      </w:r>
      <w:r>
        <w:t>a</w:t>
      </w:r>
      <w:r w:rsidR="002411B3">
        <w:t xml:space="preserve"> </w:t>
      </w:r>
      <w:r w:rsidR="00221302">
        <w:t>morbid</w:t>
      </w:r>
      <w:r w:rsidR="002411B3">
        <w:t xml:space="preserve"> </w:t>
      </w:r>
      <w:r w:rsidR="00221302">
        <w:t>darkness</w:t>
      </w:r>
      <w:r w:rsidR="002411B3">
        <w:t xml:space="preserve"> </w:t>
      </w:r>
      <w:r w:rsidR="00221302">
        <w:t>overwhelms</w:t>
      </w:r>
      <w:r w:rsidR="002411B3">
        <w:t xml:space="preserve"> </w:t>
      </w:r>
      <w:r w:rsidR="00221302">
        <w:t>the</w:t>
      </w:r>
      <w:r w:rsidR="002411B3">
        <w:t xml:space="preserve"> </w:t>
      </w:r>
      <w:r w:rsidR="00221302">
        <w:t>lightness</w:t>
      </w:r>
      <w:r w:rsidR="002411B3">
        <w:t xml:space="preserve"> </w:t>
      </w:r>
      <w:r w:rsidR="00221302">
        <w:t>of</w:t>
      </w:r>
      <w:r w:rsidR="002411B3">
        <w:t xml:space="preserve"> </w:t>
      </w:r>
      <w:r w:rsidR="00221302">
        <w:t>being.</w:t>
      </w:r>
      <w:r w:rsidR="002411B3">
        <w:t xml:space="preserve"> </w:t>
      </w:r>
      <w:r w:rsidR="00221302">
        <w:t>If</w:t>
      </w:r>
      <w:r w:rsidR="002411B3">
        <w:t xml:space="preserve"> </w:t>
      </w:r>
      <w:r w:rsidR="00221302">
        <w:t>Hashem</w:t>
      </w:r>
      <w:r w:rsidR="002411B3">
        <w:t xml:space="preserve"> </w:t>
      </w:r>
      <w:r w:rsidR="00221302">
        <w:t>were</w:t>
      </w:r>
      <w:r w:rsidR="002411B3">
        <w:t xml:space="preserve"> </w:t>
      </w:r>
      <w:r w:rsidR="00221302">
        <w:t>to</w:t>
      </w:r>
      <w:r w:rsidR="002411B3">
        <w:t xml:space="preserve"> </w:t>
      </w:r>
      <w:r w:rsidR="00221302">
        <w:t>flee</w:t>
      </w:r>
      <w:r w:rsidR="002411B3">
        <w:t xml:space="preserve"> </w:t>
      </w:r>
      <w:r w:rsidR="00221302">
        <w:t>the</w:t>
      </w:r>
      <w:r w:rsidR="002411B3">
        <w:t xml:space="preserve"> </w:t>
      </w:r>
      <w:r w:rsidR="00221302">
        <w:t>body</w:t>
      </w:r>
      <w:r w:rsidR="002411B3">
        <w:t xml:space="preserve"> </w:t>
      </w:r>
      <w:r w:rsidR="00221302">
        <w:t>at</w:t>
      </w:r>
      <w:r w:rsidR="002411B3">
        <w:t xml:space="preserve"> </w:t>
      </w:r>
      <w:r w:rsidR="00221302">
        <w:t>that</w:t>
      </w:r>
      <w:r w:rsidR="002411B3">
        <w:t xml:space="preserve"> </w:t>
      </w:r>
      <w:r w:rsidR="00221302">
        <w:t>moment,</w:t>
      </w:r>
      <w:r w:rsidR="002411B3">
        <w:t xml:space="preserve"> </w:t>
      </w:r>
      <w:r w:rsidR="00C15081">
        <w:t>“</w:t>
      </w:r>
      <w:r w:rsidR="00221302">
        <w:t>human</w:t>
      </w:r>
      <w:r w:rsidR="002411B3">
        <w:t xml:space="preserve"> </w:t>
      </w:r>
      <w:r w:rsidR="00221302">
        <w:t>encounter</w:t>
      </w:r>
      <w:r w:rsidR="002411B3">
        <w:t xml:space="preserve"> </w:t>
      </w:r>
      <w:r w:rsidR="00221302">
        <w:t>would</w:t>
      </w:r>
      <w:r w:rsidR="002411B3">
        <w:t xml:space="preserve"> </w:t>
      </w:r>
      <w:r w:rsidR="00221302">
        <w:t>be</w:t>
      </w:r>
      <w:r w:rsidR="002411B3">
        <w:t xml:space="preserve"> </w:t>
      </w:r>
      <w:r w:rsidR="00221302">
        <w:t>driven</w:t>
      </w:r>
      <w:r w:rsidR="002411B3">
        <w:t xml:space="preserve"> </w:t>
      </w:r>
      <w:r w:rsidR="00221302">
        <w:t>to</w:t>
      </w:r>
      <w:r w:rsidR="002411B3">
        <w:t xml:space="preserve"> </w:t>
      </w:r>
      <w:r w:rsidR="00221302">
        <w:t>despair</w:t>
      </w:r>
      <w:r w:rsidR="002411B3">
        <w:t xml:space="preserve"> </w:t>
      </w:r>
      <w:r w:rsidR="00221302">
        <w:t>and</w:t>
      </w:r>
      <w:r w:rsidR="002411B3">
        <w:t xml:space="preserve"> </w:t>
      </w:r>
      <w:r w:rsidR="00221302">
        <w:t>murder.</w:t>
      </w:r>
      <w:r w:rsidR="00C15081">
        <w:t>”</w:t>
      </w:r>
      <w:r w:rsidR="0045387D">
        <w:rPr>
          <w:rStyle w:val="EndnoteReference"/>
        </w:rPr>
        <w:endnoteReference w:id="50"/>
      </w:r>
      <w:r w:rsidR="002411B3">
        <w:t xml:space="preserve"> </w:t>
      </w:r>
      <w:r w:rsidR="00A21571">
        <w:t>Here</w:t>
      </w:r>
      <w:r w:rsidR="002411B3">
        <w:t xml:space="preserve"> </w:t>
      </w:r>
      <w:r w:rsidR="00A21571">
        <w:t>Wyschogrod</w:t>
      </w:r>
      <w:r w:rsidR="002411B3">
        <w:t xml:space="preserve"> </w:t>
      </w:r>
      <w:r>
        <w:t>reclaims</w:t>
      </w:r>
      <w:r w:rsidR="002411B3">
        <w:t xml:space="preserve"> </w:t>
      </w:r>
      <w:r w:rsidR="00A21571">
        <w:t>God</w:t>
      </w:r>
      <w:r w:rsidR="002411B3">
        <w:t xml:space="preserve"> </w:t>
      </w:r>
      <w:r w:rsidR="00A21571">
        <w:t>as</w:t>
      </w:r>
      <w:r w:rsidR="002411B3">
        <w:t xml:space="preserve"> </w:t>
      </w:r>
      <w:r w:rsidR="00A21571">
        <w:t>the</w:t>
      </w:r>
      <w:r w:rsidR="002411B3">
        <w:t xml:space="preserve"> </w:t>
      </w:r>
      <w:r w:rsidR="00A21571">
        <w:t>great</w:t>
      </w:r>
      <w:r w:rsidR="002411B3">
        <w:t xml:space="preserve"> </w:t>
      </w:r>
      <w:r w:rsidR="00A21571">
        <w:t>protector</w:t>
      </w:r>
      <w:r w:rsidR="002411B3">
        <w:t xml:space="preserve"> </w:t>
      </w:r>
      <w:r w:rsidR="00A21571">
        <w:t>against</w:t>
      </w:r>
      <w:r w:rsidR="002411B3">
        <w:t xml:space="preserve"> </w:t>
      </w:r>
      <w:r>
        <w:t>meaningless</w:t>
      </w:r>
      <w:r w:rsidR="002411B3">
        <w:t xml:space="preserve"> </w:t>
      </w:r>
      <w:r>
        <w:t>existence;</w:t>
      </w:r>
      <w:r w:rsidR="002411B3">
        <w:t xml:space="preserve"> </w:t>
      </w:r>
      <w:r>
        <w:t>God</w:t>
      </w:r>
      <w:r w:rsidR="002411B3">
        <w:t xml:space="preserve"> </w:t>
      </w:r>
      <w:r>
        <w:t>is</w:t>
      </w:r>
      <w:r w:rsidR="002411B3">
        <w:t xml:space="preserve"> </w:t>
      </w:r>
      <w:r w:rsidR="003C6998">
        <w:t>the</w:t>
      </w:r>
      <w:r w:rsidR="002411B3">
        <w:t xml:space="preserve"> </w:t>
      </w:r>
      <w:r>
        <w:t>one</w:t>
      </w:r>
      <w:r w:rsidR="002411B3">
        <w:t xml:space="preserve"> </w:t>
      </w:r>
      <w:r>
        <w:t>who</w:t>
      </w:r>
      <w:r w:rsidR="002411B3">
        <w:t xml:space="preserve"> </w:t>
      </w:r>
      <w:r w:rsidR="00A21571">
        <w:t>will</w:t>
      </w:r>
      <w:r w:rsidR="002411B3">
        <w:t xml:space="preserve"> </w:t>
      </w:r>
      <w:r>
        <w:t>preserve</w:t>
      </w:r>
      <w:r w:rsidR="002411B3">
        <w:t xml:space="preserve"> </w:t>
      </w:r>
      <w:r>
        <w:t>hope</w:t>
      </w:r>
      <w:r w:rsidR="002411B3">
        <w:t xml:space="preserve"> </w:t>
      </w:r>
      <w:r>
        <w:t>amid</w:t>
      </w:r>
      <w:r w:rsidR="002411B3">
        <w:t xml:space="preserve"> </w:t>
      </w:r>
      <w:r>
        <w:t>d</w:t>
      </w:r>
      <w:r w:rsidR="00A21571">
        <w:t>eath.</w:t>
      </w:r>
      <w:r w:rsidR="002411B3">
        <w:t xml:space="preserve"> </w:t>
      </w:r>
      <w:r w:rsidR="00E718B9">
        <w:t>Yet</w:t>
      </w:r>
      <w:r w:rsidR="002411B3">
        <w:t xml:space="preserve"> </w:t>
      </w:r>
      <w:r w:rsidR="00E718B9">
        <w:t>the</w:t>
      </w:r>
      <w:r w:rsidR="002411B3">
        <w:t xml:space="preserve"> </w:t>
      </w:r>
      <w:r w:rsidR="00E718B9">
        <w:t>dead</w:t>
      </w:r>
      <w:r w:rsidR="002411B3">
        <w:t xml:space="preserve"> </w:t>
      </w:r>
      <w:r w:rsidR="00E718B9">
        <w:t>body</w:t>
      </w:r>
      <w:r w:rsidR="002411B3">
        <w:t xml:space="preserve"> </w:t>
      </w:r>
      <w:r w:rsidR="00E718B9">
        <w:t>terrifies</w:t>
      </w:r>
      <w:r w:rsidR="002411B3">
        <w:t xml:space="preserve"> </w:t>
      </w:r>
      <w:r>
        <w:t>the</w:t>
      </w:r>
      <w:r w:rsidR="002411B3">
        <w:t xml:space="preserve"> </w:t>
      </w:r>
      <w:r>
        <w:t>self</w:t>
      </w:r>
      <w:r w:rsidR="002411B3">
        <w:t xml:space="preserve"> </w:t>
      </w:r>
      <w:r>
        <w:t>in</w:t>
      </w:r>
      <w:r w:rsidR="002411B3">
        <w:t xml:space="preserve"> </w:t>
      </w:r>
      <w:r>
        <w:t>much</w:t>
      </w:r>
      <w:r w:rsidR="002411B3">
        <w:t xml:space="preserve"> </w:t>
      </w:r>
      <w:r>
        <w:t>the</w:t>
      </w:r>
      <w:r w:rsidR="002411B3">
        <w:t xml:space="preserve"> </w:t>
      </w:r>
      <w:r>
        <w:t>same</w:t>
      </w:r>
      <w:r w:rsidR="002411B3">
        <w:t xml:space="preserve"> </w:t>
      </w:r>
      <w:r>
        <w:t>way</w:t>
      </w:r>
      <w:r w:rsidR="002411B3">
        <w:t xml:space="preserve"> </w:t>
      </w: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sacrificial</w:t>
      </w:r>
      <w:r w:rsidR="002411B3">
        <w:t xml:space="preserve"> </w:t>
      </w:r>
      <w:r>
        <w:t>animal:</w:t>
      </w:r>
      <w:r w:rsidR="002411B3">
        <w:t xml:space="preserve"> </w:t>
      </w:r>
      <w:r w:rsidRPr="00A247D4">
        <w:rPr>
          <w:i/>
        </w:rPr>
        <w:t>that</w:t>
      </w:r>
      <w:r w:rsidR="002411B3">
        <w:t xml:space="preserve"> </w:t>
      </w:r>
      <w:r>
        <w:t>death</w:t>
      </w:r>
      <w:r w:rsidR="002411B3">
        <w:t xml:space="preserve"> </w:t>
      </w:r>
      <w:r>
        <w:t>could</w:t>
      </w:r>
      <w:r w:rsidR="002411B3">
        <w:t xml:space="preserve"> </w:t>
      </w:r>
      <w:r>
        <w:t>be</w:t>
      </w:r>
      <w:r w:rsidR="002411B3">
        <w:t xml:space="preserve"> </w:t>
      </w:r>
      <w:r w:rsidRPr="00E20B1B">
        <w:rPr>
          <w:i/>
        </w:rPr>
        <w:t>my</w:t>
      </w:r>
      <w:r w:rsidR="002411B3">
        <w:t xml:space="preserve"> </w:t>
      </w:r>
      <w:r>
        <w:t>death.</w:t>
      </w:r>
      <w:r w:rsidR="002411B3">
        <w:t xml:space="preserve"> </w:t>
      </w:r>
      <w:r>
        <w:t>To</w:t>
      </w:r>
      <w:r w:rsidR="002411B3">
        <w:t xml:space="preserve"> </w:t>
      </w:r>
      <w:r w:rsidR="00DD40AE">
        <w:t>restrain</w:t>
      </w:r>
      <w:r w:rsidR="002411B3">
        <w:t xml:space="preserve"> </w:t>
      </w:r>
      <w:r>
        <w:t>this</w:t>
      </w:r>
      <w:r w:rsidR="002411B3">
        <w:t xml:space="preserve"> </w:t>
      </w:r>
      <w:r w:rsidR="00DD40AE">
        <w:t>terror,</w:t>
      </w:r>
      <w:r w:rsidR="002411B3">
        <w:t xml:space="preserve"> </w:t>
      </w:r>
      <w:r w:rsidR="00E718B9">
        <w:t>Judaism</w:t>
      </w:r>
      <w:r w:rsidR="002411B3">
        <w:t xml:space="preserve"> </w:t>
      </w:r>
      <w:r w:rsidR="00DD40AE">
        <w:t>inhibits</w:t>
      </w:r>
      <w:r w:rsidR="002411B3">
        <w:t xml:space="preserve"> </w:t>
      </w:r>
      <w:r w:rsidR="00DD40AE">
        <w:t>a</w:t>
      </w:r>
      <w:r w:rsidR="002411B3">
        <w:t xml:space="preserve"> </w:t>
      </w:r>
      <w:r w:rsidR="00DD40AE">
        <w:t>public</w:t>
      </w:r>
      <w:r w:rsidR="002411B3">
        <w:t xml:space="preserve"> </w:t>
      </w:r>
      <w:r w:rsidR="00DD40AE">
        <w:t>gaze</w:t>
      </w:r>
      <w:r w:rsidR="002411B3">
        <w:t xml:space="preserve"> </w:t>
      </w:r>
      <w:r w:rsidR="00DD40AE">
        <w:t>on</w:t>
      </w:r>
      <w:r w:rsidR="002411B3">
        <w:t xml:space="preserve"> </w:t>
      </w:r>
      <w:r w:rsidR="00DD40AE">
        <w:t>a</w:t>
      </w:r>
      <w:r w:rsidR="002411B3">
        <w:t xml:space="preserve"> </w:t>
      </w:r>
      <w:r w:rsidR="00DD40AE">
        <w:t>dead</w:t>
      </w:r>
      <w:r w:rsidR="002411B3">
        <w:t xml:space="preserve"> </w:t>
      </w:r>
      <w:r w:rsidR="00DD40AE">
        <w:t>corpse,</w:t>
      </w:r>
      <w:r w:rsidR="002411B3">
        <w:t xml:space="preserve"> </w:t>
      </w:r>
      <w:r w:rsidR="00DD40AE">
        <w:t>and</w:t>
      </w:r>
      <w:r w:rsidR="002411B3">
        <w:t xml:space="preserve"> </w:t>
      </w:r>
      <w:r w:rsidR="00DD40AE">
        <w:t>in</w:t>
      </w:r>
      <w:r w:rsidR="002411B3">
        <w:t xml:space="preserve"> </w:t>
      </w:r>
      <w:r w:rsidR="00DD40AE">
        <w:t>particular</w:t>
      </w:r>
      <w:r w:rsidR="002411B3">
        <w:t xml:space="preserve"> </w:t>
      </w:r>
      <w:r w:rsidR="00DD40AE">
        <w:t>a</w:t>
      </w:r>
      <w:r w:rsidR="002411B3">
        <w:t xml:space="preserve"> </w:t>
      </w:r>
      <w:r w:rsidR="00DD40AE">
        <w:t>look</w:t>
      </w:r>
      <w:r w:rsidR="002411B3">
        <w:t xml:space="preserve"> </w:t>
      </w:r>
      <w:r w:rsidR="00DD40AE">
        <w:t>at</w:t>
      </w:r>
      <w:r w:rsidR="002411B3">
        <w:t xml:space="preserve"> </w:t>
      </w:r>
      <w:r w:rsidR="00E718B9">
        <w:t>the</w:t>
      </w:r>
      <w:r w:rsidR="002411B3">
        <w:t xml:space="preserve"> </w:t>
      </w:r>
      <w:r w:rsidR="00C15081">
        <w:t>“</w:t>
      </w:r>
      <w:r w:rsidR="00E718B9">
        <w:t>eyes</w:t>
      </w:r>
      <w:r w:rsidR="002411B3">
        <w:t xml:space="preserve"> </w:t>
      </w:r>
      <w:r w:rsidR="00E718B9">
        <w:t>of</w:t>
      </w:r>
      <w:r w:rsidR="002411B3">
        <w:t xml:space="preserve"> </w:t>
      </w:r>
      <w:r w:rsidR="00E718B9">
        <w:t>the</w:t>
      </w:r>
      <w:r w:rsidR="002411B3">
        <w:t xml:space="preserve"> </w:t>
      </w:r>
      <w:r w:rsidR="00E718B9">
        <w:t>dead,</w:t>
      </w:r>
      <w:r w:rsidR="00C15081">
        <w:t>”</w:t>
      </w:r>
      <w:r w:rsidR="002411B3">
        <w:t xml:space="preserve"> </w:t>
      </w:r>
      <w:r w:rsidR="00E718B9">
        <w:t>for</w:t>
      </w:r>
      <w:r w:rsidR="002411B3">
        <w:t xml:space="preserve"> </w:t>
      </w:r>
      <w:r w:rsidR="00E718B9">
        <w:t>they</w:t>
      </w:r>
      <w:r w:rsidR="002411B3">
        <w:t xml:space="preserve"> </w:t>
      </w:r>
      <w:r w:rsidR="00C15081">
        <w:t>“</w:t>
      </w:r>
      <w:r w:rsidR="00E718B9">
        <w:t>are</w:t>
      </w:r>
      <w:r w:rsidR="002411B3">
        <w:t xml:space="preserve"> </w:t>
      </w:r>
      <w:r w:rsidR="00E718B9">
        <w:t>the</w:t>
      </w:r>
      <w:r w:rsidR="002411B3">
        <w:t xml:space="preserve"> </w:t>
      </w:r>
      <w:r w:rsidR="00E718B9">
        <w:t>organs</w:t>
      </w:r>
      <w:r w:rsidR="002411B3">
        <w:t xml:space="preserve"> </w:t>
      </w:r>
      <w:r w:rsidR="00E718B9">
        <w:t>by</w:t>
      </w:r>
      <w:r w:rsidR="002411B3">
        <w:t xml:space="preserve"> </w:t>
      </w:r>
      <w:r w:rsidR="00E718B9">
        <w:t>means</w:t>
      </w:r>
      <w:r w:rsidR="002411B3">
        <w:t xml:space="preserve"> </w:t>
      </w:r>
      <w:r w:rsidR="00E718B9">
        <w:t>of</w:t>
      </w:r>
      <w:r w:rsidR="002411B3">
        <w:t xml:space="preserve"> </w:t>
      </w:r>
      <w:r w:rsidR="00E718B9">
        <w:t>which</w:t>
      </w:r>
      <w:r w:rsidR="002411B3">
        <w:t xml:space="preserve"> </w:t>
      </w:r>
      <w:r w:rsidR="00E718B9">
        <w:t>man</w:t>
      </w:r>
      <w:r w:rsidR="002411B3">
        <w:t xml:space="preserve"> </w:t>
      </w:r>
      <w:r w:rsidR="00E718B9">
        <w:t>thrusts</w:t>
      </w:r>
      <w:r w:rsidR="002411B3">
        <w:t xml:space="preserve"> </w:t>
      </w:r>
      <w:r w:rsidR="00E718B9">
        <w:t>himself</w:t>
      </w:r>
      <w:r w:rsidR="002411B3">
        <w:t xml:space="preserve"> </w:t>
      </w:r>
      <w:r w:rsidR="00E718B9">
        <w:t>ahead.</w:t>
      </w:r>
      <w:r w:rsidR="00C15081">
        <w:t>”</w:t>
      </w:r>
      <w:r w:rsidR="002411B3">
        <w:t xml:space="preserve"> </w:t>
      </w:r>
      <w:r w:rsidR="00DD40AE">
        <w:t>Recall</w:t>
      </w:r>
      <w:r w:rsidR="002411B3">
        <w:t xml:space="preserve"> </w:t>
      </w:r>
      <w:r w:rsidR="00DD40AE">
        <w:t>that</w:t>
      </w:r>
      <w:r w:rsidR="002411B3">
        <w:t xml:space="preserve"> </w:t>
      </w:r>
      <w:r w:rsidR="00DD40AE">
        <w:t>Wyschogrod</w:t>
      </w:r>
      <w:r w:rsidR="002411B3">
        <w:t xml:space="preserve"> </w:t>
      </w:r>
      <w:r w:rsidR="00DD40AE">
        <w:t>had</w:t>
      </w:r>
      <w:r w:rsidR="002411B3">
        <w:t xml:space="preserve"> </w:t>
      </w:r>
      <w:r w:rsidR="00DD40AE">
        <w:t>recovered</w:t>
      </w:r>
      <w:r w:rsidR="002411B3">
        <w:t xml:space="preserve"> </w:t>
      </w:r>
      <w:r w:rsidR="00DD40AE">
        <w:lastRenderedPageBreak/>
        <w:t>vision</w:t>
      </w:r>
      <w:r w:rsidR="002411B3">
        <w:t xml:space="preserve"> </w:t>
      </w:r>
      <w:r w:rsidR="00DD40AE">
        <w:t>as</w:t>
      </w:r>
      <w:r w:rsidR="002411B3">
        <w:t xml:space="preserve"> </w:t>
      </w:r>
      <w:r w:rsidR="00C15081">
        <w:t>“</w:t>
      </w:r>
      <w:r w:rsidR="00DD40AE">
        <w:t>the</w:t>
      </w:r>
      <w:r w:rsidR="002411B3">
        <w:t xml:space="preserve"> </w:t>
      </w:r>
      <w:r w:rsidR="00DD40AE">
        <w:t>great</w:t>
      </w:r>
      <w:r w:rsidR="002411B3">
        <w:t xml:space="preserve"> </w:t>
      </w:r>
      <w:r w:rsidR="00DD40AE">
        <w:t>liberator</w:t>
      </w:r>
      <w:r w:rsidR="00C15081">
        <w:t>”</w:t>
      </w:r>
      <w:r w:rsidR="002411B3">
        <w:t xml:space="preserve"> </w:t>
      </w:r>
      <w:r w:rsidR="00D57FC1">
        <w:t>that</w:t>
      </w:r>
      <w:r w:rsidR="002411B3">
        <w:t xml:space="preserve"> </w:t>
      </w:r>
      <w:r w:rsidR="00C15081">
        <w:t>“</w:t>
      </w:r>
      <w:r w:rsidR="00DD40AE">
        <w:t>transfers</w:t>
      </w:r>
      <w:r w:rsidR="002411B3">
        <w:t xml:space="preserve"> </w:t>
      </w:r>
      <w:r w:rsidR="00DD40AE">
        <w:t>the</w:t>
      </w:r>
      <w:r w:rsidR="002411B3">
        <w:t xml:space="preserve"> </w:t>
      </w:r>
      <w:r w:rsidR="00DD40AE">
        <w:t>initiative</w:t>
      </w:r>
      <w:r w:rsidR="002411B3">
        <w:t xml:space="preserve"> </w:t>
      </w:r>
      <w:r w:rsidR="00DD40AE">
        <w:t>to</w:t>
      </w:r>
      <w:r w:rsidR="002411B3">
        <w:t xml:space="preserve"> </w:t>
      </w:r>
      <w:r w:rsidR="00DD40AE">
        <w:t>man</w:t>
      </w:r>
      <w:r w:rsidR="00C15081">
        <w:t>”</w:t>
      </w:r>
      <w:r w:rsidR="002411B3">
        <w:t xml:space="preserve"> </w:t>
      </w:r>
      <w:r w:rsidR="00DD40AE">
        <w:t>by</w:t>
      </w:r>
      <w:r w:rsidR="002411B3">
        <w:t xml:space="preserve"> </w:t>
      </w:r>
      <w:r w:rsidR="00DD40AE">
        <w:t>extending</w:t>
      </w:r>
      <w:r w:rsidR="002411B3">
        <w:t xml:space="preserve"> </w:t>
      </w:r>
      <w:r w:rsidR="00DD40AE">
        <w:t>the</w:t>
      </w:r>
      <w:r w:rsidR="002411B3">
        <w:t xml:space="preserve"> </w:t>
      </w:r>
      <w:r w:rsidR="00DD40AE">
        <w:t>human</w:t>
      </w:r>
      <w:r w:rsidR="002411B3">
        <w:t xml:space="preserve"> </w:t>
      </w:r>
      <w:r w:rsidR="00DD40AE">
        <w:t>gaze</w:t>
      </w:r>
      <w:r w:rsidR="002411B3">
        <w:t xml:space="preserve"> </w:t>
      </w:r>
      <w:r w:rsidR="00C15081">
        <w:t>“</w:t>
      </w:r>
      <w:r w:rsidR="00DD40AE">
        <w:t>into</w:t>
      </w:r>
      <w:r w:rsidR="002411B3">
        <w:t xml:space="preserve"> </w:t>
      </w:r>
      <w:r w:rsidR="00DD40AE">
        <w:t>the</w:t>
      </w:r>
      <w:r w:rsidR="002411B3">
        <w:t xml:space="preserve"> </w:t>
      </w:r>
      <w:r w:rsidR="00DD40AE">
        <w:t>far</w:t>
      </w:r>
      <w:r w:rsidR="002411B3">
        <w:t xml:space="preserve"> </w:t>
      </w:r>
      <w:r w:rsidR="00DD40AE">
        <w:t>distance.</w:t>
      </w:r>
      <w:r w:rsidR="00C15081">
        <w:t>”</w:t>
      </w:r>
      <w:r w:rsidR="00D57FC1">
        <w:rPr>
          <w:rStyle w:val="EndnoteReference"/>
        </w:rPr>
        <w:endnoteReference w:id="51"/>
      </w:r>
      <w:r w:rsidR="002411B3">
        <w:t xml:space="preserve"> </w:t>
      </w:r>
      <w:r w:rsidR="00E718B9">
        <w:t>But</w:t>
      </w:r>
      <w:r w:rsidR="002411B3">
        <w:t xml:space="preserve"> </w:t>
      </w:r>
      <w:r w:rsidR="00E718B9">
        <w:t>a</w:t>
      </w:r>
      <w:r w:rsidR="002411B3">
        <w:t xml:space="preserve"> </w:t>
      </w:r>
      <w:r w:rsidR="00E718B9">
        <w:t>dead</w:t>
      </w:r>
      <w:r w:rsidR="002411B3">
        <w:t xml:space="preserve"> </w:t>
      </w:r>
      <w:r w:rsidR="00E718B9">
        <w:t>man</w:t>
      </w:r>
      <w:r w:rsidR="00C15081">
        <w:t>’</w:t>
      </w:r>
      <w:r w:rsidR="00E718B9">
        <w:t>s</w:t>
      </w:r>
      <w:r w:rsidR="002411B3">
        <w:t xml:space="preserve"> </w:t>
      </w:r>
      <w:r w:rsidR="00E718B9">
        <w:t>gaze</w:t>
      </w:r>
      <w:r w:rsidR="002411B3">
        <w:t xml:space="preserve"> </w:t>
      </w:r>
      <w:r w:rsidR="00E718B9">
        <w:t>is</w:t>
      </w:r>
      <w:r w:rsidR="002411B3">
        <w:t xml:space="preserve"> </w:t>
      </w:r>
      <w:r w:rsidR="00C15081">
        <w:t>“</w:t>
      </w:r>
      <w:r w:rsidR="00F275F3">
        <w:t>fearfully</w:t>
      </w:r>
      <w:r w:rsidR="002411B3">
        <w:t xml:space="preserve"> </w:t>
      </w:r>
      <w:r w:rsidR="00E718B9">
        <w:t>empty</w:t>
      </w:r>
      <w:r w:rsidR="00F275F3">
        <w:t>,</w:t>
      </w:r>
      <w:r w:rsidR="002411B3">
        <w:t xml:space="preserve"> </w:t>
      </w:r>
      <w:r w:rsidR="00F275F3">
        <w:t>an</w:t>
      </w:r>
      <w:r w:rsidR="002411B3">
        <w:t xml:space="preserve"> </w:t>
      </w:r>
      <w:r w:rsidR="00F275F3">
        <w:t>impotent</w:t>
      </w:r>
      <w:r w:rsidR="002411B3">
        <w:t xml:space="preserve"> </w:t>
      </w:r>
      <w:r w:rsidR="00F275F3">
        <w:t>thrust</w:t>
      </w:r>
      <w:r w:rsidR="002411B3">
        <w:t xml:space="preserve"> </w:t>
      </w:r>
      <w:r w:rsidR="00F275F3">
        <w:t>into</w:t>
      </w:r>
      <w:r w:rsidR="002411B3">
        <w:t xml:space="preserve"> </w:t>
      </w:r>
      <w:r w:rsidR="00F275F3">
        <w:t>the</w:t>
      </w:r>
      <w:r w:rsidR="002411B3">
        <w:t xml:space="preserve"> </w:t>
      </w:r>
      <w:r w:rsidR="00F275F3">
        <w:t>beyond</w:t>
      </w:r>
      <w:r w:rsidR="002411B3">
        <w:t xml:space="preserve"> </w:t>
      </w:r>
      <w:r w:rsidR="00F275F3">
        <w:t>that</w:t>
      </w:r>
      <w:r w:rsidR="002411B3">
        <w:t xml:space="preserve"> </w:t>
      </w:r>
      <w:r w:rsidR="00F275F3">
        <w:t>returns</w:t>
      </w:r>
      <w:r w:rsidR="002411B3">
        <w:t xml:space="preserve"> </w:t>
      </w:r>
      <w:r w:rsidR="00F275F3">
        <w:t>into</w:t>
      </w:r>
      <w:r w:rsidR="002411B3">
        <w:t xml:space="preserve"> </w:t>
      </w:r>
      <w:r w:rsidR="00F275F3">
        <w:t>itself</w:t>
      </w:r>
      <w:r w:rsidR="002411B3">
        <w:t xml:space="preserve"> </w:t>
      </w:r>
      <w:r w:rsidR="00F275F3">
        <w:t>and</w:t>
      </w:r>
      <w:r w:rsidR="002411B3">
        <w:t xml:space="preserve"> </w:t>
      </w:r>
      <w:r w:rsidR="00F275F3">
        <w:t>only</w:t>
      </w:r>
      <w:r w:rsidR="002411B3">
        <w:t xml:space="preserve"> </w:t>
      </w:r>
      <w:r w:rsidR="00F275F3">
        <w:t>emphasizes</w:t>
      </w:r>
      <w:r w:rsidR="002411B3">
        <w:t xml:space="preserve"> </w:t>
      </w:r>
      <w:r w:rsidR="00F275F3">
        <w:t>the</w:t>
      </w:r>
      <w:r w:rsidR="002411B3">
        <w:t xml:space="preserve"> </w:t>
      </w:r>
      <w:r w:rsidR="00F275F3">
        <w:t>deadness</w:t>
      </w:r>
      <w:r w:rsidR="002411B3">
        <w:t xml:space="preserve"> </w:t>
      </w:r>
      <w:r w:rsidR="00F275F3">
        <w:t>of</w:t>
      </w:r>
      <w:r w:rsidR="002411B3">
        <w:t xml:space="preserve"> </w:t>
      </w:r>
      <w:r w:rsidR="00F275F3">
        <w:t>the</w:t>
      </w:r>
      <w:r w:rsidR="002411B3">
        <w:t xml:space="preserve"> </w:t>
      </w:r>
      <w:r w:rsidR="00F275F3">
        <w:t>corpse.</w:t>
      </w:r>
      <w:r w:rsidR="00C15081">
        <w:t>”</w:t>
      </w:r>
      <w:r w:rsidR="00F275F3">
        <w:rPr>
          <w:rStyle w:val="EndnoteReference"/>
        </w:rPr>
        <w:endnoteReference w:id="52"/>
      </w:r>
      <w:r w:rsidR="002411B3">
        <w:t xml:space="preserve"> </w:t>
      </w:r>
      <w:r w:rsidR="00F275F3">
        <w:t>This</w:t>
      </w:r>
      <w:r w:rsidR="002411B3">
        <w:t xml:space="preserve"> </w:t>
      </w:r>
      <w:r w:rsidR="00F275F3">
        <w:t>vacuity</w:t>
      </w:r>
      <w:r w:rsidR="002411B3">
        <w:t xml:space="preserve"> </w:t>
      </w:r>
      <w:r w:rsidR="00F275F3">
        <w:t>moves</w:t>
      </w:r>
      <w:r w:rsidR="002411B3">
        <w:t xml:space="preserve"> </w:t>
      </w:r>
      <w:r w:rsidR="00F275F3">
        <w:t>us</w:t>
      </w:r>
      <w:r w:rsidR="002411B3">
        <w:t xml:space="preserve"> </w:t>
      </w:r>
      <w:r w:rsidR="00F275F3">
        <w:t>to</w:t>
      </w:r>
      <w:r w:rsidR="002411B3">
        <w:t xml:space="preserve"> </w:t>
      </w:r>
      <w:r w:rsidR="00F275F3">
        <w:t>close</w:t>
      </w:r>
      <w:r w:rsidR="002411B3">
        <w:t xml:space="preserve"> </w:t>
      </w:r>
      <w:r w:rsidR="00F275F3">
        <w:t>the</w:t>
      </w:r>
      <w:r w:rsidR="002411B3">
        <w:t xml:space="preserve"> </w:t>
      </w:r>
      <w:r w:rsidR="00F275F3">
        <w:t>eyes</w:t>
      </w:r>
      <w:r w:rsidR="002411B3">
        <w:t xml:space="preserve"> </w:t>
      </w:r>
      <w:r w:rsidR="00F275F3">
        <w:t>of</w:t>
      </w:r>
      <w:r w:rsidR="002411B3">
        <w:t xml:space="preserve"> </w:t>
      </w:r>
      <w:r w:rsidR="00F275F3">
        <w:t>the</w:t>
      </w:r>
      <w:r w:rsidR="002411B3">
        <w:t xml:space="preserve"> </w:t>
      </w:r>
      <w:r w:rsidR="00F275F3">
        <w:t>dead</w:t>
      </w:r>
      <w:r w:rsidR="002411B3">
        <w:t xml:space="preserve"> </w:t>
      </w:r>
      <w:r w:rsidR="00F275F3">
        <w:t>in</w:t>
      </w:r>
      <w:r w:rsidR="002411B3">
        <w:t xml:space="preserve"> </w:t>
      </w:r>
      <w:r w:rsidR="00F275F3">
        <w:t>order</w:t>
      </w:r>
      <w:r w:rsidR="002411B3">
        <w:t xml:space="preserve"> </w:t>
      </w:r>
      <w:r w:rsidR="00FC5227">
        <w:t>to</w:t>
      </w:r>
      <w:r w:rsidR="002411B3">
        <w:t xml:space="preserve"> </w:t>
      </w:r>
      <w:r w:rsidR="00D57FC1">
        <w:t>limit</w:t>
      </w:r>
      <w:r w:rsidR="002411B3">
        <w:t xml:space="preserve"> </w:t>
      </w:r>
      <w:r w:rsidR="00F275F3">
        <w:t>their</w:t>
      </w:r>
      <w:r w:rsidR="002411B3">
        <w:t xml:space="preserve"> </w:t>
      </w:r>
      <w:r w:rsidR="00FC5227">
        <w:t>darkness</w:t>
      </w:r>
      <w:r w:rsidR="002411B3">
        <w:t xml:space="preserve"> </w:t>
      </w:r>
      <w:r w:rsidR="00FC5227">
        <w:t>from</w:t>
      </w:r>
      <w:r w:rsidR="002411B3">
        <w:t xml:space="preserve"> </w:t>
      </w:r>
      <w:r w:rsidR="00FC5227">
        <w:t>absorbing</w:t>
      </w:r>
      <w:r w:rsidR="002411B3">
        <w:t xml:space="preserve"> </w:t>
      </w:r>
      <w:r w:rsidR="00FC5227">
        <w:t>our</w:t>
      </w:r>
      <w:r w:rsidR="002411B3">
        <w:t xml:space="preserve"> </w:t>
      </w:r>
      <w:r w:rsidR="00FC5227">
        <w:t>own</w:t>
      </w:r>
      <w:r w:rsidR="002411B3">
        <w:t xml:space="preserve"> </w:t>
      </w:r>
      <w:r w:rsidR="00FC5227">
        <w:t>light.</w:t>
      </w:r>
      <w:r w:rsidR="002411B3">
        <w:t xml:space="preserve"> </w:t>
      </w:r>
      <w:r w:rsidR="00EC41B7">
        <w:t>Fearful</w:t>
      </w:r>
      <w:r w:rsidR="002411B3">
        <w:t xml:space="preserve"> </w:t>
      </w:r>
      <w:r w:rsidR="00EC41B7">
        <w:t>that</w:t>
      </w:r>
      <w:r w:rsidR="002411B3">
        <w:t xml:space="preserve"> </w:t>
      </w:r>
      <w:r w:rsidR="00EC41B7">
        <w:t>we</w:t>
      </w:r>
      <w:r w:rsidR="002411B3">
        <w:t xml:space="preserve"> </w:t>
      </w:r>
      <w:r w:rsidR="00EC41B7">
        <w:t>might</w:t>
      </w:r>
      <w:r w:rsidR="002411B3">
        <w:t xml:space="preserve"> </w:t>
      </w:r>
      <w:r w:rsidR="00EC41B7">
        <w:t>succumb</w:t>
      </w:r>
      <w:r w:rsidR="002411B3">
        <w:t xml:space="preserve"> </w:t>
      </w:r>
      <w:r w:rsidR="00EC41B7">
        <w:t>to</w:t>
      </w:r>
      <w:r w:rsidR="002411B3">
        <w:t xml:space="preserve"> </w:t>
      </w:r>
      <w:r w:rsidR="00EC41B7">
        <w:t>complete</w:t>
      </w:r>
      <w:r w:rsidR="002411B3">
        <w:t xml:space="preserve"> </w:t>
      </w:r>
      <w:r w:rsidR="00EC41B7">
        <w:t>darkness</w:t>
      </w:r>
      <w:r w:rsidR="002411B3">
        <w:t xml:space="preserve"> </w:t>
      </w:r>
      <w:r w:rsidR="00EC41B7">
        <w:t>and</w:t>
      </w:r>
      <w:r w:rsidR="002411B3">
        <w:t xml:space="preserve"> </w:t>
      </w:r>
      <w:r w:rsidR="00EC41B7">
        <w:t>despair</w:t>
      </w:r>
      <w:r w:rsidR="002411B3">
        <w:t xml:space="preserve"> </w:t>
      </w:r>
      <w:r w:rsidR="00EC41B7">
        <w:t>before</w:t>
      </w:r>
      <w:r w:rsidR="002411B3">
        <w:t xml:space="preserve"> </w:t>
      </w:r>
      <w:r w:rsidR="00EC41B7">
        <w:t>death,</w:t>
      </w:r>
      <w:r w:rsidR="002411B3">
        <w:t xml:space="preserve"> </w:t>
      </w:r>
      <w:r w:rsidR="00EC41B7">
        <w:t>Jewish</w:t>
      </w:r>
      <w:r w:rsidR="002411B3">
        <w:t xml:space="preserve"> </w:t>
      </w:r>
      <w:r w:rsidR="00EC41B7">
        <w:t>tradition</w:t>
      </w:r>
      <w:r w:rsidR="002411B3">
        <w:t xml:space="preserve"> </w:t>
      </w:r>
      <w:r w:rsidR="00A247D4">
        <w:t>councils</w:t>
      </w:r>
      <w:r w:rsidR="002411B3">
        <w:t xml:space="preserve"> </w:t>
      </w:r>
      <w:r w:rsidR="00A247D4">
        <w:t>a</w:t>
      </w:r>
      <w:r w:rsidR="002411B3">
        <w:t xml:space="preserve"> </w:t>
      </w:r>
      <w:r w:rsidR="00A247D4">
        <w:t>withdrawal</w:t>
      </w:r>
      <w:r w:rsidR="002411B3">
        <w:t xml:space="preserve"> </w:t>
      </w:r>
      <w:r w:rsidR="00A247D4">
        <w:t>of</w:t>
      </w:r>
      <w:r w:rsidR="002411B3">
        <w:t xml:space="preserve"> </w:t>
      </w:r>
      <w:r w:rsidR="00EC41B7">
        <w:t>the</w:t>
      </w:r>
      <w:r w:rsidR="002411B3">
        <w:t xml:space="preserve"> </w:t>
      </w:r>
      <w:r w:rsidR="00EC41B7">
        <w:t>human</w:t>
      </w:r>
      <w:r w:rsidR="002411B3">
        <w:t xml:space="preserve"> </w:t>
      </w:r>
      <w:r w:rsidR="00EC41B7">
        <w:t>gaze</w:t>
      </w:r>
      <w:r w:rsidR="002411B3">
        <w:t xml:space="preserve"> </w:t>
      </w:r>
      <w:r w:rsidR="00EC41B7">
        <w:t>from</w:t>
      </w:r>
      <w:r w:rsidR="002411B3">
        <w:t xml:space="preserve"> </w:t>
      </w:r>
      <w:r w:rsidR="00EC41B7">
        <w:t>dead</w:t>
      </w:r>
      <w:r w:rsidR="002411B3">
        <w:t xml:space="preserve"> </w:t>
      </w:r>
      <w:r w:rsidR="00EC41B7">
        <w:t>bodies;</w:t>
      </w:r>
      <w:r w:rsidR="002411B3">
        <w:t xml:space="preserve"> </w:t>
      </w:r>
      <w:r w:rsidR="00EC41B7">
        <w:t>by</w:t>
      </w:r>
      <w:r w:rsidR="002411B3">
        <w:t xml:space="preserve"> </w:t>
      </w:r>
      <w:r w:rsidR="00EC41B7">
        <w:t>closing</w:t>
      </w:r>
      <w:r w:rsidR="002411B3">
        <w:t xml:space="preserve"> </w:t>
      </w:r>
      <w:r w:rsidR="00EC41B7">
        <w:t>their</w:t>
      </w:r>
      <w:r w:rsidR="002411B3">
        <w:t xml:space="preserve"> </w:t>
      </w:r>
      <w:r w:rsidR="00EC41B7">
        <w:t>eyes,</w:t>
      </w:r>
      <w:r w:rsidR="002411B3">
        <w:t xml:space="preserve"> </w:t>
      </w:r>
      <w:r w:rsidR="00EC41B7">
        <w:t>we</w:t>
      </w:r>
      <w:r w:rsidR="002411B3">
        <w:t xml:space="preserve"> </w:t>
      </w:r>
      <w:r w:rsidR="00EC41B7">
        <w:t>prevent</w:t>
      </w:r>
      <w:r w:rsidR="002411B3">
        <w:t xml:space="preserve"> </w:t>
      </w:r>
      <w:r w:rsidR="00EC41B7">
        <w:t>a</w:t>
      </w:r>
      <w:r w:rsidR="002411B3">
        <w:t xml:space="preserve"> </w:t>
      </w:r>
      <w:r w:rsidR="00EC41B7">
        <w:t>mutual</w:t>
      </w:r>
      <w:r w:rsidR="002411B3">
        <w:t xml:space="preserve"> </w:t>
      </w:r>
      <w:r w:rsidR="00EC41B7">
        <w:t>gaze</w:t>
      </w:r>
      <w:r w:rsidR="002411B3">
        <w:t xml:space="preserve"> </w:t>
      </w:r>
      <w:r w:rsidR="00EC41B7">
        <w:t>of</w:t>
      </w:r>
      <w:r w:rsidR="002411B3">
        <w:t xml:space="preserve"> </w:t>
      </w:r>
      <w:r w:rsidR="00EC41B7">
        <w:t>incoherence.</w:t>
      </w:r>
      <w:r w:rsidR="002411B3">
        <w:t xml:space="preserve"> </w:t>
      </w:r>
      <w:r w:rsidR="00EC41B7">
        <w:t>Yet</w:t>
      </w:r>
      <w:r w:rsidR="002411B3">
        <w:t xml:space="preserve"> </w:t>
      </w:r>
      <w:r w:rsidR="00F33937">
        <w:t>death</w:t>
      </w:r>
      <w:r w:rsidR="002411B3">
        <w:t xml:space="preserve"> </w:t>
      </w:r>
      <w:r w:rsidR="00F33937">
        <w:t>mysteriously</w:t>
      </w:r>
      <w:r w:rsidR="002411B3">
        <w:t xml:space="preserve"> </w:t>
      </w:r>
      <w:r w:rsidR="00F33937">
        <w:t>intensifies</w:t>
      </w:r>
      <w:r w:rsidR="002411B3">
        <w:t xml:space="preserve"> </w:t>
      </w:r>
      <w:r w:rsidR="00EC41B7">
        <w:t>God</w:t>
      </w:r>
      <w:r w:rsidR="00C15081">
        <w:t>’</w:t>
      </w:r>
      <w:r w:rsidR="00EC41B7">
        <w:t>s</w:t>
      </w:r>
      <w:r w:rsidR="002411B3">
        <w:t xml:space="preserve"> </w:t>
      </w:r>
      <w:r w:rsidR="00EC41B7">
        <w:t>presence</w:t>
      </w:r>
      <w:r w:rsidR="002411B3">
        <w:t xml:space="preserve"> </w:t>
      </w:r>
      <w:r w:rsidR="00EC41B7">
        <w:t>such</w:t>
      </w:r>
      <w:r w:rsidR="002411B3">
        <w:t xml:space="preserve"> </w:t>
      </w:r>
      <w:r w:rsidR="00EC41B7">
        <w:t>that</w:t>
      </w:r>
      <w:r w:rsidR="002411B3">
        <w:t xml:space="preserve"> </w:t>
      </w:r>
      <w:r w:rsidR="00F33937">
        <w:t>the</w:t>
      </w:r>
      <w:r w:rsidR="002411B3">
        <w:t xml:space="preserve"> </w:t>
      </w:r>
      <w:r w:rsidR="00F33937">
        <w:t>body</w:t>
      </w:r>
      <w:r w:rsidR="002411B3">
        <w:t xml:space="preserve"> </w:t>
      </w:r>
      <w:r w:rsidR="00C15081">
        <w:t>“</w:t>
      </w:r>
      <w:r w:rsidR="00EC41B7">
        <w:t>becomes</w:t>
      </w:r>
      <w:r w:rsidR="002411B3">
        <w:t xml:space="preserve"> </w:t>
      </w:r>
      <w:r w:rsidR="00EC41B7">
        <w:t>more</w:t>
      </w:r>
      <w:r w:rsidR="002411B3">
        <w:t xml:space="preserve"> </w:t>
      </w:r>
      <w:r w:rsidR="00EC41B7">
        <w:t>holy</w:t>
      </w:r>
      <w:r w:rsidR="002411B3">
        <w:t xml:space="preserve"> </w:t>
      </w:r>
      <w:r w:rsidR="00EC41B7">
        <w:t>than</w:t>
      </w:r>
      <w:r w:rsidR="002411B3">
        <w:t xml:space="preserve"> </w:t>
      </w:r>
      <w:r w:rsidR="00EC41B7">
        <w:t>ever.</w:t>
      </w:r>
      <w:r w:rsidR="00C15081">
        <w:t>”</w:t>
      </w:r>
      <w:r w:rsidR="002411B3">
        <w:t xml:space="preserve"> </w:t>
      </w:r>
      <w:r w:rsidR="00EC41B7">
        <w:t>This</w:t>
      </w:r>
      <w:r w:rsidR="002411B3">
        <w:t xml:space="preserve"> </w:t>
      </w:r>
      <w:r w:rsidR="00F33937">
        <w:t>reveals</w:t>
      </w:r>
      <w:r w:rsidR="00EC41B7">
        <w:t>,</w:t>
      </w:r>
      <w:r w:rsidR="002411B3">
        <w:t xml:space="preserve"> </w:t>
      </w:r>
      <w:r w:rsidR="00EC41B7">
        <w:t>as</w:t>
      </w:r>
      <w:r w:rsidR="002411B3">
        <w:t xml:space="preserve"> </w:t>
      </w:r>
      <w:r w:rsidR="00EC41B7">
        <w:t>Wyschogrod</w:t>
      </w:r>
      <w:r w:rsidR="002411B3">
        <w:t xml:space="preserve"> </w:t>
      </w:r>
      <w:r w:rsidR="00EC41B7">
        <w:t>powerfully</w:t>
      </w:r>
      <w:r w:rsidR="002411B3">
        <w:t xml:space="preserve"> </w:t>
      </w:r>
      <w:r w:rsidR="00EC41B7">
        <w:t>asserts,</w:t>
      </w:r>
      <w:r w:rsidR="002411B3">
        <w:t xml:space="preserve"> </w:t>
      </w:r>
      <w:r w:rsidR="00EC41B7">
        <w:t>the</w:t>
      </w:r>
      <w:r w:rsidR="002411B3">
        <w:t xml:space="preserve"> </w:t>
      </w:r>
      <w:r w:rsidR="00F33937">
        <w:t>human</w:t>
      </w:r>
      <w:r w:rsidR="002411B3">
        <w:t xml:space="preserve"> </w:t>
      </w:r>
      <w:r w:rsidR="00EC41B7">
        <w:t>attraction</w:t>
      </w:r>
      <w:r w:rsidR="002411B3">
        <w:t xml:space="preserve"> </w:t>
      </w:r>
      <w:r w:rsidR="00EC41B7">
        <w:t>and</w:t>
      </w:r>
      <w:r w:rsidR="002411B3">
        <w:t xml:space="preserve"> </w:t>
      </w:r>
      <w:r w:rsidR="00EC41B7">
        <w:t>repulsion</w:t>
      </w:r>
      <w:r w:rsidR="002411B3">
        <w:t xml:space="preserve"> </w:t>
      </w:r>
      <w:r w:rsidR="00EC41B7">
        <w:t>to</w:t>
      </w:r>
      <w:r w:rsidR="002411B3">
        <w:t xml:space="preserve"> </w:t>
      </w:r>
      <w:r w:rsidR="00EC41B7">
        <w:t>death:</w:t>
      </w:r>
      <w:r w:rsidR="002411B3">
        <w:t xml:space="preserve"> </w:t>
      </w:r>
      <w:r w:rsidR="00EC41B7">
        <w:t>God</w:t>
      </w:r>
      <w:r w:rsidR="002411B3">
        <w:t xml:space="preserve"> </w:t>
      </w:r>
      <w:r w:rsidR="00EC41B7">
        <w:t>more</w:t>
      </w:r>
      <w:r w:rsidR="002411B3">
        <w:t xml:space="preserve"> </w:t>
      </w:r>
      <w:r w:rsidR="00EC41B7">
        <w:t>assertively</w:t>
      </w:r>
      <w:r w:rsidR="002411B3">
        <w:t xml:space="preserve"> </w:t>
      </w:r>
      <w:r w:rsidR="00EC41B7">
        <w:t>dwells</w:t>
      </w:r>
      <w:r w:rsidR="002411B3">
        <w:t xml:space="preserve"> </w:t>
      </w:r>
      <w:r w:rsidR="00EC41B7">
        <w:t>in</w:t>
      </w:r>
      <w:r w:rsidR="002411B3">
        <w:t xml:space="preserve"> </w:t>
      </w:r>
      <w:r w:rsidR="00EC41B7">
        <w:t>the</w:t>
      </w:r>
      <w:r w:rsidR="002411B3">
        <w:t xml:space="preserve"> </w:t>
      </w:r>
      <w:r w:rsidR="00EC41B7">
        <w:t>dead</w:t>
      </w:r>
      <w:r w:rsidR="002411B3">
        <w:t xml:space="preserve"> </w:t>
      </w:r>
      <w:r w:rsidR="00EC41B7">
        <w:t>body,</w:t>
      </w:r>
      <w:r w:rsidR="002411B3">
        <w:t xml:space="preserve"> </w:t>
      </w:r>
      <w:r w:rsidR="00EC41B7">
        <w:t>yet</w:t>
      </w:r>
      <w:r w:rsidR="002411B3">
        <w:t xml:space="preserve"> </w:t>
      </w:r>
      <w:r w:rsidR="00EC41B7">
        <w:t>the</w:t>
      </w:r>
      <w:r w:rsidR="002411B3">
        <w:t xml:space="preserve"> </w:t>
      </w:r>
      <w:r w:rsidR="00EC41B7">
        <w:t>inert</w:t>
      </w:r>
      <w:r w:rsidR="002411B3">
        <w:t xml:space="preserve"> </w:t>
      </w:r>
      <w:r w:rsidR="00EC41B7">
        <w:t>eyes</w:t>
      </w:r>
      <w:r w:rsidR="002411B3">
        <w:t xml:space="preserve"> </w:t>
      </w:r>
      <w:r w:rsidR="00EC41B7">
        <w:t>and</w:t>
      </w:r>
      <w:r w:rsidR="002411B3">
        <w:t xml:space="preserve"> </w:t>
      </w:r>
      <w:r w:rsidR="00EC41B7">
        <w:t>blank</w:t>
      </w:r>
      <w:r w:rsidR="002411B3">
        <w:t xml:space="preserve"> </w:t>
      </w:r>
      <w:r w:rsidR="00EC41B7">
        <w:t>stare</w:t>
      </w:r>
      <w:r w:rsidR="002411B3">
        <w:t xml:space="preserve"> </w:t>
      </w:r>
      <w:r w:rsidR="00E64AE7">
        <w:t>reveal</w:t>
      </w:r>
      <w:r w:rsidR="002411B3">
        <w:t xml:space="preserve"> </w:t>
      </w:r>
      <w:r w:rsidR="00E64AE7">
        <w:t>only</w:t>
      </w:r>
      <w:r w:rsidR="002411B3">
        <w:t xml:space="preserve"> </w:t>
      </w:r>
      <w:r w:rsidR="00E64AE7">
        <w:t>an</w:t>
      </w:r>
      <w:r w:rsidR="002411B3">
        <w:t xml:space="preserve"> </w:t>
      </w:r>
      <w:r w:rsidR="00C15081">
        <w:t>“</w:t>
      </w:r>
      <w:r w:rsidR="0038512E">
        <w:t>impotent</w:t>
      </w:r>
      <w:r w:rsidR="002411B3">
        <w:t xml:space="preserve"> </w:t>
      </w:r>
      <w:r w:rsidR="0038512E">
        <w:t>thrust</w:t>
      </w:r>
      <w:r w:rsidR="002411B3">
        <w:t xml:space="preserve"> </w:t>
      </w:r>
      <w:r w:rsidR="0038512E">
        <w:t>into</w:t>
      </w:r>
      <w:r w:rsidR="002411B3">
        <w:t xml:space="preserve"> </w:t>
      </w:r>
      <w:r w:rsidR="0038512E">
        <w:t>the</w:t>
      </w:r>
      <w:r w:rsidR="002411B3">
        <w:t xml:space="preserve"> </w:t>
      </w:r>
      <w:r w:rsidR="0038512E">
        <w:t>beyond.</w:t>
      </w:r>
      <w:r w:rsidR="00C15081">
        <w:t>”</w:t>
      </w:r>
      <w:r w:rsidR="002411B3">
        <w:t xml:space="preserve"> </w:t>
      </w:r>
      <w:r w:rsidR="000E0BEE">
        <w:t>Even</w:t>
      </w:r>
      <w:r w:rsidR="002411B3">
        <w:t xml:space="preserve"> </w:t>
      </w:r>
      <w:r w:rsidR="000E0BEE">
        <w:t>in</w:t>
      </w:r>
      <w:r w:rsidR="002411B3">
        <w:t xml:space="preserve"> </w:t>
      </w:r>
      <w:r w:rsidR="000E0BEE">
        <w:t>death,</w:t>
      </w:r>
      <w:r w:rsidR="002411B3">
        <w:t xml:space="preserve"> </w:t>
      </w:r>
      <w:r w:rsidR="000E0BEE">
        <w:t>the</w:t>
      </w:r>
      <w:r w:rsidR="002411B3">
        <w:t xml:space="preserve"> </w:t>
      </w:r>
      <w:r w:rsidR="000E0BEE">
        <w:t>delicate</w:t>
      </w:r>
      <w:r w:rsidR="002411B3">
        <w:t xml:space="preserve"> </w:t>
      </w:r>
      <w:r w:rsidR="000E0BEE">
        <w:t>balance</w:t>
      </w:r>
      <w:r w:rsidR="002411B3">
        <w:t xml:space="preserve"> </w:t>
      </w:r>
      <w:r w:rsidR="000E0BEE">
        <w:t>between</w:t>
      </w:r>
      <w:r w:rsidR="002411B3">
        <w:t xml:space="preserve"> </w:t>
      </w:r>
      <w:r w:rsidR="000E0BEE">
        <w:t>light</w:t>
      </w:r>
      <w:r w:rsidR="002411B3">
        <w:t xml:space="preserve"> </w:t>
      </w:r>
      <w:r w:rsidR="000E0BEE">
        <w:t>and</w:t>
      </w:r>
      <w:r w:rsidR="002411B3">
        <w:t xml:space="preserve"> </w:t>
      </w:r>
      <w:r w:rsidR="000E0BEE">
        <w:t>darkness</w:t>
      </w:r>
      <w:r w:rsidR="002411B3">
        <w:t xml:space="preserve"> </w:t>
      </w:r>
      <w:r w:rsidR="000E0BEE">
        <w:t>remains</w:t>
      </w:r>
      <w:r w:rsidR="002411B3">
        <w:t xml:space="preserve"> </w:t>
      </w:r>
      <w:r w:rsidR="000E0BEE">
        <w:t>a</w:t>
      </w:r>
      <w:r w:rsidR="002411B3">
        <w:t xml:space="preserve"> </w:t>
      </w:r>
      <w:r w:rsidR="000E0BEE">
        <w:t>deeply</w:t>
      </w:r>
      <w:r w:rsidR="002411B3">
        <w:t xml:space="preserve"> </w:t>
      </w:r>
      <w:r w:rsidR="000E0BEE">
        <w:t>human</w:t>
      </w:r>
      <w:r w:rsidR="002411B3">
        <w:t xml:space="preserve"> </w:t>
      </w:r>
      <w:r w:rsidR="003C6998">
        <w:t>visual</w:t>
      </w:r>
      <w:r w:rsidR="002411B3">
        <w:t xml:space="preserve"> </w:t>
      </w:r>
      <w:r w:rsidR="000E0BEE">
        <w:t>experience</w:t>
      </w:r>
      <w:r w:rsidR="002411B3">
        <w:t xml:space="preserve"> </w:t>
      </w:r>
      <w:r w:rsidR="000E0BEE">
        <w:t>where</w:t>
      </w:r>
      <w:r w:rsidR="002411B3">
        <w:t xml:space="preserve"> </w:t>
      </w:r>
      <w:r w:rsidR="000E0BEE">
        <w:t>enlightened</w:t>
      </w:r>
      <w:r w:rsidR="002411B3">
        <w:t xml:space="preserve"> </w:t>
      </w:r>
      <w:r w:rsidR="000E0BEE">
        <w:t>hope</w:t>
      </w:r>
      <w:r w:rsidR="002411B3">
        <w:t xml:space="preserve"> </w:t>
      </w:r>
      <w:r w:rsidR="000E0BEE">
        <w:t>mingles</w:t>
      </w:r>
      <w:r w:rsidR="002411B3">
        <w:t xml:space="preserve"> </w:t>
      </w:r>
      <w:r w:rsidR="000E0BEE">
        <w:t>uneasily</w:t>
      </w:r>
      <w:r w:rsidR="002411B3">
        <w:t xml:space="preserve"> </w:t>
      </w:r>
      <w:r w:rsidR="000E0BEE">
        <w:t>with</w:t>
      </w:r>
      <w:r w:rsidR="002411B3">
        <w:t xml:space="preserve"> </w:t>
      </w:r>
      <w:r w:rsidR="000E0BEE">
        <w:t>a</w:t>
      </w:r>
      <w:r w:rsidR="002411B3">
        <w:t xml:space="preserve"> </w:t>
      </w:r>
      <w:r w:rsidR="000E0BEE">
        <w:t>darkened</w:t>
      </w:r>
      <w:r w:rsidR="002411B3">
        <w:t xml:space="preserve"> </w:t>
      </w:r>
      <w:r w:rsidR="000E0BEE">
        <w:t>morbidity.</w:t>
      </w:r>
      <w:r w:rsidR="002411B3">
        <w:t xml:space="preserve"> </w:t>
      </w:r>
      <w:r w:rsidR="00CE2A31">
        <w:t>We</w:t>
      </w:r>
      <w:r w:rsidR="002411B3">
        <w:t xml:space="preserve"> </w:t>
      </w:r>
      <w:r w:rsidR="00CE2A31">
        <w:t>see</w:t>
      </w:r>
      <w:r w:rsidR="002411B3">
        <w:t xml:space="preserve"> </w:t>
      </w:r>
      <w:r w:rsidR="00CE2A31">
        <w:t>this</w:t>
      </w:r>
      <w:r w:rsidR="002411B3">
        <w:t xml:space="preserve"> </w:t>
      </w:r>
      <w:r w:rsidR="00CE2A31">
        <w:t>in</w:t>
      </w:r>
      <w:r w:rsidR="002411B3">
        <w:t xml:space="preserve"> </w:t>
      </w:r>
      <w:r w:rsidR="00CE2A31">
        <w:t>death,</w:t>
      </w:r>
      <w:r w:rsidR="002411B3">
        <w:t xml:space="preserve"> </w:t>
      </w:r>
      <w:r w:rsidR="00CE2A31">
        <w:t>Wyschogrod</w:t>
      </w:r>
      <w:r w:rsidR="002411B3">
        <w:t xml:space="preserve"> </w:t>
      </w:r>
      <w:r w:rsidR="00CE2A31">
        <w:t>asserts,</w:t>
      </w:r>
      <w:r w:rsidR="002411B3">
        <w:t xml:space="preserve"> </w:t>
      </w:r>
      <w:r w:rsidR="00CE2A31">
        <w:t>even</w:t>
      </w:r>
      <w:r w:rsidR="002411B3">
        <w:t xml:space="preserve"> </w:t>
      </w:r>
      <w:r w:rsidR="00CE2A31">
        <w:t>if</w:t>
      </w:r>
      <w:r w:rsidR="002411B3">
        <w:t xml:space="preserve"> </w:t>
      </w:r>
      <w:r w:rsidR="00CE2A31">
        <w:t>we</w:t>
      </w:r>
      <w:r w:rsidR="002411B3">
        <w:t xml:space="preserve"> </w:t>
      </w:r>
      <w:r w:rsidR="00CE2A31">
        <w:t>cannot</w:t>
      </w:r>
      <w:r w:rsidR="002411B3">
        <w:t xml:space="preserve"> </w:t>
      </w:r>
      <w:r w:rsidR="00CE2A31">
        <w:t>really</w:t>
      </w:r>
      <w:r w:rsidR="002411B3">
        <w:t xml:space="preserve"> </w:t>
      </w:r>
      <w:r w:rsidR="00CE2A31">
        <w:t>see</w:t>
      </w:r>
      <w:r w:rsidR="002411B3">
        <w:t xml:space="preserve"> </w:t>
      </w:r>
      <w:r w:rsidR="00CE2A31">
        <w:t>it</w:t>
      </w:r>
      <w:r w:rsidR="002411B3">
        <w:t xml:space="preserve"> </w:t>
      </w:r>
      <w:r w:rsidR="00CE2A31">
        <w:t>at</w:t>
      </w:r>
      <w:r w:rsidR="002411B3">
        <w:t xml:space="preserve"> </w:t>
      </w:r>
      <w:r w:rsidR="00CE2A31">
        <w:t>all.</w:t>
      </w:r>
    </w:p>
    <w:p w:rsidR="00633A0C" w:rsidRDefault="00F33937" w:rsidP="007F56DB">
      <w:pPr>
        <w:spacing w:line="480" w:lineRule="auto"/>
      </w:pPr>
      <w:r>
        <w:tab/>
      </w:r>
      <w:r w:rsidR="00A20A0E">
        <w:t>The</w:t>
      </w:r>
      <w:r w:rsidR="002411B3">
        <w:t xml:space="preserve"> </w:t>
      </w:r>
      <w:r w:rsidR="00A20A0E">
        <w:t>darkening</w:t>
      </w:r>
      <w:r w:rsidR="002411B3">
        <w:t xml:space="preserve"> </w:t>
      </w:r>
      <w:r w:rsidR="00A20A0E">
        <w:t>insecurity</w:t>
      </w:r>
      <w:r w:rsidR="002411B3">
        <w:t xml:space="preserve"> </w:t>
      </w:r>
      <w:r w:rsidR="00A20A0E">
        <w:t>of</w:t>
      </w:r>
      <w:r w:rsidR="002411B3">
        <w:t xml:space="preserve"> </w:t>
      </w:r>
      <w:r w:rsidR="00A20A0E">
        <w:t>death</w:t>
      </w:r>
      <w:r w:rsidR="002411B3">
        <w:t xml:space="preserve"> </w:t>
      </w:r>
      <w:r w:rsidR="00A20A0E">
        <w:t>raises</w:t>
      </w:r>
      <w:r w:rsidR="002411B3">
        <w:t xml:space="preserve"> </w:t>
      </w:r>
      <w:r w:rsidR="00A20A0E">
        <w:t>the</w:t>
      </w:r>
      <w:r w:rsidR="002411B3">
        <w:t xml:space="preserve"> </w:t>
      </w:r>
      <w:r w:rsidR="00A20A0E">
        <w:t>specter</w:t>
      </w:r>
      <w:r w:rsidR="002411B3">
        <w:t xml:space="preserve"> </w:t>
      </w:r>
      <w:r w:rsidR="00EE616A">
        <w:t>that</w:t>
      </w:r>
      <w:r w:rsidR="002411B3">
        <w:t xml:space="preserve"> </w:t>
      </w:r>
      <w:r w:rsidR="0043293A">
        <w:t>non</w:t>
      </w:r>
      <w:r w:rsidR="00A20A0E">
        <w:t>being</w:t>
      </w:r>
      <w:r w:rsidR="002411B3">
        <w:t xml:space="preserve"> </w:t>
      </w:r>
      <w:r w:rsidR="00EE616A">
        <w:t>will</w:t>
      </w:r>
      <w:r w:rsidR="002411B3">
        <w:t xml:space="preserve"> </w:t>
      </w:r>
      <w:r w:rsidR="00EE616A">
        <w:t>overwhelm</w:t>
      </w:r>
      <w:r w:rsidR="002411B3">
        <w:t xml:space="preserve"> </w:t>
      </w:r>
      <w:r w:rsidR="00EE616A">
        <w:t>the</w:t>
      </w:r>
      <w:r w:rsidR="002411B3">
        <w:t xml:space="preserve"> </w:t>
      </w:r>
      <w:r w:rsidR="00A20A0E">
        <w:t>more</w:t>
      </w:r>
      <w:r w:rsidR="002411B3">
        <w:t xml:space="preserve"> </w:t>
      </w:r>
      <w:r w:rsidR="00A20A0E">
        <w:t>luminous</w:t>
      </w:r>
      <w:r w:rsidR="002411B3">
        <w:t xml:space="preserve"> </w:t>
      </w:r>
      <w:r w:rsidR="00EE616A">
        <w:t>quality</w:t>
      </w:r>
      <w:r w:rsidR="002411B3">
        <w:t xml:space="preserve"> </w:t>
      </w:r>
      <w:r w:rsidR="00EE616A">
        <w:t>of</w:t>
      </w:r>
      <w:r w:rsidR="002411B3">
        <w:t xml:space="preserve"> </w:t>
      </w:r>
      <w:r w:rsidR="00A20A0E">
        <w:t>being.</w:t>
      </w:r>
      <w:r w:rsidR="002411B3">
        <w:t xml:space="preserve"> </w:t>
      </w:r>
      <w:r w:rsidR="00A20A0E">
        <w:t>Wyschogrod</w:t>
      </w:r>
      <w:r w:rsidR="002411B3">
        <w:t xml:space="preserve"> </w:t>
      </w:r>
      <w:r w:rsidR="00A20A0E">
        <w:t>devotes</w:t>
      </w:r>
      <w:r w:rsidR="002411B3">
        <w:t xml:space="preserve"> </w:t>
      </w:r>
      <w:r w:rsidR="00A20A0E">
        <w:t>a</w:t>
      </w:r>
      <w:r w:rsidR="002411B3">
        <w:t xml:space="preserve"> </w:t>
      </w:r>
      <w:r w:rsidR="00A20A0E">
        <w:t>lengthy</w:t>
      </w:r>
      <w:r w:rsidR="002411B3">
        <w:t xml:space="preserve"> </w:t>
      </w:r>
      <w:r w:rsidR="00A20A0E">
        <w:t>and</w:t>
      </w:r>
      <w:r w:rsidR="002411B3">
        <w:t xml:space="preserve"> </w:t>
      </w:r>
      <w:r w:rsidR="00A20A0E">
        <w:t>somewhat</w:t>
      </w:r>
      <w:r w:rsidR="002411B3">
        <w:t xml:space="preserve"> </w:t>
      </w:r>
      <w:r w:rsidR="00A26E4D">
        <w:t>tortuous</w:t>
      </w:r>
      <w:r w:rsidR="002411B3">
        <w:t xml:space="preserve"> </w:t>
      </w:r>
      <w:r w:rsidR="00A26E4D">
        <w:t>chapter</w:t>
      </w:r>
      <w:r w:rsidR="002411B3">
        <w:t xml:space="preserve"> </w:t>
      </w:r>
      <w:r w:rsidR="00A26E4D">
        <w:t>to</w:t>
      </w:r>
      <w:r w:rsidR="002411B3">
        <w:t xml:space="preserve"> </w:t>
      </w:r>
      <w:r w:rsidR="00A26E4D">
        <w:t>a</w:t>
      </w:r>
      <w:r w:rsidR="00EE616A">
        <w:t>n</w:t>
      </w:r>
      <w:r w:rsidR="002411B3">
        <w:t xml:space="preserve"> </w:t>
      </w:r>
      <w:r w:rsidR="0043293A">
        <w:t>exploration</w:t>
      </w:r>
      <w:r w:rsidR="002411B3">
        <w:t xml:space="preserve"> </w:t>
      </w:r>
      <w:r w:rsidR="0043293A">
        <w:t>of</w:t>
      </w:r>
      <w:r w:rsidR="002411B3">
        <w:t xml:space="preserve"> </w:t>
      </w:r>
      <w:r w:rsidR="0043293A">
        <w:t>non</w:t>
      </w:r>
      <w:r w:rsidR="00A26E4D">
        <w:t>being</w:t>
      </w:r>
      <w:r w:rsidR="002411B3">
        <w:t xml:space="preserve"> </w:t>
      </w:r>
      <w:r w:rsidR="00A26E4D">
        <w:t>in</w:t>
      </w:r>
      <w:r w:rsidR="002411B3">
        <w:t xml:space="preserve"> </w:t>
      </w:r>
      <w:r w:rsidR="00A26E4D">
        <w:t>the</w:t>
      </w:r>
      <w:r w:rsidR="002411B3">
        <w:t xml:space="preserve"> </w:t>
      </w:r>
      <w:r w:rsidR="00A26E4D">
        <w:t>Western</w:t>
      </w:r>
      <w:r w:rsidR="002411B3">
        <w:t xml:space="preserve"> </w:t>
      </w:r>
      <w:r w:rsidR="00A26E4D">
        <w:t>philosophical</w:t>
      </w:r>
      <w:r w:rsidR="002411B3">
        <w:t xml:space="preserve"> </w:t>
      </w:r>
      <w:r w:rsidR="00A26E4D">
        <w:t>tradition.</w:t>
      </w:r>
      <w:r w:rsidR="00A26E4D">
        <w:rPr>
          <w:rStyle w:val="EndnoteReference"/>
        </w:rPr>
        <w:endnoteReference w:id="53"/>
      </w:r>
      <w:r w:rsidR="002411B3">
        <w:t xml:space="preserve"> </w:t>
      </w:r>
      <w:r w:rsidR="00EE616A">
        <w:t>While</w:t>
      </w:r>
      <w:r w:rsidR="002411B3">
        <w:t xml:space="preserve"> </w:t>
      </w:r>
      <w:r w:rsidR="00EE616A">
        <w:t>much</w:t>
      </w:r>
      <w:r w:rsidR="002411B3">
        <w:t xml:space="preserve"> </w:t>
      </w:r>
      <w:r w:rsidR="00EE616A">
        <w:t>of</w:t>
      </w:r>
      <w:r w:rsidR="002411B3">
        <w:t xml:space="preserve"> </w:t>
      </w:r>
      <w:r w:rsidR="00EE616A">
        <w:t>his</w:t>
      </w:r>
      <w:r w:rsidR="002411B3">
        <w:t xml:space="preserve"> </w:t>
      </w:r>
      <w:r w:rsidR="00EE616A">
        <w:t>analysis</w:t>
      </w:r>
      <w:r w:rsidR="002411B3">
        <w:t xml:space="preserve"> </w:t>
      </w:r>
      <w:r w:rsidR="00EE616A">
        <w:t>extends</w:t>
      </w:r>
      <w:r w:rsidR="002411B3">
        <w:t xml:space="preserve"> </w:t>
      </w:r>
      <w:r w:rsidR="00EE616A">
        <w:t>his</w:t>
      </w:r>
      <w:r w:rsidR="002411B3">
        <w:t xml:space="preserve"> </w:t>
      </w:r>
      <w:r w:rsidR="00EE616A">
        <w:t>earlier</w:t>
      </w:r>
      <w:r w:rsidR="002411B3">
        <w:t xml:space="preserve"> </w:t>
      </w:r>
      <w:r w:rsidR="00EE616A">
        <w:t>work</w:t>
      </w:r>
      <w:r w:rsidR="002411B3">
        <w:t xml:space="preserve"> </w:t>
      </w:r>
      <w:r w:rsidR="00EE616A">
        <w:t>on</w:t>
      </w:r>
      <w:r w:rsidR="002411B3">
        <w:t xml:space="preserve"> </w:t>
      </w:r>
      <w:r w:rsidR="00EE616A">
        <w:t>Kierkegaard</w:t>
      </w:r>
      <w:r w:rsidR="002411B3">
        <w:t xml:space="preserve"> </w:t>
      </w:r>
      <w:r w:rsidR="00EE616A">
        <w:t>and</w:t>
      </w:r>
      <w:r w:rsidR="002411B3">
        <w:t xml:space="preserve"> </w:t>
      </w:r>
      <w:r w:rsidR="00EE616A">
        <w:t>Heidegger,</w:t>
      </w:r>
      <w:r w:rsidR="00EE616A">
        <w:rPr>
          <w:rStyle w:val="EndnoteReference"/>
        </w:rPr>
        <w:endnoteReference w:id="54"/>
      </w:r>
      <w:r w:rsidR="002411B3">
        <w:t xml:space="preserve"> </w:t>
      </w:r>
      <w:r w:rsidR="00633A0C">
        <w:t>I</w:t>
      </w:r>
      <w:r w:rsidR="002411B3">
        <w:t xml:space="preserve"> </w:t>
      </w:r>
      <w:r w:rsidR="00633A0C">
        <w:t>find</w:t>
      </w:r>
      <w:r w:rsidR="002411B3">
        <w:t xml:space="preserve"> </w:t>
      </w:r>
      <w:r w:rsidR="00633A0C">
        <w:t>that</w:t>
      </w:r>
      <w:r w:rsidR="002411B3">
        <w:t xml:space="preserve"> </w:t>
      </w:r>
      <w:r w:rsidR="00633A0C">
        <w:t>R.</w:t>
      </w:r>
      <w:r w:rsidR="002411B3">
        <w:t xml:space="preserve"> </w:t>
      </w:r>
      <w:r w:rsidR="00633A0C">
        <w:t>Kendall</w:t>
      </w:r>
      <w:r w:rsidR="002411B3">
        <w:t xml:space="preserve"> </w:t>
      </w:r>
      <w:r w:rsidR="00633A0C">
        <w:t>Soulen</w:t>
      </w:r>
      <w:r w:rsidR="002411B3">
        <w:t xml:space="preserve"> </w:t>
      </w:r>
      <w:r w:rsidR="00633A0C">
        <w:t>summarizes</w:t>
      </w:r>
      <w:r w:rsidR="002411B3">
        <w:t xml:space="preserve"> </w:t>
      </w:r>
      <w:r w:rsidR="00633A0C">
        <w:t>quite</w:t>
      </w:r>
      <w:r w:rsidR="002411B3">
        <w:t xml:space="preserve"> </w:t>
      </w:r>
      <w:r w:rsidR="00633A0C">
        <w:t>well</w:t>
      </w:r>
      <w:r w:rsidR="002411B3">
        <w:t xml:space="preserve"> </w:t>
      </w:r>
      <w:r w:rsidR="00633A0C">
        <w:t>Wyscho</w:t>
      </w:r>
      <w:r w:rsidR="0043293A">
        <w:t>grod</w:t>
      </w:r>
      <w:r w:rsidR="00C15081">
        <w:t>’</w:t>
      </w:r>
      <w:r w:rsidR="0043293A">
        <w:t>s</w:t>
      </w:r>
      <w:r w:rsidR="002411B3">
        <w:t xml:space="preserve"> </w:t>
      </w:r>
      <w:r w:rsidR="0043293A">
        <w:t>critical</w:t>
      </w:r>
      <w:r w:rsidR="002411B3">
        <w:t xml:space="preserve"> </w:t>
      </w:r>
      <w:r w:rsidR="0043293A">
        <w:t>interest</w:t>
      </w:r>
      <w:r w:rsidR="002411B3">
        <w:t xml:space="preserve"> </w:t>
      </w:r>
      <w:r w:rsidR="0043293A">
        <w:t>in</w:t>
      </w:r>
      <w:r w:rsidR="002411B3">
        <w:t xml:space="preserve"> </w:t>
      </w:r>
      <w:r w:rsidR="0043293A">
        <w:t>non</w:t>
      </w:r>
      <w:r w:rsidR="00633A0C">
        <w:t>being:</w:t>
      </w:r>
    </w:p>
    <w:p w:rsidR="00397C11" w:rsidRDefault="00397C11" w:rsidP="007F56DB">
      <w:pPr>
        <w:spacing w:line="480" w:lineRule="auto"/>
      </w:pPr>
      <w:r>
        <w:t>&lt;ext&gt;</w:t>
      </w:r>
    </w:p>
    <w:p w:rsidR="008C5BBD" w:rsidRDefault="00633A0C" w:rsidP="007F56DB">
      <w:pPr>
        <w:spacing w:line="480" w:lineRule="auto"/>
        <w:ind w:left="720"/>
      </w:pPr>
      <w:r>
        <w:t>So</w:t>
      </w:r>
      <w:r w:rsidR="002411B3">
        <w:t xml:space="preserve"> </w:t>
      </w:r>
      <w:r>
        <w:t>long</w:t>
      </w:r>
      <w:r w:rsidR="002411B3">
        <w:t xml:space="preserve"> </w:t>
      </w:r>
      <w:r>
        <w:t>as</w:t>
      </w:r>
      <w:r w:rsidR="002411B3">
        <w:t xml:space="preserve"> </w:t>
      </w:r>
      <w:r>
        <w:t>non-being</w:t>
      </w:r>
      <w:r w:rsidR="002411B3">
        <w:t xml:space="preserve"> </w:t>
      </w:r>
      <w:r>
        <w:t>is</w:t>
      </w:r>
      <w:r w:rsidR="002411B3">
        <w:t xml:space="preserve"> </w:t>
      </w:r>
      <w:r>
        <w:t>embraced</w:t>
      </w:r>
      <w:r w:rsidR="002411B3">
        <w:t xml:space="preserve"> </w:t>
      </w:r>
      <w:r>
        <w:t>only</w:t>
      </w:r>
      <w:r w:rsidR="002411B3">
        <w:t xml:space="preserve"> </w:t>
      </w:r>
      <w:r>
        <w:t>in</w:t>
      </w:r>
      <w:r w:rsidR="002411B3">
        <w:t xml:space="preserve"> </w:t>
      </w:r>
      <w:r>
        <w:t>thought,</w:t>
      </w:r>
      <w:r w:rsidR="002411B3">
        <w:t xml:space="preserve"> </w:t>
      </w:r>
      <w:r>
        <w:t>the</w:t>
      </w:r>
      <w:r w:rsidR="002411B3">
        <w:t xml:space="preserve"> </w:t>
      </w:r>
      <w:r>
        <w:t>final</w:t>
      </w:r>
      <w:r w:rsidR="002411B3">
        <w:t xml:space="preserve"> </w:t>
      </w:r>
      <w:r>
        <w:t>result</w:t>
      </w:r>
      <w:r w:rsidR="002411B3">
        <w:t xml:space="preserve"> </w:t>
      </w:r>
      <w:r>
        <w:t>falls</w:t>
      </w:r>
      <w:r w:rsidR="002411B3">
        <w:t xml:space="preserve"> </w:t>
      </w:r>
      <w:r>
        <w:t>short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actual</w:t>
      </w:r>
      <w:r w:rsidR="002411B3">
        <w:t xml:space="preserve"> </w:t>
      </w:r>
      <w:r>
        <w:t>embrace</w:t>
      </w:r>
      <w:r w:rsidR="002411B3">
        <w:t xml:space="preserve"> </w:t>
      </w:r>
      <w:r>
        <w:t>of</w:t>
      </w:r>
      <w:r w:rsidR="002411B3">
        <w:t xml:space="preserve"> </w:t>
      </w:r>
      <w:r>
        <w:t>nonbeing.</w:t>
      </w:r>
      <w:r w:rsidR="002411B3">
        <w:t xml:space="preserve"> </w:t>
      </w:r>
      <w:r>
        <w:t>Real</w:t>
      </w:r>
      <w:r w:rsidR="002411B3">
        <w:t xml:space="preserve"> </w:t>
      </w:r>
      <w:r>
        <w:t>nonbeing</w:t>
      </w:r>
      <w:r w:rsidR="002411B3">
        <w:t xml:space="preserve"> </w:t>
      </w:r>
      <w:r>
        <w:t>can</w:t>
      </w:r>
      <w:r w:rsidR="002411B3">
        <w:t xml:space="preserve"> </w:t>
      </w:r>
      <w:r>
        <w:t>be</w:t>
      </w:r>
      <w:r w:rsidR="002411B3">
        <w:t xml:space="preserve"> </w:t>
      </w:r>
      <w:r>
        <w:t>embraced</w:t>
      </w:r>
      <w:r w:rsidR="002411B3">
        <w:t xml:space="preserve"> </w:t>
      </w:r>
      <w:r>
        <w:t>only</w:t>
      </w:r>
      <w:r w:rsidR="002411B3">
        <w:t xml:space="preserve"> </w:t>
      </w:r>
      <w:r>
        <w:t>outside</w:t>
      </w:r>
      <w:r w:rsidR="002411B3">
        <w:t xml:space="preserve"> </w:t>
      </w:r>
      <w:r>
        <w:t>of</w:t>
      </w:r>
      <w:r w:rsidR="002411B3">
        <w:t xml:space="preserve"> </w:t>
      </w:r>
      <w:r>
        <w:t>discourse,</w:t>
      </w:r>
      <w:r w:rsidR="002411B3">
        <w:t xml:space="preserve"> </w:t>
      </w:r>
      <w:r>
        <w:t>by</w:t>
      </w:r>
      <w:r w:rsidR="002411B3">
        <w:t xml:space="preserve"> </w:t>
      </w:r>
      <w:r>
        <w:t>the</w:t>
      </w:r>
      <w:r w:rsidR="002411B3">
        <w:t xml:space="preserve"> </w:t>
      </w:r>
      <w:r>
        <w:t>act.</w:t>
      </w:r>
      <w:r w:rsidR="002411B3">
        <w:t xml:space="preserve"> </w:t>
      </w:r>
      <w:r>
        <w:t>But</w:t>
      </w:r>
      <w:r w:rsidR="002411B3">
        <w:t xml:space="preserve"> </w:t>
      </w:r>
      <w:r>
        <w:t>the</w:t>
      </w:r>
      <w:r w:rsidR="002411B3">
        <w:t xml:space="preserve"> </w:t>
      </w:r>
      <w:r>
        <w:t>act</w:t>
      </w:r>
      <w:r w:rsidR="002411B3">
        <w:t xml:space="preserve"> </w:t>
      </w:r>
      <w:r>
        <w:t>that</w:t>
      </w:r>
      <w:r w:rsidR="002411B3">
        <w:t xml:space="preserve"> </w:t>
      </w:r>
      <w:r>
        <w:t>affirms</w:t>
      </w:r>
      <w:r w:rsidR="002411B3">
        <w:t xml:space="preserve"> </w:t>
      </w:r>
      <w:r>
        <w:t>being</w:t>
      </w:r>
      <w:r w:rsidR="002411B3">
        <w:t xml:space="preserve"> </w:t>
      </w:r>
      <w:r w:rsidR="008C5BBD">
        <w:t>and</w:t>
      </w:r>
      <w:r w:rsidR="002411B3">
        <w:t xml:space="preserve"> </w:t>
      </w:r>
      <w:r>
        <w:t>is</w:t>
      </w:r>
      <w:r w:rsidR="002411B3">
        <w:t xml:space="preserve"> </w:t>
      </w:r>
      <w:r>
        <w:t>at</w:t>
      </w:r>
      <w:r w:rsidR="002411B3">
        <w:t xml:space="preserve"> </w:t>
      </w:r>
      <w:r>
        <w:t>the</w:t>
      </w:r>
      <w:r w:rsidR="002411B3">
        <w:t xml:space="preserve"> </w:t>
      </w:r>
      <w:r>
        <w:t>same</w:t>
      </w:r>
      <w:r w:rsidR="002411B3">
        <w:t xml:space="preserve"> </w:t>
      </w:r>
      <w:r>
        <w:t>time</w:t>
      </w:r>
      <w:r w:rsidR="002411B3">
        <w:t xml:space="preserve"> </w:t>
      </w:r>
      <w:r>
        <w:t>the</w:t>
      </w:r>
      <w:r w:rsidR="002411B3">
        <w:t xml:space="preserve"> </w:t>
      </w:r>
      <w:r>
        <w:t>pure</w:t>
      </w:r>
      <w:r w:rsidR="002411B3">
        <w:t xml:space="preserve"> </w:t>
      </w:r>
      <w:r>
        <w:t>embrace</w:t>
      </w:r>
      <w:r w:rsidR="002411B3">
        <w:t xml:space="preserve"> </w:t>
      </w:r>
      <w:r>
        <w:t>of</w:t>
      </w:r>
      <w:r w:rsidR="002411B3">
        <w:t xml:space="preserve"> </w:t>
      </w:r>
      <w:r>
        <w:t>non-being</w:t>
      </w:r>
      <w:r w:rsidR="002411B3">
        <w:t xml:space="preserve"> </w:t>
      </w:r>
      <w:r w:rsidR="008C5BBD">
        <w:t>is</w:t>
      </w:r>
      <w:r w:rsidR="002411B3">
        <w:t xml:space="preserve"> </w:t>
      </w:r>
      <w:r w:rsidR="008C5BBD">
        <w:t>the</w:t>
      </w:r>
      <w:r w:rsidR="002411B3">
        <w:t xml:space="preserve"> </w:t>
      </w:r>
      <w:r w:rsidR="008C5BBD">
        <w:t>act</w:t>
      </w:r>
      <w:r w:rsidR="002411B3">
        <w:t xml:space="preserve"> </w:t>
      </w:r>
      <w:r w:rsidR="008C5BBD">
        <w:t>of</w:t>
      </w:r>
      <w:r w:rsidR="002411B3">
        <w:t xml:space="preserve"> </w:t>
      </w:r>
      <w:r w:rsidR="008C5BBD">
        <w:t>destruction,</w:t>
      </w:r>
      <w:r w:rsidR="002411B3">
        <w:t xml:space="preserve"> </w:t>
      </w:r>
      <w:r w:rsidR="008C5BBD">
        <w:t>the</w:t>
      </w:r>
      <w:r w:rsidR="002411B3">
        <w:t xml:space="preserve"> </w:t>
      </w:r>
      <w:r w:rsidR="008C5BBD">
        <w:t>act</w:t>
      </w:r>
      <w:r w:rsidR="002411B3">
        <w:t xml:space="preserve"> </w:t>
      </w:r>
      <w:r w:rsidR="008C5BBD">
        <w:t>of</w:t>
      </w:r>
      <w:r w:rsidR="002411B3">
        <w:t xml:space="preserve"> </w:t>
      </w:r>
      <w:r w:rsidR="008C5BBD">
        <w:t>reducing</w:t>
      </w:r>
      <w:r w:rsidR="002411B3">
        <w:t xml:space="preserve"> </w:t>
      </w:r>
      <w:r w:rsidR="008C5BBD">
        <w:t>another</w:t>
      </w:r>
      <w:r w:rsidR="002411B3">
        <w:t xml:space="preserve"> </w:t>
      </w:r>
      <w:r w:rsidR="008C5BBD">
        <w:t>living</w:t>
      </w:r>
      <w:r w:rsidR="002411B3">
        <w:t xml:space="preserve"> </w:t>
      </w:r>
      <w:r w:rsidR="008C5BBD">
        <w:t>being</w:t>
      </w:r>
      <w:r w:rsidR="002411B3">
        <w:t xml:space="preserve"> </w:t>
      </w:r>
      <w:r w:rsidR="008C5BBD">
        <w:t>to</w:t>
      </w:r>
      <w:r w:rsidR="002411B3">
        <w:t xml:space="preserve"> </w:t>
      </w:r>
      <w:r w:rsidR="008C5BBD">
        <w:t>death.</w:t>
      </w:r>
      <w:r w:rsidR="003106E6">
        <w:rPr>
          <w:rStyle w:val="EndnoteReference"/>
        </w:rPr>
        <w:endnoteReference w:id="55"/>
      </w:r>
    </w:p>
    <w:p w:rsidR="00397C11" w:rsidRDefault="00397C11" w:rsidP="007F56DB">
      <w:pPr>
        <w:spacing w:line="480" w:lineRule="auto"/>
        <w:ind w:left="720"/>
      </w:pPr>
      <w:r>
        <w:lastRenderedPageBreak/>
        <w:t>&lt;/ext&gt;</w:t>
      </w:r>
    </w:p>
    <w:p w:rsidR="00630928" w:rsidRDefault="0043293A" w:rsidP="007F56DB">
      <w:pPr>
        <w:spacing w:line="480" w:lineRule="auto"/>
      </w:pPr>
      <w:r>
        <w:t>For</w:t>
      </w:r>
      <w:r w:rsidR="002411B3">
        <w:t xml:space="preserve"> </w:t>
      </w:r>
      <w:r>
        <w:t>Wyschogrod,</w:t>
      </w:r>
      <w:r w:rsidR="002411B3">
        <w:t xml:space="preserve"> </w:t>
      </w:r>
      <w:r>
        <w:t>non</w:t>
      </w:r>
      <w:r w:rsidR="008C5BBD">
        <w:t>being</w:t>
      </w:r>
      <w:r w:rsidR="002411B3">
        <w:t xml:space="preserve"> </w:t>
      </w:r>
      <w:r w:rsidR="008C5BBD">
        <w:t>cannot</w:t>
      </w:r>
      <w:r w:rsidR="002411B3">
        <w:t xml:space="preserve"> </w:t>
      </w:r>
      <w:r w:rsidR="008C5BBD">
        <w:t>be</w:t>
      </w:r>
      <w:r w:rsidR="002411B3">
        <w:t xml:space="preserve"> </w:t>
      </w:r>
      <w:r w:rsidR="008C5BBD">
        <w:t>thought</w:t>
      </w:r>
      <w:r w:rsidR="002411B3">
        <w:t xml:space="preserve"> </w:t>
      </w:r>
      <w:r w:rsidR="008C5BBD">
        <w:t>but</w:t>
      </w:r>
      <w:r w:rsidR="002411B3">
        <w:t xml:space="preserve"> </w:t>
      </w:r>
      <w:r w:rsidR="008C5BBD">
        <w:t>only</w:t>
      </w:r>
      <w:r w:rsidR="002411B3">
        <w:t xml:space="preserve"> </w:t>
      </w:r>
      <w:r w:rsidR="008C5BBD">
        <w:t>enacted.</w:t>
      </w:r>
      <w:r w:rsidR="002411B3">
        <w:t xml:space="preserve"> </w:t>
      </w:r>
      <w:r w:rsidR="00E62C31">
        <w:t>Yet</w:t>
      </w:r>
      <w:r w:rsidR="002411B3">
        <w:t xml:space="preserve"> </w:t>
      </w:r>
      <w:r>
        <w:t>non</w:t>
      </w:r>
      <w:r w:rsidR="008C5BBD">
        <w:t>being</w:t>
      </w:r>
      <w:r w:rsidR="002411B3">
        <w:t xml:space="preserve"> </w:t>
      </w:r>
      <w:r w:rsidR="008C5BBD">
        <w:t>as</w:t>
      </w:r>
      <w:r w:rsidR="002411B3">
        <w:t xml:space="preserve"> </w:t>
      </w:r>
      <w:r w:rsidR="008C5BBD">
        <w:t>physical</w:t>
      </w:r>
      <w:r w:rsidR="002411B3">
        <w:t xml:space="preserve"> </w:t>
      </w:r>
      <w:r w:rsidR="008C5BBD">
        <w:t>act</w:t>
      </w:r>
      <w:r w:rsidR="002411B3">
        <w:t xml:space="preserve"> </w:t>
      </w:r>
      <w:r w:rsidR="008C5BBD">
        <w:t>is</w:t>
      </w:r>
      <w:r w:rsidR="002411B3">
        <w:t xml:space="preserve"> </w:t>
      </w:r>
      <w:r w:rsidR="008C5BBD">
        <w:t>embodied</w:t>
      </w:r>
      <w:r w:rsidR="002411B3">
        <w:t xml:space="preserve"> </w:t>
      </w:r>
      <w:r w:rsidR="008C5BBD">
        <w:t>violence,</w:t>
      </w:r>
      <w:r w:rsidR="002411B3">
        <w:t xml:space="preserve"> </w:t>
      </w:r>
      <w:r w:rsidR="008C5BBD">
        <w:t>as</w:t>
      </w:r>
      <w:r w:rsidR="002411B3">
        <w:t xml:space="preserve"> </w:t>
      </w:r>
      <w:r w:rsidR="008C5BBD">
        <w:t>it</w:t>
      </w:r>
      <w:r w:rsidR="002411B3">
        <w:t xml:space="preserve"> </w:t>
      </w:r>
      <w:r w:rsidR="008C5BBD">
        <w:t>was</w:t>
      </w:r>
      <w:r w:rsidR="002411B3">
        <w:t xml:space="preserve"> </w:t>
      </w:r>
      <w:r w:rsidR="008C5BBD">
        <w:t>for</w:t>
      </w:r>
      <w:r w:rsidR="002411B3">
        <w:t xml:space="preserve"> </w:t>
      </w:r>
      <w:r w:rsidR="008C5BBD">
        <w:t>Heidegger</w:t>
      </w:r>
      <w:r w:rsidR="002411B3">
        <w:t xml:space="preserve"> </w:t>
      </w:r>
      <w:r w:rsidR="008C5BBD">
        <w:t>in</w:t>
      </w:r>
      <w:r w:rsidR="002411B3">
        <w:t xml:space="preserve"> </w:t>
      </w:r>
      <w:r w:rsidR="008C5BBD">
        <w:t>his</w:t>
      </w:r>
      <w:r w:rsidR="002411B3">
        <w:t xml:space="preserve"> </w:t>
      </w:r>
      <w:r w:rsidR="008C5BBD">
        <w:t>support</w:t>
      </w:r>
      <w:r w:rsidR="002411B3">
        <w:t xml:space="preserve"> </w:t>
      </w:r>
      <w:r w:rsidR="008C5BBD">
        <w:t>for</w:t>
      </w:r>
      <w:r w:rsidR="002411B3">
        <w:t xml:space="preserve"> </w:t>
      </w:r>
      <w:r w:rsidR="008C5BBD">
        <w:t>the</w:t>
      </w:r>
      <w:r w:rsidR="002411B3">
        <w:t xml:space="preserve"> </w:t>
      </w:r>
      <w:r w:rsidR="008C5BBD">
        <w:t>Nazi</w:t>
      </w:r>
      <w:r w:rsidR="002411B3">
        <w:t xml:space="preserve"> </w:t>
      </w:r>
      <w:r w:rsidR="008C5BBD">
        <w:t>regime.</w:t>
      </w:r>
      <w:r w:rsidR="003106E6">
        <w:rPr>
          <w:rStyle w:val="EndnoteReference"/>
        </w:rPr>
        <w:endnoteReference w:id="56"/>
      </w:r>
      <w:r w:rsidR="002411B3">
        <w:t xml:space="preserve"> </w:t>
      </w:r>
      <w:r w:rsidR="00E62C31">
        <w:t>Wyschogrod</w:t>
      </w:r>
      <w:r w:rsidR="00C15081">
        <w:t>’</w:t>
      </w:r>
      <w:r w:rsidR="00E62C31">
        <w:t>s</w:t>
      </w:r>
      <w:r w:rsidR="002411B3">
        <w:t xml:space="preserve"> </w:t>
      </w:r>
      <w:r w:rsidR="00E62C31">
        <w:t>God</w:t>
      </w:r>
      <w:r w:rsidR="002411B3">
        <w:t xml:space="preserve"> </w:t>
      </w:r>
      <w:r w:rsidR="00E62C31">
        <w:t>is</w:t>
      </w:r>
      <w:r w:rsidR="002411B3">
        <w:t xml:space="preserve"> </w:t>
      </w:r>
      <w:r w:rsidR="00C15081">
        <w:t>“</w:t>
      </w:r>
      <w:r w:rsidR="00E62C31">
        <w:t>the</w:t>
      </w:r>
      <w:r w:rsidR="002411B3">
        <w:t xml:space="preserve"> </w:t>
      </w:r>
      <w:r w:rsidR="00E62C31">
        <w:t>Lord</w:t>
      </w:r>
      <w:r w:rsidR="002411B3">
        <w:t xml:space="preserve"> </w:t>
      </w:r>
      <w:r w:rsidR="00E62C31">
        <w:t>of</w:t>
      </w:r>
      <w:r w:rsidR="002411B3">
        <w:t xml:space="preserve"> </w:t>
      </w:r>
      <w:r w:rsidR="00E62C31">
        <w:t>being,</w:t>
      </w:r>
      <w:r w:rsidR="00C15081">
        <w:t>”</w:t>
      </w:r>
      <w:r w:rsidR="002411B3">
        <w:t xml:space="preserve"> </w:t>
      </w:r>
      <w:r w:rsidR="00E62C31">
        <w:t>and</w:t>
      </w:r>
      <w:r w:rsidR="002411B3">
        <w:t xml:space="preserve"> </w:t>
      </w:r>
      <w:r w:rsidR="00E62C31">
        <w:t>as</w:t>
      </w:r>
      <w:r w:rsidR="002411B3">
        <w:t xml:space="preserve"> </w:t>
      </w:r>
      <w:r w:rsidR="00E62C31">
        <w:t>such</w:t>
      </w:r>
      <w:r w:rsidR="002411B3">
        <w:t xml:space="preserve"> </w:t>
      </w:r>
      <w:r w:rsidR="00E62C31">
        <w:t>exists</w:t>
      </w:r>
      <w:r w:rsidR="002411B3">
        <w:t xml:space="preserve"> </w:t>
      </w:r>
      <w:r w:rsidR="00C15081">
        <w:t>“</w:t>
      </w:r>
      <w:r w:rsidR="00E62C31">
        <w:t>beyond</w:t>
      </w:r>
      <w:r w:rsidR="002411B3">
        <w:t xml:space="preserve"> </w:t>
      </w:r>
      <w:r w:rsidR="00E62C31">
        <w:t>being</w:t>
      </w:r>
      <w:r w:rsidR="002411B3">
        <w:t xml:space="preserve"> </w:t>
      </w:r>
      <w:r w:rsidR="00E62C31">
        <w:t>and</w:t>
      </w:r>
      <w:r w:rsidR="002411B3">
        <w:t xml:space="preserve"> </w:t>
      </w:r>
      <w:r w:rsidR="00E62C31">
        <w:t>nonbeing.</w:t>
      </w:r>
      <w:r w:rsidR="00C15081">
        <w:t>”</w:t>
      </w:r>
      <w:r w:rsidR="00E62C31">
        <w:rPr>
          <w:rStyle w:val="EndnoteReference"/>
        </w:rPr>
        <w:endnoteReference w:id="57"/>
      </w:r>
      <w:r w:rsidR="002411B3">
        <w:t xml:space="preserve"> </w:t>
      </w:r>
      <w:r w:rsidR="00630928">
        <w:t>God</w:t>
      </w:r>
      <w:r w:rsidR="002411B3">
        <w:t xml:space="preserve"> </w:t>
      </w:r>
      <w:r w:rsidR="00630928">
        <w:t>guarantees</w:t>
      </w:r>
      <w:r w:rsidR="002411B3">
        <w:t xml:space="preserve"> </w:t>
      </w:r>
      <w:r w:rsidR="00630928">
        <w:t>that</w:t>
      </w:r>
      <w:r w:rsidR="002411B3">
        <w:t xml:space="preserve"> </w:t>
      </w:r>
      <w:r w:rsidR="00630928">
        <w:t>nonbeing</w:t>
      </w:r>
      <w:r w:rsidR="002411B3">
        <w:t xml:space="preserve"> </w:t>
      </w:r>
      <w:r w:rsidR="00630928">
        <w:t>will</w:t>
      </w:r>
      <w:r w:rsidR="002411B3">
        <w:t xml:space="preserve"> </w:t>
      </w:r>
      <w:r w:rsidR="00630928">
        <w:t>not</w:t>
      </w:r>
      <w:r w:rsidR="002411B3">
        <w:t xml:space="preserve"> </w:t>
      </w:r>
      <w:r w:rsidR="00630928">
        <w:t>win</w:t>
      </w:r>
      <w:r w:rsidR="002411B3">
        <w:t xml:space="preserve"> </w:t>
      </w:r>
      <w:r w:rsidR="00630928">
        <w:t>out,</w:t>
      </w:r>
      <w:r w:rsidR="002411B3">
        <w:t xml:space="preserve"> </w:t>
      </w:r>
      <w:r w:rsidR="00630928">
        <w:t>that</w:t>
      </w:r>
      <w:r w:rsidR="002411B3">
        <w:t xml:space="preserve"> </w:t>
      </w:r>
      <w:r w:rsidR="00630928">
        <w:t>violence</w:t>
      </w:r>
      <w:r w:rsidR="002411B3">
        <w:t xml:space="preserve"> </w:t>
      </w:r>
      <w:r w:rsidR="00630928">
        <w:t>will</w:t>
      </w:r>
      <w:r w:rsidR="002411B3">
        <w:t xml:space="preserve"> </w:t>
      </w:r>
      <w:r w:rsidR="00630928">
        <w:t>not</w:t>
      </w:r>
      <w:r w:rsidR="002411B3">
        <w:t xml:space="preserve"> </w:t>
      </w:r>
      <w:r w:rsidR="00630928">
        <w:t>prevail,</w:t>
      </w:r>
      <w:r w:rsidR="002411B3">
        <w:t xml:space="preserve"> </w:t>
      </w:r>
      <w:r w:rsidR="00630928">
        <w:t>and</w:t>
      </w:r>
      <w:r w:rsidR="002411B3">
        <w:t xml:space="preserve"> </w:t>
      </w:r>
      <w:r w:rsidR="00630928">
        <w:t>that</w:t>
      </w:r>
      <w:r w:rsidR="002411B3">
        <w:t xml:space="preserve"> </w:t>
      </w:r>
      <w:r w:rsidR="00630928">
        <w:t>death</w:t>
      </w:r>
      <w:r w:rsidR="002411B3">
        <w:t xml:space="preserve"> </w:t>
      </w:r>
      <w:r w:rsidR="00630928">
        <w:t>can</w:t>
      </w:r>
      <w:r w:rsidR="002411B3">
        <w:t xml:space="preserve"> </w:t>
      </w:r>
      <w:r w:rsidR="00630928">
        <w:t>be</w:t>
      </w:r>
      <w:r w:rsidR="002411B3">
        <w:t xml:space="preserve"> </w:t>
      </w:r>
      <w:r w:rsidR="00630928">
        <w:t>outflanked:</w:t>
      </w:r>
    </w:p>
    <w:p w:rsidR="00397C11" w:rsidRDefault="00397C11" w:rsidP="007F56DB">
      <w:pPr>
        <w:spacing w:line="480" w:lineRule="auto"/>
      </w:pPr>
      <w:r>
        <w:t>&lt;ext&gt;</w:t>
      </w:r>
    </w:p>
    <w:p w:rsidR="00CA36A9" w:rsidRDefault="00CA36A9" w:rsidP="007F56DB">
      <w:pPr>
        <w:spacing w:line="480" w:lineRule="auto"/>
        <w:ind w:left="720"/>
      </w:pPr>
      <w:r>
        <w:t>As</w:t>
      </w:r>
      <w:r w:rsidR="002411B3">
        <w:t xml:space="preserve"> </w:t>
      </w:r>
      <w:r>
        <w:t>the</w:t>
      </w:r>
      <w:r w:rsidR="002411B3">
        <w:t xml:space="preserve"> </w:t>
      </w:r>
      <w:r>
        <w:t>Lord</w:t>
      </w:r>
      <w:r w:rsidR="002411B3">
        <w:t xml:space="preserve"> </w:t>
      </w:r>
      <w:r>
        <w:t>of</w:t>
      </w:r>
      <w:r w:rsidR="002411B3">
        <w:t xml:space="preserve"> </w:t>
      </w:r>
      <w:r>
        <w:t>being,</w:t>
      </w:r>
      <w:r w:rsidR="002411B3">
        <w:t xml:space="preserve"> </w:t>
      </w:r>
      <w:r>
        <w:t>he</w:t>
      </w:r>
      <w:r w:rsidR="002411B3">
        <w:t xml:space="preserve"> </w:t>
      </w:r>
      <w:r>
        <w:t>[God]</w:t>
      </w:r>
      <w:r w:rsidR="002411B3">
        <w:t xml:space="preserve"> </w:t>
      </w:r>
      <w:r>
        <w:t>circumscribes</w:t>
      </w:r>
      <w:r w:rsidR="002411B3">
        <w:t xml:space="preserve"> </w:t>
      </w:r>
      <w:r>
        <w:t>being,</w:t>
      </w:r>
      <w:r w:rsidR="002411B3">
        <w:t xml:space="preserve"> </w:t>
      </w:r>
      <w:r>
        <w:t>not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mode</w:t>
      </w:r>
      <w:r w:rsidR="002411B3">
        <w:t xml:space="preserve"> </w:t>
      </w:r>
      <w:r>
        <w:t>of</w:t>
      </w:r>
      <w:r w:rsidR="002411B3">
        <w:t xml:space="preserve"> </w:t>
      </w:r>
      <w:r>
        <w:t>nonbeing</w:t>
      </w:r>
      <w:r w:rsidR="002411B3">
        <w:t xml:space="preserve"> </w:t>
      </w:r>
      <w:r>
        <w:t>that</w:t>
      </w:r>
      <w:r w:rsidR="002411B3">
        <w:t xml:space="preserve"> </w:t>
      </w:r>
      <w:r>
        <w:t>must</w:t>
      </w:r>
      <w:r w:rsidR="002411B3">
        <w:t xml:space="preserve"> </w:t>
      </w:r>
      <w:r>
        <w:t>translate</w:t>
      </w:r>
      <w:r w:rsidR="002411B3">
        <w:t xml:space="preserve"> </w:t>
      </w:r>
      <w:r>
        <w:t>itself</w:t>
      </w:r>
      <w:r w:rsidR="002411B3">
        <w:t xml:space="preserve"> </w:t>
      </w:r>
      <w:r>
        <w:t>into</w:t>
      </w:r>
      <w:r w:rsidR="002411B3">
        <w:t xml:space="preserve"> </w:t>
      </w:r>
      <w:r>
        <w:t>violence</w:t>
      </w:r>
      <w:r w:rsidR="002411B3">
        <w:t xml:space="preserve"> </w:t>
      </w:r>
      <w:r>
        <w:t>but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mode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trustworthy</w:t>
      </w:r>
      <w:r w:rsidR="002411B3">
        <w:t xml:space="preserve"> </w:t>
      </w:r>
      <w:r>
        <w:t>promise,</w:t>
      </w:r>
      <w:r w:rsidR="002411B3">
        <w:t xml:space="preserve"> </w:t>
      </w:r>
      <w:r>
        <w:t>which</w:t>
      </w:r>
      <w:r w:rsidR="002411B3">
        <w:t xml:space="preserve"> </w:t>
      </w:r>
      <w:r>
        <w:t>is</w:t>
      </w:r>
      <w:r w:rsidR="002411B3">
        <w:t xml:space="preserve"> </w:t>
      </w:r>
      <w:r>
        <w:t>the</w:t>
      </w:r>
      <w:r w:rsidR="002411B3">
        <w:t xml:space="preserve"> </w:t>
      </w:r>
      <w:r>
        <w:t>power</w:t>
      </w:r>
      <w:r w:rsidR="002411B3">
        <w:t xml:space="preserve"> </w:t>
      </w:r>
      <w:r>
        <w:t>of</w:t>
      </w:r>
      <w:r w:rsidR="002411B3">
        <w:t xml:space="preserve"> </w:t>
      </w:r>
      <w:r>
        <w:t>nonbeing</w:t>
      </w:r>
      <w:r w:rsidR="002411B3">
        <w:t xml:space="preserve"> </w:t>
      </w:r>
      <w:r>
        <w:t>transformed</w:t>
      </w:r>
      <w:r w:rsidR="002411B3">
        <w:t xml:space="preserve"> </w:t>
      </w:r>
      <w:r>
        <w:t>into</w:t>
      </w:r>
      <w:r w:rsidR="002411B3">
        <w:t xml:space="preserve"> </w:t>
      </w:r>
      <w:r>
        <w:t>the</w:t>
      </w:r>
      <w:r w:rsidR="002411B3">
        <w:t xml:space="preserve"> </w:t>
      </w:r>
      <w:r>
        <w:t>principle</w:t>
      </w:r>
      <w:r w:rsidR="002411B3">
        <w:t xml:space="preserve"> </w:t>
      </w:r>
      <w:r>
        <w:t>of</w:t>
      </w:r>
      <w:r w:rsidR="002411B3">
        <w:t xml:space="preserve"> </w:t>
      </w:r>
      <w:r>
        <w:t>hope.</w:t>
      </w:r>
      <w:r w:rsidR="002411B3">
        <w:t xml:space="preserve"> </w:t>
      </w:r>
      <w:r w:rsidR="00484BAB">
        <w:t>.</w:t>
      </w:r>
      <w:r w:rsidR="002411B3">
        <w:t xml:space="preserve"> </w:t>
      </w:r>
      <w:r w:rsidR="00484BAB">
        <w:t>.</w:t>
      </w:r>
      <w:r w:rsidR="002411B3">
        <w:t xml:space="preserve"> </w:t>
      </w:r>
      <w:r w:rsidR="00484BAB">
        <w:t>.</w:t>
      </w:r>
    </w:p>
    <w:p w:rsidR="00CA36A9" w:rsidRDefault="00CA36A9" w:rsidP="007F56DB">
      <w:pPr>
        <w:spacing w:line="480" w:lineRule="auto"/>
        <w:ind w:left="720"/>
      </w:pPr>
      <w:r>
        <w:t>In</w:t>
      </w:r>
      <w:r w:rsidR="002411B3">
        <w:t xml:space="preserve"> </w:t>
      </w:r>
      <w:r>
        <w:t>spite</w:t>
      </w:r>
      <w:r w:rsidR="002411B3">
        <w:t xml:space="preserve"> </w:t>
      </w:r>
      <w:r>
        <w:t>of</w:t>
      </w:r>
      <w:r w:rsidR="002411B3">
        <w:t xml:space="preserve"> </w:t>
      </w:r>
      <w:r>
        <w:t>these</w:t>
      </w:r>
      <w:r w:rsidR="002411B3">
        <w:t xml:space="preserve"> </w:t>
      </w:r>
      <w:r>
        <w:t>similarities</w:t>
      </w:r>
      <w:r w:rsidR="002411B3">
        <w:t xml:space="preserve"> </w:t>
      </w:r>
      <w:r>
        <w:t>between</w:t>
      </w:r>
      <w:r w:rsidR="002411B3">
        <w:t xml:space="preserve"> </w:t>
      </w:r>
      <w:r>
        <w:t>nonbeing</w:t>
      </w:r>
      <w:r w:rsidR="002411B3">
        <w:t xml:space="preserve"> </w:t>
      </w:r>
      <w:r>
        <w:t>and</w:t>
      </w:r>
      <w:r w:rsidR="002411B3">
        <w:t xml:space="preserve"> </w:t>
      </w:r>
      <w:r>
        <w:t>Hashem,</w:t>
      </w:r>
      <w:r w:rsidR="002411B3">
        <w:t xml:space="preserve"> </w:t>
      </w:r>
      <w:r>
        <w:t>the</w:t>
      </w:r>
      <w:r w:rsidR="002411B3">
        <w:t xml:space="preserve"> </w:t>
      </w:r>
      <w:r>
        <w:t>difference</w:t>
      </w:r>
      <w:r w:rsidR="002411B3">
        <w:t xml:space="preserve"> </w:t>
      </w:r>
      <w:r>
        <w:t>between</w:t>
      </w:r>
      <w:r w:rsidR="002411B3">
        <w:t xml:space="preserve"> </w:t>
      </w:r>
      <w:r>
        <w:t>the</w:t>
      </w:r>
      <w:r w:rsidR="002411B3">
        <w:t xml:space="preserve"> </w:t>
      </w:r>
      <w:r>
        <w:t>two</w:t>
      </w:r>
      <w:r w:rsidR="002411B3">
        <w:t xml:space="preserve"> </w:t>
      </w:r>
      <w:r>
        <w:t>is</w:t>
      </w:r>
      <w:r w:rsidR="002411B3">
        <w:t xml:space="preserve"> </w:t>
      </w:r>
      <w:r>
        <w:t>the</w:t>
      </w:r>
      <w:r w:rsidR="002411B3">
        <w:t xml:space="preserve"> </w:t>
      </w:r>
      <w:r>
        <w:t>difference</w:t>
      </w:r>
      <w:r w:rsidR="002411B3">
        <w:t xml:space="preserve"> </w:t>
      </w:r>
      <w:r>
        <w:t>between</w:t>
      </w:r>
      <w:r w:rsidR="002411B3">
        <w:t xml:space="preserve"> </w:t>
      </w:r>
      <w:r>
        <w:t>death</w:t>
      </w:r>
      <w:r w:rsidR="002411B3">
        <w:t xml:space="preserve"> </w:t>
      </w:r>
      <w:r>
        <w:t>and</w:t>
      </w:r>
      <w:r w:rsidR="002411B3">
        <w:t xml:space="preserve"> </w:t>
      </w:r>
      <w:r>
        <w:t>hope.</w:t>
      </w:r>
      <w:r w:rsidR="0057657A">
        <w:rPr>
          <w:rStyle w:val="EndnoteReference"/>
        </w:rPr>
        <w:endnoteReference w:id="58"/>
      </w:r>
    </w:p>
    <w:p w:rsidR="00397C11" w:rsidRDefault="00397C11" w:rsidP="007F56DB">
      <w:pPr>
        <w:spacing w:line="480" w:lineRule="auto"/>
        <w:ind w:left="720"/>
      </w:pPr>
      <w:r>
        <w:t>&lt;/ext&gt;</w:t>
      </w:r>
    </w:p>
    <w:p w:rsidR="00484BAB" w:rsidRDefault="00A53AED" w:rsidP="007F56DB">
      <w:pPr>
        <w:spacing w:line="480" w:lineRule="auto"/>
      </w:pPr>
      <w:r>
        <w:t>The</w:t>
      </w:r>
      <w:r w:rsidR="002411B3">
        <w:t xml:space="preserve"> </w:t>
      </w:r>
      <w:r>
        <w:t>delicate</w:t>
      </w:r>
      <w:r w:rsidR="002411B3">
        <w:t xml:space="preserve"> </w:t>
      </w:r>
      <w:r>
        <w:t>balance</w:t>
      </w:r>
      <w:r w:rsidR="002411B3">
        <w:t xml:space="preserve"> </w:t>
      </w:r>
      <w:r>
        <w:t>between</w:t>
      </w:r>
      <w:r w:rsidR="002411B3">
        <w:t xml:space="preserve"> </w:t>
      </w:r>
      <w:r>
        <w:t>light</w:t>
      </w:r>
      <w:r w:rsidR="002411B3">
        <w:t xml:space="preserve"> </w:t>
      </w:r>
      <w:r>
        <w:t>and</w:t>
      </w:r>
      <w:r w:rsidR="002411B3">
        <w:t xml:space="preserve"> </w:t>
      </w:r>
      <w:r>
        <w:t>darkness</w:t>
      </w:r>
      <w:r w:rsidR="002411B3">
        <w:t xml:space="preserve"> </w:t>
      </w:r>
      <w:r>
        <w:t>plays</w:t>
      </w:r>
      <w:r w:rsidR="002411B3">
        <w:t xml:space="preserve"> </w:t>
      </w:r>
      <w:r>
        <w:t>out</w:t>
      </w:r>
      <w:r w:rsidR="002411B3">
        <w:t xml:space="preserve"> </w:t>
      </w:r>
      <w:r>
        <w:t>here</w:t>
      </w:r>
      <w:r w:rsidR="002411B3">
        <w:t xml:space="preserve"> </w:t>
      </w:r>
      <w:r>
        <w:t>too</w:t>
      </w:r>
      <w:r w:rsidR="002411B3">
        <w:t xml:space="preserve"> </w:t>
      </w:r>
      <w:r>
        <w:t>between</w:t>
      </w:r>
      <w:r w:rsidR="002411B3">
        <w:t xml:space="preserve"> </w:t>
      </w:r>
      <w:r>
        <w:t>nonbeing</w:t>
      </w:r>
      <w:r w:rsidR="002411B3">
        <w:t xml:space="preserve"> </w:t>
      </w:r>
      <w:r>
        <w:t>and</w:t>
      </w:r>
      <w:r w:rsidR="002411B3">
        <w:t xml:space="preserve"> </w:t>
      </w:r>
      <w:r>
        <w:t>being.</w:t>
      </w:r>
      <w:r w:rsidR="002411B3">
        <w:t xml:space="preserve"> </w:t>
      </w:r>
      <w:r w:rsidR="00A247D4">
        <w:t>N</w:t>
      </w:r>
      <w:r w:rsidR="00107E20">
        <w:t>onbeing</w:t>
      </w:r>
      <w:r w:rsidR="002411B3">
        <w:t xml:space="preserve"> </w:t>
      </w:r>
      <w:r w:rsidR="00107E20">
        <w:t>(darkness)</w:t>
      </w:r>
      <w:r w:rsidR="002411B3">
        <w:t xml:space="preserve"> </w:t>
      </w:r>
      <w:r w:rsidR="00107E20">
        <w:t>limits</w:t>
      </w:r>
      <w:r w:rsidR="002411B3">
        <w:t xml:space="preserve"> </w:t>
      </w:r>
      <w:r w:rsidR="00107E20">
        <w:t>being</w:t>
      </w:r>
      <w:r w:rsidR="002411B3">
        <w:t xml:space="preserve"> </w:t>
      </w:r>
      <w:r w:rsidR="00107E20">
        <w:t>(light),</w:t>
      </w:r>
      <w:r w:rsidR="002411B3">
        <w:t xml:space="preserve"> </w:t>
      </w:r>
      <w:r w:rsidR="00A247D4">
        <w:t>but</w:t>
      </w:r>
      <w:r w:rsidR="002411B3">
        <w:t xml:space="preserve"> </w:t>
      </w:r>
      <w:r w:rsidR="00107E20">
        <w:t>Hashem</w:t>
      </w:r>
      <w:r w:rsidR="002411B3">
        <w:t xml:space="preserve"> </w:t>
      </w:r>
      <w:r w:rsidR="00107E20">
        <w:t>is</w:t>
      </w:r>
      <w:r w:rsidR="002411B3">
        <w:t xml:space="preserve"> </w:t>
      </w:r>
      <w:r w:rsidR="00107E20">
        <w:t>the</w:t>
      </w:r>
      <w:r w:rsidR="002411B3">
        <w:t xml:space="preserve"> </w:t>
      </w:r>
      <w:r w:rsidR="00107E20">
        <w:t>God</w:t>
      </w:r>
      <w:r w:rsidR="002411B3">
        <w:t xml:space="preserve"> </w:t>
      </w:r>
      <w:r w:rsidR="00107E20">
        <w:t>who</w:t>
      </w:r>
      <w:r w:rsidR="002411B3">
        <w:t xml:space="preserve"> </w:t>
      </w:r>
      <w:r w:rsidR="00107E20">
        <w:t>contains</w:t>
      </w:r>
      <w:r w:rsidR="002411B3">
        <w:t xml:space="preserve"> </w:t>
      </w:r>
      <w:r w:rsidR="00107E20">
        <w:t>both</w:t>
      </w:r>
      <w:r w:rsidR="002411B3">
        <w:t xml:space="preserve"> </w:t>
      </w:r>
      <w:r w:rsidR="00107E20">
        <w:t>without</w:t>
      </w:r>
      <w:r w:rsidR="002411B3">
        <w:t xml:space="preserve"> </w:t>
      </w:r>
      <w:r w:rsidR="00107E20">
        <w:t>destroying</w:t>
      </w:r>
      <w:r w:rsidR="002411B3">
        <w:t xml:space="preserve"> </w:t>
      </w:r>
      <w:r w:rsidR="00107E20">
        <w:t>either,</w:t>
      </w:r>
      <w:r w:rsidR="002411B3">
        <w:t xml:space="preserve"> </w:t>
      </w:r>
      <w:r w:rsidR="00107E20">
        <w:t>and</w:t>
      </w:r>
      <w:r w:rsidR="002411B3">
        <w:t xml:space="preserve"> </w:t>
      </w:r>
      <w:r w:rsidR="00107E20">
        <w:t>in</w:t>
      </w:r>
      <w:r w:rsidR="002411B3">
        <w:t xml:space="preserve"> </w:t>
      </w:r>
      <w:r w:rsidR="00107E20">
        <w:t>doing</w:t>
      </w:r>
      <w:r w:rsidR="002411B3">
        <w:t xml:space="preserve"> </w:t>
      </w:r>
      <w:r w:rsidR="00107E20">
        <w:t>so</w:t>
      </w:r>
      <w:r w:rsidR="002411B3">
        <w:t xml:space="preserve"> </w:t>
      </w:r>
      <w:r w:rsidR="00555987">
        <w:t>radiates</w:t>
      </w:r>
      <w:r w:rsidR="002411B3">
        <w:t xml:space="preserve"> </w:t>
      </w:r>
      <w:r w:rsidR="00555987">
        <w:t>hope</w:t>
      </w:r>
      <w:r w:rsidR="002411B3">
        <w:t xml:space="preserve"> </w:t>
      </w:r>
      <w:r w:rsidR="00555987">
        <w:t>in</w:t>
      </w:r>
      <w:r w:rsidR="002411B3">
        <w:t xml:space="preserve"> </w:t>
      </w:r>
      <w:r w:rsidR="00555987">
        <w:t>a</w:t>
      </w:r>
      <w:r w:rsidR="002411B3">
        <w:t xml:space="preserve"> </w:t>
      </w:r>
      <w:r w:rsidR="00555987">
        <w:t>meaningful</w:t>
      </w:r>
      <w:r w:rsidR="002411B3">
        <w:t xml:space="preserve"> </w:t>
      </w:r>
      <w:r w:rsidR="00107E20">
        <w:t>life</w:t>
      </w:r>
      <w:r w:rsidR="002411B3">
        <w:t xml:space="preserve"> </w:t>
      </w:r>
      <w:r w:rsidR="00107E20">
        <w:t>of</w:t>
      </w:r>
      <w:r w:rsidR="002411B3">
        <w:t xml:space="preserve"> </w:t>
      </w:r>
      <w:r w:rsidR="00107E20">
        <w:t>embodied</w:t>
      </w:r>
      <w:r w:rsidR="002411B3">
        <w:t xml:space="preserve"> </w:t>
      </w:r>
      <w:r w:rsidR="00107E20">
        <w:t>existence.</w:t>
      </w:r>
      <w:r w:rsidR="002411B3">
        <w:t xml:space="preserve"> </w:t>
      </w:r>
      <w:r w:rsidR="00484BAB">
        <w:t>The</w:t>
      </w:r>
      <w:r w:rsidR="002411B3">
        <w:t xml:space="preserve"> </w:t>
      </w:r>
      <w:r w:rsidR="00484BAB">
        <w:t>being</w:t>
      </w:r>
      <w:r w:rsidR="002411B3">
        <w:t xml:space="preserve"> </w:t>
      </w:r>
      <w:r w:rsidR="00484BAB">
        <w:t>of</w:t>
      </w:r>
      <w:r w:rsidR="002411B3">
        <w:t xml:space="preserve"> </w:t>
      </w:r>
      <w:r w:rsidR="00484BAB">
        <w:t>light</w:t>
      </w:r>
      <w:r w:rsidR="002411B3">
        <w:t xml:space="preserve"> </w:t>
      </w:r>
      <w:r w:rsidR="00484BAB">
        <w:t>still</w:t>
      </w:r>
      <w:r w:rsidR="002411B3">
        <w:t xml:space="preserve"> </w:t>
      </w:r>
      <w:r w:rsidR="00484BAB">
        <w:t>radiates</w:t>
      </w:r>
      <w:r w:rsidR="002411B3">
        <w:t xml:space="preserve"> </w:t>
      </w:r>
      <w:r w:rsidR="00484BAB">
        <w:t>in</w:t>
      </w:r>
      <w:r w:rsidR="002411B3">
        <w:t xml:space="preserve"> </w:t>
      </w:r>
      <w:r w:rsidR="00484BAB">
        <w:t>death,</w:t>
      </w:r>
      <w:r w:rsidR="002411B3">
        <w:t xml:space="preserve"> </w:t>
      </w:r>
      <w:r w:rsidR="00484BAB">
        <w:t>for</w:t>
      </w:r>
      <w:r w:rsidR="002411B3">
        <w:t xml:space="preserve"> </w:t>
      </w:r>
      <w:r w:rsidR="00484BAB">
        <w:t>God</w:t>
      </w:r>
      <w:r w:rsidR="002411B3">
        <w:t xml:space="preserve"> </w:t>
      </w:r>
      <w:r w:rsidR="00484BAB">
        <w:t>dwells</w:t>
      </w:r>
      <w:r w:rsidR="002411B3">
        <w:t xml:space="preserve"> </w:t>
      </w:r>
      <w:r w:rsidR="00484BAB">
        <w:t>among</w:t>
      </w:r>
      <w:r w:rsidR="002411B3">
        <w:t xml:space="preserve"> </w:t>
      </w:r>
      <w:r w:rsidR="00484BAB">
        <w:t>even</w:t>
      </w:r>
      <w:r w:rsidR="002411B3">
        <w:t xml:space="preserve"> </w:t>
      </w:r>
      <w:r w:rsidR="00484BAB">
        <w:t>the</w:t>
      </w:r>
      <w:r w:rsidR="002411B3">
        <w:t xml:space="preserve"> </w:t>
      </w:r>
      <w:r w:rsidR="00484BAB">
        <w:t>dead</w:t>
      </w:r>
      <w:r w:rsidR="002411B3">
        <w:t xml:space="preserve"> </w:t>
      </w:r>
      <w:r w:rsidR="00484BAB">
        <w:t>bodies</w:t>
      </w:r>
      <w:r w:rsidR="002411B3">
        <w:t xml:space="preserve"> </w:t>
      </w:r>
      <w:r w:rsidR="00484BAB">
        <w:t>of</w:t>
      </w:r>
      <w:r w:rsidR="002411B3">
        <w:t xml:space="preserve"> </w:t>
      </w:r>
      <w:r w:rsidR="00484BAB">
        <w:t>his</w:t>
      </w:r>
      <w:r w:rsidR="002411B3">
        <w:t xml:space="preserve"> </w:t>
      </w:r>
      <w:r w:rsidR="00484BAB">
        <w:t>chosen</w:t>
      </w:r>
      <w:r w:rsidR="002411B3">
        <w:t xml:space="preserve"> </w:t>
      </w:r>
      <w:r w:rsidR="00484BAB">
        <w:t>people.</w:t>
      </w:r>
      <w:r w:rsidR="002411B3">
        <w:t xml:space="preserve"> </w:t>
      </w:r>
      <w:r w:rsidR="00484BAB">
        <w:t>Hope</w:t>
      </w:r>
      <w:r w:rsidR="002411B3">
        <w:t xml:space="preserve"> </w:t>
      </w:r>
      <w:r w:rsidR="00484BAB">
        <w:t>r</w:t>
      </w:r>
      <w:r w:rsidR="002C0A89">
        <w:t>eally</w:t>
      </w:r>
      <w:r w:rsidR="002411B3">
        <w:t xml:space="preserve"> </w:t>
      </w:r>
      <w:r w:rsidR="002C0A89">
        <w:t>does</w:t>
      </w:r>
      <w:r w:rsidR="002411B3">
        <w:t xml:space="preserve"> </w:t>
      </w:r>
      <w:r w:rsidR="002C0A89">
        <w:t>spring</w:t>
      </w:r>
      <w:r w:rsidR="002411B3">
        <w:t xml:space="preserve"> </w:t>
      </w:r>
      <w:r w:rsidR="002C0A89">
        <w:t>et</w:t>
      </w:r>
      <w:r w:rsidR="00E77CE4">
        <w:t>ernal.</w:t>
      </w:r>
    </w:p>
    <w:p w:rsidR="00426293" w:rsidRDefault="000D6885" w:rsidP="007F56DB">
      <w:pPr>
        <w:spacing w:line="480" w:lineRule="auto"/>
      </w:pPr>
      <w:r>
        <w:tab/>
        <w:t>This</w:t>
      </w:r>
      <w:r w:rsidR="002411B3">
        <w:t xml:space="preserve"> </w:t>
      </w:r>
      <w:r>
        <w:t>sense</w:t>
      </w:r>
      <w:r w:rsidR="002411B3">
        <w:t xml:space="preserve"> </w:t>
      </w:r>
      <w:r>
        <w:t>of</w:t>
      </w:r>
      <w:r w:rsidR="002411B3">
        <w:t xml:space="preserve"> </w:t>
      </w:r>
      <w:r>
        <w:t>hope</w:t>
      </w:r>
      <w:r w:rsidR="002411B3">
        <w:t xml:space="preserve"> </w:t>
      </w:r>
      <w:r w:rsidR="00E77CE4">
        <w:t>in</w:t>
      </w:r>
      <w:r w:rsidR="002411B3">
        <w:t xml:space="preserve"> </w:t>
      </w:r>
      <w:r w:rsidR="00E77CE4">
        <w:t>the</w:t>
      </w:r>
      <w:r w:rsidR="002411B3">
        <w:t xml:space="preserve"> </w:t>
      </w:r>
      <w:r w:rsidR="00E77CE4">
        <w:t>midst</w:t>
      </w:r>
      <w:r w:rsidR="002411B3">
        <w:t xml:space="preserve"> </w:t>
      </w:r>
      <w:r w:rsidR="00E77CE4">
        <w:t>of</w:t>
      </w:r>
      <w:r w:rsidR="002411B3">
        <w:t xml:space="preserve"> </w:t>
      </w:r>
      <w:r w:rsidR="00E77CE4">
        <w:t>death</w:t>
      </w:r>
      <w:r w:rsidR="002411B3">
        <w:t xml:space="preserve"> </w:t>
      </w:r>
      <w:r>
        <w:t>convey</w:t>
      </w:r>
      <w:r w:rsidR="00E77CE4">
        <w:t>s</w:t>
      </w:r>
      <w:r w:rsidR="002411B3">
        <w:t xml:space="preserve"> </w:t>
      </w:r>
      <w:r>
        <w:t>Wyschogrod</w:t>
      </w:r>
      <w:r w:rsidR="00C15081">
        <w:t>’</w:t>
      </w:r>
      <w:r>
        <w:t>s</w:t>
      </w:r>
      <w:r w:rsidR="002411B3">
        <w:t xml:space="preserve"> </w:t>
      </w:r>
      <w:r>
        <w:t>incarnational</w:t>
      </w:r>
      <w:r w:rsidR="002411B3">
        <w:t xml:space="preserve"> </w:t>
      </w:r>
      <w:r>
        <w:t>reasoning</w:t>
      </w:r>
      <w:r w:rsidR="002411B3">
        <w:t xml:space="preserve"> </w:t>
      </w:r>
      <w:r>
        <w:t>and</w:t>
      </w:r>
      <w:r w:rsidR="002411B3">
        <w:t xml:space="preserve"> </w:t>
      </w:r>
      <w:r>
        <w:t>the</w:t>
      </w:r>
      <w:r w:rsidR="002411B3">
        <w:t xml:space="preserve"> </w:t>
      </w:r>
      <w:r>
        <w:t>influence</w:t>
      </w:r>
      <w:r w:rsidR="002411B3">
        <w:t xml:space="preserve"> </w:t>
      </w:r>
      <w:r>
        <w:t>of</w:t>
      </w:r>
      <w:r w:rsidR="002411B3">
        <w:t xml:space="preserve"> </w:t>
      </w:r>
      <w:r>
        <w:t>Christian</w:t>
      </w:r>
      <w:r w:rsidR="002411B3">
        <w:t xml:space="preserve"> </w:t>
      </w:r>
      <w:r>
        <w:t>theology.</w:t>
      </w:r>
      <w:r w:rsidR="002411B3">
        <w:t xml:space="preserve"> </w:t>
      </w:r>
      <w:r w:rsidR="00555987">
        <w:t>Wyschogrod</w:t>
      </w:r>
      <w:r w:rsidR="002411B3">
        <w:t xml:space="preserve"> </w:t>
      </w:r>
      <w:r w:rsidR="00555987">
        <w:t>has</w:t>
      </w:r>
      <w:r w:rsidR="002411B3">
        <w:t xml:space="preserve"> </w:t>
      </w:r>
      <w:r w:rsidR="00555987">
        <w:t>readily</w:t>
      </w:r>
      <w:r w:rsidR="002411B3">
        <w:t xml:space="preserve"> </w:t>
      </w:r>
      <w:r w:rsidR="00555987">
        <w:t>acknowledged</w:t>
      </w:r>
      <w:r w:rsidR="002411B3">
        <w:t xml:space="preserve"> </w:t>
      </w:r>
      <w:r w:rsidR="00555987">
        <w:t>Karl</w:t>
      </w:r>
      <w:r w:rsidR="002411B3">
        <w:t xml:space="preserve"> </w:t>
      </w:r>
      <w:r w:rsidR="00555987">
        <w:t>Barth</w:t>
      </w:r>
      <w:r w:rsidR="00C15081">
        <w:t>’</w:t>
      </w:r>
      <w:r w:rsidR="00E77CE4">
        <w:t>s</w:t>
      </w:r>
      <w:r w:rsidR="002411B3">
        <w:t xml:space="preserve"> </w:t>
      </w:r>
      <w:r w:rsidR="0032692B">
        <w:t>impact</w:t>
      </w:r>
      <w:r w:rsidR="002411B3">
        <w:t xml:space="preserve"> </w:t>
      </w:r>
      <w:r w:rsidR="00555987">
        <w:t>on</w:t>
      </w:r>
      <w:r w:rsidR="002411B3">
        <w:t xml:space="preserve"> </w:t>
      </w:r>
      <w:r w:rsidR="00555987">
        <w:t>his</w:t>
      </w:r>
      <w:r w:rsidR="002411B3">
        <w:t xml:space="preserve"> </w:t>
      </w:r>
      <w:r w:rsidR="00555987">
        <w:t>own</w:t>
      </w:r>
      <w:r w:rsidR="002411B3">
        <w:t xml:space="preserve"> </w:t>
      </w:r>
      <w:r w:rsidR="00555987">
        <w:t>Jewish</w:t>
      </w:r>
      <w:r w:rsidR="002411B3">
        <w:t xml:space="preserve"> </w:t>
      </w:r>
      <w:r w:rsidR="00555987">
        <w:t>theology,</w:t>
      </w:r>
      <w:r w:rsidR="002411B3">
        <w:t xml:space="preserve"> </w:t>
      </w:r>
      <w:r w:rsidR="00555987">
        <w:t>but</w:t>
      </w:r>
      <w:r w:rsidR="002411B3">
        <w:t xml:space="preserve"> </w:t>
      </w:r>
      <w:r w:rsidR="00555987">
        <w:t>he</w:t>
      </w:r>
      <w:r w:rsidR="002411B3">
        <w:t xml:space="preserve"> </w:t>
      </w:r>
      <w:r w:rsidR="00555987">
        <w:t>has</w:t>
      </w:r>
      <w:r w:rsidR="002411B3">
        <w:t xml:space="preserve"> </w:t>
      </w:r>
      <w:r w:rsidR="00555987">
        <w:t>also</w:t>
      </w:r>
      <w:r w:rsidR="002411B3">
        <w:t xml:space="preserve"> </w:t>
      </w:r>
      <w:r w:rsidR="00555987">
        <w:t>confessed</w:t>
      </w:r>
      <w:r w:rsidR="002411B3">
        <w:t xml:space="preserve"> </w:t>
      </w:r>
      <w:r w:rsidR="00555987">
        <w:t>to</w:t>
      </w:r>
      <w:r w:rsidR="002411B3">
        <w:t xml:space="preserve"> </w:t>
      </w:r>
      <w:r w:rsidR="00555987">
        <w:t>a</w:t>
      </w:r>
      <w:r w:rsidR="002411B3">
        <w:t xml:space="preserve"> </w:t>
      </w:r>
      <w:r w:rsidR="00555987">
        <w:t>form</w:t>
      </w:r>
      <w:r w:rsidR="002411B3">
        <w:t xml:space="preserve"> </w:t>
      </w:r>
      <w:r w:rsidR="00555987">
        <w:t>of</w:t>
      </w:r>
      <w:r w:rsidR="002411B3">
        <w:t xml:space="preserve"> </w:t>
      </w:r>
      <w:r w:rsidR="00555987">
        <w:t>incarnational</w:t>
      </w:r>
      <w:r w:rsidR="002411B3">
        <w:t xml:space="preserve"> </w:t>
      </w:r>
      <w:r w:rsidR="00555987">
        <w:t>thought</w:t>
      </w:r>
      <w:r w:rsidR="002411B3">
        <w:t xml:space="preserve"> </w:t>
      </w:r>
      <w:r w:rsidR="00555987">
        <w:t>akin</w:t>
      </w:r>
      <w:r w:rsidR="002411B3">
        <w:t xml:space="preserve"> </w:t>
      </w:r>
      <w:r w:rsidR="00555987">
        <w:t>to</w:t>
      </w:r>
      <w:r w:rsidR="002411B3">
        <w:t xml:space="preserve"> </w:t>
      </w:r>
      <w:r w:rsidR="00555987">
        <w:t>Christian</w:t>
      </w:r>
      <w:r w:rsidR="002411B3">
        <w:t xml:space="preserve"> </w:t>
      </w:r>
      <w:r w:rsidR="00555987">
        <w:t>doctrine.</w:t>
      </w:r>
      <w:r w:rsidR="002411B3">
        <w:t xml:space="preserve"> </w:t>
      </w:r>
      <w:r w:rsidR="00555987">
        <w:t>Jewish</w:t>
      </w:r>
      <w:r w:rsidR="002411B3">
        <w:t xml:space="preserve"> </w:t>
      </w:r>
      <w:r w:rsidR="00555987">
        <w:t>thinkers</w:t>
      </w:r>
      <w:r w:rsidR="002411B3">
        <w:t xml:space="preserve"> </w:t>
      </w:r>
      <w:r w:rsidR="00555987">
        <w:t>of</w:t>
      </w:r>
      <w:r w:rsidR="002411B3">
        <w:t xml:space="preserve"> </w:t>
      </w:r>
      <w:r w:rsidR="00555987">
        <w:t>the</w:t>
      </w:r>
      <w:r w:rsidR="002411B3">
        <w:t xml:space="preserve"> </w:t>
      </w:r>
      <w:r w:rsidR="00555987">
        <w:t>past</w:t>
      </w:r>
      <w:r w:rsidR="002411B3">
        <w:t xml:space="preserve"> </w:t>
      </w:r>
      <w:r w:rsidR="00555987">
        <w:t>have</w:t>
      </w:r>
      <w:r w:rsidR="002411B3">
        <w:t xml:space="preserve"> </w:t>
      </w:r>
      <w:r w:rsidR="00555987">
        <w:t>often</w:t>
      </w:r>
      <w:r w:rsidR="002411B3">
        <w:t xml:space="preserve"> </w:t>
      </w:r>
      <w:r w:rsidR="00555987">
        <w:t>evaded</w:t>
      </w:r>
      <w:r w:rsidR="002411B3">
        <w:t xml:space="preserve"> </w:t>
      </w:r>
      <w:r w:rsidR="00555987">
        <w:t>discussions</w:t>
      </w:r>
      <w:r w:rsidR="002411B3">
        <w:t xml:space="preserve"> </w:t>
      </w:r>
      <w:r w:rsidR="00555987">
        <w:t>of</w:t>
      </w:r>
      <w:r w:rsidR="002411B3">
        <w:t xml:space="preserve"> </w:t>
      </w:r>
      <w:r w:rsidR="00555987">
        <w:t>God</w:t>
      </w:r>
      <w:r w:rsidR="00C15081">
        <w:t>’</w:t>
      </w:r>
      <w:r w:rsidR="00555987">
        <w:t>s</w:t>
      </w:r>
      <w:r w:rsidR="002411B3">
        <w:t xml:space="preserve"> </w:t>
      </w:r>
      <w:r w:rsidR="00555987">
        <w:t>corporality,</w:t>
      </w:r>
      <w:r w:rsidR="002411B3">
        <w:t xml:space="preserve"> </w:t>
      </w:r>
      <w:r w:rsidR="00555987">
        <w:t>Wyschogrod</w:t>
      </w:r>
      <w:r w:rsidR="002411B3">
        <w:t xml:space="preserve"> </w:t>
      </w:r>
      <w:r w:rsidR="00555987">
        <w:t>surmises,</w:t>
      </w:r>
      <w:r w:rsidR="002411B3">
        <w:t xml:space="preserve"> </w:t>
      </w:r>
      <w:r w:rsidR="00555987">
        <w:t>because</w:t>
      </w:r>
      <w:r w:rsidR="002411B3">
        <w:t xml:space="preserve"> </w:t>
      </w:r>
      <w:r w:rsidR="00555987">
        <w:t>they</w:t>
      </w:r>
      <w:r w:rsidR="002411B3">
        <w:t xml:space="preserve"> </w:t>
      </w:r>
      <w:r w:rsidR="00555987">
        <w:t>feared</w:t>
      </w:r>
      <w:r w:rsidR="002411B3">
        <w:t xml:space="preserve"> </w:t>
      </w:r>
      <w:r w:rsidR="00555987">
        <w:t>such</w:t>
      </w:r>
      <w:r w:rsidR="002411B3">
        <w:t xml:space="preserve"> </w:t>
      </w:r>
      <w:r w:rsidR="00555987">
        <w:t>topics</w:t>
      </w:r>
      <w:r w:rsidR="002411B3">
        <w:t xml:space="preserve"> </w:t>
      </w:r>
      <w:r w:rsidR="00555987">
        <w:t>would</w:t>
      </w:r>
      <w:r w:rsidR="002411B3">
        <w:t xml:space="preserve"> </w:t>
      </w:r>
      <w:r w:rsidR="00555987">
        <w:t>draw</w:t>
      </w:r>
      <w:r w:rsidR="002411B3">
        <w:t xml:space="preserve"> </w:t>
      </w:r>
      <w:r w:rsidR="00797A16">
        <w:t>them</w:t>
      </w:r>
      <w:r w:rsidR="002411B3">
        <w:t xml:space="preserve"> </w:t>
      </w:r>
      <w:r w:rsidR="00555987">
        <w:t>too</w:t>
      </w:r>
      <w:r w:rsidR="002411B3">
        <w:t xml:space="preserve"> </w:t>
      </w:r>
      <w:r w:rsidR="00555987">
        <w:t>close</w:t>
      </w:r>
      <w:r w:rsidR="002411B3">
        <w:t xml:space="preserve"> </w:t>
      </w:r>
      <w:r w:rsidR="00555987">
        <w:t>to</w:t>
      </w:r>
      <w:r w:rsidR="002411B3">
        <w:t xml:space="preserve"> </w:t>
      </w:r>
      <w:r w:rsidR="00555987">
        <w:t>Christian</w:t>
      </w:r>
      <w:r w:rsidR="002411B3">
        <w:t xml:space="preserve"> </w:t>
      </w:r>
      <w:r w:rsidR="00555987">
        <w:t>theology.</w:t>
      </w:r>
      <w:r w:rsidR="002411B3">
        <w:t xml:space="preserve"> </w:t>
      </w:r>
      <w:r w:rsidR="00555987">
        <w:t>Not</w:t>
      </w:r>
      <w:r w:rsidR="002411B3">
        <w:t xml:space="preserve"> </w:t>
      </w:r>
      <w:r w:rsidR="00555987">
        <w:t>so</w:t>
      </w:r>
      <w:r w:rsidR="002411B3">
        <w:t xml:space="preserve"> </w:t>
      </w:r>
      <w:r w:rsidR="00555987">
        <w:t>for</w:t>
      </w:r>
      <w:r w:rsidR="002411B3">
        <w:t xml:space="preserve"> </w:t>
      </w:r>
      <w:r w:rsidR="00555987">
        <w:t>Wyschogrod:</w:t>
      </w:r>
      <w:r w:rsidR="002411B3">
        <w:t xml:space="preserve"> </w:t>
      </w:r>
      <w:r w:rsidR="00C15081">
        <w:t>“</w:t>
      </w:r>
      <w:r w:rsidR="00555987">
        <w:t>The</w:t>
      </w:r>
      <w:r w:rsidR="002411B3">
        <w:t xml:space="preserve"> </w:t>
      </w:r>
      <w:r w:rsidR="00555987">
        <w:t>incarnational</w:t>
      </w:r>
      <w:r w:rsidR="002411B3">
        <w:t xml:space="preserve"> </w:t>
      </w:r>
      <w:r w:rsidR="00555987">
        <w:t>direction</w:t>
      </w:r>
      <w:r w:rsidR="002411B3">
        <w:t xml:space="preserve"> </w:t>
      </w:r>
      <w:r w:rsidR="00555987">
        <w:t>of</w:t>
      </w:r>
      <w:r w:rsidR="002411B3">
        <w:t xml:space="preserve"> </w:t>
      </w:r>
      <w:r w:rsidR="00555987">
        <w:t>my</w:t>
      </w:r>
      <w:r w:rsidR="002411B3">
        <w:t xml:space="preserve"> </w:t>
      </w:r>
      <w:r w:rsidR="00555987">
        <w:t>thinking</w:t>
      </w:r>
      <w:r w:rsidR="002411B3">
        <w:t xml:space="preserve"> </w:t>
      </w:r>
      <w:r w:rsidR="00555987">
        <w:t>became</w:t>
      </w:r>
      <w:r w:rsidR="002411B3">
        <w:t xml:space="preserve"> </w:t>
      </w:r>
      <w:r w:rsidR="00555987">
        <w:lastRenderedPageBreak/>
        <w:t>possible</w:t>
      </w:r>
      <w:r w:rsidR="002411B3">
        <w:t xml:space="preserve"> </w:t>
      </w:r>
      <w:r w:rsidR="00555987">
        <w:t>for</w:t>
      </w:r>
      <w:r w:rsidR="002411B3">
        <w:t xml:space="preserve"> </w:t>
      </w:r>
      <w:r w:rsidR="00555987">
        <w:t>me</w:t>
      </w:r>
      <w:r w:rsidR="002411B3">
        <w:t xml:space="preserve"> </w:t>
      </w:r>
      <w:r w:rsidR="00555987">
        <w:t>only</w:t>
      </w:r>
      <w:r w:rsidR="002411B3">
        <w:t xml:space="preserve"> </w:t>
      </w:r>
      <w:r w:rsidR="00555987">
        <w:t>after</w:t>
      </w:r>
      <w:r w:rsidR="002411B3">
        <w:t xml:space="preserve"> </w:t>
      </w:r>
      <w:r w:rsidR="00555987">
        <w:t>I</w:t>
      </w:r>
      <w:r w:rsidR="002411B3">
        <w:t xml:space="preserve"> </w:t>
      </w:r>
      <w:r w:rsidR="00555987">
        <w:t>succeeded</w:t>
      </w:r>
      <w:r w:rsidR="002411B3">
        <w:t xml:space="preserve"> </w:t>
      </w:r>
      <w:r w:rsidR="00555987">
        <w:t>in</w:t>
      </w:r>
      <w:r w:rsidR="002411B3">
        <w:t xml:space="preserve"> </w:t>
      </w:r>
      <w:r w:rsidR="00555987">
        <w:t>freeing</w:t>
      </w:r>
      <w:r w:rsidR="002411B3">
        <w:t xml:space="preserve"> </w:t>
      </w:r>
      <w:r w:rsidR="00555987">
        <w:t>myself</w:t>
      </w:r>
      <w:r w:rsidR="002411B3">
        <w:t xml:space="preserve"> </w:t>
      </w:r>
      <w:r w:rsidR="00555987">
        <w:t>from</w:t>
      </w:r>
      <w:r w:rsidR="002411B3">
        <w:t xml:space="preserve"> </w:t>
      </w:r>
      <w:r w:rsidR="00555987">
        <w:t>the</w:t>
      </w:r>
      <w:r w:rsidR="002411B3">
        <w:t xml:space="preserve"> </w:t>
      </w:r>
      <w:r w:rsidR="00555987">
        <w:t>need</w:t>
      </w:r>
      <w:r w:rsidR="002411B3">
        <w:t xml:space="preserve"> </w:t>
      </w:r>
      <w:r w:rsidR="00555987">
        <w:t>to</w:t>
      </w:r>
      <w:r w:rsidR="002411B3">
        <w:t xml:space="preserve"> </w:t>
      </w:r>
      <w:r w:rsidR="00555987">
        <w:t>be</w:t>
      </w:r>
      <w:r w:rsidR="002411B3">
        <w:t xml:space="preserve"> </w:t>
      </w:r>
      <w:r w:rsidR="00555987">
        <w:t>as</w:t>
      </w:r>
      <w:r w:rsidR="002411B3">
        <w:t xml:space="preserve"> </w:t>
      </w:r>
      <w:r w:rsidR="00555987">
        <w:t>different</w:t>
      </w:r>
      <w:r w:rsidR="002411B3">
        <w:t xml:space="preserve"> </w:t>
      </w:r>
      <w:r w:rsidR="00555987">
        <w:t>from</w:t>
      </w:r>
      <w:r w:rsidR="002411B3">
        <w:t xml:space="preserve"> </w:t>
      </w:r>
      <w:r w:rsidR="00555987">
        <w:t>Christianity</w:t>
      </w:r>
      <w:r w:rsidR="002411B3">
        <w:t xml:space="preserve"> </w:t>
      </w:r>
      <w:r w:rsidR="00555987">
        <w:t>as</w:t>
      </w:r>
      <w:r w:rsidR="002411B3">
        <w:t xml:space="preserve"> </w:t>
      </w:r>
      <w:r w:rsidR="00555987">
        <w:t>possible.</w:t>
      </w:r>
      <w:r w:rsidR="00C15081">
        <w:t>”</w:t>
      </w:r>
      <w:r w:rsidR="00555987">
        <w:rPr>
          <w:rStyle w:val="EndnoteReference"/>
        </w:rPr>
        <w:endnoteReference w:id="59"/>
      </w:r>
      <w:r w:rsidR="002411B3">
        <w:t xml:space="preserve"> </w:t>
      </w:r>
      <w:r w:rsidR="002E1FB8">
        <w:t>Yet</w:t>
      </w:r>
      <w:r w:rsidR="002411B3">
        <w:t xml:space="preserve"> </w:t>
      </w:r>
      <w:r w:rsidR="002E1FB8">
        <w:t>Wyschogro</w:t>
      </w:r>
      <w:r w:rsidR="00B12C8F">
        <w:t>d</w:t>
      </w:r>
      <w:r w:rsidR="002411B3">
        <w:t xml:space="preserve"> </w:t>
      </w:r>
      <w:r w:rsidR="00824328">
        <w:t>wishes</w:t>
      </w:r>
      <w:r w:rsidR="002411B3">
        <w:t xml:space="preserve"> </w:t>
      </w:r>
      <w:r w:rsidR="00824328">
        <w:t>to</w:t>
      </w:r>
      <w:r w:rsidR="002411B3">
        <w:t xml:space="preserve"> </w:t>
      </w:r>
      <w:r w:rsidR="00824328">
        <w:t>avoid</w:t>
      </w:r>
      <w:r w:rsidR="002411B3">
        <w:t xml:space="preserve"> </w:t>
      </w:r>
      <w:r w:rsidR="00B12C8F">
        <w:t>the</w:t>
      </w:r>
      <w:r w:rsidR="002411B3">
        <w:t xml:space="preserve"> </w:t>
      </w:r>
      <w:r w:rsidR="00B12C8F">
        <w:t>term</w:t>
      </w:r>
      <w:r w:rsidR="002411B3">
        <w:t xml:space="preserve"> </w:t>
      </w:r>
      <w:r w:rsidR="00C15081">
        <w:t>“</w:t>
      </w:r>
      <w:r w:rsidR="00B12C8F">
        <w:t>incarnation</w:t>
      </w:r>
      <w:r w:rsidR="00C15081">
        <w:t>”</w:t>
      </w:r>
      <w:r w:rsidR="002411B3">
        <w:t xml:space="preserve"> </w:t>
      </w:r>
      <w:r w:rsidR="00B12C8F">
        <w:t>to</w:t>
      </w:r>
      <w:r w:rsidR="002411B3">
        <w:t xml:space="preserve"> </w:t>
      </w:r>
      <w:r w:rsidR="00B12C8F">
        <w:t>describe</w:t>
      </w:r>
      <w:r w:rsidR="002411B3">
        <w:t xml:space="preserve"> </w:t>
      </w:r>
      <w:r w:rsidR="00B12C8F">
        <w:t>God</w:t>
      </w:r>
      <w:r w:rsidR="00C15081">
        <w:t>’</w:t>
      </w:r>
      <w:r w:rsidR="00B12C8F">
        <w:t>s</w:t>
      </w:r>
      <w:r w:rsidR="002411B3">
        <w:t xml:space="preserve"> </w:t>
      </w:r>
      <w:r w:rsidR="00B12C8F">
        <w:t>embodiment</w:t>
      </w:r>
      <w:r w:rsidR="002411B3">
        <w:t xml:space="preserve"> </w:t>
      </w:r>
      <w:r w:rsidR="00B12C8F">
        <w:t>in</w:t>
      </w:r>
      <w:r w:rsidR="002411B3">
        <w:t xml:space="preserve"> </w:t>
      </w:r>
      <w:r w:rsidR="00B12C8F">
        <w:t>the</w:t>
      </w:r>
      <w:r w:rsidR="002411B3">
        <w:t xml:space="preserve"> </w:t>
      </w:r>
      <w:r w:rsidR="00B12C8F">
        <w:t>people</w:t>
      </w:r>
      <w:r w:rsidR="002411B3">
        <w:t xml:space="preserve"> </w:t>
      </w:r>
      <w:r w:rsidR="00B12C8F">
        <w:t>Israel.</w:t>
      </w:r>
      <w:r w:rsidR="002411B3">
        <w:t xml:space="preserve"> </w:t>
      </w:r>
      <w:r w:rsidR="00B12C8F">
        <w:t>Instead,</w:t>
      </w:r>
      <w:r w:rsidR="002411B3">
        <w:t xml:space="preserve"> </w:t>
      </w:r>
      <w:r w:rsidR="00B12C8F">
        <w:t>he</w:t>
      </w:r>
      <w:r w:rsidR="002411B3">
        <w:t xml:space="preserve"> </w:t>
      </w:r>
      <w:r w:rsidR="002E1FB8">
        <w:t>develops</w:t>
      </w:r>
      <w:r w:rsidR="002411B3">
        <w:t xml:space="preserve"> </w:t>
      </w:r>
      <w:r w:rsidR="002E1FB8">
        <w:t>the</w:t>
      </w:r>
      <w:r w:rsidR="002411B3">
        <w:t xml:space="preserve"> </w:t>
      </w:r>
      <w:r w:rsidR="002E1FB8">
        <w:t>notion</w:t>
      </w:r>
      <w:r w:rsidR="002411B3">
        <w:t xml:space="preserve"> </w:t>
      </w:r>
      <w:r w:rsidR="002E1FB8">
        <w:t>of</w:t>
      </w:r>
      <w:r w:rsidR="002411B3">
        <w:t xml:space="preserve"> </w:t>
      </w:r>
      <w:r w:rsidR="002E1FB8">
        <w:t>indwellin</w:t>
      </w:r>
      <w:r w:rsidR="00B12C8F">
        <w:t>g</w:t>
      </w:r>
      <w:r w:rsidR="002411B3">
        <w:t xml:space="preserve"> </w:t>
      </w:r>
      <w:r w:rsidR="00B12C8F">
        <w:t>to</w:t>
      </w:r>
      <w:r w:rsidR="002411B3">
        <w:t xml:space="preserve"> </w:t>
      </w:r>
      <w:r w:rsidR="00B12C8F">
        <w:t>account</w:t>
      </w:r>
      <w:r w:rsidR="002411B3">
        <w:t xml:space="preserve"> </w:t>
      </w:r>
      <w:r w:rsidR="00B12C8F">
        <w:t>for</w:t>
      </w:r>
      <w:r w:rsidR="002411B3">
        <w:t xml:space="preserve"> </w:t>
      </w:r>
      <w:r w:rsidR="00B12C8F">
        <w:t>God</w:t>
      </w:r>
      <w:r w:rsidR="00C15081">
        <w:t>’</w:t>
      </w:r>
      <w:r w:rsidR="00B12C8F">
        <w:t>s</w:t>
      </w:r>
      <w:r w:rsidR="002411B3">
        <w:t xml:space="preserve"> </w:t>
      </w:r>
      <w:r w:rsidR="00B12C8F">
        <w:t>pre</w:t>
      </w:r>
      <w:r w:rsidR="005B740A">
        <w:t>sence.</w:t>
      </w:r>
      <w:r w:rsidR="002411B3">
        <w:t xml:space="preserve"> </w:t>
      </w:r>
      <w:r w:rsidR="005B740A">
        <w:t>This</w:t>
      </w:r>
      <w:r w:rsidR="002411B3">
        <w:t xml:space="preserve"> </w:t>
      </w:r>
      <w:r w:rsidR="005B740A">
        <w:t>evades,</w:t>
      </w:r>
      <w:r w:rsidR="002411B3">
        <w:t xml:space="preserve"> </w:t>
      </w:r>
      <w:r w:rsidR="005B740A">
        <w:t>so</w:t>
      </w:r>
      <w:r w:rsidR="002411B3">
        <w:t xml:space="preserve"> </w:t>
      </w:r>
      <w:r w:rsidR="005B740A">
        <w:t>Wyschog</w:t>
      </w:r>
      <w:r w:rsidR="00B12C8F">
        <w:t>rod</w:t>
      </w:r>
      <w:r w:rsidR="002411B3">
        <w:t xml:space="preserve"> </w:t>
      </w:r>
      <w:r w:rsidR="00B12C8F">
        <w:t>hopes,</w:t>
      </w:r>
      <w:r w:rsidR="002411B3">
        <w:t xml:space="preserve"> </w:t>
      </w:r>
      <w:r w:rsidR="00B12C8F">
        <w:t>any</w:t>
      </w:r>
      <w:r w:rsidR="002411B3">
        <w:t xml:space="preserve"> </w:t>
      </w:r>
      <w:r w:rsidR="00B12C8F">
        <w:t>misunderstanding</w:t>
      </w:r>
      <w:r w:rsidR="002411B3">
        <w:t xml:space="preserve"> </w:t>
      </w:r>
      <w:r w:rsidR="00B12C8F">
        <w:t>that</w:t>
      </w:r>
      <w:r w:rsidR="002411B3">
        <w:t xml:space="preserve"> </w:t>
      </w:r>
      <w:r w:rsidR="00B12C8F">
        <w:t>God</w:t>
      </w:r>
      <w:r w:rsidR="002411B3">
        <w:t xml:space="preserve"> </w:t>
      </w:r>
      <w:r w:rsidR="00B12C8F">
        <w:t>actually</w:t>
      </w:r>
      <w:r w:rsidR="002411B3">
        <w:t xml:space="preserve"> </w:t>
      </w:r>
      <w:r w:rsidR="00B12C8F">
        <w:t>becomes</w:t>
      </w:r>
      <w:r w:rsidR="002411B3">
        <w:t xml:space="preserve"> </w:t>
      </w:r>
      <w:r w:rsidR="002E1FB8">
        <w:t>one</w:t>
      </w:r>
      <w:r w:rsidR="002411B3">
        <w:t xml:space="preserve"> </w:t>
      </w:r>
      <w:r w:rsidR="002E1FB8">
        <w:t>with</w:t>
      </w:r>
      <w:r w:rsidR="002411B3">
        <w:t xml:space="preserve"> </w:t>
      </w:r>
      <w:r w:rsidR="00B12C8F">
        <w:t>a</w:t>
      </w:r>
      <w:r w:rsidR="002411B3">
        <w:t xml:space="preserve"> </w:t>
      </w:r>
      <w:r w:rsidR="00B12C8F">
        <w:t>particular</w:t>
      </w:r>
      <w:r w:rsidR="002411B3">
        <w:t xml:space="preserve"> </w:t>
      </w:r>
      <w:r w:rsidR="00B12C8F">
        <w:t>group</w:t>
      </w:r>
      <w:r w:rsidR="002E1FB8">
        <w:t>.</w:t>
      </w:r>
      <w:r w:rsidR="002411B3">
        <w:t xml:space="preserve"> </w:t>
      </w:r>
      <w:r w:rsidR="002E1FB8">
        <w:t>The</w:t>
      </w:r>
      <w:r w:rsidR="002411B3">
        <w:t xml:space="preserve"> </w:t>
      </w:r>
      <w:r w:rsidR="002E1FB8">
        <w:t>Christian</w:t>
      </w:r>
      <w:r w:rsidR="002411B3">
        <w:t xml:space="preserve"> </w:t>
      </w:r>
      <w:r w:rsidR="002E1FB8">
        <w:t>incarnation,</w:t>
      </w:r>
      <w:r w:rsidR="002411B3">
        <w:t xml:space="preserve"> </w:t>
      </w:r>
      <w:r w:rsidR="002E1FB8">
        <w:t>in</w:t>
      </w:r>
      <w:r w:rsidR="002411B3">
        <w:t xml:space="preserve"> </w:t>
      </w:r>
      <w:r w:rsidR="002E1FB8">
        <w:t>Wyschogrod</w:t>
      </w:r>
      <w:r w:rsidR="00C15081">
        <w:t>’</w:t>
      </w:r>
      <w:r w:rsidR="002E1FB8">
        <w:t>s</w:t>
      </w:r>
      <w:r w:rsidR="002411B3">
        <w:t xml:space="preserve"> </w:t>
      </w:r>
      <w:r w:rsidR="002E1FB8">
        <w:t>view,</w:t>
      </w:r>
      <w:r w:rsidR="002411B3">
        <w:t xml:space="preserve"> </w:t>
      </w:r>
      <w:r w:rsidR="00B12C8F">
        <w:t>yields</w:t>
      </w:r>
      <w:r w:rsidR="002411B3">
        <w:t xml:space="preserve"> </w:t>
      </w:r>
      <w:r w:rsidR="002E1FB8">
        <w:t>pure</w:t>
      </w:r>
      <w:r w:rsidR="002411B3">
        <w:t xml:space="preserve"> </w:t>
      </w:r>
      <w:r w:rsidR="00B12C8F">
        <w:t>presence</w:t>
      </w:r>
      <w:r w:rsidR="002411B3">
        <w:t xml:space="preserve"> </w:t>
      </w:r>
      <w:r w:rsidR="00B12C8F">
        <w:t>and</w:t>
      </w:r>
      <w:r w:rsidR="002411B3">
        <w:t xml:space="preserve"> </w:t>
      </w:r>
      <w:r w:rsidR="002E1FB8">
        <w:t>light</w:t>
      </w:r>
      <w:r w:rsidR="002411B3">
        <w:t xml:space="preserve"> </w:t>
      </w:r>
      <w:r w:rsidR="002E1FB8">
        <w:t>th</w:t>
      </w:r>
      <w:r w:rsidR="00B12C8F">
        <w:t>at</w:t>
      </w:r>
      <w:r w:rsidR="002411B3">
        <w:t xml:space="preserve"> </w:t>
      </w:r>
      <w:r w:rsidR="00B12C8F">
        <w:t>destroy</w:t>
      </w:r>
      <w:r w:rsidR="002411B3">
        <w:t xml:space="preserve"> </w:t>
      </w:r>
      <w:r w:rsidR="002E1FB8">
        <w:t>the</w:t>
      </w:r>
      <w:r w:rsidR="002411B3">
        <w:t xml:space="preserve"> </w:t>
      </w:r>
      <w:r w:rsidR="002E1FB8">
        <w:t>darkness</w:t>
      </w:r>
      <w:r w:rsidR="002411B3">
        <w:t xml:space="preserve"> </w:t>
      </w:r>
      <w:r w:rsidR="002E1FB8">
        <w:t>of</w:t>
      </w:r>
      <w:r w:rsidR="002411B3">
        <w:t xml:space="preserve"> </w:t>
      </w:r>
      <w:r w:rsidR="002E1FB8">
        <w:t>human</w:t>
      </w:r>
      <w:r w:rsidR="002411B3">
        <w:t xml:space="preserve"> </w:t>
      </w:r>
      <w:r w:rsidR="002E1FB8">
        <w:t>existence.</w:t>
      </w:r>
      <w:r w:rsidR="002411B3">
        <w:t xml:space="preserve"> </w:t>
      </w:r>
      <w:r w:rsidR="002E1FB8">
        <w:t>A</w:t>
      </w:r>
      <w:r w:rsidR="002411B3">
        <w:t xml:space="preserve"> </w:t>
      </w:r>
      <w:r w:rsidR="002E1FB8">
        <w:t>God</w:t>
      </w:r>
      <w:r w:rsidR="002411B3">
        <w:t xml:space="preserve"> </w:t>
      </w:r>
      <w:r w:rsidR="002E1FB8">
        <w:t>who</w:t>
      </w:r>
      <w:r w:rsidR="002411B3">
        <w:t xml:space="preserve"> </w:t>
      </w:r>
      <w:r w:rsidR="002E1FB8">
        <w:t>dwells</w:t>
      </w:r>
      <w:r w:rsidR="002411B3">
        <w:t xml:space="preserve"> </w:t>
      </w:r>
      <w:r w:rsidR="002E1FB8">
        <w:t>among</w:t>
      </w:r>
      <w:r w:rsidR="002411B3">
        <w:t xml:space="preserve"> </w:t>
      </w:r>
      <w:r w:rsidR="002E1FB8">
        <w:t>his</w:t>
      </w:r>
      <w:r w:rsidR="002411B3">
        <w:t xml:space="preserve"> </w:t>
      </w:r>
      <w:r w:rsidR="002E1FB8">
        <w:t>people,</w:t>
      </w:r>
      <w:r w:rsidR="002411B3">
        <w:t xml:space="preserve"> </w:t>
      </w:r>
      <w:r w:rsidR="002E1FB8">
        <w:t>however,</w:t>
      </w:r>
      <w:r w:rsidR="002411B3">
        <w:t xml:space="preserve"> </w:t>
      </w:r>
      <w:r w:rsidR="002E1FB8">
        <w:t>chooses</w:t>
      </w:r>
      <w:r w:rsidR="002411B3">
        <w:t xml:space="preserve"> </w:t>
      </w:r>
      <w:r w:rsidR="002E1FB8">
        <w:t>to</w:t>
      </w:r>
      <w:r w:rsidR="002411B3">
        <w:t xml:space="preserve"> </w:t>
      </w:r>
      <w:r w:rsidR="002E1FB8">
        <w:t>intensify</w:t>
      </w:r>
      <w:r w:rsidR="002411B3">
        <w:t xml:space="preserve"> </w:t>
      </w:r>
      <w:r w:rsidR="002E1FB8">
        <w:t>their</w:t>
      </w:r>
      <w:r w:rsidR="002411B3">
        <w:t xml:space="preserve"> </w:t>
      </w:r>
      <w:r w:rsidR="002E1FB8">
        <w:t>uncleanness</w:t>
      </w:r>
      <w:r w:rsidR="002411B3">
        <w:t xml:space="preserve"> </w:t>
      </w:r>
      <w:r w:rsidR="002E1FB8">
        <w:t>and</w:t>
      </w:r>
      <w:r w:rsidR="002411B3">
        <w:t xml:space="preserve"> </w:t>
      </w:r>
      <w:r w:rsidR="002E1FB8">
        <w:t>their</w:t>
      </w:r>
      <w:r w:rsidR="002411B3">
        <w:t xml:space="preserve"> </w:t>
      </w:r>
      <w:r w:rsidR="002E1FB8">
        <w:t>darker</w:t>
      </w:r>
      <w:r w:rsidR="002411B3">
        <w:t xml:space="preserve"> </w:t>
      </w:r>
      <w:r w:rsidR="002E1FB8">
        <w:t>moods</w:t>
      </w:r>
      <w:r w:rsidR="00BA404C">
        <w:t>,</w:t>
      </w:r>
      <w:r w:rsidR="002411B3">
        <w:t xml:space="preserve"> </w:t>
      </w:r>
      <w:r w:rsidR="00BA404C">
        <w:t>and</w:t>
      </w:r>
      <w:r w:rsidR="002411B3">
        <w:t xml:space="preserve"> </w:t>
      </w:r>
      <w:r w:rsidR="00BA404C">
        <w:t>so</w:t>
      </w:r>
      <w:r w:rsidR="002411B3">
        <w:t xml:space="preserve"> </w:t>
      </w:r>
      <w:r w:rsidR="00BA404C">
        <w:t>accepts</w:t>
      </w:r>
      <w:r w:rsidR="002411B3">
        <w:t xml:space="preserve"> </w:t>
      </w:r>
      <w:r w:rsidR="00BA404C">
        <w:t>them</w:t>
      </w:r>
      <w:r w:rsidR="002411B3">
        <w:t xml:space="preserve"> </w:t>
      </w:r>
      <w:r w:rsidR="00BA404C">
        <w:t>as</w:t>
      </w:r>
      <w:r w:rsidR="002411B3">
        <w:t xml:space="preserve"> </w:t>
      </w:r>
      <w:r w:rsidR="00BA404C">
        <w:t>they</w:t>
      </w:r>
      <w:r w:rsidR="002411B3">
        <w:t xml:space="preserve"> </w:t>
      </w:r>
      <w:r w:rsidR="00BA404C">
        <w:t>are</w:t>
      </w:r>
      <w:r w:rsidR="002E1FB8">
        <w:t>.</w:t>
      </w:r>
      <w:r w:rsidR="002411B3">
        <w:t xml:space="preserve"> </w:t>
      </w:r>
      <w:r w:rsidR="00C1428B">
        <w:t>As</w:t>
      </w:r>
      <w:r w:rsidR="002411B3">
        <w:t xml:space="preserve"> </w:t>
      </w:r>
      <w:r w:rsidR="00C15081">
        <w:t>“</w:t>
      </w:r>
      <w:r w:rsidR="00C1428B">
        <w:t>the</w:t>
      </w:r>
      <w:r w:rsidR="002411B3">
        <w:t xml:space="preserve"> </w:t>
      </w:r>
      <w:r w:rsidR="00C1428B">
        <w:t>dwelling</w:t>
      </w:r>
      <w:r w:rsidR="002411B3">
        <w:t xml:space="preserve"> </w:t>
      </w:r>
      <w:r w:rsidR="00C1428B">
        <w:t>place</w:t>
      </w:r>
      <w:r w:rsidR="002411B3">
        <w:t xml:space="preserve"> </w:t>
      </w:r>
      <w:r w:rsidR="00C1428B">
        <w:t>of</w:t>
      </w:r>
      <w:r w:rsidR="002411B3">
        <w:t xml:space="preserve"> </w:t>
      </w:r>
      <w:r w:rsidR="00C1428B">
        <w:t>Hashem,</w:t>
      </w:r>
      <w:r w:rsidR="00C15081">
        <w:t>”</w:t>
      </w:r>
      <w:r w:rsidR="002411B3">
        <w:t xml:space="preserve"> </w:t>
      </w:r>
      <w:r w:rsidR="00C1428B">
        <w:t>Israel</w:t>
      </w:r>
      <w:r w:rsidR="002411B3">
        <w:t xml:space="preserve"> </w:t>
      </w:r>
      <w:r w:rsidR="00C1428B">
        <w:t>appears</w:t>
      </w:r>
      <w:r w:rsidR="002411B3">
        <w:t xml:space="preserve"> </w:t>
      </w:r>
      <w:r w:rsidR="00C1428B">
        <w:t>not</w:t>
      </w:r>
      <w:r w:rsidR="002411B3">
        <w:t xml:space="preserve"> </w:t>
      </w:r>
      <w:r w:rsidR="00C1428B">
        <w:t>as</w:t>
      </w:r>
      <w:r w:rsidR="002411B3">
        <w:t xml:space="preserve"> </w:t>
      </w:r>
      <w:r w:rsidR="00C1428B">
        <w:t>sinless</w:t>
      </w:r>
      <w:r w:rsidR="002411B3">
        <w:t xml:space="preserve"> </w:t>
      </w:r>
      <w:r w:rsidR="00C1428B">
        <w:t>but</w:t>
      </w:r>
      <w:r w:rsidR="002411B3">
        <w:t xml:space="preserve"> </w:t>
      </w:r>
      <w:r w:rsidR="00C1428B">
        <w:t>as</w:t>
      </w:r>
      <w:r w:rsidR="002411B3">
        <w:t xml:space="preserve"> </w:t>
      </w:r>
      <w:r w:rsidR="00C1428B">
        <w:t>more</w:t>
      </w:r>
      <w:r w:rsidR="002411B3">
        <w:t xml:space="preserve"> </w:t>
      </w:r>
      <w:r w:rsidR="00C1428B">
        <w:t>authentic,</w:t>
      </w:r>
      <w:r w:rsidR="002411B3">
        <w:t xml:space="preserve"> </w:t>
      </w:r>
      <w:r w:rsidR="00C1428B">
        <w:t>for</w:t>
      </w:r>
      <w:r w:rsidR="002411B3">
        <w:t xml:space="preserve"> </w:t>
      </w:r>
      <w:r w:rsidR="00C1428B">
        <w:t>this</w:t>
      </w:r>
      <w:r w:rsidR="002411B3">
        <w:t xml:space="preserve"> </w:t>
      </w:r>
      <w:r w:rsidR="00C1428B">
        <w:t>people</w:t>
      </w:r>
      <w:r w:rsidR="002411B3">
        <w:t xml:space="preserve"> </w:t>
      </w:r>
      <w:r w:rsidR="00C1428B">
        <w:t>exposes</w:t>
      </w:r>
      <w:r w:rsidR="002411B3">
        <w:t xml:space="preserve"> </w:t>
      </w:r>
      <w:r w:rsidR="00C1428B">
        <w:t>the</w:t>
      </w:r>
      <w:r w:rsidR="002411B3">
        <w:t xml:space="preserve"> </w:t>
      </w:r>
      <w:r w:rsidR="00C1428B">
        <w:t>true</w:t>
      </w:r>
      <w:r w:rsidR="002411B3">
        <w:t xml:space="preserve"> </w:t>
      </w:r>
      <w:r w:rsidR="00C1428B">
        <w:t>nature</w:t>
      </w:r>
      <w:r w:rsidR="002411B3">
        <w:t xml:space="preserve"> </w:t>
      </w:r>
      <w:r w:rsidR="00C1428B">
        <w:t>of</w:t>
      </w:r>
      <w:r w:rsidR="002411B3">
        <w:t xml:space="preserve"> </w:t>
      </w:r>
      <w:r w:rsidR="00C1428B">
        <w:t>human</w:t>
      </w:r>
      <w:r w:rsidR="002411B3">
        <w:t xml:space="preserve"> </w:t>
      </w:r>
      <w:r w:rsidR="00C1428B">
        <w:t>experience</w:t>
      </w:r>
      <w:r w:rsidR="002411B3">
        <w:t xml:space="preserve"> </w:t>
      </w:r>
      <w:r w:rsidR="00C1428B">
        <w:t>steeped</w:t>
      </w:r>
      <w:r w:rsidR="002411B3">
        <w:t xml:space="preserve"> </w:t>
      </w:r>
      <w:r w:rsidR="00C1428B">
        <w:t>in</w:t>
      </w:r>
      <w:r w:rsidR="002411B3">
        <w:t xml:space="preserve"> </w:t>
      </w:r>
      <w:r w:rsidR="00C1428B">
        <w:t>light</w:t>
      </w:r>
      <w:r w:rsidR="002411B3">
        <w:t xml:space="preserve"> </w:t>
      </w:r>
      <w:r w:rsidR="00C1428B">
        <w:t>and</w:t>
      </w:r>
      <w:r w:rsidR="002411B3">
        <w:t xml:space="preserve"> </w:t>
      </w:r>
      <w:r w:rsidR="00C1428B">
        <w:t>darkness.</w:t>
      </w:r>
      <w:r w:rsidR="00C1428B">
        <w:rPr>
          <w:rStyle w:val="EndnoteReference"/>
        </w:rPr>
        <w:endnoteReference w:id="60"/>
      </w:r>
      <w:r w:rsidR="002411B3">
        <w:t xml:space="preserve"> </w:t>
      </w:r>
      <w:r w:rsidR="00C1428B">
        <w:t>Christianity,</w:t>
      </w:r>
      <w:r w:rsidR="002411B3">
        <w:t xml:space="preserve"> </w:t>
      </w:r>
      <w:r w:rsidR="00C1428B">
        <w:t>with</w:t>
      </w:r>
      <w:r w:rsidR="002411B3">
        <w:t xml:space="preserve"> </w:t>
      </w:r>
      <w:r w:rsidR="00C1428B">
        <w:t>its</w:t>
      </w:r>
      <w:r w:rsidR="002411B3">
        <w:t xml:space="preserve"> </w:t>
      </w:r>
      <w:r w:rsidR="00C1428B">
        <w:t>appeal</w:t>
      </w:r>
      <w:r w:rsidR="002411B3">
        <w:t xml:space="preserve"> </w:t>
      </w:r>
      <w:r w:rsidR="00C1428B">
        <w:t>to</w:t>
      </w:r>
      <w:r w:rsidR="002411B3">
        <w:t xml:space="preserve"> </w:t>
      </w:r>
      <w:r w:rsidR="00C1428B">
        <w:t>a</w:t>
      </w:r>
      <w:r w:rsidR="002411B3">
        <w:t xml:space="preserve"> </w:t>
      </w:r>
      <w:r w:rsidR="00C15081">
        <w:t>“</w:t>
      </w:r>
      <w:r w:rsidR="00C1428B">
        <w:t>sinless</w:t>
      </w:r>
      <w:r w:rsidR="002411B3">
        <w:t xml:space="preserve"> </w:t>
      </w:r>
      <w:r w:rsidR="00C1428B">
        <w:t>Christ,</w:t>
      </w:r>
      <w:r w:rsidR="00C15081">
        <w:t>”</w:t>
      </w:r>
      <w:r w:rsidR="002411B3">
        <w:t xml:space="preserve"> </w:t>
      </w:r>
      <w:r w:rsidR="00C1428B">
        <w:t>denies</w:t>
      </w:r>
      <w:r w:rsidR="002411B3">
        <w:t xml:space="preserve"> </w:t>
      </w:r>
      <w:r w:rsidR="00C1428B">
        <w:t>that</w:t>
      </w:r>
      <w:r w:rsidR="002411B3">
        <w:t xml:space="preserve"> </w:t>
      </w:r>
      <w:r w:rsidR="00C1428B">
        <w:t>experience</w:t>
      </w:r>
      <w:r w:rsidR="002411B3">
        <w:t xml:space="preserve"> </w:t>
      </w:r>
      <w:r w:rsidR="00C1428B">
        <w:t>and</w:t>
      </w:r>
      <w:r w:rsidR="002411B3">
        <w:t xml:space="preserve"> </w:t>
      </w:r>
      <w:r w:rsidR="00C1428B">
        <w:t>so</w:t>
      </w:r>
      <w:r w:rsidR="002411B3">
        <w:t xml:space="preserve"> </w:t>
      </w:r>
      <w:r w:rsidR="00C1428B">
        <w:t>becom</w:t>
      </w:r>
      <w:r w:rsidR="00F85030">
        <w:t>es,</w:t>
      </w:r>
      <w:r w:rsidR="002411B3">
        <w:t xml:space="preserve"> </w:t>
      </w:r>
      <w:r w:rsidR="00F85030">
        <w:t>in</w:t>
      </w:r>
      <w:r w:rsidR="002411B3">
        <w:t xml:space="preserve"> </w:t>
      </w:r>
      <w:r w:rsidR="00F85030">
        <w:t>Wyschogrod</w:t>
      </w:r>
      <w:r w:rsidR="00C15081">
        <w:t>’</w:t>
      </w:r>
      <w:r w:rsidR="00F85030">
        <w:t>s</w:t>
      </w:r>
      <w:r w:rsidR="002411B3">
        <w:t xml:space="preserve"> </w:t>
      </w:r>
      <w:r w:rsidR="00F85030">
        <w:t>critique,</w:t>
      </w:r>
      <w:r w:rsidR="002411B3">
        <w:t xml:space="preserve"> </w:t>
      </w:r>
      <w:r w:rsidR="00F85030">
        <w:t>a</w:t>
      </w:r>
      <w:r w:rsidR="002411B3">
        <w:t xml:space="preserve"> </w:t>
      </w:r>
      <w:r w:rsidR="00C1428B">
        <w:t>dehumanizing</w:t>
      </w:r>
      <w:r w:rsidR="002411B3">
        <w:t xml:space="preserve"> </w:t>
      </w:r>
      <w:r w:rsidR="00C1428B">
        <w:t>religious</w:t>
      </w:r>
      <w:r w:rsidR="002411B3">
        <w:t xml:space="preserve"> </w:t>
      </w:r>
      <w:r w:rsidR="00C1428B">
        <w:t>tradition.</w:t>
      </w:r>
      <w:r w:rsidR="002411B3">
        <w:t xml:space="preserve"> </w:t>
      </w:r>
      <w:r w:rsidR="003C01BA">
        <w:t>Walter</w:t>
      </w:r>
      <w:r w:rsidR="002411B3">
        <w:t xml:space="preserve"> </w:t>
      </w:r>
      <w:r w:rsidR="003C01BA">
        <w:t>Lowe</w:t>
      </w:r>
      <w:r w:rsidR="002411B3">
        <w:t xml:space="preserve"> </w:t>
      </w:r>
      <w:r w:rsidR="003C01BA">
        <w:t>has</w:t>
      </w:r>
      <w:r w:rsidR="002411B3">
        <w:t xml:space="preserve"> </w:t>
      </w:r>
      <w:r w:rsidR="003C01BA">
        <w:t>written</w:t>
      </w:r>
      <w:r w:rsidR="002411B3">
        <w:t xml:space="preserve"> </w:t>
      </w:r>
      <w:r w:rsidR="003C01BA">
        <w:t>eloquently</w:t>
      </w:r>
      <w:r w:rsidR="002411B3">
        <w:t xml:space="preserve"> </w:t>
      </w:r>
      <w:r w:rsidR="003C01BA">
        <w:t>about</w:t>
      </w:r>
      <w:r w:rsidR="002411B3">
        <w:t xml:space="preserve"> </w:t>
      </w:r>
      <w:r w:rsidR="003C01BA">
        <w:t>an</w:t>
      </w:r>
      <w:r w:rsidR="002411B3">
        <w:t xml:space="preserve"> </w:t>
      </w:r>
      <w:r w:rsidR="003C01BA">
        <w:t>abiding</w:t>
      </w:r>
      <w:r w:rsidR="002411B3">
        <w:t xml:space="preserve"> </w:t>
      </w:r>
      <w:r w:rsidR="003C01BA">
        <w:t>darkness</w:t>
      </w:r>
      <w:r w:rsidR="002411B3">
        <w:t xml:space="preserve"> </w:t>
      </w:r>
      <w:r w:rsidR="003C01BA">
        <w:t>that</w:t>
      </w:r>
      <w:r w:rsidR="002411B3">
        <w:t xml:space="preserve"> </w:t>
      </w:r>
      <w:r w:rsidR="003C01BA">
        <w:t>permeates</w:t>
      </w:r>
      <w:r w:rsidR="002411B3">
        <w:t xml:space="preserve"> </w:t>
      </w:r>
      <w:r w:rsidR="003C01BA">
        <w:t>Christian</w:t>
      </w:r>
      <w:r w:rsidR="002411B3">
        <w:t xml:space="preserve"> </w:t>
      </w:r>
      <w:r w:rsidR="003C01BA">
        <w:t>thought</w:t>
      </w:r>
      <w:r w:rsidR="002411B3">
        <w:t xml:space="preserve"> </w:t>
      </w:r>
      <w:r w:rsidR="0032692B">
        <w:t>as</w:t>
      </w:r>
      <w:r w:rsidR="002411B3">
        <w:t xml:space="preserve"> </w:t>
      </w:r>
      <w:r w:rsidR="0032692B">
        <w:t>well</w:t>
      </w:r>
      <w:r w:rsidR="003C01BA">
        <w:t>,</w:t>
      </w:r>
      <w:r w:rsidR="002411B3">
        <w:t xml:space="preserve"> </w:t>
      </w:r>
      <w:r w:rsidR="003C01BA">
        <w:t>suggesting</w:t>
      </w:r>
      <w:r w:rsidR="002411B3">
        <w:t xml:space="preserve"> </w:t>
      </w:r>
      <w:r w:rsidR="003C01BA">
        <w:t>that</w:t>
      </w:r>
      <w:r w:rsidR="002411B3">
        <w:t xml:space="preserve"> </w:t>
      </w:r>
      <w:r w:rsidR="003C01BA">
        <w:t>Wyschogrod</w:t>
      </w:r>
      <w:r w:rsidR="002411B3">
        <w:t xml:space="preserve"> </w:t>
      </w:r>
      <w:r w:rsidR="003C01BA">
        <w:t>has</w:t>
      </w:r>
      <w:r w:rsidR="002411B3">
        <w:t xml:space="preserve"> </w:t>
      </w:r>
      <w:r w:rsidR="003C01BA">
        <w:t>m</w:t>
      </w:r>
      <w:r w:rsidR="00797A16">
        <w:t>isread</w:t>
      </w:r>
      <w:r w:rsidR="002411B3">
        <w:t xml:space="preserve"> </w:t>
      </w:r>
      <w:r w:rsidR="00797A16">
        <w:t>the</w:t>
      </w:r>
      <w:r w:rsidR="002411B3">
        <w:t xml:space="preserve"> </w:t>
      </w:r>
      <w:r w:rsidR="00CF449A">
        <w:t>Christian</w:t>
      </w:r>
      <w:r w:rsidR="002411B3">
        <w:t xml:space="preserve"> </w:t>
      </w:r>
      <w:r w:rsidR="00797A16">
        <w:t>tradition</w:t>
      </w:r>
      <w:r w:rsidR="002411B3">
        <w:t xml:space="preserve"> </w:t>
      </w:r>
      <w:r w:rsidR="00797A16">
        <w:t>or</w:t>
      </w:r>
      <w:r w:rsidR="002411B3">
        <w:t xml:space="preserve"> </w:t>
      </w:r>
      <w:r w:rsidR="00797A16">
        <w:t>has</w:t>
      </w:r>
      <w:r w:rsidR="002411B3">
        <w:t xml:space="preserve"> </w:t>
      </w:r>
      <w:r w:rsidR="003C01BA">
        <w:t>accounted</w:t>
      </w:r>
      <w:r w:rsidR="002411B3">
        <w:t xml:space="preserve"> </w:t>
      </w:r>
      <w:r w:rsidR="00797A16">
        <w:t>only</w:t>
      </w:r>
      <w:r w:rsidR="002411B3">
        <w:t xml:space="preserve"> </w:t>
      </w:r>
      <w:r w:rsidR="003C01BA">
        <w:t>for</w:t>
      </w:r>
      <w:r w:rsidR="002411B3">
        <w:t xml:space="preserve"> </w:t>
      </w:r>
      <w:r w:rsidR="003C01BA">
        <w:t>one</w:t>
      </w:r>
      <w:r w:rsidR="002411B3">
        <w:t xml:space="preserve"> </w:t>
      </w:r>
      <w:r w:rsidR="003C01BA">
        <w:t>strain</w:t>
      </w:r>
      <w:r w:rsidR="002411B3">
        <w:t xml:space="preserve"> </w:t>
      </w:r>
      <w:r w:rsidR="00797A16">
        <w:t>within</w:t>
      </w:r>
      <w:r w:rsidR="002411B3">
        <w:t xml:space="preserve"> </w:t>
      </w:r>
      <w:r w:rsidR="003C01BA">
        <w:t>it.</w:t>
      </w:r>
      <w:r w:rsidR="003C01BA">
        <w:rPr>
          <w:rStyle w:val="EndnoteReference"/>
        </w:rPr>
        <w:endnoteReference w:id="61"/>
      </w:r>
      <w:r w:rsidR="002411B3">
        <w:t xml:space="preserve"> </w:t>
      </w:r>
      <w:r w:rsidR="00F85030">
        <w:t>Wyschogrod</w:t>
      </w:r>
      <w:r w:rsidR="002411B3">
        <w:t xml:space="preserve"> </w:t>
      </w:r>
      <w:r w:rsidR="00F85030">
        <w:t>certainly</w:t>
      </w:r>
      <w:r w:rsidR="002411B3">
        <w:t xml:space="preserve"> </w:t>
      </w:r>
      <w:r w:rsidR="00F85030">
        <w:t>limits</w:t>
      </w:r>
      <w:r w:rsidR="002411B3">
        <w:t xml:space="preserve"> </w:t>
      </w:r>
      <w:r w:rsidR="00F85030">
        <w:t>a</w:t>
      </w:r>
      <w:r w:rsidR="002411B3">
        <w:t xml:space="preserve"> </w:t>
      </w:r>
      <w:r w:rsidR="00F85030">
        <w:t>more</w:t>
      </w:r>
      <w:r w:rsidR="002411B3">
        <w:t xml:space="preserve"> </w:t>
      </w:r>
      <w:r w:rsidR="00F85030">
        <w:t>diverse</w:t>
      </w:r>
      <w:r w:rsidR="002411B3">
        <w:t xml:space="preserve"> </w:t>
      </w:r>
      <w:r w:rsidR="00F85030">
        <w:t>Christianity</w:t>
      </w:r>
      <w:r w:rsidR="002411B3">
        <w:t xml:space="preserve"> </w:t>
      </w:r>
      <w:r w:rsidR="00F85030">
        <w:t>to</w:t>
      </w:r>
      <w:r w:rsidR="002411B3">
        <w:t xml:space="preserve"> </w:t>
      </w:r>
      <w:r w:rsidR="00F85030">
        <w:t>one</w:t>
      </w:r>
      <w:r w:rsidR="002411B3">
        <w:t xml:space="preserve"> </w:t>
      </w:r>
      <w:r w:rsidR="00F85030">
        <w:t>monolithic</w:t>
      </w:r>
      <w:r w:rsidR="002411B3">
        <w:t xml:space="preserve"> </w:t>
      </w:r>
      <w:r w:rsidR="00F85030">
        <w:t>culture,</w:t>
      </w:r>
      <w:r w:rsidR="002411B3">
        <w:t xml:space="preserve"> </w:t>
      </w:r>
      <w:r w:rsidR="00F85030">
        <w:t>but</w:t>
      </w:r>
      <w:r w:rsidR="002411B3">
        <w:t xml:space="preserve"> </w:t>
      </w:r>
      <w:r w:rsidR="00F85030">
        <w:t>he</w:t>
      </w:r>
      <w:r w:rsidR="002411B3">
        <w:t xml:space="preserve"> </w:t>
      </w:r>
      <w:r w:rsidR="00F85030">
        <w:t>does</w:t>
      </w:r>
      <w:r w:rsidR="002411B3">
        <w:t xml:space="preserve"> </w:t>
      </w:r>
      <w:r w:rsidR="00F85030">
        <w:t>so</w:t>
      </w:r>
      <w:r w:rsidR="002411B3">
        <w:t xml:space="preserve"> </w:t>
      </w:r>
      <w:r w:rsidR="00F85030">
        <w:t>to</w:t>
      </w:r>
      <w:r w:rsidR="002411B3">
        <w:t xml:space="preserve"> </w:t>
      </w:r>
      <w:r w:rsidR="00F85030">
        <w:t>play</w:t>
      </w:r>
      <w:r w:rsidR="002411B3">
        <w:t xml:space="preserve"> </w:t>
      </w:r>
      <w:r w:rsidR="00F85030">
        <w:t>the</w:t>
      </w:r>
      <w:r w:rsidR="002411B3">
        <w:t xml:space="preserve"> </w:t>
      </w:r>
      <w:r w:rsidR="00F85030">
        <w:t>foil</w:t>
      </w:r>
      <w:r w:rsidR="002411B3">
        <w:t xml:space="preserve"> </w:t>
      </w:r>
      <w:r w:rsidR="00F85030">
        <w:t>to</w:t>
      </w:r>
      <w:r w:rsidR="002411B3">
        <w:t xml:space="preserve"> </w:t>
      </w:r>
      <w:r w:rsidR="00F85030">
        <w:t>an</w:t>
      </w:r>
      <w:r w:rsidR="002411B3">
        <w:t xml:space="preserve"> </w:t>
      </w:r>
      <w:r w:rsidR="00F85030">
        <w:t>equally</w:t>
      </w:r>
      <w:r w:rsidR="002411B3">
        <w:t xml:space="preserve"> </w:t>
      </w:r>
      <w:r w:rsidR="00F85030">
        <w:t>homogeneous</w:t>
      </w:r>
      <w:r w:rsidR="002411B3">
        <w:t xml:space="preserve"> </w:t>
      </w:r>
      <w:r w:rsidR="00F85030">
        <w:t>reading</w:t>
      </w:r>
      <w:r w:rsidR="002411B3">
        <w:t xml:space="preserve"> </w:t>
      </w:r>
      <w:r w:rsidR="00F85030">
        <w:t>of</w:t>
      </w:r>
      <w:r w:rsidR="002411B3">
        <w:t xml:space="preserve"> </w:t>
      </w:r>
      <w:r w:rsidR="00F85030">
        <w:t>Jewish</w:t>
      </w:r>
      <w:r w:rsidR="002411B3">
        <w:t xml:space="preserve"> </w:t>
      </w:r>
      <w:r w:rsidR="00F85030">
        <w:t>theology.</w:t>
      </w:r>
      <w:r w:rsidR="002411B3">
        <w:t xml:space="preserve"> </w:t>
      </w:r>
      <w:r w:rsidR="00BA404C">
        <w:t>In</w:t>
      </w:r>
      <w:r w:rsidR="002411B3">
        <w:t xml:space="preserve"> </w:t>
      </w:r>
      <w:r w:rsidR="00BA404C">
        <w:t>Wyschogrod</w:t>
      </w:r>
      <w:r w:rsidR="00C15081">
        <w:t>’</w:t>
      </w:r>
      <w:r w:rsidR="00BA404C">
        <w:t>s</w:t>
      </w:r>
      <w:r w:rsidR="002411B3">
        <w:t xml:space="preserve"> </w:t>
      </w:r>
      <w:r w:rsidR="00BA404C">
        <w:t>taxonomy,</w:t>
      </w:r>
      <w:r w:rsidR="002411B3">
        <w:t xml:space="preserve"> </w:t>
      </w:r>
      <w:r w:rsidR="00BA404C">
        <w:t>Judaism</w:t>
      </w:r>
      <w:r w:rsidR="002411B3">
        <w:t xml:space="preserve"> </w:t>
      </w:r>
      <w:r w:rsidR="00BA404C">
        <w:t>and</w:t>
      </w:r>
      <w:r w:rsidR="002411B3">
        <w:t xml:space="preserve"> </w:t>
      </w:r>
      <w:r w:rsidR="00BA404C">
        <w:t>Christianity</w:t>
      </w:r>
      <w:r w:rsidR="002411B3">
        <w:t xml:space="preserve"> </w:t>
      </w:r>
      <w:r w:rsidR="00BA404C">
        <w:t>offer</w:t>
      </w:r>
      <w:r w:rsidR="002411B3">
        <w:t xml:space="preserve"> </w:t>
      </w:r>
      <w:r w:rsidR="00BA404C">
        <w:t>two</w:t>
      </w:r>
      <w:r w:rsidR="002411B3">
        <w:t xml:space="preserve"> </w:t>
      </w:r>
      <w:r w:rsidR="00BA404C">
        <w:t>competing</w:t>
      </w:r>
      <w:r w:rsidR="002411B3">
        <w:t xml:space="preserve"> </w:t>
      </w:r>
      <w:r w:rsidR="00BA404C">
        <w:t>accounts</w:t>
      </w:r>
      <w:r w:rsidR="002411B3">
        <w:t xml:space="preserve"> </w:t>
      </w:r>
      <w:r w:rsidR="00BA404C">
        <w:t>of</w:t>
      </w:r>
      <w:r w:rsidR="002411B3">
        <w:t xml:space="preserve"> </w:t>
      </w:r>
      <w:r w:rsidR="00BA404C">
        <w:t>God</w:t>
      </w:r>
      <w:r w:rsidR="00C15081">
        <w:t>’</w:t>
      </w:r>
      <w:r w:rsidR="00BA404C">
        <w:t>s</w:t>
      </w:r>
      <w:r w:rsidR="002411B3">
        <w:t xml:space="preserve"> </w:t>
      </w:r>
      <w:r w:rsidR="00BA404C">
        <w:t>relation</w:t>
      </w:r>
      <w:r w:rsidR="002411B3">
        <w:t xml:space="preserve"> </w:t>
      </w:r>
      <w:r w:rsidR="00BA404C">
        <w:t>with</w:t>
      </w:r>
      <w:r w:rsidR="002411B3">
        <w:t xml:space="preserve"> </w:t>
      </w:r>
      <w:r w:rsidR="00BA404C">
        <w:t>finite</w:t>
      </w:r>
      <w:r w:rsidR="002411B3">
        <w:t xml:space="preserve"> </w:t>
      </w:r>
      <w:r w:rsidR="00BA404C">
        <w:t>existence.</w:t>
      </w:r>
      <w:r w:rsidR="002411B3">
        <w:t xml:space="preserve"> </w:t>
      </w:r>
      <w:r w:rsidR="00F85030">
        <w:t>Where</w:t>
      </w:r>
      <w:r w:rsidR="002411B3">
        <w:t xml:space="preserve"> </w:t>
      </w:r>
      <w:r w:rsidR="00F85030">
        <w:t>Hashem</w:t>
      </w:r>
      <w:r w:rsidR="002411B3">
        <w:t xml:space="preserve"> </w:t>
      </w:r>
      <w:r w:rsidR="00F85030">
        <w:t>associates</w:t>
      </w:r>
      <w:r w:rsidR="002411B3">
        <w:t xml:space="preserve"> </w:t>
      </w:r>
      <w:r w:rsidR="00F85030">
        <w:t>with</w:t>
      </w:r>
      <w:r w:rsidR="002411B3">
        <w:t xml:space="preserve"> </w:t>
      </w:r>
      <w:r w:rsidR="00F85030">
        <w:t>a</w:t>
      </w:r>
      <w:r w:rsidR="002411B3">
        <w:t xml:space="preserve"> </w:t>
      </w:r>
      <w:r w:rsidR="00F85030">
        <w:t>people,</w:t>
      </w:r>
      <w:r w:rsidR="002411B3">
        <w:t xml:space="preserve"> </w:t>
      </w:r>
      <w:r w:rsidR="00F85030">
        <w:t>the</w:t>
      </w:r>
      <w:r w:rsidR="002411B3">
        <w:t xml:space="preserve"> </w:t>
      </w:r>
      <w:r w:rsidR="00F85030">
        <w:t>Christian</w:t>
      </w:r>
      <w:r w:rsidR="002411B3">
        <w:t xml:space="preserve"> </w:t>
      </w:r>
      <w:r w:rsidR="00F85030">
        <w:t>God</w:t>
      </w:r>
      <w:r w:rsidR="002411B3">
        <w:t xml:space="preserve"> </w:t>
      </w:r>
      <w:r w:rsidR="00F85030">
        <w:t>becomes</w:t>
      </w:r>
      <w:r w:rsidR="002411B3">
        <w:t xml:space="preserve"> </w:t>
      </w:r>
      <w:r w:rsidR="00F85030">
        <w:t>human</w:t>
      </w:r>
      <w:r w:rsidR="002411B3">
        <w:t xml:space="preserve"> </w:t>
      </w:r>
      <w:r w:rsidR="00F85030">
        <w:t>in</w:t>
      </w:r>
      <w:r w:rsidR="002411B3">
        <w:t xml:space="preserve"> </w:t>
      </w:r>
      <w:r w:rsidR="00F85030">
        <w:t>one</w:t>
      </w:r>
      <w:r w:rsidR="002411B3">
        <w:t xml:space="preserve"> </w:t>
      </w:r>
      <w:r w:rsidR="00F85030">
        <w:t>man;</w:t>
      </w:r>
      <w:r w:rsidR="002411B3">
        <w:t xml:space="preserve"> </w:t>
      </w:r>
      <w:r w:rsidR="00F85030">
        <w:t>if</w:t>
      </w:r>
      <w:r w:rsidR="002411B3">
        <w:t xml:space="preserve"> </w:t>
      </w:r>
      <w:r w:rsidR="00F85030">
        <w:t>Hashem</w:t>
      </w:r>
      <w:r w:rsidR="002411B3">
        <w:t xml:space="preserve"> </w:t>
      </w:r>
      <w:r w:rsidR="00F85030">
        <w:t>accepts</w:t>
      </w:r>
      <w:r w:rsidR="002411B3">
        <w:t xml:space="preserve"> </w:t>
      </w:r>
      <w:r w:rsidR="00F85030">
        <w:t>human</w:t>
      </w:r>
      <w:r w:rsidR="002411B3">
        <w:t xml:space="preserve"> </w:t>
      </w:r>
      <w:r w:rsidR="00F85030">
        <w:t>beings</w:t>
      </w:r>
      <w:r w:rsidR="002411B3">
        <w:t xml:space="preserve"> </w:t>
      </w:r>
      <w:r w:rsidR="00F85030">
        <w:t>as</w:t>
      </w:r>
      <w:r w:rsidR="002411B3">
        <w:t xml:space="preserve"> </w:t>
      </w:r>
      <w:r w:rsidR="00F85030">
        <w:t>they</w:t>
      </w:r>
      <w:r w:rsidR="002411B3">
        <w:t xml:space="preserve"> </w:t>
      </w:r>
      <w:r w:rsidR="00F85030">
        <w:t>are,</w:t>
      </w:r>
      <w:r w:rsidR="002411B3">
        <w:t xml:space="preserve"> </w:t>
      </w:r>
      <w:r w:rsidR="00F85030">
        <w:t>Jesus</w:t>
      </w:r>
      <w:r w:rsidR="002411B3">
        <w:t xml:space="preserve"> </w:t>
      </w:r>
      <w:r w:rsidR="00F85030">
        <w:t>too</w:t>
      </w:r>
      <w:r w:rsidR="002411B3">
        <w:t xml:space="preserve"> </w:t>
      </w:r>
      <w:r w:rsidR="00F85030">
        <w:t>often</w:t>
      </w:r>
      <w:r w:rsidR="002411B3">
        <w:t xml:space="preserve"> </w:t>
      </w:r>
      <w:r w:rsidR="00F85030">
        <w:t>condemns</w:t>
      </w:r>
      <w:r w:rsidR="002411B3">
        <w:t xml:space="preserve"> </w:t>
      </w:r>
      <w:r w:rsidR="00F85030">
        <w:t>them</w:t>
      </w:r>
      <w:r w:rsidR="002411B3">
        <w:t xml:space="preserve"> </w:t>
      </w:r>
      <w:r w:rsidR="00F85030">
        <w:t>as</w:t>
      </w:r>
      <w:r w:rsidR="002411B3">
        <w:t xml:space="preserve"> </w:t>
      </w:r>
      <w:r w:rsidR="00F85030">
        <w:t>sinners;</w:t>
      </w:r>
      <w:r w:rsidR="002411B3">
        <w:t xml:space="preserve"> </w:t>
      </w:r>
      <w:r w:rsidR="00F85030">
        <w:t>and</w:t>
      </w:r>
      <w:r w:rsidR="002411B3">
        <w:t xml:space="preserve"> </w:t>
      </w:r>
      <w:r w:rsidR="00F85030">
        <w:t>where</w:t>
      </w:r>
      <w:r w:rsidR="002411B3">
        <w:t xml:space="preserve"> </w:t>
      </w:r>
      <w:r w:rsidR="00F85030">
        <w:t>Judaism</w:t>
      </w:r>
      <w:r w:rsidR="002411B3">
        <w:t xml:space="preserve"> </w:t>
      </w:r>
      <w:r w:rsidR="00F85030">
        <w:t>imparts</w:t>
      </w:r>
      <w:r w:rsidR="002411B3">
        <w:t xml:space="preserve"> </w:t>
      </w:r>
      <w:r w:rsidR="00F85030">
        <w:t>an</w:t>
      </w:r>
      <w:r w:rsidR="002411B3">
        <w:t xml:space="preserve"> </w:t>
      </w:r>
      <w:r w:rsidR="00F85030">
        <w:t>embodied</w:t>
      </w:r>
      <w:r w:rsidR="002411B3">
        <w:t xml:space="preserve"> </w:t>
      </w:r>
      <w:r w:rsidR="00F85030">
        <w:t>visual</w:t>
      </w:r>
      <w:r w:rsidR="002411B3">
        <w:t xml:space="preserve"> </w:t>
      </w:r>
      <w:r w:rsidR="00F85030">
        <w:t>knowledge</w:t>
      </w:r>
      <w:r w:rsidR="002411B3">
        <w:t xml:space="preserve"> </w:t>
      </w:r>
      <w:r w:rsidR="00F85030">
        <w:t>of</w:t>
      </w:r>
      <w:r w:rsidR="002411B3">
        <w:t xml:space="preserve"> </w:t>
      </w:r>
      <w:r w:rsidR="00F85030">
        <w:t>light</w:t>
      </w:r>
      <w:r w:rsidR="002411B3">
        <w:t xml:space="preserve"> </w:t>
      </w:r>
      <w:r w:rsidR="00F85030">
        <w:t>and</w:t>
      </w:r>
      <w:r w:rsidR="002411B3">
        <w:t xml:space="preserve"> </w:t>
      </w:r>
      <w:r w:rsidR="00F85030">
        <w:t>darkness,</w:t>
      </w:r>
      <w:r w:rsidR="002411B3">
        <w:t xml:space="preserve"> </w:t>
      </w:r>
      <w:r w:rsidR="00F85030">
        <w:t>Christianity</w:t>
      </w:r>
      <w:r w:rsidR="002411B3">
        <w:t xml:space="preserve"> </w:t>
      </w:r>
      <w:r w:rsidR="00F85030">
        <w:t>only</w:t>
      </w:r>
      <w:r w:rsidR="002411B3">
        <w:t xml:space="preserve"> </w:t>
      </w:r>
      <w:r w:rsidR="00F85030">
        <w:t>sees</w:t>
      </w:r>
      <w:r w:rsidR="002411B3">
        <w:t xml:space="preserve"> </w:t>
      </w:r>
      <w:r w:rsidR="00F85030">
        <w:t>the</w:t>
      </w:r>
      <w:r w:rsidR="002411B3">
        <w:t xml:space="preserve"> </w:t>
      </w:r>
      <w:r w:rsidR="00F85030">
        <w:t>light,</w:t>
      </w:r>
      <w:r w:rsidR="002411B3">
        <w:t xml:space="preserve"> </w:t>
      </w:r>
      <w:r w:rsidR="00F85030">
        <w:t>and</w:t>
      </w:r>
      <w:r w:rsidR="002411B3">
        <w:t xml:space="preserve"> </w:t>
      </w:r>
      <w:r w:rsidR="00F85030">
        <w:t>so</w:t>
      </w:r>
      <w:r w:rsidR="002411B3">
        <w:t xml:space="preserve"> </w:t>
      </w:r>
      <w:r w:rsidR="00F85030">
        <w:t>must</w:t>
      </w:r>
      <w:r w:rsidR="002411B3">
        <w:t xml:space="preserve"> </w:t>
      </w:r>
      <w:r w:rsidR="00F85030">
        <w:t>deny</w:t>
      </w:r>
      <w:r w:rsidR="002411B3">
        <w:t xml:space="preserve"> </w:t>
      </w:r>
      <w:r w:rsidR="00F85030">
        <w:t>the</w:t>
      </w:r>
      <w:r w:rsidR="002411B3">
        <w:t xml:space="preserve"> </w:t>
      </w:r>
      <w:r w:rsidR="00F85030">
        <w:t>body</w:t>
      </w:r>
      <w:r w:rsidR="002411B3">
        <w:t xml:space="preserve"> </w:t>
      </w:r>
      <w:r w:rsidR="00F85030">
        <w:t>and</w:t>
      </w:r>
      <w:r w:rsidR="002411B3">
        <w:t xml:space="preserve"> </w:t>
      </w:r>
      <w:r w:rsidR="00F85030">
        <w:t>its</w:t>
      </w:r>
      <w:r w:rsidR="002411B3">
        <w:t xml:space="preserve"> </w:t>
      </w:r>
      <w:r w:rsidR="0032692B">
        <w:t>darkened</w:t>
      </w:r>
      <w:r w:rsidR="002411B3">
        <w:t xml:space="preserve"> </w:t>
      </w:r>
      <w:r w:rsidR="00F85030">
        <w:t>physicality.</w:t>
      </w:r>
      <w:r w:rsidR="002411B3">
        <w:t xml:space="preserve"> </w:t>
      </w:r>
      <w:r w:rsidR="00426293">
        <w:t>Wyschogrod</w:t>
      </w:r>
      <w:r w:rsidR="00C15081">
        <w:t>’</w:t>
      </w:r>
      <w:r w:rsidR="00426293">
        <w:t>s</w:t>
      </w:r>
      <w:r w:rsidR="002411B3">
        <w:t xml:space="preserve"> </w:t>
      </w:r>
      <w:r w:rsidR="00426293">
        <w:t>incarnational</w:t>
      </w:r>
      <w:r w:rsidR="002411B3">
        <w:t xml:space="preserve"> </w:t>
      </w:r>
      <w:r w:rsidR="00426293">
        <w:t>theology</w:t>
      </w:r>
      <w:r w:rsidR="00BA404C">
        <w:t>,</w:t>
      </w:r>
      <w:r w:rsidR="002411B3">
        <w:t xml:space="preserve"> </w:t>
      </w:r>
      <w:r w:rsidR="00BA404C">
        <w:t>however</w:t>
      </w:r>
      <w:r w:rsidR="002411B3">
        <w:t xml:space="preserve"> </w:t>
      </w:r>
      <w:r w:rsidR="00BA404C">
        <w:t>tied</w:t>
      </w:r>
      <w:r w:rsidR="002411B3">
        <w:t xml:space="preserve"> </w:t>
      </w:r>
      <w:r w:rsidR="00BA404C">
        <w:t>to</w:t>
      </w:r>
      <w:r w:rsidR="002411B3">
        <w:t xml:space="preserve"> </w:t>
      </w:r>
      <w:r w:rsidR="00BA404C">
        <w:t>reductive</w:t>
      </w:r>
      <w:r w:rsidR="002411B3">
        <w:t xml:space="preserve"> </w:t>
      </w:r>
      <w:r w:rsidR="00BA404C">
        <w:t>versions</w:t>
      </w:r>
      <w:r w:rsidR="002411B3">
        <w:t xml:space="preserve"> </w:t>
      </w:r>
      <w:r w:rsidR="00BA404C">
        <w:t>of</w:t>
      </w:r>
      <w:r w:rsidR="002411B3">
        <w:t xml:space="preserve"> </w:t>
      </w:r>
      <w:r w:rsidR="00BA404C">
        <w:t>competing</w:t>
      </w:r>
      <w:r w:rsidR="002411B3">
        <w:t xml:space="preserve"> </w:t>
      </w:r>
      <w:r w:rsidR="00BA404C">
        <w:t>religions,</w:t>
      </w:r>
      <w:r w:rsidR="002411B3">
        <w:t xml:space="preserve"> </w:t>
      </w:r>
      <w:r w:rsidR="001E06D3">
        <w:t>seeks</w:t>
      </w:r>
      <w:r w:rsidR="002411B3">
        <w:t xml:space="preserve"> </w:t>
      </w:r>
      <w:r w:rsidR="001E06D3">
        <w:t>to</w:t>
      </w:r>
      <w:r w:rsidR="002411B3">
        <w:t xml:space="preserve"> </w:t>
      </w:r>
      <w:r w:rsidR="001E06D3">
        <w:t>reassert</w:t>
      </w:r>
      <w:r w:rsidR="002411B3">
        <w:t xml:space="preserve"> </w:t>
      </w:r>
      <w:r w:rsidR="00426293">
        <w:t>God</w:t>
      </w:r>
      <w:r w:rsidR="00C15081">
        <w:t>’</w:t>
      </w:r>
      <w:r w:rsidR="00426293">
        <w:t>s</w:t>
      </w:r>
      <w:r w:rsidR="002411B3">
        <w:t xml:space="preserve"> </w:t>
      </w:r>
      <w:r w:rsidR="00426293">
        <w:t>presence</w:t>
      </w:r>
      <w:r w:rsidR="002411B3">
        <w:t xml:space="preserve"> </w:t>
      </w:r>
      <w:r w:rsidR="00426293">
        <w:t>in</w:t>
      </w:r>
      <w:r w:rsidR="002411B3">
        <w:t xml:space="preserve"> </w:t>
      </w:r>
      <w:r w:rsidR="00426293">
        <w:t>a</w:t>
      </w:r>
      <w:r w:rsidR="002411B3">
        <w:t xml:space="preserve"> </w:t>
      </w:r>
      <w:r w:rsidR="00426293">
        <w:t>people</w:t>
      </w:r>
      <w:r w:rsidR="002411B3">
        <w:t xml:space="preserve"> </w:t>
      </w:r>
      <w:r w:rsidR="00426293">
        <w:t>without</w:t>
      </w:r>
      <w:r w:rsidR="002411B3">
        <w:t xml:space="preserve"> </w:t>
      </w:r>
      <w:r w:rsidR="00426293">
        <w:t>thereby</w:t>
      </w:r>
      <w:r w:rsidR="002411B3">
        <w:t xml:space="preserve"> </w:t>
      </w:r>
      <w:r w:rsidR="00426293">
        <w:t>undermining</w:t>
      </w:r>
      <w:r w:rsidR="002411B3">
        <w:t xml:space="preserve"> </w:t>
      </w:r>
      <w:r w:rsidR="00426293">
        <w:t>its</w:t>
      </w:r>
      <w:r w:rsidR="002411B3">
        <w:t xml:space="preserve"> </w:t>
      </w:r>
      <w:r w:rsidR="00426293">
        <w:t>corporeality.</w:t>
      </w:r>
    </w:p>
    <w:p w:rsidR="0032692B" w:rsidRDefault="00426293" w:rsidP="007F56DB">
      <w:pPr>
        <w:spacing w:line="480" w:lineRule="auto"/>
      </w:pPr>
      <w:r>
        <w:lastRenderedPageBreak/>
        <w:tab/>
      </w:r>
      <w:r w:rsidR="004F0ECA">
        <w:t>So</w:t>
      </w:r>
      <w:r w:rsidR="002411B3">
        <w:t xml:space="preserve"> </w:t>
      </w:r>
      <w:r w:rsidR="004F0ECA">
        <w:t>Judaism</w:t>
      </w:r>
      <w:r w:rsidR="002411B3">
        <w:t xml:space="preserve"> </w:t>
      </w:r>
      <w:r w:rsidR="004F0ECA">
        <w:t>is</w:t>
      </w:r>
      <w:r w:rsidR="002411B3">
        <w:t xml:space="preserve"> </w:t>
      </w:r>
      <w:r w:rsidR="004F0ECA">
        <w:t>incarnational,</w:t>
      </w:r>
      <w:r w:rsidR="002411B3">
        <w:t xml:space="preserve"> </w:t>
      </w:r>
      <w:r w:rsidR="004F0ECA">
        <w:t>but</w:t>
      </w:r>
      <w:r w:rsidR="002411B3">
        <w:t xml:space="preserve"> </w:t>
      </w:r>
      <w:r w:rsidR="004F0ECA">
        <w:t>in</w:t>
      </w:r>
      <w:r w:rsidR="002411B3">
        <w:t xml:space="preserve"> </w:t>
      </w:r>
      <w:r w:rsidR="004F0ECA">
        <w:t>a</w:t>
      </w:r>
      <w:r w:rsidR="002411B3">
        <w:t xml:space="preserve"> </w:t>
      </w:r>
      <w:r w:rsidR="004F0ECA">
        <w:t>form</w:t>
      </w:r>
      <w:r w:rsidR="002411B3">
        <w:t xml:space="preserve"> </w:t>
      </w:r>
      <w:r w:rsidR="004F0ECA">
        <w:t>distinctive</w:t>
      </w:r>
      <w:r w:rsidR="002411B3">
        <w:t xml:space="preserve"> </w:t>
      </w:r>
      <w:r w:rsidR="004F0ECA">
        <w:t>from</w:t>
      </w:r>
      <w:r w:rsidR="002411B3">
        <w:t xml:space="preserve"> </w:t>
      </w:r>
      <w:r w:rsidR="004F0ECA">
        <w:t>and</w:t>
      </w:r>
      <w:r w:rsidR="002411B3">
        <w:t xml:space="preserve"> </w:t>
      </w:r>
      <w:r w:rsidR="004F0ECA">
        <w:t>critical</w:t>
      </w:r>
      <w:r w:rsidR="002411B3">
        <w:t xml:space="preserve"> </w:t>
      </w:r>
      <w:r w:rsidR="004F0ECA">
        <w:t>of</w:t>
      </w:r>
      <w:r w:rsidR="002411B3">
        <w:t xml:space="preserve"> </w:t>
      </w:r>
      <w:r w:rsidR="004F0ECA">
        <w:t>Christian</w:t>
      </w:r>
      <w:r w:rsidR="002411B3">
        <w:t xml:space="preserve"> </w:t>
      </w:r>
      <w:r w:rsidR="004F0ECA">
        <w:t>traditions</w:t>
      </w:r>
      <w:r w:rsidR="002411B3">
        <w:t xml:space="preserve"> </w:t>
      </w:r>
      <w:r w:rsidR="004F0ECA">
        <w:t>that</w:t>
      </w:r>
      <w:r w:rsidR="002411B3">
        <w:t xml:space="preserve"> </w:t>
      </w:r>
      <w:r w:rsidR="004F0ECA">
        <w:t>assert</w:t>
      </w:r>
      <w:r w:rsidR="002411B3">
        <w:t xml:space="preserve"> </w:t>
      </w:r>
      <w:r w:rsidR="004F0ECA">
        <w:t>God</w:t>
      </w:r>
      <w:r w:rsidR="00C15081">
        <w:t>’</w:t>
      </w:r>
      <w:r w:rsidR="004F0ECA">
        <w:t>s</w:t>
      </w:r>
      <w:r w:rsidR="002411B3">
        <w:t xml:space="preserve"> </w:t>
      </w:r>
      <w:r w:rsidR="004F0ECA">
        <w:t>unity</w:t>
      </w:r>
      <w:r w:rsidR="002411B3">
        <w:t xml:space="preserve"> </w:t>
      </w:r>
      <w:r w:rsidR="004F0ECA">
        <w:t>with</w:t>
      </w:r>
      <w:r w:rsidR="002411B3">
        <w:t xml:space="preserve"> </w:t>
      </w:r>
      <w:r w:rsidR="004F0ECA">
        <w:t>a</w:t>
      </w:r>
      <w:r w:rsidR="002411B3">
        <w:t xml:space="preserve"> </w:t>
      </w:r>
      <w:r w:rsidR="004F0ECA">
        <w:t>singular</w:t>
      </w:r>
      <w:r w:rsidR="002411B3">
        <w:t xml:space="preserve"> </w:t>
      </w:r>
      <w:r w:rsidR="004F0ECA">
        <w:t>person.</w:t>
      </w:r>
      <w:r w:rsidR="002411B3">
        <w:t xml:space="preserve"> </w:t>
      </w:r>
      <w:r w:rsidR="004F0ECA">
        <w:t>At</w:t>
      </w:r>
      <w:r w:rsidR="002411B3">
        <w:t xml:space="preserve"> </w:t>
      </w:r>
      <w:r w:rsidR="004F0ECA">
        <w:t>times,</w:t>
      </w:r>
      <w:r w:rsidR="002411B3">
        <w:t xml:space="preserve"> </w:t>
      </w:r>
      <w:r w:rsidR="004F0ECA">
        <w:t>Wyschogrod</w:t>
      </w:r>
      <w:r w:rsidR="002411B3">
        <w:t xml:space="preserve"> </w:t>
      </w:r>
      <w:r w:rsidR="004F0ECA">
        <w:t>stresses</w:t>
      </w:r>
      <w:r w:rsidR="002411B3">
        <w:t xml:space="preserve"> </w:t>
      </w:r>
      <w:r w:rsidR="004F0ECA">
        <w:t>this</w:t>
      </w:r>
      <w:r w:rsidR="002411B3">
        <w:t xml:space="preserve"> </w:t>
      </w:r>
      <w:r w:rsidR="004F0ECA">
        <w:t>distinction,</w:t>
      </w:r>
      <w:r w:rsidR="002411B3">
        <w:t xml:space="preserve"> </w:t>
      </w:r>
      <w:r w:rsidR="004F0ECA">
        <w:t>noting</w:t>
      </w:r>
      <w:r w:rsidR="002411B3">
        <w:t xml:space="preserve"> </w:t>
      </w:r>
      <w:r w:rsidR="004F0ECA">
        <w:t>how</w:t>
      </w:r>
      <w:r w:rsidR="002411B3">
        <w:t xml:space="preserve"> </w:t>
      </w:r>
      <w:r w:rsidR="004F0ECA">
        <w:t>Judaism</w:t>
      </w:r>
      <w:r w:rsidR="002411B3">
        <w:t xml:space="preserve"> </w:t>
      </w:r>
      <w:r w:rsidR="004F0ECA">
        <w:t>is</w:t>
      </w:r>
      <w:r w:rsidR="002411B3">
        <w:t xml:space="preserve"> </w:t>
      </w:r>
      <w:r w:rsidR="00C15081">
        <w:t>“</w:t>
      </w:r>
      <w:r w:rsidR="004F0ECA">
        <w:t>a</w:t>
      </w:r>
      <w:r w:rsidR="002411B3">
        <w:t xml:space="preserve"> </w:t>
      </w:r>
      <w:r w:rsidR="004F0ECA">
        <w:t>less</w:t>
      </w:r>
      <w:r w:rsidR="002411B3">
        <w:t xml:space="preserve"> </w:t>
      </w:r>
      <w:r w:rsidR="004F0ECA">
        <w:t>concentrated</w:t>
      </w:r>
      <w:r w:rsidR="002411B3">
        <w:t xml:space="preserve"> </w:t>
      </w:r>
      <w:r w:rsidR="004F0ECA">
        <w:t>incarnation,</w:t>
      </w:r>
      <w:r w:rsidR="002411B3">
        <w:t xml:space="preserve"> </w:t>
      </w:r>
      <w:r w:rsidR="004F0ECA">
        <w:t>an</w:t>
      </w:r>
      <w:r w:rsidR="002411B3">
        <w:t xml:space="preserve"> </w:t>
      </w:r>
      <w:r w:rsidR="004F0ECA">
        <w:t>incarnation</w:t>
      </w:r>
      <w:r w:rsidR="002411B3">
        <w:t xml:space="preserve"> </w:t>
      </w:r>
      <w:r w:rsidR="004F0ECA">
        <w:t>into</w:t>
      </w:r>
      <w:r w:rsidR="002411B3">
        <w:t xml:space="preserve"> </w:t>
      </w:r>
      <w:r w:rsidR="004F0ECA">
        <w:t>a</w:t>
      </w:r>
      <w:r w:rsidR="002411B3">
        <w:t xml:space="preserve"> </w:t>
      </w:r>
      <w:r w:rsidR="004F0ECA">
        <w:t>people</w:t>
      </w:r>
      <w:r w:rsidR="002411B3">
        <w:t xml:space="preserve"> </w:t>
      </w:r>
      <w:r w:rsidR="004F0ECA">
        <w:t>spread</w:t>
      </w:r>
      <w:r w:rsidR="002411B3">
        <w:t xml:space="preserve"> </w:t>
      </w:r>
      <w:r w:rsidR="004F0ECA">
        <w:t>out</w:t>
      </w:r>
      <w:r w:rsidR="002411B3">
        <w:t xml:space="preserve"> </w:t>
      </w:r>
      <w:r w:rsidR="004F0ECA">
        <w:t>in</w:t>
      </w:r>
      <w:r w:rsidR="002411B3">
        <w:t xml:space="preserve"> </w:t>
      </w:r>
      <w:r w:rsidR="004F0ECA">
        <w:t>time</w:t>
      </w:r>
      <w:r w:rsidR="002411B3">
        <w:t xml:space="preserve"> </w:t>
      </w:r>
      <w:r w:rsidR="004F0ECA">
        <w:t>and</w:t>
      </w:r>
      <w:r w:rsidR="002411B3">
        <w:t xml:space="preserve"> </w:t>
      </w:r>
      <w:r w:rsidR="004F0ECA">
        <w:t>place.</w:t>
      </w:r>
      <w:r w:rsidR="00C15081">
        <w:t>”</w:t>
      </w:r>
      <w:r w:rsidR="002411B3">
        <w:t xml:space="preserve"> </w:t>
      </w:r>
      <w:r w:rsidR="004F0ECA">
        <w:t>In</w:t>
      </w:r>
      <w:r w:rsidR="002411B3">
        <w:t xml:space="preserve"> </w:t>
      </w:r>
      <w:r w:rsidR="004F0ECA">
        <w:t>this</w:t>
      </w:r>
      <w:r w:rsidR="002411B3">
        <w:t xml:space="preserve"> </w:t>
      </w:r>
      <w:r w:rsidR="004F0ECA">
        <w:t>sense,</w:t>
      </w:r>
      <w:r w:rsidR="002411B3">
        <w:t xml:space="preserve"> </w:t>
      </w:r>
      <w:r w:rsidR="00C15081">
        <w:t>“</w:t>
      </w:r>
      <w:r w:rsidR="004F0ECA">
        <w:t>the</w:t>
      </w:r>
      <w:r w:rsidR="002411B3">
        <w:t xml:space="preserve"> </w:t>
      </w:r>
      <w:r w:rsidR="004F0ECA">
        <w:t>presence</w:t>
      </w:r>
      <w:r w:rsidR="002411B3">
        <w:t xml:space="preserve"> </w:t>
      </w:r>
      <w:r w:rsidR="004F0ECA">
        <w:t>of</w:t>
      </w:r>
      <w:r w:rsidR="002411B3">
        <w:t xml:space="preserve"> </w:t>
      </w:r>
      <w:r w:rsidR="004F0ECA">
        <w:t>the</w:t>
      </w:r>
      <w:r w:rsidR="002411B3">
        <w:t xml:space="preserve"> </w:t>
      </w:r>
      <w:r w:rsidR="004F0ECA">
        <w:t>Jewish</w:t>
      </w:r>
      <w:r w:rsidR="002411B3">
        <w:t xml:space="preserve"> </w:t>
      </w:r>
      <w:r w:rsidR="004F0ECA">
        <w:t>people</w:t>
      </w:r>
      <w:r w:rsidR="002411B3">
        <w:t xml:space="preserve"> </w:t>
      </w:r>
      <w:r w:rsidR="004F0ECA">
        <w:t>in</w:t>
      </w:r>
      <w:r w:rsidR="002411B3">
        <w:t xml:space="preserve"> </w:t>
      </w:r>
      <w:r w:rsidR="004F0ECA">
        <w:t>the</w:t>
      </w:r>
      <w:r w:rsidR="002411B3">
        <w:t xml:space="preserve"> </w:t>
      </w:r>
      <w:r w:rsidR="004F0ECA">
        <w:t>world</w:t>
      </w:r>
      <w:r w:rsidR="002411B3">
        <w:t xml:space="preserve"> </w:t>
      </w:r>
      <w:r w:rsidR="004F0ECA">
        <w:t>is</w:t>
      </w:r>
      <w:r w:rsidR="002411B3">
        <w:t xml:space="preserve"> </w:t>
      </w:r>
      <w:r w:rsidR="004F0ECA">
        <w:t>a</w:t>
      </w:r>
      <w:r w:rsidR="002411B3">
        <w:t xml:space="preserve"> </w:t>
      </w:r>
      <w:r w:rsidR="004F0ECA">
        <w:t>kind</w:t>
      </w:r>
      <w:r w:rsidR="002411B3">
        <w:t xml:space="preserve"> </w:t>
      </w:r>
      <w:r w:rsidR="004F0ECA">
        <w:t>of</w:t>
      </w:r>
      <w:r w:rsidR="002411B3">
        <w:t xml:space="preserve"> </w:t>
      </w:r>
      <w:r w:rsidR="004F0ECA">
        <w:t>continuing</w:t>
      </w:r>
      <w:r w:rsidR="002411B3">
        <w:t xml:space="preserve"> </w:t>
      </w:r>
      <w:r w:rsidR="004F0ECA">
        <w:t>incarnation.</w:t>
      </w:r>
      <w:r w:rsidR="00C15081">
        <w:t>”</w:t>
      </w:r>
      <w:r w:rsidR="002411B3">
        <w:t xml:space="preserve"> </w:t>
      </w:r>
      <w:r w:rsidR="00C6612B">
        <w:t>In</w:t>
      </w:r>
      <w:r w:rsidR="002411B3">
        <w:t xml:space="preserve"> </w:t>
      </w:r>
      <w:r w:rsidR="00C6612B">
        <w:t>these</w:t>
      </w:r>
      <w:r w:rsidR="002411B3">
        <w:t xml:space="preserve"> </w:t>
      </w:r>
      <w:r w:rsidR="00C6612B">
        <w:t>texts,</w:t>
      </w:r>
      <w:r w:rsidR="002411B3">
        <w:t xml:space="preserve"> </w:t>
      </w:r>
      <w:r w:rsidR="00C6612B">
        <w:t>Judaism</w:t>
      </w:r>
      <w:r w:rsidR="002411B3">
        <w:t xml:space="preserve"> </w:t>
      </w:r>
      <w:r w:rsidR="00C6612B">
        <w:t>differs</w:t>
      </w:r>
      <w:r w:rsidR="002411B3">
        <w:t xml:space="preserve"> </w:t>
      </w:r>
      <w:r w:rsidR="00C6612B">
        <w:t>from</w:t>
      </w:r>
      <w:r w:rsidR="002411B3">
        <w:t xml:space="preserve"> </w:t>
      </w:r>
      <w:r w:rsidR="00C6612B">
        <w:t>Christianity</w:t>
      </w:r>
      <w:r w:rsidR="002411B3">
        <w:t xml:space="preserve"> </w:t>
      </w:r>
      <w:r w:rsidR="00C6612B">
        <w:t>only</w:t>
      </w:r>
      <w:r w:rsidR="002411B3">
        <w:t xml:space="preserve"> </w:t>
      </w:r>
      <w:r w:rsidR="00C6612B">
        <w:t>in</w:t>
      </w:r>
      <w:r w:rsidR="002411B3">
        <w:t xml:space="preserve"> </w:t>
      </w:r>
      <w:r w:rsidR="00C6612B">
        <w:t>God</w:t>
      </w:r>
      <w:r w:rsidR="00C15081">
        <w:t>’</w:t>
      </w:r>
      <w:r w:rsidR="00C6612B">
        <w:t>s</w:t>
      </w:r>
      <w:r w:rsidR="002411B3">
        <w:t xml:space="preserve"> </w:t>
      </w:r>
      <w:r w:rsidR="00C6612B">
        <w:t>ad</w:t>
      </w:r>
      <w:r w:rsidR="00113BE3">
        <w:t>option</w:t>
      </w:r>
      <w:r w:rsidR="002411B3">
        <w:t xml:space="preserve"> </w:t>
      </w:r>
      <w:r w:rsidR="00113BE3">
        <w:t>of</w:t>
      </w:r>
      <w:r w:rsidR="002411B3">
        <w:t xml:space="preserve"> </w:t>
      </w:r>
      <w:r w:rsidR="00113BE3">
        <w:t>an</w:t>
      </w:r>
      <w:r w:rsidR="002411B3">
        <w:t xml:space="preserve"> </w:t>
      </w:r>
      <w:r w:rsidR="00113BE3">
        <w:t>entire</w:t>
      </w:r>
      <w:r w:rsidR="002411B3">
        <w:t xml:space="preserve"> </w:t>
      </w:r>
      <w:r w:rsidR="00113BE3">
        <w:t>people.</w:t>
      </w:r>
      <w:r w:rsidR="002411B3">
        <w:t xml:space="preserve"> </w:t>
      </w:r>
      <w:r w:rsidR="00113BE3">
        <w:t>One</w:t>
      </w:r>
      <w:r w:rsidR="002411B3">
        <w:t xml:space="preserve"> </w:t>
      </w:r>
      <w:r w:rsidR="00113BE3">
        <w:t>may</w:t>
      </w:r>
      <w:r w:rsidR="002411B3">
        <w:t xml:space="preserve"> </w:t>
      </w:r>
      <w:r w:rsidR="00C6612B">
        <w:t>witness</w:t>
      </w:r>
      <w:r w:rsidR="002411B3">
        <w:t xml:space="preserve"> </w:t>
      </w:r>
      <w:r w:rsidR="00C6612B">
        <w:t>God</w:t>
      </w:r>
      <w:r w:rsidR="00C15081">
        <w:t>’</w:t>
      </w:r>
      <w:r w:rsidR="00C6612B">
        <w:t>s</w:t>
      </w:r>
      <w:r w:rsidR="002411B3">
        <w:t xml:space="preserve"> </w:t>
      </w:r>
      <w:r w:rsidR="00C6612B">
        <w:t>presence</w:t>
      </w:r>
      <w:r w:rsidR="002411B3">
        <w:t xml:space="preserve"> </w:t>
      </w:r>
      <w:r w:rsidR="00C6612B">
        <w:t>in</w:t>
      </w:r>
      <w:r w:rsidR="002411B3">
        <w:t xml:space="preserve"> </w:t>
      </w:r>
      <w:r w:rsidR="00C6612B">
        <w:t>Christ,</w:t>
      </w:r>
      <w:r w:rsidR="002411B3">
        <w:t xml:space="preserve"> </w:t>
      </w:r>
      <w:r w:rsidR="00113BE3">
        <w:t>but</w:t>
      </w:r>
      <w:r w:rsidR="002411B3">
        <w:t xml:space="preserve"> </w:t>
      </w:r>
      <w:r w:rsidR="00C15081">
        <w:t>“</w:t>
      </w:r>
      <w:r w:rsidR="00C6612B">
        <w:t>he</w:t>
      </w:r>
      <w:r w:rsidR="002411B3">
        <w:t xml:space="preserve"> </w:t>
      </w:r>
      <w:r w:rsidR="00C6612B">
        <w:t>who</w:t>
      </w:r>
      <w:r w:rsidR="002411B3">
        <w:t xml:space="preserve"> </w:t>
      </w:r>
      <w:r w:rsidR="00C6612B">
        <w:t>touches</w:t>
      </w:r>
      <w:r w:rsidR="002411B3">
        <w:t xml:space="preserve"> </w:t>
      </w:r>
      <w:r w:rsidR="00C6612B">
        <w:t>this</w:t>
      </w:r>
      <w:r w:rsidR="002411B3">
        <w:t xml:space="preserve"> </w:t>
      </w:r>
      <w:r w:rsidR="00C6612B">
        <w:t>[Jewish]</w:t>
      </w:r>
      <w:r w:rsidR="002411B3">
        <w:t xml:space="preserve"> </w:t>
      </w:r>
      <w:r w:rsidR="00C6612B">
        <w:t>people,</w:t>
      </w:r>
      <w:r w:rsidR="002411B3">
        <w:t xml:space="preserve"> </w:t>
      </w:r>
      <w:r w:rsidR="00C6612B">
        <w:t>touches</w:t>
      </w:r>
      <w:r w:rsidR="002411B3">
        <w:t xml:space="preserve"> </w:t>
      </w:r>
      <w:r w:rsidR="00C6612B">
        <w:t>God</w:t>
      </w:r>
      <w:r w:rsidR="002411B3">
        <w:t xml:space="preserve"> </w:t>
      </w:r>
      <w:r w:rsidR="00C6612B">
        <w:t>and</w:t>
      </w:r>
      <w:r w:rsidR="002411B3">
        <w:t xml:space="preserve"> </w:t>
      </w:r>
      <w:r w:rsidR="00C6612B">
        <w:t>perhaps</w:t>
      </w:r>
      <w:r w:rsidR="002411B3">
        <w:t xml:space="preserve"> </w:t>
      </w:r>
      <w:r w:rsidR="00C6612B">
        <w:t>not</w:t>
      </w:r>
      <w:r w:rsidR="002411B3">
        <w:t xml:space="preserve"> </w:t>
      </w:r>
      <w:r w:rsidR="00C6612B">
        <w:t>altogether</w:t>
      </w:r>
      <w:r w:rsidR="002411B3">
        <w:t xml:space="preserve"> </w:t>
      </w:r>
      <w:r w:rsidR="00C6612B">
        <w:t>symbolically.</w:t>
      </w:r>
      <w:r w:rsidR="00C15081">
        <w:t>”</w:t>
      </w:r>
      <w:r w:rsidR="00C6612B">
        <w:rPr>
          <w:rStyle w:val="EndnoteReference"/>
        </w:rPr>
        <w:endnoteReference w:id="62"/>
      </w:r>
      <w:r w:rsidR="002411B3">
        <w:t xml:space="preserve"> </w:t>
      </w:r>
      <w:r w:rsidR="00707504">
        <w:t>In</w:t>
      </w:r>
      <w:r w:rsidR="002411B3">
        <w:t xml:space="preserve"> </w:t>
      </w:r>
      <w:r w:rsidR="00707504">
        <w:t>this</w:t>
      </w:r>
      <w:r w:rsidR="002411B3">
        <w:t xml:space="preserve"> </w:t>
      </w:r>
      <w:r w:rsidR="00707504">
        <w:t>case,</w:t>
      </w:r>
      <w:r w:rsidR="002411B3">
        <w:t xml:space="preserve"> </w:t>
      </w:r>
      <w:r w:rsidR="00707504">
        <w:t>Israel</w:t>
      </w:r>
      <w:r w:rsidR="002411B3">
        <w:t xml:space="preserve"> </w:t>
      </w:r>
      <w:r w:rsidR="00707504">
        <w:t>functions</w:t>
      </w:r>
      <w:r w:rsidR="002411B3">
        <w:t xml:space="preserve"> </w:t>
      </w:r>
      <w:r w:rsidR="00707504">
        <w:t>much</w:t>
      </w:r>
      <w:r w:rsidR="002411B3">
        <w:t xml:space="preserve"> </w:t>
      </w:r>
      <w:r w:rsidR="00707504">
        <w:t>like</w:t>
      </w:r>
      <w:r w:rsidR="002411B3">
        <w:t xml:space="preserve"> </w:t>
      </w:r>
      <w:r w:rsidR="00707504">
        <w:t>a</w:t>
      </w:r>
      <w:r w:rsidR="002411B3">
        <w:t xml:space="preserve"> </w:t>
      </w:r>
      <w:r w:rsidR="00707504">
        <w:t>Christ</w:t>
      </w:r>
      <w:r w:rsidR="002411B3">
        <w:t xml:space="preserve"> </w:t>
      </w:r>
      <w:r w:rsidR="00707504">
        <w:t>figure</w:t>
      </w:r>
      <w:r w:rsidR="002411B3">
        <w:t xml:space="preserve"> </w:t>
      </w:r>
      <w:r w:rsidR="00707504">
        <w:t>who</w:t>
      </w:r>
      <w:r w:rsidR="002411B3">
        <w:t xml:space="preserve"> </w:t>
      </w:r>
      <w:r w:rsidR="00707504">
        <w:t>embodies</w:t>
      </w:r>
      <w:r w:rsidR="002411B3">
        <w:t xml:space="preserve"> </w:t>
      </w:r>
      <w:r w:rsidR="00707504">
        <w:t>God</w:t>
      </w:r>
      <w:r w:rsidR="00C15081">
        <w:t>’</w:t>
      </w:r>
      <w:r w:rsidR="00707504">
        <w:t>s</w:t>
      </w:r>
      <w:r w:rsidR="002411B3">
        <w:t xml:space="preserve"> </w:t>
      </w:r>
      <w:r w:rsidR="00707504">
        <w:t>presence.</w:t>
      </w:r>
    </w:p>
    <w:p w:rsidR="00CA36A9" w:rsidRDefault="00D40AEB" w:rsidP="007F56DB">
      <w:pPr>
        <w:spacing w:line="480" w:lineRule="auto"/>
        <w:ind w:firstLine="720"/>
      </w:pPr>
      <w:r>
        <w:t>Yet</w:t>
      </w:r>
      <w:r w:rsidR="002411B3">
        <w:t xml:space="preserve"> </w:t>
      </w:r>
      <w:r>
        <w:t>in</w:t>
      </w:r>
      <w:r w:rsidR="002411B3">
        <w:t xml:space="preserve"> </w:t>
      </w:r>
      <w:r>
        <w:t>other</w:t>
      </w:r>
      <w:r w:rsidR="002411B3">
        <w:t xml:space="preserve"> </w:t>
      </w:r>
      <w:r>
        <w:t>texts</w:t>
      </w:r>
      <w:r w:rsidR="002411B3">
        <w:t xml:space="preserve"> </w:t>
      </w:r>
      <w:r>
        <w:t>Wyschogrod</w:t>
      </w:r>
      <w:r w:rsidR="002411B3">
        <w:t xml:space="preserve"> </w:t>
      </w:r>
      <w:r>
        <w:t>asserts</w:t>
      </w:r>
      <w:r w:rsidR="002411B3">
        <w:t xml:space="preserve"> </w:t>
      </w:r>
      <w:r>
        <w:t>the</w:t>
      </w:r>
      <w:r w:rsidR="002411B3">
        <w:t xml:space="preserve"> </w:t>
      </w:r>
      <w:r>
        <w:t>deeply</w:t>
      </w:r>
      <w:r w:rsidR="002411B3">
        <w:t xml:space="preserve"> </w:t>
      </w:r>
      <w:r>
        <w:t>humanizing</w:t>
      </w:r>
      <w:r w:rsidR="002411B3">
        <w:t xml:space="preserve"> </w:t>
      </w:r>
      <w:r>
        <w:t>force</w:t>
      </w:r>
      <w:r w:rsidR="002411B3">
        <w:t xml:space="preserve"> </w:t>
      </w:r>
      <w:r>
        <w:t>of</w:t>
      </w:r>
      <w:r w:rsidR="002411B3">
        <w:t xml:space="preserve"> </w:t>
      </w:r>
      <w:r>
        <w:t>Jewish</w:t>
      </w:r>
      <w:r w:rsidR="002411B3">
        <w:t xml:space="preserve"> </w:t>
      </w:r>
      <w:r>
        <w:t>incarnational</w:t>
      </w:r>
      <w:r w:rsidR="002411B3">
        <w:t xml:space="preserve"> </w:t>
      </w:r>
      <w:r>
        <w:t>theology,</w:t>
      </w:r>
      <w:r w:rsidR="002411B3">
        <w:t xml:space="preserve"> </w:t>
      </w:r>
      <w:r>
        <w:t>in</w:t>
      </w:r>
      <w:r w:rsidR="002411B3">
        <w:t xml:space="preserve"> </w:t>
      </w:r>
      <w:r>
        <w:t>which</w:t>
      </w:r>
      <w:r w:rsidR="002411B3">
        <w:t xml:space="preserve"> </w:t>
      </w:r>
      <w:r>
        <w:t>Israel</w:t>
      </w:r>
      <w:r w:rsidR="002411B3">
        <w:t xml:space="preserve"> </w:t>
      </w:r>
      <w:r>
        <w:t>reveals</w:t>
      </w:r>
      <w:r w:rsidR="002411B3">
        <w:t xml:space="preserve"> </w:t>
      </w:r>
      <w:r>
        <w:t>God</w:t>
      </w:r>
      <w:r w:rsidR="00C15081">
        <w:t>’</w:t>
      </w:r>
      <w:r>
        <w:t>s</w:t>
      </w:r>
      <w:r w:rsidR="002411B3">
        <w:t xml:space="preserve"> </w:t>
      </w:r>
      <w:r>
        <w:t>acceptance</w:t>
      </w:r>
      <w:r w:rsidR="002411B3">
        <w:t xml:space="preserve"> </w:t>
      </w:r>
      <w:r>
        <w:t>of</w:t>
      </w:r>
      <w:r w:rsidR="002411B3">
        <w:t xml:space="preserve"> </w:t>
      </w:r>
      <w:r>
        <w:t>human</w:t>
      </w:r>
      <w:r w:rsidR="002411B3">
        <w:t xml:space="preserve"> </w:t>
      </w:r>
      <w:r>
        <w:t>weakness</w:t>
      </w:r>
      <w:r w:rsidR="002411B3">
        <w:t xml:space="preserve"> </w:t>
      </w:r>
      <w:r>
        <w:t>and</w:t>
      </w:r>
      <w:r w:rsidR="002411B3">
        <w:t xml:space="preserve"> </w:t>
      </w:r>
      <w:r>
        <w:t>corporeality.</w:t>
      </w:r>
      <w:r w:rsidR="002411B3">
        <w:t xml:space="preserve"> </w:t>
      </w:r>
      <w:r w:rsidR="001A3425">
        <w:t>To</w:t>
      </w:r>
      <w:r w:rsidR="002411B3">
        <w:t xml:space="preserve"> </w:t>
      </w:r>
      <w:r w:rsidR="001A3425">
        <w:t>be</w:t>
      </w:r>
      <w:r w:rsidR="002411B3">
        <w:t xml:space="preserve"> </w:t>
      </w:r>
      <w:r w:rsidR="001A3425">
        <w:t>sure,</w:t>
      </w:r>
      <w:r w:rsidR="002411B3">
        <w:t xml:space="preserve"> </w:t>
      </w:r>
      <w:r w:rsidR="001A3425">
        <w:t>both</w:t>
      </w:r>
      <w:r w:rsidR="002411B3">
        <w:t xml:space="preserve"> </w:t>
      </w:r>
      <w:r w:rsidR="003F023D">
        <w:t>Wyschogrod</w:t>
      </w:r>
      <w:r w:rsidR="002411B3">
        <w:t xml:space="preserve"> </w:t>
      </w:r>
      <w:r w:rsidR="003F023D">
        <w:t>and</w:t>
      </w:r>
      <w:r w:rsidR="002411B3">
        <w:t xml:space="preserve"> </w:t>
      </w:r>
      <w:r w:rsidR="003F023D">
        <w:t>his</w:t>
      </w:r>
      <w:r w:rsidR="002411B3">
        <w:t xml:space="preserve"> </w:t>
      </w:r>
      <w:r w:rsidR="003F023D">
        <w:t>imagined</w:t>
      </w:r>
      <w:r w:rsidR="002411B3">
        <w:t xml:space="preserve"> </w:t>
      </w:r>
      <w:r w:rsidR="003F023D">
        <w:t>Christian</w:t>
      </w:r>
      <w:r w:rsidR="002411B3">
        <w:t xml:space="preserve"> </w:t>
      </w:r>
      <w:r w:rsidR="003F023D">
        <w:t>theologians</w:t>
      </w:r>
      <w:r w:rsidR="002411B3">
        <w:t xml:space="preserve"> </w:t>
      </w:r>
      <w:r w:rsidR="003F023D">
        <w:t>confront</w:t>
      </w:r>
      <w:r w:rsidR="002411B3">
        <w:t xml:space="preserve"> </w:t>
      </w:r>
      <w:r w:rsidR="003F023D">
        <w:t>the</w:t>
      </w:r>
      <w:r w:rsidR="002411B3">
        <w:t xml:space="preserve"> </w:t>
      </w:r>
      <w:r w:rsidR="003F023D">
        <w:t>horror</w:t>
      </w:r>
      <w:r w:rsidR="002411B3">
        <w:t xml:space="preserve"> </w:t>
      </w:r>
      <w:r w:rsidR="003F023D">
        <w:t>of</w:t>
      </w:r>
      <w:r w:rsidR="002411B3">
        <w:t xml:space="preserve"> </w:t>
      </w:r>
      <w:r w:rsidR="003F023D">
        <w:t>a</w:t>
      </w:r>
      <w:r w:rsidR="002411B3">
        <w:t xml:space="preserve"> </w:t>
      </w:r>
      <w:r w:rsidR="003F023D">
        <w:t>divine</w:t>
      </w:r>
      <w:r w:rsidR="002411B3">
        <w:t xml:space="preserve"> </w:t>
      </w:r>
      <w:r w:rsidR="003F023D">
        <w:t>death,</w:t>
      </w:r>
      <w:r w:rsidR="002411B3">
        <w:t xml:space="preserve"> </w:t>
      </w:r>
      <w:r w:rsidR="003F023D">
        <w:t>either</w:t>
      </w:r>
      <w:r w:rsidR="002411B3">
        <w:t xml:space="preserve"> </w:t>
      </w:r>
      <w:r w:rsidR="003F023D">
        <w:t>in</w:t>
      </w:r>
      <w:r w:rsidR="002411B3">
        <w:t xml:space="preserve"> </w:t>
      </w:r>
      <w:r w:rsidR="003F023D">
        <w:t>Jesus</w:t>
      </w:r>
      <w:r w:rsidR="002411B3">
        <w:t xml:space="preserve"> </w:t>
      </w:r>
      <w:r w:rsidR="003F023D">
        <w:t>Christ</w:t>
      </w:r>
      <w:r w:rsidR="002411B3">
        <w:t xml:space="preserve"> </w:t>
      </w:r>
      <w:r w:rsidR="003F023D">
        <w:t>or</w:t>
      </w:r>
      <w:r w:rsidR="002411B3">
        <w:t xml:space="preserve"> </w:t>
      </w:r>
      <w:r w:rsidR="003F023D">
        <w:t>in</w:t>
      </w:r>
      <w:r w:rsidR="002411B3">
        <w:t xml:space="preserve"> </w:t>
      </w:r>
      <w:r w:rsidR="003F023D">
        <w:t>the</w:t>
      </w:r>
      <w:r w:rsidR="002411B3">
        <w:t xml:space="preserve"> </w:t>
      </w:r>
      <w:r w:rsidR="003F023D">
        <w:t>people</w:t>
      </w:r>
      <w:r w:rsidR="002411B3">
        <w:t xml:space="preserve"> </w:t>
      </w:r>
      <w:r w:rsidR="003F023D">
        <w:t>Israel.</w:t>
      </w:r>
      <w:r w:rsidR="002411B3">
        <w:t xml:space="preserve"> </w:t>
      </w:r>
      <w:r w:rsidR="003F023D">
        <w:t>Christian</w:t>
      </w:r>
      <w:r w:rsidR="002411B3">
        <w:t xml:space="preserve"> </w:t>
      </w:r>
      <w:r w:rsidR="003F023D">
        <w:t>thinkers</w:t>
      </w:r>
      <w:r w:rsidR="002411B3">
        <w:t xml:space="preserve"> </w:t>
      </w:r>
      <w:r w:rsidR="003F023D">
        <w:t>have</w:t>
      </w:r>
      <w:r w:rsidR="002411B3">
        <w:t xml:space="preserve"> </w:t>
      </w:r>
      <w:r w:rsidR="003F023D">
        <w:t>developed</w:t>
      </w:r>
      <w:r w:rsidR="002411B3">
        <w:t xml:space="preserve"> </w:t>
      </w:r>
      <w:r w:rsidR="003F023D">
        <w:t>robust</w:t>
      </w:r>
      <w:r w:rsidR="002411B3">
        <w:t xml:space="preserve"> </w:t>
      </w:r>
      <w:r w:rsidR="003F023D">
        <w:t>theologies</w:t>
      </w:r>
      <w:r w:rsidR="002411B3">
        <w:t xml:space="preserve"> </w:t>
      </w:r>
      <w:r w:rsidR="003F023D">
        <w:t>to</w:t>
      </w:r>
      <w:r w:rsidR="002411B3">
        <w:t xml:space="preserve"> </w:t>
      </w:r>
      <w:r w:rsidR="003F023D">
        <w:t>mitigate</w:t>
      </w:r>
      <w:r w:rsidR="002411B3">
        <w:t xml:space="preserve"> </w:t>
      </w:r>
      <w:r w:rsidR="003F023D">
        <w:t>against</w:t>
      </w:r>
      <w:r w:rsidR="002411B3">
        <w:t xml:space="preserve"> </w:t>
      </w:r>
      <w:r w:rsidR="003F023D">
        <w:t>and</w:t>
      </w:r>
      <w:r w:rsidR="002411B3">
        <w:t xml:space="preserve"> </w:t>
      </w:r>
      <w:r w:rsidR="003F023D">
        <w:t>even</w:t>
      </w:r>
      <w:r w:rsidR="002411B3">
        <w:t xml:space="preserve"> </w:t>
      </w:r>
      <w:r w:rsidR="003F023D">
        <w:t>rejoice</w:t>
      </w:r>
      <w:r w:rsidR="002411B3">
        <w:t xml:space="preserve"> </w:t>
      </w:r>
      <w:r w:rsidR="003F023D">
        <w:t>in</w:t>
      </w:r>
      <w:r w:rsidR="002411B3">
        <w:t xml:space="preserve"> </w:t>
      </w:r>
      <w:r w:rsidR="003F023D">
        <w:t>this</w:t>
      </w:r>
      <w:r w:rsidR="002411B3">
        <w:t xml:space="preserve"> </w:t>
      </w:r>
      <w:r w:rsidR="00D63041">
        <w:t>fear</w:t>
      </w:r>
      <w:r w:rsidR="002411B3">
        <w:t xml:space="preserve"> </w:t>
      </w:r>
      <w:r w:rsidR="00D63041">
        <w:t>and</w:t>
      </w:r>
      <w:r w:rsidR="002411B3">
        <w:t xml:space="preserve"> </w:t>
      </w:r>
      <w:r w:rsidR="00D63041">
        <w:t>trembling.</w:t>
      </w:r>
      <w:r w:rsidR="002411B3">
        <w:t xml:space="preserve"> </w:t>
      </w:r>
      <w:r w:rsidR="00D63041">
        <w:t>But</w:t>
      </w:r>
      <w:r w:rsidR="002411B3">
        <w:t xml:space="preserve"> </w:t>
      </w:r>
      <w:r w:rsidR="00D63041">
        <w:t>if</w:t>
      </w:r>
      <w:r w:rsidR="002411B3">
        <w:t xml:space="preserve"> </w:t>
      </w:r>
      <w:r w:rsidR="00D63041">
        <w:t>Wyschogrod</w:t>
      </w:r>
      <w:r w:rsidR="002411B3">
        <w:t xml:space="preserve"> </w:t>
      </w:r>
      <w:r w:rsidR="00D63041">
        <w:t>appropriates</w:t>
      </w:r>
      <w:r w:rsidR="002411B3">
        <w:t xml:space="preserve"> </w:t>
      </w:r>
      <w:r w:rsidR="00D63041">
        <w:t>features</w:t>
      </w:r>
      <w:r w:rsidR="002411B3">
        <w:t xml:space="preserve"> </w:t>
      </w:r>
      <w:r w:rsidR="00D63041">
        <w:t>of</w:t>
      </w:r>
      <w:r w:rsidR="002411B3">
        <w:t xml:space="preserve"> </w:t>
      </w:r>
      <w:r w:rsidR="00D63041">
        <w:t>Christian</w:t>
      </w:r>
      <w:r w:rsidR="002411B3">
        <w:t xml:space="preserve"> </w:t>
      </w:r>
      <w:r w:rsidR="00D63041">
        <w:t>incarnational</w:t>
      </w:r>
      <w:r w:rsidR="002411B3">
        <w:t xml:space="preserve"> </w:t>
      </w:r>
      <w:r w:rsidR="00D63041">
        <w:t>thought,</w:t>
      </w:r>
      <w:r w:rsidR="002411B3">
        <w:t xml:space="preserve"> </w:t>
      </w:r>
      <w:r w:rsidR="00D63041">
        <w:t>he</w:t>
      </w:r>
      <w:r w:rsidR="002411B3">
        <w:t xml:space="preserve"> </w:t>
      </w:r>
      <w:r w:rsidR="00D63041">
        <w:t>does</w:t>
      </w:r>
      <w:r w:rsidR="002411B3">
        <w:t xml:space="preserve"> </w:t>
      </w:r>
      <w:r w:rsidR="00D63041">
        <w:t>not</w:t>
      </w:r>
      <w:r w:rsidR="002411B3">
        <w:t xml:space="preserve"> </w:t>
      </w:r>
      <w:r w:rsidR="00D63041">
        <w:t>appeal</w:t>
      </w:r>
      <w:r w:rsidR="002411B3">
        <w:t xml:space="preserve"> </w:t>
      </w:r>
      <w:r w:rsidR="00D63041">
        <w:t>to</w:t>
      </w:r>
      <w:r w:rsidR="002411B3">
        <w:t xml:space="preserve"> </w:t>
      </w:r>
      <w:r w:rsidR="00D63041">
        <w:t>a</w:t>
      </w:r>
      <w:r w:rsidR="002411B3">
        <w:t xml:space="preserve"> </w:t>
      </w:r>
      <w:r w:rsidR="00D63041">
        <w:t>resurrection,</w:t>
      </w:r>
      <w:r w:rsidR="002411B3">
        <w:t xml:space="preserve"> </w:t>
      </w:r>
      <w:r w:rsidR="00D63041">
        <w:t>to</w:t>
      </w:r>
      <w:r w:rsidR="002411B3">
        <w:t xml:space="preserve"> </w:t>
      </w:r>
      <w:r w:rsidR="00D63041">
        <w:t>the</w:t>
      </w:r>
      <w:r w:rsidR="002411B3">
        <w:t xml:space="preserve"> </w:t>
      </w:r>
      <w:r w:rsidR="00D63041">
        <w:t>trinity,</w:t>
      </w:r>
      <w:r w:rsidR="002411B3">
        <w:t xml:space="preserve"> </w:t>
      </w:r>
      <w:r w:rsidR="00113BE3">
        <w:t>to</w:t>
      </w:r>
      <w:r w:rsidR="002411B3">
        <w:t xml:space="preserve"> </w:t>
      </w:r>
      <w:r w:rsidR="00D63041">
        <w:t>Marian</w:t>
      </w:r>
      <w:r w:rsidR="002411B3">
        <w:t xml:space="preserve"> </w:t>
      </w:r>
      <w:r w:rsidR="00D63041">
        <w:t>theology,</w:t>
      </w:r>
      <w:r w:rsidR="002411B3">
        <w:t xml:space="preserve"> </w:t>
      </w:r>
      <w:r w:rsidR="00D63041">
        <w:t>or</w:t>
      </w:r>
      <w:r w:rsidR="002411B3">
        <w:t xml:space="preserve"> </w:t>
      </w:r>
      <w:r w:rsidR="00113BE3">
        <w:t>to</w:t>
      </w:r>
      <w:r w:rsidR="002411B3">
        <w:t xml:space="preserve"> </w:t>
      </w:r>
      <w:r w:rsidR="00D63041">
        <w:t>the</w:t>
      </w:r>
      <w:r w:rsidR="002411B3">
        <w:t xml:space="preserve"> </w:t>
      </w:r>
      <w:r w:rsidR="00D63041">
        <w:t>many</w:t>
      </w:r>
      <w:r w:rsidR="002411B3">
        <w:t xml:space="preserve"> </w:t>
      </w:r>
      <w:r w:rsidR="00D63041">
        <w:t>other</w:t>
      </w:r>
      <w:r w:rsidR="002411B3">
        <w:t xml:space="preserve"> </w:t>
      </w:r>
      <w:r w:rsidR="00AA29BE">
        <w:t>ways</w:t>
      </w:r>
      <w:r w:rsidR="002411B3">
        <w:t xml:space="preserve"> </w:t>
      </w:r>
      <w:r w:rsidR="00AA29BE">
        <w:t>of</w:t>
      </w:r>
      <w:r w:rsidR="002411B3">
        <w:t xml:space="preserve"> </w:t>
      </w:r>
      <w:r w:rsidR="00AA29BE">
        <w:t>situating</w:t>
      </w:r>
      <w:r w:rsidR="002411B3">
        <w:t xml:space="preserve"> </w:t>
      </w:r>
      <w:r w:rsidR="00AA29BE">
        <w:t>a</w:t>
      </w:r>
      <w:r w:rsidR="002411B3">
        <w:t xml:space="preserve"> </w:t>
      </w:r>
      <w:r w:rsidR="00AA29BE">
        <w:t>divine</w:t>
      </w:r>
      <w:r w:rsidR="002411B3">
        <w:t xml:space="preserve"> </w:t>
      </w:r>
      <w:r w:rsidR="00AA29BE">
        <w:t>death</w:t>
      </w:r>
      <w:r w:rsidR="002411B3">
        <w:t xml:space="preserve"> </w:t>
      </w:r>
      <w:r w:rsidR="00AA29BE">
        <w:t>in</w:t>
      </w:r>
      <w:r w:rsidR="002411B3">
        <w:t xml:space="preserve"> </w:t>
      </w:r>
      <w:r w:rsidR="00AA29BE">
        <w:t>a</w:t>
      </w:r>
      <w:r w:rsidR="002411B3">
        <w:t xml:space="preserve"> </w:t>
      </w:r>
      <w:r w:rsidR="00AA29BE">
        <w:t>larger</w:t>
      </w:r>
      <w:r w:rsidR="002411B3">
        <w:t xml:space="preserve"> </w:t>
      </w:r>
      <w:r w:rsidR="00AA29BE">
        <w:t>narrative</w:t>
      </w:r>
      <w:r w:rsidR="002411B3">
        <w:t xml:space="preserve"> </w:t>
      </w:r>
      <w:r w:rsidR="00AA29BE">
        <w:t>of</w:t>
      </w:r>
      <w:r w:rsidR="002411B3">
        <w:t xml:space="preserve"> </w:t>
      </w:r>
      <w:r w:rsidR="00AA29BE">
        <w:t>salvation.</w:t>
      </w:r>
      <w:r w:rsidR="002411B3">
        <w:t xml:space="preserve"> </w:t>
      </w:r>
      <w:r w:rsidR="00AA29BE">
        <w:t>Instead,</w:t>
      </w:r>
      <w:r w:rsidR="002411B3">
        <w:t xml:space="preserve"> </w:t>
      </w:r>
      <w:r w:rsidR="00BF7D3F">
        <w:t>he</w:t>
      </w:r>
      <w:r w:rsidR="002411B3">
        <w:t xml:space="preserve"> </w:t>
      </w:r>
      <w:r w:rsidR="00BF7D3F">
        <w:t>appeals</w:t>
      </w:r>
      <w:r w:rsidR="002411B3">
        <w:t xml:space="preserve"> </w:t>
      </w:r>
      <w:r w:rsidR="00BF7D3F">
        <w:t>to</w:t>
      </w:r>
      <w:r w:rsidR="002411B3">
        <w:t xml:space="preserve"> </w:t>
      </w:r>
      <w:r w:rsidR="00BF7D3F">
        <w:t>the</w:t>
      </w:r>
      <w:r w:rsidR="002411B3">
        <w:t xml:space="preserve"> </w:t>
      </w:r>
      <w:r w:rsidR="00BF7D3F">
        <w:t>people</w:t>
      </w:r>
      <w:r w:rsidR="002411B3">
        <w:t xml:space="preserve"> </w:t>
      </w:r>
      <w:r w:rsidR="00BF7D3F">
        <w:t>Israel,</w:t>
      </w:r>
      <w:r w:rsidR="002411B3">
        <w:t xml:space="preserve"> </w:t>
      </w:r>
      <w:r w:rsidR="00C15081">
        <w:t>“</w:t>
      </w:r>
      <w:r w:rsidR="00BF7D3F">
        <w:t>a</w:t>
      </w:r>
      <w:r w:rsidR="002411B3">
        <w:t xml:space="preserve"> </w:t>
      </w:r>
      <w:r w:rsidR="00BF7D3F">
        <w:t>less</w:t>
      </w:r>
      <w:r w:rsidR="002411B3">
        <w:t xml:space="preserve"> </w:t>
      </w:r>
      <w:r w:rsidR="00BF7D3F">
        <w:t>concentrated</w:t>
      </w:r>
      <w:r w:rsidR="002411B3">
        <w:t xml:space="preserve"> </w:t>
      </w:r>
      <w:r w:rsidR="00BF7D3F">
        <w:t>incarnation,</w:t>
      </w:r>
      <w:r w:rsidR="00C15081">
        <w:t>”</w:t>
      </w:r>
      <w:r w:rsidR="002411B3">
        <w:t xml:space="preserve"> </w:t>
      </w:r>
      <w:r w:rsidR="00BF7D3F">
        <w:t>one</w:t>
      </w:r>
      <w:r w:rsidR="002411B3">
        <w:t xml:space="preserve"> </w:t>
      </w:r>
      <w:r w:rsidR="00C15081">
        <w:t>“</w:t>
      </w:r>
      <w:r w:rsidR="00BF7D3F">
        <w:t>spread</w:t>
      </w:r>
      <w:r w:rsidR="002411B3">
        <w:t xml:space="preserve"> </w:t>
      </w:r>
      <w:r w:rsidR="00BF7D3F">
        <w:t>out</w:t>
      </w:r>
      <w:r w:rsidR="002411B3">
        <w:t xml:space="preserve"> </w:t>
      </w:r>
      <w:r w:rsidR="00BF7D3F">
        <w:t>in</w:t>
      </w:r>
      <w:r w:rsidR="002411B3">
        <w:t xml:space="preserve"> </w:t>
      </w:r>
      <w:r w:rsidR="00BF7D3F">
        <w:t>time</w:t>
      </w:r>
      <w:r w:rsidR="002411B3">
        <w:t xml:space="preserve"> </w:t>
      </w:r>
      <w:r w:rsidR="00BF7D3F">
        <w:t>and</w:t>
      </w:r>
      <w:r w:rsidR="002411B3">
        <w:t xml:space="preserve"> </w:t>
      </w:r>
      <w:r w:rsidR="00BF7D3F">
        <w:t>place,</w:t>
      </w:r>
      <w:r w:rsidR="00C15081">
        <w:t>”</w:t>
      </w:r>
      <w:r w:rsidR="002411B3">
        <w:t xml:space="preserve"> </w:t>
      </w:r>
      <w:r w:rsidR="00BF7D3F">
        <w:t>such</w:t>
      </w:r>
      <w:r w:rsidR="002411B3">
        <w:t xml:space="preserve"> </w:t>
      </w:r>
      <w:r w:rsidR="00BF7D3F">
        <w:t>that</w:t>
      </w:r>
      <w:r w:rsidR="002411B3">
        <w:t xml:space="preserve"> </w:t>
      </w:r>
      <w:r w:rsidR="00BF7D3F">
        <w:t>any</w:t>
      </w:r>
      <w:r w:rsidR="002411B3">
        <w:t xml:space="preserve"> </w:t>
      </w:r>
      <w:r w:rsidR="00BF7D3F">
        <w:t>one</w:t>
      </w:r>
      <w:r w:rsidR="002411B3">
        <w:t xml:space="preserve"> </w:t>
      </w:r>
      <w:r w:rsidR="00BF7D3F">
        <w:t>death</w:t>
      </w:r>
      <w:r w:rsidR="002411B3">
        <w:t xml:space="preserve"> </w:t>
      </w:r>
      <w:r w:rsidR="002C02F1">
        <w:t>among</w:t>
      </w:r>
      <w:r w:rsidR="002411B3">
        <w:t xml:space="preserve"> </w:t>
      </w:r>
      <w:r w:rsidR="002C02F1">
        <w:t>Israel</w:t>
      </w:r>
      <w:r w:rsidR="002411B3">
        <w:t xml:space="preserve"> </w:t>
      </w:r>
      <w:r w:rsidR="00BF7D3F">
        <w:t>will</w:t>
      </w:r>
      <w:r w:rsidR="002411B3">
        <w:t xml:space="preserve"> </w:t>
      </w:r>
      <w:r w:rsidR="00BF7D3F">
        <w:t>not</w:t>
      </w:r>
      <w:r w:rsidR="002411B3">
        <w:t xml:space="preserve"> </w:t>
      </w:r>
      <w:r w:rsidR="00864CDD">
        <w:t>engender</w:t>
      </w:r>
      <w:r w:rsidR="002411B3">
        <w:t xml:space="preserve"> </w:t>
      </w:r>
      <w:r w:rsidR="002C02F1">
        <w:t>a</w:t>
      </w:r>
      <w:r w:rsidR="002411B3">
        <w:t xml:space="preserve"> </w:t>
      </w:r>
      <w:r w:rsidR="002C02F1">
        <w:t>divine</w:t>
      </w:r>
      <w:r w:rsidR="002411B3">
        <w:t xml:space="preserve"> </w:t>
      </w:r>
      <w:r w:rsidR="002C02F1">
        <w:t>death.</w:t>
      </w:r>
      <w:r w:rsidR="002411B3">
        <w:t xml:space="preserve"> </w:t>
      </w:r>
      <w:r w:rsidR="0021544D">
        <w:t>Indeed,</w:t>
      </w:r>
      <w:r w:rsidR="002411B3">
        <w:t xml:space="preserve"> </w:t>
      </w:r>
      <w:r w:rsidR="0021544D">
        <w:t>the</w:t>
      </w:r>
      <w:r w:rsidR="002411B3">
        <w:t xml:space="preserve"> </w:t>
      </w:r>
      <w:r w:rsidR="0021544D">
        <w:t>very</w:t>
      </w:r>
      <w:r w:rsidR="002411B3">
        <w:t xml:space="preserve"> </w:t>
      </w:r>
      <w:r w:rsidR="0021544D">
        <w:t>opposite</w:t>
      </w:r>
      <w:r w:rsidR="002411B3">
        <w:t xml:space="preserve"> </w:t>
      </w:r>
      <w:r w:rsidR="0021544D">
        <w:t>is</w:t>
      </w:r>
      <w:r w:rsidR="002411B3">
        <w:t xml:space="preserve"> </w:t>
      </w:r>
      <w:r w:rsidR="0021544D">
        <w:t>true:</w:t>
      </w:r>
      <w:r w:rsidR="002411B3">
        <w:t xml:space="preserve"> </w:t>
      </w:r>
      <w:r w:rsidR="0021544D">
        <w:t>God</w:t>
      </w:r>
      <w:r w:rsidR="002411B3">
        <w:t xml:space="preserve"> </w:t>
      </w:r>
      <w:r w:rsidR="0021544D">
        <w:t>appears</w:t>
      </w:r>
      <w:r w:rsidR="002411B3">
        <w:t xml:space="preserve"> </w:t>
      </w:r>
      <w:r w:rsidR="0021544D">
        <w:t>more</w:t>
      </w:r>
      <w:r w:rsidR="002411B3">
        <w:t xml:space="preserve"> </w:t>
      </w:r>
      <w:r w:rsidR="0021544D">
        <w:t>fully</w:t>
      </w:r>
      <w:r w:rsidR="002411B3">
        <w:t xml:space="preserve"> </w:t>
      </w:r>
      <w:r w:rsidR="0021544D">
        <w:t>present</w:t>
      </w:r>
      <w:r w:rsidR="002411B3">
        <w:t xml:space="preserve"> </w:t>
      </w:r>
      <w:r w:rsidR="0021544D">
        <w:t>in</w:t>
      </w:r>
      <w:r w:rsidR="002411B3">
        <w:t xml:space="preserve"> </w:t>
      </w:r>
      <w:r w:rsidR="0021544D">
        <w:t>corporeal</w:t>
      </w:r>
      <w:r w:rsidR="002411B3">
        <w:t xml:space="preserve"> </w:t>
      </w:r>
      <w:r w:rsidR="0021544D">
        <w:t>death,</w:t>
      </w:r>
      <w:r w:rsidR="002411B3">
        <w:t xml:space="preserve"> </w:t>
      </w:r>
      <w:r w:rsidR="0021544D">
        <w:t>and</w:t>
      </w:r>
      <w:r w:rsidR="002411B3">
        <w:t xml:space="preserve"> </w:t>
      </w:r>
      <w:r w:rsidR="0021544D">
        <w:t>strengthens</w:t>
      </w:r>
      <w:r w:rsidR="002411B3">
        <w:t xml:space="preserve"> </w:t>
      </w:r>
      <w:r w:rsidR="0021544D">
        <w:t>that</w:t>
      </w:r>
      <w:r w:rsidR="002411B3">
        <w:t xml:space="preserve"> </w:t>
      </w:r>
      <w:r w:rsidR="0021544D">
        <w:t>bond</w:t>
      </w:r>
      <w:r w:rsidR="002411B3">
        <w:t xml:space="preserve"> </w:t>
      </w:r>
      <w:r w:rsidR="0021544D">
        <w:t>between</w:t>
      </w:r>
      <w:r w:rsidR="002411B3">
        <w:t xml:space="preserve"> </w:t>
      </w:r>
      <w:r w:rsidR="0021544D">
        <w:t>Hashem</w:t>
      </w:r>
      <w:r w:rsidR="002411B3">
        <w:t xml:space="preserve"> </w:t>
      </w:r>
      <w:r w:rsidR="0021544D">
        <w:t>and</w:t>
      </w:r>
      <w:r w:rsidR="002411B3">
        <w:t xml:space="preserve"> </w:t>
      </w:r>
      <w:r w:rsidR="0021544D">
        <w:t>his</w:t>
      </w:r>
      <w:r w:rsidR="002411B3">
        <w:t xml:space="preserve"> </w:t>
      </w:r>
      <w:r w:rsidR="0021544D">
        <w:t>chosen</w:t>
      </w:r>
      <w:r w:rsidR="002411B3">
        <w:t xml:space="preserve"> </w:t>
      </w:r>
      <w:r w:rsidR="0021544D">
        <w:t>people.</w:t>
      </w:r>
      <w:r w:rsidR="002411B3">
        <w:t xml:space="preserve"> </w:t>
      </w:r>
      <w:r w:rsidR="00FA20E4">
        <w:t>By</w:t>
      </w:r>
      <w:r w:rsidR="002411B3">
        <w:t xml:space="preserve"> </w:t>
      </w:r>
      <w:r w:rsidR="00FA20E4">
        <w:t>spreading</w:t>
      </w:r>
      <w:r w:rsidR="002411B3">
        <w:t xml:space="preserve"> </w:t>
      </w:r>
      <w:r w:rsidR="00FA20E4">
        <w:t>out</w:t>
      </w:r>
      <w:r w:rsidR="002411B3">
        <w:t xml:space="preserve"> </w:t>
      </w:r>
      <w:r w:rsidR="00FA20E4">
        <w:t>God</w:t>
      </w:r>
      <w:r w:rsidR="00C15081">
        <w:t>’</w:t>
      </w:r>
      <w:r w:rsidR="00FA20E4">
        <w:t>s</w:t>
      </w:r>
      <w:r w:rsidR="002411B3">
        <w:t xml:space="preserve"> </w:t>
      </w:r>
      <w:r w:rsidR="00FA20E4">
        <w:t>presence</w:t>
      </w:r>
      <w:r w:rsidR="002411B3">
        <w:t xml:space="preserve"> </w:t>
      </w:r>
      <w:r w:rsidR="00FA20E4">
        <w:t>among</w:t>
      </w:r>
      <w:r w:rsidR="002411B3">
        <w:t xml:space="preserve"> </w:t>
      </w:r>
      <w:r w:rsidR="00FA20E4">
        <w:t>the</w:t>
      </w:r>
      <w:r w:rsidR="002411B3">
        <w:t xml:space="preserve"> </w:t>
      </w:r>
      <w:r w:rsidR="00FA20E4">
        <w:t>people</w:t>
      </w:r>
      <w:r w:rsidR="002411B3">
        <w:t xml:space="preserve"> </w:t>
      </w:r>
      <w:r w:rsidR="00FA20E4">
        <w:t>Israel,</w:t>
      </w:r>
      <w:r w:rsidR="002411B3">
        <w:t xml:space="preserve"> </w:t>
      </w:r>
      <w:r w:rsidR="00FA20E4">
        <w:t>Wyschogrod</w:t>
      </w:r>
      <w:r w:rsidR="002411B3">
        <w:t xml:space="preserve"> </w:t>
      </w:r>
      <w:r w:rsidR="00FA20E4">
        <w:t>expands</w:t>
      </w:r>
      <w:r w:rsidR="002411B3">
        <w:t xml:space="preserve"> </w:t>
      </w:r>
      <w:r w:rsidR="00FA20E4">
        <w:t>God</w:t>
      </w:r>
      <w:r w:rsidR="00C15081">
        <w:t>’</w:t>
      </w:r>
      <w:r w:rsidR="00FA20E4">
        <w:t>s</w:t>
      </w:r>
      <w:r w:rsidR="002411B3">
        <w:t xml:space="preserve"> </w:t>
      </w:r>
      <w:r w:rsidR="00FA20E4">
        <w:t>body</w:t>
      </w:r>
      <w:r w:rsidR="002411B3">
        <w:t xml:space="preserve"> </w:t>
      </w:r>
      <w:r w:rsidR="00FA20E4">
        <w:t>through</w:t>
      </w:r>
      <w:r w:rsidR="002411B3">
        <w:t xml:space="preserve"> </w:t>
      </w:r>
      <w:r w:rsidR="00FA20E4">
        <w:t>time</w:t>
      </w:r>
      <w:r w:rsidR="002411B3">
        <w:t xml:space="preserve"> </w:t>
      </w:r>
      <w:r w:rsidR="00FA20E4">
        <w:t>and</w:t>
      </w:r>
      <w:r w:rsidR="002411B3">
        <w:t xml:space="preserve"> </w:t>
      </w:r>
      <w:r w:rsidR="00FA20E4">
        <w:t>place,</w:t>
      </w:r>
      <w:r w:rsidR="002411B3">
        <w:t xml:space="preserve"> </w:t>
      </w:r>
      <w:r w:rsidR="00FA20E4">
        <w:t>and</w:t>
      </w:r>
      <w:r w:rsidR="002411B3">
        <w:t xml:space="preserve"> </w:t>
      </w:r>
      <w:r w:rsidR="00FA20E4">
        <w:t>this</w:t>
      </w:r>
      <w:r w:rsidR="002411B3">
        <w:t xml:space="preserve"> </w:t>
      </w:r>
      <w:r w:rsidR="00FA20E4">
        <w:t>not</w:t>
      </w:r>
      <w:r w:rsidR="002411B3">
        <w:t xml:space="preserve"> </w:t>
      </w:r>
      <w:r w:rsidR="00FA20E4">
        <w:t>altogether</w:t>
      </w:r>
      <w:r w:rsidR="002411B3">
        <w:t xml:space="preserve"> </w:t>
      </w:r>
      <w:r w:rsidR="00FA20E4">
        <w:t>symbolically.</w:t>
      </w:r>
      <w:r w:rsidR="002411B3">
        <w:t xml:space="preserve"> </w:t>
      </w:r>
      <w:r w:rsidR="00113BE3">
        <w:t>The</w:t>
      </w:r>
      <w:r w:rsidR="002411B3">
        <w:t xml:space="preserve"> </w:t>
      </w:r>
      <w:r w:rsidR="00113BE3">
        <w:t>authentically</w:t>
      </w:r>
      <w:r w:rsidR="002411B3">
        <w:t xml:space="preserve"> </w:t>
      </w:r>
      <w:r w:rsidR="00113BE3">
        <w:t>chosen</w:t>
      </w:r>
      <w:r w:rsidR="002411B3">
        <w:t xml:space="preserve"> </w:t>
      </w:r>
      <w:r w:rsidR="00113BE3">
        <w:t>people</w:t>
      </w:r>
      <w:r w:rsidR="002411B3">
        <w:t xml:space="preserve"> </w:t>
      </w:r>
      <w:r w:rsidR="00113BE3">
        <w:t>of</w:t>
      </w:r>
      <w:r w:rsidR="002411B3">
        <w:t xml:space="preserve"> </w:t>
      </w:r>
      <w:r w:rsidR="00113BE3">
        <w:t>Israel</w:t>
      </w:r>
      <w:r w:rsidR="002411B3">
        <w:t xml:space="preserve"> </w:t>
      </w:r>
      <w:r w:rsidR="00113BE3">
        <w:t>are</w:t>
      </w:r>
      <w:r w:rsidR="002411B3">
        <w:t xml:space="preserve"> </w:t>
      </w:r>
      <w:r w:rsidR="00113BE3">
        <w:t>a</w:t>
      </w:r>
      <w:r w:rsidR="002411B3">
        <w:t xml:space="preserve"> </w:t>
      </w:r>
      <w:r w:rsidR="00113BE3">
        <w:t>permanent</w:t>
      </w:r>
      <w:r w:rsidR="002411B3">
        <w:t xml:space="preserve"> </w:t>
      </w:r>
      <w:r w:rsidR="00113BE3">
        <w:t>visual</w:t>
      </w:r>
      <w:r w:rsidR="002411B3">
        <w:t xml:space="preserve"> </w:t>
      </w:r>
      <w:r w:rsidR="00113BE3">
        <w:t>presence</w:t>
      </w:r>
      <w:r w:rsidR="002411B3">
        <w:t xml:space="preserve"> </w:t>
      </w:r>
      <w:r w:rsidR="00113BE3">
        <w:t>of</w:t>
      </w:r>
      <w:r w:rsidR="002411B3">
        <w:t xml:space="preserve"> </w:t>
      </w:r>
      <w:r w:rsidR="00113BE3">
        <w:t>God</w:t>
      </w:r>
      <w:r w:rsidR="00C15081">
        <w:t>’</w:t>
      </w:r>
      <w:r w:rsidR="00113BE3">
        <w:t>s</w:t>
      </w:r>
      <w:r w:rsidR="002411B3">
        <w:t xml:space="preserve"> </w:t>
      </w:r>
      <w:r w:rsidR="00113BE3">
        <w:t>love.</w:t>
      </w:r>
      <w:r w:rsidR="002411B3">
        <w:t xml:space="preserve"> </w:t>
      </w:r>
      <w:r w:rsidR="00113BE3">
        <w:t>Their</w:t>
      </w:r>
      <w:r w:rsidR="002411B3">
        <w:t xml:space="preserve"> </w:t>
      </w:r>
      <w:r w:rsidR="0032692B">
        <w:t>visual</w:t>
      </w:r>
      <w:r w:rsidR="002411B3">
        <w:t xml:space="preserve"> </w:t>
      </w:r>
      <w:r w:rsidR="0032692B">
        <w:t>and</w:t>
      </w:r>
      <w:r w:rsidR="002411B3">
        <w:t xml:space="preserve"> </w:t>
      </w:r>
      <w:r w:rsidR="0032692B">
        <w:t>material</w:t>
      </w:r>
      <w:r w:rsidR="002411B3">
        <w:t xml:space="preserve"> </w:t>
      </w:r>
      <w:r w:rsidR="00113BE3">
        <w:t>body</w:t>
      </w:r>
      <w:r w:rsidR="002411B3">
        <w:t xml:space="preserve"> </w:t>
      </w:r>
      <w:r w:rsidR="00113BE3">
        <w:t>is</w:t>
      </w:r>
      <w:r w:rsidR="002411B3">
        <w:t xml:space="preserve"> </w:t>
      </w:r>
      <w:r w:rsidR="00113BE3">
        <w:t>their</w:t>
      </w:r>
      <w:r w:rsidR="002411B3">
        <w:t xml:space="preserve"> </w:t>
      </w:r>
      <w:r w:rsidR="00113BE3">
        <w:t>faith.</w:t>
      </w:r>
    </w:p>
    <w:p w:rsidR="00470AAC" w:rsidRDefault="00470AAC" w:rsidP="007F56DB">
      <w:pPr>
        <w:spacing w:line="480" w:lineRule="auto"/>
      </w:pPr>
    </w:p>
    <w:p w:rsidR="00470AAC" w:rsidRPr="00D2425C" w:rsidRDefault="00397C11" w:rsidP="007F56DB">
      <w:pPr>
        <w:spacing w:line="480" w:lineRule="auto"/>
      </w:pPr>
      <w:r>
        <w:t>&lt;a&gt;</w:t>
      </w:r>
      <w:r w:rsidR="00D2425C">
        <w:t>Conclusion:</w:t>
      </w:r>
      <w:r w:rsidR="002411B3">
        <w:t xml:space="preserve"> </w:t>
      </w:r>
      <w:r w:rsidR="00FE32F6" w:rsidRPr="00D2425C">
        <w:t>The</w:t>
      </w:r>
      <w:r w:rsidR="002411B3">
        <w:t xml:space="preserve"> </w:t>
      </w:r>
      <w:r w:rsidR="00FE32F6" w:rsidRPr="00D2425C">
        <w:t>Convert</w:t>
      </w:r>
      <w:r w:rsidR="002411B3">
        <w:t xml:space="preserve"> </w:t>
      </w:r>
      <w:r w:rsidR="00FE32F6" w:rsidRPr="00D2425C">
        <w:t>and</w:t>
      </w:r>
      <w:r w:rsidR="002411B3">
        <w:t xml:space="preserve"> </w:t>
      </w:r>
      <w:r w:rsidR="00FE32F6" w:rsidRPr="00D2425C">
        <w:t>Jewish</w:t>
      </w:r>
      <w:r w:rsidR="002411B3">
        <w:t xml:space="preserve"> </w:t>
      </w:r>
      <w:r w:rsidR="00FE32F6" w:rsidRPr="00D2425C">
        <w:t>Authenticity</w:t>
      </w:r>
      <w:r>
        <w:t>&lt;/a&gt;</w:t>
      </w:r>
    </w:p>
    <w:p w:rsidR="00860F82" w:rsidRDefault="007C2A5F" w:rsidP="007F56DB">
      <w:pPr>
        <w:spacing w:line="480" w:lineRule="auto"/>
      </w:pPr>
      <w:r>
        <w:tab/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preface</w:t>
      </w:r>
      <w:r w:rsidR="002411B3">
        <w:t xml:space="preserve"> </w:t>
      </w:r>
      <w:r>
        <w:t>to</w:t>
      </w:r>
      <w:r w:rsidR="002411B3">
        <w:t xml:space="preserve"> </w:t>
      </w:r>
      <w:r>
        <w:t>the</w:t>
      </w:r>
      <w:r w:rsidR="002411B3">
        <w:t xml:space="preserve"> </w:t>
      </w:r>
      <w:r>
        <w:t>second</w:t>
      </w:r>
      <w:r w:rsidR="002411B3">
        <w:t xml:space="preserve"> </w:t>
      </w:r>
      <w:r>
        <w:t>edition</w:t>
      </w:r>
      <w:r w:rsidR="002411B3">
        <w:t xml:space="preserve"> </w:t>
      </w:r>
      <w:r>
        <w:t>of</w:t>
      </w:r>
      <w:r w:rsidR="002411B3">
        <w:t xml:space="preserve"> </w:t>
      </w:r>
      <w:r>
        <w:rPr>
          <w:i/>
        </w:rPr>
        <w:t>The</w:t>
      </w:r>
      <w:r w:rsidR="002411B3">
        <w:rPr>
          <w:i/>
        </w:rPr>
        <w:t xml:space="preserve"> </w:t>
      </w:r>
      <w:r>
        <w:rPr>
          <w:i/>
        </w:rPr>
        <w:t>Body</w:t>
      </w:r>
      <w:r w:rsidR="002411B3">
        <w:rPr>
          <w:i/>
        </w:rPr>
        <w:t xml:space="preserve"> </w:t>
      </w:r>
      <w:r>
        <w:rPr>
          <w:i/>
        </w:rPr>
        <w:t>of</w:t>
      </w:r>
      <w:r w:rsidR="002411B3">
        <w:rPr>
          <w:i/>
        </w:rPr>
        <w:t xml:space="preserve"> </w:t>
      </w:r>
      <w:r>
        <w:rPr>
          <w:i/>
        </w:rPr>
        <w:t>Faith</w:t>
      </w:r>
      <w:r>
        <w:t>,</w:t>
      </w:r>
      <w:r w:rsidR="002411B3">
        <w:t xml:space="preserve"> </w:t>
      </w:r>
      <w:r>
        <w:t>Wyschogrod</w:t>
      </w:r>
      <w:r w:rsidR="002411B3">
        <w:t xml:space="preserve"> </w:t>
      </w:r>
      <w:r w:rsidR="00243B4C">
        <w:t>admits</w:t>
      </w:r>
      <w:r w:rsidR="002411B3">
        <w:t xml:space="preserve"> </w:t>
      </w:r>
      <w:r>
        <w:t>that</w:t>
      </w:r>
      <w:r w:rsidR="002411B3">
        <w:t xml:space="preserve"> </w:t>
      </w:r>
      <w:r>
        <w:t>he</w:t>
      </w:r>
      <w:r w:rsidR="002411B3">
        <w:t xml:space="preserve"> </w:t>
      </w:r>
      <w:r>
        <w:t>barely</w:t>
      </w:r>
      <w:r w:rsidR="002411B3">
        <w:t xml:space="preserve"> </w:t>
      </w:r>
      <w:r>
        <w:t>touched</w:t>
      </w:r>
      <w:r w:rsidR="002411B3">
        <w:t xml:space="preserve"> </w:t>
      </w:r>
      <w:r>
        <w:t>on</w:t>
      </w:r>
      <w:r w:rsidR="002411B3">
        <w:t xml:space="preserve"> </w:t>
      </w:r>
      <w:r>
        <w:t>notions</w:t>
      </w:r>
      <w:r w:rsidR="002411B3">
        <w:t xml:space="preserve"> </w:t>
      </w:r>
      <w:r>
        <w:t>of</w:t>
      </w:r>
      <w:r w:rsidR="002411B3">
        <w:t xml:space="preserve"> </w:t>
      </w:r>
      <w:r>
        <w:t>conversion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original</w:t>
      </w:r>
      <w:r w:rsidR="002411B3">
        <w:t xml:space="preserve"> </w:t>
      </w:r>
      <w:r>
        <w:t>publication,</w:t>
      </w:r>
      <w:r w:rsidR="002411B3">
        <w:t xml:space="preserve"> </w:t>
      </w:r>
      <w:r>
        <w:t>and</w:t>
      </w:r>
      <w:r w:rsidR="002411B3">
        <w:t xml:space="preserve"> </w:t>
      </w:r>
      <w:r>
        <w:t>poses</w:t>
      </w:r>
      <w:r w:rsidR="002411B3">
        <w:t xml:space="preserve"> </w:t>
      </w:r>
      <w:r>
        <w:t>this</w:t>
      </w:r>
      <w:r w:rsidR="002411B3">
        <w:t xml:space="preserve"> </w:t>
      </w:r>
      <w:r>
        <w:t>query:</w:t>
      </w:r>
      <w:r w:rsidR="002411B3">
        <w:t xml:space="preserve"> </w:t>
      </w:r>
      <w:r w:rsidR="00C15081">
        <w:t>“</w:t>
      </w:r>
      <w:r>
        <w:t>if</w:t>
      </w:r>
      <w:r w:rsidR="002411B3">
        <w:t xml:space="preserve"> </w:t>
      </w:r>
      <w:r>
        <w:t>the</w:t>
      </w:r>
      <w:r w:rsidR="002411B3">
        <w:t xml:space="preserve"> </w:t>
      </w:r>
      <w:r>
        <w:t>primary</w:t>
      </w:r>
      <w:r w:rsidR="002411B3">
        <w:t xml:space="preserve"> </w:t>
      </w:r>
      <w:r>
        <w:t>identity</w:t>
      </w:r>
      <w:r w:rsidR="002411B3">
        <w:t xml:space="preserve"> </w:t>
      </w:r>
      <w:r>
        <w:t>of</w:t>
      </w:r>
      <w:r w:rsidR="002411B3">
        <w:t xml:space="preserve"> </w:t>
      </w:r>
      <w:r>
        <w:t>the</w:t>
      </w:r>
      <w:r w:rsidR="002411B3">
        <w:t xml:space="preserve"> </w:t>
      </w:r>
      <w:r>
        <w:t>Jewish</w:t>
      </w:r>
      <w:r w:rsidR="002411B3">
        <w:t xml:space="preserve"> </w:t>
      </w:r>
      <w:r>
        <w:t>people</w:t>
      </w:r>
      <w:r w:rsidR="002411B3">
        <w:t xml:space="preserve"> </w:t>
      </w:r>
      <w:r>
        <w:t>is</w:t>
      </w:r>
      <w:r w:rsidR="002411B3">
        <w:t xml:space="preserve"> </w:t>
      </w:r>
      <w:r>
        <w:t>based</w:t>
      </w:r>
      <w:r w:rsidR="002411B3">
        <w:t xml:space="preserve"> </w:t>
      </w:r>
      <w:r>
        <w:t>on</w:t>
      </w:r>
      <w:r w:rsidR="002411B3">
        <w:t xml:space="preserve"> </w:t>
      </w:r>
      <w:r>
        <w:t>its</w:t>
      </w:r>
      <w:r w:rsidR="002411B3">
        <w:t xml:space="preserve"> </w:t>
      </w:r>
      <w:r>
        <w:t>descent</w:t>
      </w:r>
      <w:r w:rsidR="002411B3">
        <w:t xml:space="preserve"> </w:t>
      </w:r>
      <w:r>
        <w:t>from</w:t>
      </w:r>
      <w:r w:rsidR="002411B3">
        <w:t xml:space="preserve"> </w:t>
      </w:r>
      <w:r>
        <w:t>the</w:t>
      </w:r>
      <w:r w:rsidR="002411B3">
        <w:t xml:space="preserve"> </w:t>
      </w:r>
      <w:r>
        <w:t>patriarchs,</w:t>
      </w:r>
      <w:r w:rsidR="002411B3">
        <w:t xml:space="preserve"> </w:t>
      </w:r>
      <w:r>
        <w:t>then</w:t>
      </w:r>
      <w:r w:rsidR="002411B3">
        <w:t xml:space="preserve"> </w:t>
      </w:r>
      <w:r>
        <w:t>how</w:t>
      </w:r>
      <w:r w:rsidR="002411B3">
        <w:t xml:space="preserve"> </w:t>
      </w:r>
      <w:r>
        <w:t>is</w:t>
      </w:r>
      <w:r w:rsidR="002411B3">
        <w:t xml:space="preserve"> </w:t>
      </w:r>
      <w:r>
        <w:t>conversion</w:t>
      </w:r>
      <w:r w:rsidR="002411B3">
        <w:t xml:space="preserve"> </w:t>
      </w:r>
      <w:r>
        <w:t>to</w:t>
      </w:r>
      <w:r w:rsidR="002411B3">
        <w:t xml:space="preserve"> </w:t>
      </w:r>
      <w:r>
        <w:t>Judaism</w:t>
      </w:r>
      <w:r w:rsidR="002411B3">
        <w:t xml:space="preserve"> </w:t>
      </w:r>
      <w:r>
        <w:t>possible?</w:t>
      </w:r>
      <w:r w:rsidR="00C15081">
        <w:t>”</w:t>
      </w:r>
      <w:r w:rsidR="002411B3">
        <w:t xml:space="preserve"> </w:t>
      </w:r>
      <w:r w:rsidR="00C27156">
        <w:t>Indeed</w:t>
      </w:r>
      <w:r w:rsidR="002411B3">
        <w:t xml:space="preserve"> </w:t>
      </w:r>
      <w:r w:rsidR="000F6DA6">
        <w:t>it</w:t>
      </w:r>
      <w:r w:rsidR="002411B3">
        <w:t xml:space="preserve"> </w:t>
      </w:r>
      <w:r w:rsidR="000F6DA6">
        <w:t>should</w:t>
      </w:r>
      <w:r w:rsidR="002411B3">
        <w:t xml:space="preserve"> </w:t>
      </w:r>
      <w:r w:rsidR="000F6DA6">
        <w:t>not</w:t>
      </w:r>
      <w:r w:rsidR="002411B3">
        <w:t xml:space="preserve"> </w:t>
      </w:r>
      <w:r w:rsidR="000F6DA6">
        <w:t>be</w:t>
      </w:r>
      <w:r w:rsidR="002411B3">
        <w:t xml:space="preserve"> </w:t>
      </w:r>
      <w:r w:rsidR="000F6DA6">
        <w:t>possible</w:t>
      </w:r>
      <w:r w:rsidR="00DE039F">
        <w:t>,</w:t>
      </w:r>
      <w:r w:rsidR="002411B3">
        <w:t xml:space="preserve"> </w:t>
      </w:r>
      <w:r w:rsidR="00DE039F">
        <w:t>for</w:t>
      </w:r>
      <w:r w:rsidR="002411B3">
        <w:t xml:space="preserve"> </w:t>
      </w:r>
      <w:r w:rsidR="00DE039F">
        <w:t>this</w:t>
      </w:r>
      <w:r w:rsidR="002411B3">
        <w:t xml:space="preserve"> </w:t>
      </w:r>
      <w:r w:rsidR="00DE039F">
        <w:t>chosen</w:t>
      </w:r>
      <w:r w:rsidR="002411B3">
        <w:t xml:space="preserve"> </w:t>
      </w:r>
      <w:r w:rsidR="00DE039F">
        <w:t>people</w:t>
      </w:r>
      <w:r w:rsidR="002411B3">
        <w:t xml:space="preserve"> </w:t>
      </w:r>
      <w:r w:rsidR="00DE039F">
        <w:t>constitutes</w:t>
      </w:r>
      <w:r w:rsidR="002411B3">
        <w:t xml:space="preserve"> </w:t>
      </w:r>
      <w:r w:rsidR="00C15081">
        <w:t>“</w:t>
      </w:r>
      <w:r w:rsidR="00DE039F">
        <w:t>a</w:t>
      </w:r>
      <w:r w:rsidR="002411B3">
        <w:t xml:space="preserve"> </w:t>
      </w:r>
      <w:r w:rsidR="00DE039F">
        <w:t>priestly</w:t>
      </w:r>
      <w:r w:rsidR="002411B3">
        <w:t xml:space="preserve"> </w:t>
      </w:r>
      <w:r w:rsidR="00DE039F">
        <w:t>class</w:t>
      </w:r>
      <w:r w:rsidR="002411B3">
        <w:t xml:space="preserve"> </w:t>
      </w:r>
      <w:r w:rsidR="00DE039F">
        <w:t>into</w:t>
      </w:r>
      <w:r w:rsidR="002411B3">
        <w:t xml:space="preserve"> </w:t>
      </w:r>
      <w:r w:rsidR="00DE039F">
        <w:t>which</w:t>
      </w:r>
      <w:r w:rsidR="002411B3">
        <w:t xml:space="preserve"> </w:t>
      </w:r>
      <w:r w:rsidR="00DE039F">
        <w:t>one</w:t>
      </w:r>
      <w:r w:rsidR="002411B3">
        <w:t xml:space="preserve"> </w:t>
      </w:r>
      <w:r w:rsidR="00C27156">
        <w:t>either</w:t>
      </w:r>
      <w:r w:rsidR="002411B3">
        <w:t xml:space="preserve"> </w:t>
      </w:r>
      <w:r w:rsidR="00C27156">
        <w:t>is</w:t>
      </w:r>
      <w:r w:rsidR="002411B3">
        <w:t xml:space="preserve"> </w:t>
      </w:r>
      <w:r w:rsidR="00C27156">
        <w:t>or</w:t>
      </w:r>
      <w:r w:rsidR="002411B3">
        <w:t xml:space="preserve"> </w:t>
      </w:r>
      <w:r w:rsidR="00C27156">
        <w:t>is</w:t>
      </w:r>
      <w:r w:rsidR="002411B3">
        <w:t xml:space="preserve"> </w:t>
      </w:r>
      <w:r w:rsidR="00C27156">
        <w:t>not</w:t>
      </w:r>
      <w:r w:rsidR="002411B3">
        <w:t xml:space="preserve"> </w:t>
      </w:r>
      <w:r w:rsidR="00C27156">
        <w:t>born.</w:t>
      </w:r>
      <w:r w:rsidR="00C15081">
        <w:t>”</w:t>
      </w:r>
      <w:r w:rsidR="002411B3">
        <w:t xml:space="preserve"> </w:t>
      </w:r>
      <w:r w:rsidR="00C27156">
        <w:t>The</w:t>
      </w:r>
      <w:r w:rsidR="002411B3">
        <w:t xml:space="preserve"> </w:t>
      </w:r>
      <w:r w:rsidR="00C27156">
        <w:t>kind</w:t>
      </w:r>
      <w:r w:rsidR="002411B3">
        <w:t xml:space="preserve"> </w:t>
      </w:r>
      <w:r w:rsidR="00C27156">
        <w:t>of</w:t>
      </w:r>
      <w:r w:rsidR="002411B3">
        <w:t xml:space="preserve"> </w:t>
      </w:r>
      <w:r w:rsidR="00C27156">
        <w:t>honest</w:t>
      </w:r>
      <w:r w:rsidR="002411B3">
        <w:t xml:space="preserve"> </w:t>
      </w:r>
      <w:r w:rsidR="00C27156">
        <w:t>confrontation</w:t>
      </w:r>
      <w:r w:rsidR="002411B3">
        <w:t xml:space="preserve"> </w:t>
      </w:r>
      <w:r w:rsidR="00C27156">
        <w:t>that</w:t>
      </w:r>
      <w:r w:rsidR="002411B3">
        <w:t xml:space="preserve"> </w:t>
      </w:r>
      <w:r w:rsidR="00DE039F">
        <w:t>Wyschogrod</w:t>
      </w:r>
      <w:r w:rsidR="002411B3">
        <w:t xml:space="preserve"> </w:t>
      </w:r>
      <w:r w:rsidR="00C27156">
        <w:t>takes</w:t>
      </w:r>
      <w:r w:rsidR="002411B3">
        <w:t xml:space="preserve"> </w:t>
      </w:r>
      <w:r w:rsidR="00C27156">
        <w:t>on</w:t>
      </w:r>
      <w:r w:rsidR="002411B3">
        <w:t xml:space="preserve"> </w:t>
      </w:r>
      <w:r w:rsidR="00C27156">
        <w:t>throughout</w:t>
      </w:r>
      <w:r w:rsidR="002411B3">
        <w:t xml:space="preserve"> </w:t>
      </w:r>
      <w:r w:rsidR="00C27156">
        <w:t>his</w:t>
      </w:r>
      <w:r w:rsidR="002411B3">
        <w:t xml:space="preserve"> </w:t>
      </w:r>
      <w:r w:rsidR="00C27156">
        <w:t>book</w:t>
      </w:r>
      <w:r w:rsidR="002411B3">
        <w:t xml:space="preserve"> </w:t>
      </w:r>
      <w:r w:rsidR="00C27156">
        <w:t>is</w:t>
      </w:r>
      <w:r w:rsidR="002411B3">
        <w:t xml:space="preserve"> </w:t>
      </w:r>
      <w:r w:rsidR="00C27156">
        <w:t>on</w:t>
      </w:r>
      <w:r w:rsidR="002411B3">
        <w:t xml:space="preserve"> </w:t>
      </w:r>
      <w:r w:rsidR="00C27156">
        <w:t>display</w:t>
      </w:r>
      <w:r w:rsidR="002411B3">
        <w:t xml:space="preserve"> </w:t>
      </w:r>
      <w:r w:rsidR="00C27156">
        <w:t>here</w:t>
      </w:r>
      <w:r w:rsidR="002411B3">
        <w:t xml:space="preserve"> </w:t>
      </w:r>
      <w:r w:rsidR="00C27156">
        <w:t>as</w:t>
      </w:r>
      <w:r w:rsidR="002411B3">
        <w:t xml:space="preserve"> </w:t>
      </w:r>
      <w:r w:rsidR="00C27156">
        <w:t>well,</w:t>
      </w:r>
      <w:r w:rsidR="002411B3">
        <w:t xml:space="preserve"> </w:t>
      </w:r>
      <w:r w:rsidR="00C27156">
        <w:t>for</w:t>
      </w:r>
      <w:r w:rsidR="002411B3">
        <w:t xml:space="preserve"> </w:t>
      </w:r>
      <w:r w:rsidR="00C27156">
        <w:t>he</w:t>
      </w:r>
      <w:r w:rsidR="002411B3">
        <w:t xml:space="preserve"> </w:t>
      </w:r>
      <w:r w:rsidR="00C27156">
        <w:t>forthrightly</w:t>
      </w:r>
      <w:r w:rsidR="002411B3">
        <w:t xml:space="preserve"> </w:t>
      </w:r>
      <w:r w:rsidR="00DE039F">
        <w:t>acknowledges</w:t>
      </w:r>
      <w:r w:rsidR="002411B3">
        <w:t xml:space="preserve"> </w:t>
      </w:r>
      <w:r w:rsidR="00C27156">
        <w:t>the</w:t>
      </w:r>
      <w:r w:rsidR="002411B3">
        <w:t xml:space="preserve"> </w:t>
      </w:r>
      <w:r w:rsidR="00DE039F">
        <w:t>theological</w:t>
      </w:r>
      <w:r w:rsidR="002411B3">
        <w:t xml:space="preserve"> </w:t>
      </w:r>
      <w:r w:rsidR="00DE039F">
        <w:t>dilemma:</w:t>
      </w:r>
      <w:r w:rsidR="002411B3">
        <w:t xml:space="preserve"> </w:t>
      </w:r>
      <w:r w:rsidR="00DE039F">
        <w:t>his</w:t>
      </w:r>
      <w:r w:rsidR="002411B3">
        <w:t xml:space="preserve"> </w:t>
      </w:r>
      <w:r w:rsidR="00DE039F">
        <w:t>focus</w:t>
      </w:r>
      <w:r w:rsidR="002411B3">
        <w:t xml:space="preserve"> </w:t>
      </w:r>
      <w:r w:rsidR="00DE039F">
        <w:t>on</w:t>
      </w:r>
      <w:r w:rsidR="002411B3">
        <w:t xml:space="preserve"> </w:t>
      </w:r>
      <w:r w:rsidR="00DE039F">
        <w:t>the</w:t>
      </w:r>
      <w:r w:rsidR="002411B3">
        <w:t xml:space="preserve"> </w:t>
      </w:r>
      <w:r w:rsidR="00DE039F">
        <w:t>visual</w:t>
      </w:r>
      <w:r w:rsidR="002411B3">
        <w:t xml:space="preserve"> </w:t>
      </w:r>
      <w:r w:rsidR="00DE039F">
        <w:t>and</w:t>
      </w:r>
      <w:r w:rsidR="002411B3">
        <w:t xml:space="preserve"> </w:t>
      </w:r>
      <w:r w:rsidR="00DE039F">
        <w:t>carnal</w:t>
      </w:r>
      <w:r w:rsidR="002411B3">
        <w:t xml:space="preserve"> </w:t>
      </w:r>
      <w:r w:rsidR="00DE039F">
        <w:t>body</w:t>
      </w:r>
      <w:r w:rsidR="002411B3">
        <w:t xml:space="preserve"> </w:t>
      </w:r>
      <w:r w:rsidR="00DE039F">
        <w:t>precludes</w:t>
      </w:r>
      <w:r w:rsidR="002411B3">
        <w:t xml:space="preserve"> </w:t>
      </w:r>
      <w:r w:rsidR="00DE039F">
        <w:t>conversion,</w:t>
      </w:r>
      <w:r w:rsidR="002411B3">
        <w:t xml:space="preserve"> </w:t>
      </w:r>
      <w:r w:rsidR="00DE039F">
        <w:t>and</w:t>
      </w:r>
      <w:r w:rsidR="002411B3">
        <w:t xml:space="preserve"> </w:t>
      </w:r>
      <w:r w:rsidR="00DE039F">
        <w:t>yet</w:t>
      </w:r>
      <w:r w:rsidR="002411B3">
        <w:t xml:space="preserve"> </w:t>
      </w:r>
      <w:r w:rsidR="00DE039F">
        <w:t>clearly</w:t>
      </w:r>
      <w:r w:rsidR="002411B3">
        <w:t xml:space="preserve"> </w:t>
      </w:r>
      <w:r w:rsidR="00DE039F">
        <w:t>persons</w:t>
      </w:r>
      <w:r w:rsidR="002411B3">
        <w:t xml:space="preserve"> </w:t>
      </w:r>
      <w:r w:rsidR="00DE039F">
        <w:t>convert</w:t>
      </w:r>
      <w:r w:rsidR="002411B3">
        <w:t xml:space="preserve"> </w:t>
      </w:r>
      <w:r w:rsidR="00DE039F">
        <w:t>to</w:t>
      </w:r>
      <w:r w:rsidR="002411B3">
        <w:t xml:space="preserve"> </w:t>
      </w:r>
      <w:r w:rsidR="00DE039F">
        <w:t>Judaism.</w:t>
      </w:r>
      <w:r w:rsidR="002411B3">
        <w:t xml:space="preserve"> </w:t>
      </w:r>
      <w:r w:rsidR="00DE039F">
        <w:t>Such</w:t>
      </w:r>
      <w:r w:rsidR="002411B3">
        <w:t xml:space="preserve"> </w:t>
      </w:r>
      <w:r w:rsidR="00DE039F">
        <w:t>a</w:t>
      </w:r>
      <w:r w:rsidR="002411B3">
        <w:t xml:space="preserve"> </w:t>
      </w:r>
      <w:r w:rsidR="00DE039F">
        <w:t>rebirth</w:t>
      </w:r>
      <w:r w:rsidR="002411B3">
        <w:t xml:space="preserve"> </w:t>
      </w:r>
      <w:r w:rsidR="00DE039F">
        <w:t>can</w:t>
      </w:r>
      <w:r w:rsidR="002411B3">
        <w:t xml:space="preserve"> </w:t>
      </w:r>
      <w:r w:rsidR="00DE039F">
        <w:t>only</w:t>
      </w:r>
      <w:r w:rsidR="002411B3">
        <w:t xml:space="preserve"> </w:t>
      </w:r>
      <w:r w:rsidR="00DE039F">
        <w:t>occur</w:t>
      </w:r>
      <w:r w:rsidR="002411B3">
        <w:t xml:space="preserve"> </w:t>
      </w:r>
      <w:r w:rsidR="00C15081">
        <w:t>“</w:t>
      </w:r>
      <w:r w:rsidR="00DE039F">
        <w:t>by</w:t>
      </w:r>
      <w:r w:rsidR="002411B3">
        <w:t xml:space="preserve"> </w:t>
      </w:r>
      <w:r w:rsidR="00DE039F">
        <w:t>means</w:t>
      </w:r>
      <w:r w:rsidR="002411B3">
        <w:t xml:space="preserve"> </w:t>
      </w:r>
      <w:r w:rsidR="00DE039F">
        <w:t>of</w:t>
      </w:r>
      <w:r w:rsidR="002411B3">
        <w:t xml:space="preserve"> </w:t>
      </w:r>
      <w:r w:rsidR="00DE039F">
        <w:t>a</w:t>
      </w:r>
      <w:r w:rsidR="002411B3">
        <w:t xml:space="preserve"> </w:t>
      </w:r>
      <w:r w:rsidR="00DE039F">
        <w:t>miracle,</w:t>
      </w:r>
      <w:r w:rsidR="00C15081">
        <w:t>”</w:t>
      </w:r>
      <w:r w:rsidR="002411B3">
        <w:t xml:space="preserve"> </w:t>
      </w:r>
      <w:r w:rsidR="00DE039F">
        <w:t>and</w:t>
      </w:r>
      <w:r w:rsidR="002411B3">
        <w:t xml:space="preserve"> </w:t>
      </w:r>
      <w:r w:rsidR="00DE039F">
        <w:t>this</w:t>
      </w:r>
      <w:r w:rsidR="002411B3">
        <w:t xml:space="preserve"> </w:t>
      </w:r>
      <w:r w:rsidR="00DE039F">
        <w:t>because</w:t>
      </w:r>
      <w:r w:rsidR="002411B3">
        <w:t xml:space="preserve"> </w:t>
      </w:r>
      <w:r w:rsidR="00DE039F">
        <w:t>the</w:t>
      </w:r>
      <w:r w:rsidR="002411B3">
        <w:t xml:space="preserve"> </w:t>
      </w:r>
      <w:r w:rsidR="00DE039F">
        <w:t>convert</w:t>
      </w:r>
      <w:r w:rsidR="002411B3">
        <w:t xml:space="preserve"> </w:t>
      </w:r>
      <w:r w:rsidR="00C15081">
        <w:t>“</w:t>
      </w:r>
      <w:r w:rsidR="00DE039F">
        <w:t>miraculously</w:t>
      </w:r>
      <w:r w:rsidR="002411B3">
        <w:t xml:space="preserve"> </w:t>
      </w:r>
      <w:r w:rsidR="00DE039F">
        <w:t>becomes</w:t>
      </w:r>
      <w:r w:rsidR="002411B3">
        <w:t xml:space="preserve"> </w:t>
      </w:r>
      <w:r w:rsidR="00DE039F">
        <w:t>part</w:t>
      </w:r>
      <w:r w:rsidR="002411B3">
        <w:t xml:space="preserve"> </w:t>
      </w:r>
      <w:r w:rsidR="00DE039F">
        <w:t>of</w:t>
      </w:r>
      <w:r w:rsidR="002411B3">
        <w:t xml:space="preserve"> </w:t>
      </w:r>
      <w:r w:rsidR="00DE039F">
        <w:t>the</w:t>
      </w:r>
      <w:r w:rsidR="002411B3">
        <w:t xml:space="preserve"> </w:t>
      </w:r>
      <w:r w:rsidR="00DE039F">
        <w:t>body</w:t>
      </w:r>
      <w:r w:rsidR="002411B3">
        <w:t xml:space="preserve"> </w:t>
      </w:r>
      <w:r w:rsidR="00DE039F">
        <w:t>of</w:t>
      </w:r>
      <w:r w:rsidR="002411B3">
        <w:t xml:space="preserve"> </w:t>
      </w:r>
      <w:r w:rsidR="00DE039F">
        <w:t>Israel.</w:t>
      </w:r>
      <w:r w:rsidR="00C15081">
        <w:t>”</w:t>
      </w:r>
      <w:r w:rsidR="002411B3">
        <w:t xml:space="preserve"> </w:t>
      </w:r>
      <w:r w:rsidR="00DE039F">
        <w:t>The</w:t>
      </w:r>
      <w:r w:rsidR="002411B3">
        <w:t xml:space="preserve"> </w:t>
      </w:r>
      <w:r w:rsidR="00DE039F">
        <w:t>convert</w:t>
      </w:r>
      <w:r w:rsidR="002411B3">
        <w:t xml:space="preserve"> </w:t>
      </w:r>
      <w:r w:rsidR="00C15081">
        <w:t>“</w:t>
      </w:r>
      <w:r w:rsidR="00DE039F">
        <w:t>must</w:t>
      </w:r>
      <w:r w:rsidR="002411B3">
        <w:t xml:space="preserve"> </w:t>
      </w:r>
      <w:r w:rsidR="00DE039F">
        <w:t>become</w:t>
      </w:r>
      <w:r w:rsidR="002411B3">
        <w:t xml:space="preserve"> </w:t>
      </w:r>
      <w:r w:rsidR="00DE039F">
        <w:t>seed,</w:t>
      </w:r>
      <w:r w:rsidR="00C15081">
        <w:t>”</w:t>
      </w:r>
      <w:r w:rsidR="002411B3">
        <w:t xml:space="preserve"> </w:t>
      </w:r>
      <w:r w:rsidR="00DE039F">
        <w:t>and</w:t>
      </w:r>
      <w:r w:rsidR="002411B3">
        <w:t xml:space="preserve"> </w:t>
      </w:r>
      <w:r w:rsidR="00DE039F">
        <w:t>she</w:t>
      </w:r>
      <w:r w:rsidR="002411B3">
        <w:t xml:space="preserve"> </w:t>
      </w:r>
      <w:r w:rsidR="00DE039F">
        <w:t>does</w:t>
      </w:r>
      <w:r w:rsidR="002411B3">
        <w:t xml:space="preserve"> </w:t>
      </w:r>
      <w:r w:rsidR="00DE039F">
        <w:t>so</w:t>
      </w:r>
      <w:r w:rsidR="002411B3">
        <w:t xml:space="preserve"> </w:t>
      </w:r>
      <w:r w:rsidR="00C15081">
        <w:t>“</w:t>
      </w:r>
      <w:r w:rsidR="00DE039F">
        <w:t>quasi-physically,</w:t>
      </w:r>
      <w:r w:rsidR="002411B3">
        <w:t xml:space="preserve"> </w:t>
      </w:r>
      <w:r w:rsidR="00DE039F">
        <w:t>miraculously.</w:t>
      </w:r>
      <w:r w:rsidR="00C15081">
        <w:t>”</w:t>
      </w:r>
      <w:r w:rsidR="002411B3">
        <w:t xml:space="preserve"> </w:t>
      </w:r>
      <w:r w:rsidR="00DE039F">
        <w:t>This</w:t>
      </w:r>
      <w:r w:rsidR="002411B3">
        <w:t xml:space="preserve"> </w:t>
      </w:r>
      <w:r w:rsidR="00DE039F">
        <w:t>is</w:t>
      </w:r>
      <w:r w:rsidR="002411B3">
        <w:t xml:space="preserve"> </w:t>
      </w:r>
      <w:r w:rsidR="00DE039F">
        <w:t>a</w:t>
      </w:r>
      <w:r w:rsidR="002411B3">
        <w:t xml:space="preserve"> </w:t>
      </w:r>
      <w:r w:rsidR="002B0F53">
        <w:t>genuine</w:t>
      </w:r>
      <w:r w:rsidR="002411B3">
        <w:t xml:space="preserve"> </w:t>
      </w:r>
      <w:r w:rsidR="00DE039F">
        <w:t>rebirth,</w:t>
      </w:r>
      <w:r w:rsidR="002411B3">
        <w:t xml:space="preserve"> </w:t>
      </w:r>
      <w:r w:rsidR="00DE039F">
        <w:t>according</w:t>
      </w:r>
      <w:r w:rsidR="002411B3">
        <w:t xml:space="preserve"> </w:t>
      </w:r>
      <w:r w:rsidR="00DE039F">
        <w:t>to</w:t>
      </w:r>
      <w:r w:rsidR="002411B3">
        <w:t xml:space="preserve"> </w:t>
      </w:r>
      <w:r w:rsidR="00DE039F">
        <w:t>Wyschogrod,</w:t>
      </w:r>
      <w:r w:rsidR="002411B3">
        <w:t xml:space="preserve"> </w:t>
      </w:r>
      <w:r w:rsidR="00DE039F">
        <w:t>for</w:t>
      </w:r>
      <w:r w:rsidR="002411B3">
        <w:t xml:space="preserve"> </w:t>
      </w:r>
      <w:r w:rsidR="00DE039F">
        <w:t>a</w:t>
      </w:r>
      <w:r w:rsidR="002411B3">
        <w:t xml:space="preserve"> </w:t>
      </w:r>
      <w:r w:rsidR="00DE039F">
        <w:t>male</w:t>
      </w:r>
      <w:r w:rsidR="002411B3">
        <w:t xml:space="preserve"> </w:t>
      </w:r>
      <w:r w:rsidR="00DE039F">
        <w:t>son</w:t>
      </w:r>
      <w:r w:rsidR="002411B3">
        <w:t xml:space="preserve"> </w:t>
      </w:r>
      <w:r w:rsidR="00DE039F">
        <w:t>who</w:t>
      </w:r>
      <w:r w:rsidR="002411B3">
        <w:t xml:space="preserve"> </w:t>
      </w:r>
      <w:r w:rsidR="00DE039F">
        <w:t>converts</w:t>
      </w:r>
      <w:r w:rsidR="002411B3">
        <w:t xml:space="preserve"> </w:t>
      </w:r>
      <w:r w:rsidR="00DE039F">
        <w:t>does</w:t>
      </w:r>
      <w:r w:rsidR="002411B3">
        <w:t xml:space="preserve"> </w:t>
      </w:r>
      <w:r w:rsidR="00DE039F">
        <w:t>not</w:t>
      </w:r>
      <w:r w:rsidR="002411B3">
        <w:t xml:space="preserve"> </w:t>
      </w:r>
      <w:r w:rsidR="00DE039F">
        <w:t>violate</w:t>
      </w:r>
      <w:r w:rsidR="002411B3">
        <w:t xml:space="preserve"> </w:t>
      </w:r>
      <w:r w:rsidR="00DE039F">
        <w:t>the</w:t>
      </w:r>
      <w:r w:rsidR="002411B3">
        <w:t xml:space="preserve"> </w:t>
      </w:r>
      <w:r w:rsidR="00701A47">
        <w:t>Biblical</w:t>
      </w:r>
      <w:r w:rsidR="002411B3">
        <w:t xml:space="preserve"> </w:t>
      </w:r>
      <w:r w:rsidR="00DE039F">
        <w:t>law</w:t>
      </w:r>
      <w:r w:rsidR="002411B3">
        <w:t xml:space="preserve"> </w:t>
      </w:r>
      <w:r w:rsidR="00DE039F">
        <w:t>against</w:t>
      </w:r>
      <w:r w:rsidR="002411B3">
        <w:t xml:space="preserve"> </w:t>
      </w:r>
      <w:r w:rsidR="00DE039F">
        <w:t>incest</w:t>
      </w:r>
      <w:r w:rsidR="002411B3">
        <w:t xml:space="preserve"> </w:t>
      </w:r>
      <w:r w:rsidR="00DE039F">
        <w:t>were</w:t>
      </w:r>
      <w:r w:rsidR="002411B3">
        <w:t xml:space="preserve"> </w:t>
      </w:r>
      <w:r w:rsidR="00DE039F">
        <w:t>he</w:t>
      </w:r>
      <w:r w:rsidR="002411B3">
        <w:t xml:space="preserve"> </w:t>
      </w:r>
      <w:r w:rsidR="00DE039F">
        <w:t>to</w:t>
      </w:r>
      <w:r w:rsidR="002411B3">
        <w:t xml:space="preserve"> </w:t>
      </w:r>
      <w:r w:rsidR="00DE039F">
        <w:t>marry</w:t>
      </w:r>
      <w:r w:rsidR="002411B3">
        <w:t xml:space="preserve"> </w:t>
      </w:r>
      <w:r w:rsidR="00DE039F">
        <w:t>his</w:t>
      </w:r>
      <w:r w:rsidR="002411B3">
        <w:t xml:space="preserve"> </w:t>
      </w:r>
      <w:r w:rsidR="00DE039F">
        <w:t>mother</w:t>
      </w:r>
      <w:r w:rsidR="002411B3">
        <w:t xml:space="preserve"> </w:t>
      </w:r>
      <w:r w:rsidR="00DE039F">
        <w:t>(although</w:t>
      </w:r>
      <w:r w:rsidR="002411B3">
        <w:t xml:space="preserve"> </w:t>
      </w:r>
      <w:r w:rsidR="00DE039F">
        <w:t>the</w:t>
      </w:r>
      <w:r w:rsidR="002411B3">
        <w:t xml:space="preserve"> </w:t>
      </w:r>
      <w:r w:rsidR="00DE039F">
        <w:t>rabbis</w:t>
      </w:r>
      <w:r w:rsidR="002411B3">
        <w:t xml:space="preserve"> </w:t>
      </w:r>
      <w:r w:rsidR="00DE039F">
        <w:t>banned</w:t>
      </w:r>
      <w:r w:rsidR="002411B3">
        <w:t xml:space="preserve"> </w:t>
      </w:r>
      <w:r w:rsidR="00DE039F">
        <w:t>such</w:t>
      </w:r>
      <w:r w:rsidR="002411B3">
        <w:t xml:space="preserve"> </w:t>
      </w:r>
      <w:r w:rsidR="00DE039F">
        <w:t>marriages).</w:t>
      </w:r>
      <w:r w:rsidR="002411B3">
        <w:t xml:space="preserve"> </w:t>
      </w:r>
      <w:r w:rsidR="00860F82">
        <w:t>Through</w:t>
      </w:r>
      <w:r w:rsidR="002411B3">
        <w:t xml:space="preserve"> </w:t>
      </w:r>
      <w:r w:rsidR="00860F82">
        <w:t>some</w:t>
      </w:r>
      <w:r w:rsidR="002411B3">
        <w:t xml:space="preserve"> </w:t>
      </w:r>
      <w:r w:rsidR="00860F82">
        <w:t>miraculous</w:t>
      </w:r>
      <w:r w:rsidR="002411B3">
        <w:t xml:space="preserve"> </w:t>
      </w:r>
      <w:r w:rsidR="005B740A">
        <w:t>occurrence</w:t>
      </w:r>
      <w:r w:rsidR="002411B3">
        <w:t xml:space="preserve"> </w:t>
      </w:r>
      <w:r w:rsidR="00860F82">
        <w:t>the</w:t>
      </w:r>
      <w:r w:rsidR="002411B3">
        <w:t xml:space="preserve"> </w:t>
      </w:r>
      <w:r w:rsidR="00860F82">
        <w:t>gentile</w:t>
      </w:r>
      <w:r w:rsidR="002411B3">
        <w:t xml:space="preserve"> </w:t>
      </w:r>
      <w:r w:rsidR="00860F82">
        <w:t>body</w:t>
      </w:r>
      <w:r w:rsidR="002411B3">
        <w:t xml:space="preserve"> </w:t>
      </w:r>
      <w:r w:rsidR="00860F82">
        <w:t>transforms</w:t>
      </w:r>
      <w:r w:rsidR="002411B3">
        <w:t xml:space="preserve"> </w:t>
      </w:r>
      <w:r w:rsidR="00860F82">
        <w:t>into</w:t>
      </w:r>
      <w:r w:rsidR="002411B3">
        <w:t xml:space="preserve"> </w:t>
      </w:r>
      <w:r w:rsidR="00860F82">
        <w:t>a</w:t>
      </w:r>
      <w:r w:rsidR="002411B3">
        <w:t xml:space="preserve"> </w:t>
      </w:r>
      <w:r w:rsidR="00860F82">
        <w:t>Jewish</w:t>
      </w:r>
      <w:r w:rsidR="002411B3">
        <w:t xml:space="preserve"> </w:t>
      </w:r>
      <w:r w:rsidR="00860F82">
        <w:t>one.</w:t>
      </w:r>
      <w:r w:rsidR="002411B3">
        <w:t xml:space="preserve"> </w:t>
      </w:r>
      <w:r w:rsidR="00860F82">
        <w:t>But</w:t>
      </w:r>
      <w:r w:rsidR="002411B3">
        <w:t xml:space="preserve"> </w:t>
      </w:r>
      <w:r w:rsidR="00860F82">
        <w:t>we</w:t>
      </w:r>
      <w:r w:rsidR="002411B3">
        <w:t xml:space="preserve"> </w:t>
      </w:r>
      <w:r w:rsidR="00860F82">
        <w:t>cannot</w:t>
      </w:r>
      <w:r w:rsidR="002411B3">
        <w:t xml:space="preserve"> </w:t>
      </w:r>
      <w:r w:rsidR="00860F82">
        <w:t>see</w:t>
      </w:r>
      <w:r w:rsidR="002411B3">
        <w:t xml:space="preserve"> </w:t>
      </w:r>
      <w:r w:rsidR="00860F82">
        <w:t>it:</w:t>
      </w:r>
    </w:p>
    <w:p w:rsidR="00397C11" w:rsidRDefault="00397C11" w:rsidP="007F56DB">
      <w:pPr>
        <w:spacing w:line="480" w:lineRule="auto"/>
      </w:pPr>
      <w:r>
        <w:t>&lt;ext&gt;</w:t>
      </w:r>
    </w:p>
    <w:p w:rsidR="00DB3C48" w:rsidRDefault="00860F82" w:rsidP="007F56DB">
      <w:pPr>
        <w:spacing w:line="480" w:lineRule="auto"/>
        <w:ind w:left="720"/>
      </w:pPr>
      <w:r>
        <w:t>Conversion</w:t>
      </w:r>
      <w:r w:rsidR="002411B3">
        <w:t xml:space="preserve"> </w:t>
      </w:r>
      <w:r>
        <w:t>is</w:t>
      </w:r>
      <w:r w:rsidR="002411B3">
        <w:t xml:space="preserve"> </w:t>
      </w:r>
      <w:r>
        <w:t>thus</w:t>
      </w:r>
      <w:r w:rsidR="002411B3">
        <w:t xml:space="preserve"> </w:t>
      </w:r>
      <w:r>
        <w:t>not</w:t>
      </w:r>
      <w:r w:rsidR="002411B3">
        <w:t xml:space="preserve"> </w:t>
      </w:r>
      <w:r>
        <w:t>just</w:t>
      </w:r>
      <w:r w:rsidR="002411B3">
        <w:t xml:space="preserve"> </w:t>
      </w:r>
      <w:r>
        <w:t>a</w:t>
      </w:r>
      <w:r w:rsidR="002411B3">
        <w:t xml:space="preserve"> </w:t>
      </w:r>
      <w:r>
        <w:t>spiritual</w:t>
      </w:r>
      <w:r w:rsidR="002411B3">
        <w:t xml:space="preserve"> </w:t>
      </w:r>
      <w:r>
        <w:t>event.</w:t>
      </w:r>
      <w:r w:rsidR="002411B3">
        <w:t xml:space="preserve"> </w:t>
      </w:r>
      <w:r>
        <w:t>It</w:t>
      </w:r>
      <w:r w:rsidR="002411B3">
        <w:t xml:space="preserve"> </w:t>
      </w:r>
      <w:r>
        <w:t>has</w:t>
      </w:r>
      <w:r w:rsidR="002411B3">
        <w:t xml:space="preserve"> </w:t>
      </w:r>
      <w:r>
        <w:t>biological</w:t>
      </w:r>
      <w:r w:rsidR="002411B3">
        <w:t xml:space="preserve"> </w:t>
      </w:r>
      <w:r>
        <w:t>or</w:t>
      </w:r>
      <w:r w:rsidR="002411B3">
        <w:t xml:space="preserve"> </w:t>
      </w:r>
      <w:r>
        <w:t>quasi-biological</w:t>
      </w:r>
      <w:r w:rsidR="002411B3">
        <w:t xml:space="preserve"> </w:t>
      </w:r>
      <w:r>
        <w:t>consequences.</w:t>
      </w:r>
      <w:r w:rsidR="002411B3">
        <w:t xml:space="preserve"> </w:t>
      </w:r>
      <w:r>
        <w:t>This</w:t>
      </w:r>
      <w:r w:rsidR="002411B3">
        <w:t xml:space="preserve"> </w:t>
      </w:r>
      <w:r>
        <w:t>does</w:t>
      </w:r>
      <w:r w:rsidR="002411B3">
        <w:t xml:space="preserve"> </w:t>
      </w:r>
      <w:r>
        <w:t>not,</w:t>
      </w:r>
      <w:r w:rsidR="002411B3">
        <w:t xml:space="preserve"> </w:t>
      </w:r>
      <w:r>
        <w:t>of</w:t>
      </w:r>
      <w:r w:rsidR="002411B3">
        <w:t xml:space="preserve"> </w:t>
      </w:r>
      <w:r w:rsidR="00DB3C48">
        <w:t>course</w:t>
      </w:r>
      <w:r>
        <w:t>,</w:t>
      </w:r>
      <w:r w:rsidR="002411B3">
        <w:t xml:space="preserve"> </w:t>
      </w:r>
      <w:r>
        <w:t>imply</w:t>
      </w:r>
      <w:r w:rsidR="002411B3">
        <w:t xml:space="preserve"> </w:t>
      </w:r>
      <w:r>
        <w:t>that</w:t>
      </w:r>
      <w:r w:rsidR="002411B3">
        <w:t xml:space="preserve"> </w:t>
      </w:r>
      <w:r>
        <w:t>the</w:t>
      </w:r>
      <w:r w:rsidR="002411B3">
        <w:t xml:space="preserve"> </w:t>
      </w:r>
      <w:r>
        <w:t>biological</w:t>
      </w:r>
      <w:r w:rsidR="002411B3">
        <w:t xml:space="preserve"> </w:t>
      </w:r>
      <w:r>
        <w:t>miracle</w:t>
      </w:r>
      <w:r w:rsidR="002411B3">
        <w:t xml:space="preserve"> </w:t>
      </w:r>
      <w:r>
        <w:t>that</w:t>
      </w:r>
      <w:r w:rsidR="002411B3">
        <w:t xml:space="preserve"> </w:t>
      </w:r>
      <w:r>
        <w:t>accompanies</w:t>
      </w:r>
      <w:r w:rsidR="002411B3">
        <w:t xml:space="preserve"> </w:t>
      </w:r>
      <w:r>
        <w:t>a</w:t>
      </w:r>
      <w:r w:rsidR="002411B3">
        <w:t xml:space="preserve"> </w:t>
      </w:r>
      <w:r>
        <w:t>conversion</w:t>
      </w:r>
      <w:r w:rsidR="002411B3">
        <w:t xml:space="preserve"> </w:t>
      </w:r>
      <w:r>
        <w:t>can</w:t>
      </w:r>
      <w:r w:rsidR="002411B3">
        <w:t xml:space="preserve"> </w:t>
      </w:r>
      <w:r>
        <w:t>be</w:t>
      </w:r>
      <w:r w:rsidR="002411B3">
        <w:t xml:space="preserve"> </w:t>
      </w:r>
      <w:r>
        <w:t>observed</w:t>
      </w:r>
      <w:r w:rsidR="002411B3">
        <w:t xml:space="preserve"> </w:t>
      </w:r>
      <w:r>
        <w:t>under</w:t>
      </w:r>
      <w:r w:rsidR="002411B3">
        <w:t xml:space="preserve"> </w:t>
      </w:r>
      <w:r>
        <w:t>the</w:t>
      </w:r>
      <w:r w:rsidR="002411B3">
        <w:t xml:space="preserve"> </w:t>
      </w:r>
      <w:r>
        <w:t>microscope</w:t>
      </w:r>
      <w:r w:rsidR="002411B3">
        <w:t xml:space="preserve"> </w:t>
      </w:r>
      <w:r>
        <w:t>as</w:t>
      </w:r>
      <w:r w:rsidR="002411B3">
        <w:t xml:space="preserve"> </w:t>
      </w:r>
      <w:r>
        <w:t>changes</w:t>
      </w:r>
      <w:r w:rsidR="002411B3">
        <w:t xml:space="preserve"> </w:t>
      </w:r>
      <w:r>
        <w:t>in</w:t>
      </w:r>
      <w:r w:rsidR="002411B3">
        <w:t xml:space="preserve"> </w:t>
      </w:r>
      <w:r>
        <w:t>the</w:t>
      </w:r>
      <w:r w:rsidR="002411B3">
        <w:t xml:space="preserve"> </w:t>
      </w:r>
      <w:r>
        <w:t>DNA</w:t>
      </w:r>
      <w:r w:rsidR="002411B3">
        <w:t xml:space="preserve"> </w:t>
      </w:r>
      <w:r>
        <w:t>of</w:t>
      </w:r>
      <w:r w:rsidR="002411B3">
        <w:t xml:space="preserve"> </w:t>
      </w:r>
      <w:r>
        <w:t>th</w:t>
      </w:r>
      <w:r w:rsidR="00DB3C48">
        <w:t>e</w:t>
      </w:r>
      <w:r w:rsidR="002411B3">
        <w:t xml:space="preserve"> </w:t>
      </w:r>
      <w:r w:rsidR="00DB3C48">
        <w:t>convert.</w:t>
      </w:r>
      <w:r w:rsidR="002411B3">
        <w:t xml:space="preserve"> </w:t>
      </w:r>
      <w:r w:rsidR="00DB3C48">
        <w:t>It</w:t>
      </w:r>
      <w:r w:rsidR="002411B3">
        <w:t xml:space="preserve"> </w:t>
      </w:r>
      <w:r w:rsidR="00DB3C48">
        <w:t>is</w:t>
      </w:r>
      <w:r w:rsidR="002411B3">
        <w:t xml:space="preserve"> </w:t>
      </w:r>
      <w:r w:rsidR="00DB3C48">
        <w:t>a</w:t>
      </w:r>
      <w:r w:rsidR="002411B3">
        <w:t xml:space="preserve"> </w:t>
      </w:r>
      <w:r w:rsidR="00DB3C48">
        <w:t>theological-</w:t>
      </w:r>
      <w:r w:rsidR="00CF1B44">
        <w:t>biological</w:t>
      </w:r>
      <w:r w:rsidR="002411B3">
        <w:t xml:space="preserve"> </w:t>
      </w:r>
      <w:r w:rsidR="00CF1B44">
        <w:t>mir</w:t>
      </w:r>
      <w:r>
        <w:t>acle.</w:t>
      </w:r>
      <w:r w:rsidR="002411B3">
        <w:t xml:space="preserve"> </w:t>
      </w:r>
      <w:r>
        <w:t>It</w:t>
      </w:r>
      <w:r w:rsidR="002411B3">
        <w:t xml:space="preserve"> </w:t>
      </w:r>
      <w:r>
        <w:t>severs</w:t>
      </w:r>
      <w:r w:rsidR="002411B3">
        <w:t xml:space="preserve"> </w:t>
      </w:r>
      <w:r>
        <w:t>the</w:t>
      </w:r>
      <w:r w:rsidR="002411B3">
        <w:t xml:space="preserve"> </w:t>
      </w:r>
      <w:r>
        <w:t>mother-son</w:t>
      </w:r>
      <w:r w:rsidR="002411B3">
        <w:t xml:space="preserve"> </w:t>
      </w:r>
      <w:r>
        <w:t>and</w:t>
      </w:r>
      <w:r w:rsidR="002411B3">
        <w:t xml:space="preserve"> </w:t>
      </w:r>
      <w:r>
        <w:t>brother-sister</w:t>
      </w:r>
      <w:r w:rsidR="002411B3">
        <w:t xml:space="preserve"> </w:t>
      </w:r>
      <w:r>
        <w:t>rel</w:t>
      </w:r>
      <w:r w:rsidR="00DB3C48">
        <w:t>a</w:t>
      </w:r>
      <w:r>
        <w:t>tionship</w:t>
      </w:r>
      <w:r w:rsidR="002411B3">
        <w:t xml:space="preserve"> </w:t>
      </w:r>
      <w:r>
        <w:t>in</w:t>
      </w:r>
      <w:r w:rsidR="002411B3">
        <w:t xml:space="preserve"> </w:t>
      </w:r>
      <w:r>
        <w:t>some</w:t>
      </w:r>
      <w:r w:rsidR="002411B3">
        <w:t xml:space="preserve"> </w:t>
      </w:r>
      <w:r>
        <w:t>real</w:t>
      </w:r>
      <w:r w:rsidR="002411B3">
        <w:t xml:space="preserve"> </w:t>
      </w:r>
      <w:r>
        <w:t>way</w:t>
      </w:r>
      <w:r w:rsidR="002411B3">
        <w:t xml:space="preserve"> </w:t>
      </w:r>
      <w:r>
        <w:t>that</w:t>
      </w:r>
      <w:r w:rsidR="002411B3">
        <w:t xml:space="preserve"> </w:t>
      </w:r>
      <w:r>
        <w:t>we</w:t>
      </w:r>
      <w:r w:rsidR="002411B3">
        <w:t xml:space="preserve"> </w:t>
      </w:r>
      <w:r>
        <w:t>cannot</w:t>
      </w:r>
      <w:r w:rsidR="002411B3">
        <w:t xml:space="preserve"> </w:t>
      </w:r>
      <w:r>
        <w:t>physically</w:t>
      </w:r>
      <w:r w:rsidR="002411B3">
        <w:t xml:space="preserve"> </w:t>
      </w:r>
      <w:r>
        <w:t>observe</w:t>
      </w:r>
      <w:r w:rsidR="002411B3">
        <w:t xml:space="preserve"> </w:t>
      </w:r>
      <w:r>
        <w:t>but</w:t>
      </w:r>
      <w:r w:rsidR="002411B3">
        <w:t xml:space="preserve"> </w:t>
      </w:r>
      <w:r>
        <w:t>that</w:t>
      </w:r>
      <w:r w:rsidR="002411B3">
        <w:t xml:space="preserve"> </w:t>
      </w:r>
      <w:r>
        <w:t>must</w:t>
      </w:r>
      <w:r w:rsidR="002411B3">
        <w:t xml:space="preserve"> </w:t>
      </w:r>
      <w:r>
        <w:t>be</w:t>
      </w:r>
      <w:r w:rsidR="002411B3">
        <w:t xml:space="preserve"> </w:t>
      </w:r>
      <w:r>
        <w:t>very</w:t>
      </w:r>
      <w:r w:rsidR="002411B3">
        <w:t xml:space="preserve"> </w:t>
      </w:r>
      <w:r>
        <w:t>real.</w:t>
      </w:r>
      <w:r w:rsidR="00EB3672">
        <w:rPr>
          <w:rStyle w:val="EndnoteReference"/>
        </w:rPr>
        <w:endnoteReference w:id="63"/>
      </w:r>
    </w:p>
    <w:p w:rsidR="00397C11" w:rsidRDefault="00397C11" w:rsidP="007F56DB">
      <w:pPr>
        <w:spacing w:line="480" w:lineRule="auto"/>
        <w:ind w:left="720"/>
      </w:pPr>
      <w:r>
        <w:lastRenderedPageBreak/>
        <w:t>&lt;/ext&gt;</w:t>
      </w:r>
    </w:p>
    <w:p w:rsidR="0060187E" w:rsidRDefault="00CF1B44" w:rsidP="007F56DB">
      <w:pPr>
        <w:spacing w:line="480" w:lineRule="auto"/>
      </w:pPr>
      <w:r>
        <w:t>The</w:t>
      </w:r>
      <w:r w:rsidR="002411B3">
        <w:t xml:space="preserve"> </w:t>
      </w:r>
      <w:r>
        <w:t>miracle</w:t>
      </w:r>
      <w:r w:rsidR="002411B3">
        <w:t xml:space="preserve"> </w:t>
      </w:r>
      <w:r>
        <w:t>consists</w:t>
      </w:r>
      <w:r w:rsidR="002411B3">
        <w:t xml:space="preserve"> </w:t>
      </w:r>
      <w:r>
        <w:t>in</w:t>
      </w:r>
      <w:r w:rsidR="002411B3">
        <w:t xml:space="preserve"> </w:t>
      </w:r>
      <w:r>
        <w:t>a</w:t>
      </w:r>
      <w:r w:rsidR="002411B3">
        <w:t xml:space="preserve"> </w:t>
      </w:r>
      <w:r>
        <w:t>real</w:t>
      </w:r>
      <w:r w:rsidR="002411B3">
        <w:t xml:space="preserve"> </w:t>
      </w:r>
      <w:r>
        <w:t>event</w:t>
      </w:r>
      <w:r w:rsidR="002411B3">
        <w:t xml:space="preserve"> </w:t>
      </w:r>
      <w:r>
        <w:t>taking</w:t>
      </w:r>
      <w:r w:rsidR="002411B3">
        <w:t xml:space="preserve"> </w:t>
      </w:r>
      <w:r>
        <w:t>place</w:t>
      </w:r>
      <w:r w:rsidR="002411B3">
        <w:t xml:space="preserve"> </w:t>
      </w:r>
      <w:r>
        <w:t>beyond</w:t>
      </w:r>
      <w:r w:rsidR="002411B3">
        <w:t xml:space="preserve"> </w:t>
      </w:r>
      <w:r>
        <w:t>visual</w:t>
      </w:r>
      <w:r w:rsidR="002411B3">
        <w:t xml:space="preserve"> </w:t>
      </w:r>
      <w:r>
        <w:t>assurance.</w:t>
      </w:r>
      <w:r w:rsidR="002411B3">
        <w:t xml:space="preserve"> </w:t>
      </w:r>
      <w:r>
        <w:t>This</w:t>
      </w:r>
      <w:r w:rsidR="002411B3">
        <w:t xml:space="preserve"> </w:t>
      </w:r>
      <w:r>
        <w:t>is</w:t>
      </w:r>
      <w:r w:rsidR="002411B3">
        <w:t xml:space="preserve"> </w:t>
      </w:r>
      <w:r>
        <w:t>why</w:t>
      </w:r>
      <w:r w:rsidR="002411B3">
        <w:t xml:space="preserve"> </w:t>
      </w:r>
      <w:r>
        <w:t>Wyschogrod</w:t>
      </w:r>
      <w:r w:rsidR="002411B3">
        <w:t xml:space="preserve"> </w:t>
      </w:r>
      <w:r>
        <w:t>must</w:t>
      </w:r>
      <w:r w:rsidR="002411B3">
        <w:t xml:space="preserve"> </w:t>
      </w:r>
      <w:r>
        <w:t>qualify</w:t>
      </w:r>
      <w:r w:rsidR="002411B3">
        <w:t xml:space="preserve"> </w:t>
      </w:r>
      <w:r>
        <w:t>his</w:t>
      </w:r>
      <w:r w:rsidR="002411B3">
        <w:t xml:space="preserve"> </w:t>
      </w:r>
      <w:r>
        <w:t>embodied</w:t>
      </w:r>
      <w:r w:rsidR="002411B3">
        <w:t xml:space="preserve"> </w:t>
      </w:r>
      <w:r>
        <w:t>language</w:t>
      </w:r>
      <w:r w:rsidR="002411B3">
        <w:t xml:space="preserve"> </w:t>
      </w:r>
      <w:r>
        <w:t>with</w:t>
      </w:r>
      <w:r w:rsidR="002411B3">
        <w:t xml:space="preserve"> </w:t>
      </w:r>
      <w:r>
        <w:t>phrases</w:t>
      </w:r>
      <w:r w:rsidR="002411B3">
        <w:t xml:space="preserve"> </w:t>
      </w:r>
      <w:r>
        <w:t>like</w:t>
      </w:r>
      <w:r w:rsidR="002411B3">
        <w:t xml:space="preserve"> </w:t>
      </w:r>
      <w:r w:rsidR="00C15081">
        <w:t>“</w:t>
      </w:r>
      <w:r>
        <w:t>quasi-biological</w:t>
      </w:r>
      <w:r w:rsidR="00C15081">
        <w:t>”</w:t>
      </w:r>
      <w:r w:rsidR="002411B3">
        <w:t xml:space="preserve"> </w:t>
      </w:r>
      <w:r>
        <w:t>and</w:t>
      </w:r>
      <w:r w:rsidR="002411B3">
        <w:t xml:space="preserve"> </w:t>
      </w:r>
      <w:r w:rsidR="00C15081">
        <w:t>“</w:t>
      </w:r>
      <w:r>
        <w:t>theological-biological</w:t>
      </w:r>
      <w:r w:rsidR="00C15081">
        <w:t>”</w:t>
      </w:r>
      <w:r w:rsidR="002411B3">
        <w:t xml:space="preserve"> </w:t>
      </w:r>
      <w:r>
        <w:t>miracle.</w:t>
      </w:r>
      <w:r w:rsidR="002411B3">
        <w:t xml:space="preserve"> </w:t>
      </w:r>
      <w:r w:rsidR="00D23493">
        <w:t>Since</w:t>
      </w:r>
      <w:r w:rsidR="002411B3">
        <w:t xml:space="preserve"> </w:t>
      </w:r>
      <w:r w:rsidR="00D23493">
        <w:t>marvels</w:t>
      </w:r>
      <w:r w:rsidR="002411B3">
        <w:t xml:space="preserve"> </w:t>
      </w:r>
      <w:r w:rsidR="00D23493">
        <w:t>such</w:t>
      </w:r>
      <w:r w:rsidR="002411B3">
        <w:t xml:space="preserve"> </w:t>
      </w:r>
      <w:r w:rsidR="00D23493">
        <w:t>as</w:t>
      </w:r>
      <w:r w:rsidR="002411B3">
        <w:t xml:space="preserve"> </w:t>
      </w:r>
      <w:r w:rsidR="00D23493">
        <w:t>these</w:t>
      </w:r>
      <w:r w:rsidR="002411B3">
        <w:t xml:space="preserve"> </w:t>
      </w:r>
      <w:r w:rsidR="00D23493">
        <w:t>should</w:t>
      </w:r>
      <w:r w:rsidR="002411B3">
        <w:t xml:space="preserve"> </w:t>
      </w:r>
      <w:r w:rsidR="00D23493">
        <w:t>not</w:t>
      </w:r>
      <w:r w:rsidR="002411B3">
        <w:t xml:space="preserve"> </w:t>
      </w:r>
      <w:r w:rsidR="00D23493">
        <w:t>occur,</w:t>
      </w:r>
      <w:r w:rsidR="002411B3">
        <w:t xml:space="preserve"> </w:t>
      </w:r>
      <w:r w:rsidR="00D23493">
        <w:t>and</w:t>
      </w:r>
      <w:r w:rsidR="002411B3">
        <w:t xml:space="preserve"> </w:t>
      </w:r>
      <w:r w:rsidR="00D23493">
        <w:t>yet</w:t>
      </w:r>
      <w:r w:rsidR="002411B3">
        <w:t xml:space="preserve"> </w:t>
      </w:r>
      <w:r w:rsidR="00D23493">
        <w:t>they</w:t>
      </w:r>
      <w:r w:rsidR="002411B3">
        <w:t xml:space="preserve"> </w:t>
      </w:r>
      <w:r w:rsidR="00D23493">
        <w:t>do,</w:t>
      </w:r>
      <w:r w:rsidR="002411B3">
        <w:t xml:space="preserve"> </w:t>
      </w:r>
      <w:r w:rsidR="00D23493">
        <w:t>Wyschogrod</w:t>
      </w:r>
      <w:r w:rsidR="002411B3">
        <w:t xml:space="preserve"> </w:t>
      </w:r>
      <w:r w:rsidR="00D23493">
        <w:t>insists</w:t>
      </w:r>
      <w:r w:rsidR="002411B3">
        <w:t xml:space="preserve"> </w:t>
      </w:r>
      <w:r w:rsidR="00D23493">
        <w:t>that</w:t>
      </w:r>
      <w:r w:rsidR="002411B3">
        <w:t xml:space="preserve"> </w:t>
      </w:r>
      <w:r w:rsidR="00C15081">
        <w:t>“</w:t>
      </w:r>
      <w:r w:rsidR="00D23493">
        <w:t>converts</w:t>
      </w:r>
      <w:r w:rsidR="002411B3">
        <w:t xml:space="preserve"> </w:t>
      </w:r>
      <w:r w:rsidR="00D23493">
        <w:t>are</w:t>
      </w:r>
      <w:r w:rsidR="002411B3">
        <w:t xml:space="preserve"> </w:t>
      </w:r>
      <w:r w:rsidR="00D23493">
        <w:t>therefore</w:t>
      </w:r>
      <w:r w:rsidR="002411B3">
        <w:t xml:space="preserve"> </w:t>
      </w:r>
      <w:r w:rsidR="00D23493">
        <w:t>accepted</w:t>
      </w:r>
      <w:r w:rsidR="002411B3">
        <w:t xml:space="preserve"> </w:t>
      </w:r>
      <w:r w:rsidR="00D23493">
        <w:t>but</w:t>
      </w:r>
      <w:r w:rsidR="002411B3">
        <w:t xml:space="preserve"> </w:t>
      </w:r>
      <w:r w:rsidR="00D23493">
        <w:t>not</w:t>
      </w:r>
      <w:r w:rsidR="002411B3">
        <w:t xml:space="preserve"> </w:t>
      </w:r>
      <w:r w:rsidR="00D23493">
        <w:t>encouraged.</w:t>
      </w:r>
      <w:r w:rsidR="00C15081">
        <w:t>”</w:t>
      </w:r>
      <w:r w:rsidR="00D23493">
        <w:rPr>
          <w:rStyle w:val="EndnoteReference"/>
        </w:rPr>
        <w:endnoteReference w:id="64"/>
      </w:r>
      <w:r w:rsidR="002411B3">
        <w:t xml:space="preserve"> </w:t>
      </w:r>
      <w:r w:rsidR="0060187E">
        <w:t>The</w:t>
      </w:r>
      <w:r w:rsidR="002411B3">
        <w:t xml:space="preserve"> </w:t>
      </w:r>
      <w:r w:rsidR="0060187E">
        <w:t>problem</w:t>
      </w:r>
      <w:r w:rsidR="002411B3">
        <w:t xml:space="preserve"> </w:t>
      </w:r>
      <w:r w:rsidR="0060187E">
        <w:t>here</w:t>
      </w:r>
      <w:r w:rsidR="002411B3">
        <w:t xml:space="preserve"> </w:t>
      </w:r>
      <w:r w:rsidR="0060187E">
        <w:t>lies</w:t>
      </w:r>
      <w:r w:rsidR="002411B3">
        <w:t xml:space="preserve"> </w:t>
      </w:r>
      <w:r w:rsidR="0060187E">
        <w:t>in</w:t>
      </w:r>
      <w:r w:rsidR="002411B3">
        <w:t xml:space="preserve"> </w:t>
      </w:r>
      <w:r w:rsidR="0060187E">
        <w:t>a</w:t>
      </w:r>
      <w:r w:rsidR="002411B3">
        <w:t xml:space="preserve"> </w:t>
      </w:r>
      <w:r w:rsidR="0060187E">
        <w:t>physical</w:t>
      </w:r>
      <w:r w:rsidR="002411B3">
        <w:t xml:space="preserve"> </w:t>
      </w:r>
      <w:r w:rsidR="0060187E">
        <w:t>change</w:t>
      </w:r>
      <w:r w:rsidR="002411B3">
        <w:t xml:space="preserve"> </w:t>
      </w:r>
      <w:r w:rsidR="0060187E">
        <w:t>beyond</w:t>
      </w:r>
      <w:r w:rsidR="002411B3">
        <w:t xml:space="preserve"> </w:t>
      </w:r>
      <w:r w:rsidR="0060187E">
        <w:t>discernment.</w:t>
      </w:r>
      <w:r w:rsidR="002411B3">
        <w:t xml:space="preserve"> </w:t>
      </w:r>
      <w:r w:rsidR="0060187E">
        <w:t>We</w:t>
      </w:r>
      <w:r w:rsidR="002411B3">
        <w:t xml:space="preserve"> </w:t>
      </w:r>
      <w:r w:rsidR="0060187E">
        <w:t>can</w:t>
      </w:r>
      <w:r w:rsidR="002411B3">
        <w:t xml:space="preserve"> </w:t>
      </w:r>
      <w:r w:rsidR="0060187E">
        <w:t>see</w:t>
      </w:r>
      <w:r w:rsidR="002411B3">
        <w:t xml:space="preserve"> </w:t>
      </w:r>
      <w:r w:rsidR="0060187E">
        <w:t>God</w:t>
      </w:r>
      <w:r w:rsidR="002411B3">
        <w:t xml:space="preserve"> </w:t>
      </w:r>
      <w:r w:rsidR="0060187E">
        <w:t>in</w:t>
      </w:r>
      <w:r w:rsidR="002411B3">
        <w:t xml:space="preserve"> </w:t>
      </w:r>
      <w:r w:rsidR="0060187E">
        <w:t>the</w:t>
      </w:r>
      <w:r w:rsidR="002411B3">
        <w:t xml:space="preserve"> </w:t>
      </w:r>
      <w:r w:rsidR="0060187E">
        <w:t>chosen</w:t>
      </w:r>
      <w:r w:rsidR="002411B3">
        <w:t xml:space="preserve"> </w:t>
      </w:r>
      <w:r w:rsidR="0060187E">
        <w:t>people</w:t>
      </w:r>
      <w:r w:rsidR="002411B3">
        <w:t xml:space="preserve"> </w:t>
      </w:r>
      <w:r w:rsidR="0060187E">
        <w:t>Israel,</w:t>
      </w:r>
      <w:r w:rsidR="002411B3">
        <w:t xml:space="preserve"> </w:t>
      </w:r>
      <w:r w:rsidR="0060187E">
        <w:t>and</w:t>
      </w:r>
      <w:r w:rsidR="002411B3">
        <w:t xml:space="preserve"> </w:t>
      </w:r>
      <w:r w:rsidR="0060187E">
        <w:t>yet</w:t>
      </w:r>
      <w:r w:rsidR="002411B3">
        <w:t xml:space="preserve"> </w:t>
      </w:r>
      <w:r w:rsidR="0060187E">
        <w:t>we</w:t>
      </w:r>
      <w:r w:rsidR="002411B3">
        <w:t xml:space="preserve"> </w:t>
      </w:r>
      <w:r w:rsidR="0060187E">
        <w:t>cannot</w:t>
      </w:r>
      <w:r w:rsidR="002411B3">
        <w:t xml:space="preserve"> </w:t>
      </w:r>
      <w:r w:rsidR="0060187E">
        <w:t>perceive</w:t>
      </w:r>
      <w:r w:rsidR="002411B3">
        <w:t xml:space="preserve"> </w:t>
      </w:r>
      <w:r w:rsidR="0060187E">
        <w:t>this</w:t>
      </w:r>
      <w:r w:rsidR="002411B3">
        <w:t xml:space="preserve"> </w:t>
      </w:r>
      <w:r w:rsidR="0060187E">
        <w:t>same</w:t>
      </w:r>
      <w:r w:rsidR="002411B3">
        <w:t xml:space="preserve"> </w:t>
      </w:r>
      <w:r w:rsidR="0060187E">
        <w:t>God</w:t>
      </w:r>
      <w:r w:rsidR="002411B3">
        <w:t xml:space="preserve"> </w:t>
      </w:r>
      <w:r w:rsidR="00A247D4">
        <w:t>in</w:t>
      </w:r>
      <w:r w:rsidR="002411B3">
        <w:t xml:space="preserve"> </w:t>
      </w:r>
      <w:r w:rsidR="00A247D4">
        <w:t>the</w:t>
      </w:r>
      <w:r w:rsidR="002411B3">
        <w:t xml:space="preserve"> </w:t>
      </w:r>
      <w:r w:rsidR="00A247D4">
        <w:t>body</w:t>
      </w:r>
      <w:r w:rsidR="002411B3">
        <w:t xml:space="preserve"> </w:t>
      </w:r>
      <w:r w:rsidR="00A247D4">
        <w:t>of</w:t>
      </w:r>
      <w:r w:rsidR="002411B3">
        <w:t xml:space="preserve"> </w:t>
      </w:r>
      <w:r w:rsidR="00A247D4">
        <w:t>the</w:t>
      </w:r>
      <w:r w:rsidR="002411B3">
        <w:t xml:space="preserve"> </w:t>
      </w:r>
      <w:r w:rsidR="00A247D4">
        <w:t>convert.</w:t>
      </w:r>
      <w:r w:rsidR="002411B3">
        <w:t xml:space="preserve"> </w:t>
      </w:r>
      <w:r w:rsidR="0060187E">
        <w:t>God</w:t>
      </w:r>
      <w:r w:rsidR="002411B3">
        <w:t xml:space="preserve"> </w:t>
      </w:r>
      <w:r w:rsidR="0060187E">
        <w:t>can</w:t>
      </w:r>
      <w:r w:rsidR="002411B3">
        <w:t xml:space="preserve"> </w:t>
      </w:r>
      <w:r w:rsidR="0060187E">
        <w:t>miraculously</w:t>
      </w:r>
      <w:r w:rsidR="002411B3">
        <w:t xml:space="preserve"> </w:t>
      </w:r>
      <w:r w:rsidR="0060187E">
        <w:t>envision</w:t>
      </w:r>
      <w:r w:rsidR="002411B3">
        <w:t xml:space="preserve"> </w:t>
      </w:r>
      <w:r w:rsidR="0060187E">
        <w:t>the</w:t>
      </w:r>
      <w:r w:rsidR="002411B3">
        <w:t xml:space="preserve"> </w:t>
      </w:r>
      <w:r w:rsidR="0060187E">
        <w:t>face</w:t>
      </w:r>
      <w:r w:rsidR="002411B3">
        <w:t xml:space="preserve"> </w:t>
      </w:r>
      <w:r w:rsidR="0060187E">
        <w:t>of</w:t>
      </w:r>
      <w:r w:rsidR="002411B3">
        <w:t xml:space="preserve"> </w:t>
      </w:r>
      <w:r w:rsidR="0060187E">
        <w:t>his</w:t>
      </w:r>
      <w:r w:rsidR="002411B3">
        <w:t xml:space="preserve"> </w:t>
      </w:r>
      <w:r w:rsidR="0060187E">
        <w:t>beloved</w:t>
      </w:r>
      <w:r w:rsidR="002411B3">
        <w:t xml:space="preserve"> </w:t>
      </w:r>
      <w:r w:rsidR="0060187E">
        <w:t>Abr</w:t>
      </w:r>
      <w:r w:rsidR="00A5501A">
        <w:t>aham</w:t>
      </w:r>
      <w:r w:rsidR="002411B3">
        <w:t xml:space="preserve"> </w:t>
      </w:r>
      <w:r w:rsidR="00A5501A">
        <w:t>in</w:t>
      </w:r>
      <w:r w:rsidR="002411B3">
        <w:t xml:space="preserve"> </w:t>
      </w:r>
      <w:r w:rsidR="00A5501A">
        <w:t>the</w:t>
      </w:r>
      <w:r w:rsidR="002411B3">
        <w:t xml:space="preserve"> </w:t>
      </w:r>
      <w:r w:rsidR="00A5501A">
        <w:t>gentile</w:t>
      </w:r>
      <w:r w:rsidR="002411B3">
        <w:t xml:space="preserve"> </w:t>
      </w:r>
      <w:r w:rsidR="00A5501A">
        <w:t>become</w:t>
      </w:r>
      <w:r w:rsidR="002411B3">
        <w:t xml:space="preserve"> </w:t>
      </w:r>
      <w:r w:rsidR="00A5501A">
        <w:t>Jew,</w:t>
      </w:r>
      <w:r w:rsidR="002411B3">
        <w:t xml:space="preserve"> </w:t>
      </w:r>
      <w:r w:rsidR="00A247D4">
        <w:t>but</w:t>
      </w:r>
      <w:r w:rsidR="002411B3">
        <w:t xml:space="preserve"> </w:t>
      </w:r>
      <w:r w:rsidR="0060187E">
        <w:t>Israel</w:t>
      </w:r>
      <w:r w:rsidR="002411B3">
        <w:t xml:space="preserve"> </w:t>
      </w:r>
      <w:r w:rsidR="0060187E">
        <w:t>cannot</w:t>
      </w:r>
      <w:r w:rsidR="002411B3">
        <w:t xml:space="preserve"> </w:t>
      </w:r>
      <w:r w:rsidR="0060187E">
        <w:t>do</w:t>
      </w:r>
      <w:r w:rsidR="002411B3">
        <w:t xml:space="preserve"> </w:t>
      </w:r>
      <w:r w:rsidR="0060187E">
        <w:t>so.</w:t>
      </w:r>
    </w:p>
    <w:p w:rsidR="002622D7" w:rsidRDefault="0060187E" w:rsidP="007F56DB">
      <w:pPr>
        <w:spacing w:line="480" w:lineRule="auto"/>
        <w:ind w:firstLine="464"/>
      </w:pPr>
      <w:r>
        <w:tab/>
        <w:t>Wyschogrod</w:t>
      </w:r>
      <w:r w:rsidR="002411B3">
        <w:t xml:space="preserve"> </w:t>
      </w:r>
      <w:r>
        <w:t>is</w:t>
      </w:r>
      <w:r w:rsidR="002411B3">
        <w:t xml:space="preserve"> </w:t>
      </w:r>
      <w:r>
        <w:t>clearly</w:t>
      </w:r>
      <w:r w:rsidR="002411B3">
        <w:t xml:space="preserve"> </w:t>
      </w:r>
      <w:r>
        <w:t>uncomfortable</w:t>
      </w:r>
      <w:r w:rsidR="002411B3">
        <w:t xml:space="preserve"> </w:t>
      </w:r>
      <w:r>
        <w:t>with</w:t>
      </w:r>
      <w:r w:rsidR="002411B3">
        <w:t xml:space="preserve"> </w:t>
      </w:r>
      <w:r>
        <w:t>conversion</w:t>
      </w:r>
      <w:r w:rsidR="002411B3">
        <w:t xml:space="preserve"> </w:t>
      </w:r>
      <w:r>
        <w:t>to</w:t>
      </w:r>
      <w:r w:rsidR="002411B3">
        <w:t xml:space="preserve"> </w:t>
      </w:r>
      <w:r>
        <w:t>Judaism,</w:t>
      </w:r>
      <w:r w:rsidR="002411B3">
        <w:t xml:space="preserve"> </w:t>
      </w:r>
      <w:r>
        <w:t>and</w:t>
      </w:r>
      <w:r w:rsidR="002411B3">
        <w:t xml:space="preserve"> </w:t>
      </w:r>
      <w:r>
        <w:t>even</w:t>
      </w:r>
      <w:r w:rsidR="002411B3">
        <w:t xml:space="preserve"> </w:t>
      </w:r>
      <w:r>
        <w:t>more</w:t>
      </w:r>
      <w:r w:rsidR="002411B3">
        <w:t xml:space="preserve"> </w:t>
      </w:r>
      <w:r>
        <w:t>uneasy</w:t>
      </w:r>
      <w:r w:rsidR="002411B3">
        <w:t xml:space="preserve"> </w:t>
      </w:r>
      <w:r>
        <w:t>with</w:t>
      </w:r>
      <w:r w:rsidR="002411B3">
        <w:t xml:space="preserve"> </w:t>
      </w:r>
      <w:r>
        <w:t>Jewish</w:t>
      </w:r>
      <w:r w:rsidR="002411B3">
        <w:t xml:space="preserve"> </w:t>
      </w:r>
      <w:r>
        <w:t>proselyt</w:t>
      </w:r>
      <w:r w:rsidR="0034307B">
        <w:t>izi</w:t>
      </w:r>
      <w:r>
        <w:t>ng</w:t>
      </w:r>
      <w:r w:rsidR="002411B3">
        <w:t xml:space="preserve"> </w:t>
      </w:r>
      <w:r>
        <w:t>activities.</w:t>
      </w:r>
      <w:r w:rsidR="002411B3">
        <w:t xml:space="preserve"> </w:t>
      </w:r>
      <w:r w:rsidR="00F5576D">
        <w:t>He</w:t>
      </w:r>
      <w:r w:rsidR="002411B3">
        <w:t xml:space="preserve"> </w:t>
      </w:r>
      <w:r w:rsidR="00F5576D">
        <w:t>avoids</w:t>
      </w:r>
      <w:r w:rsidR="002411B3">
        <w:t xml:space="preserve"> </w:t>
      </w:r>
      <w:r w:rsidR="00F5576D">
        <w:t>saying</w:t>
      </w:r>
      <w:r w:rsidR="002411B3">
        <w:t xml:space="preserve"> </w:t>
      </w:r>
      <w:r w:rsidR="00F5576D">
        <w:t>too</w:t>
      </w:r>
      <w:r w:rsidR="002411B3">
        <w:t xml:space="preserve"> </w:t>
      </w:r>
      <w:r w:rsidR="00F5576D">
        <w:t>much</w:t>
      </w:r>
      <w:r w:rsidR="002411B3">
        <w:t xml:space="preserve"> </w:t>
      </w:r>
      <w:r w:rsidR="00F5576D">
        <w:t>about</w:t>
      </w:r>
      <w:r w:rsidR="002411B3">
        <w:t xml:space="preserve"> </w:t>
      </w:r>
      <w:r w:rsidR="00F5576D">
        <w:t>DNA,</w:t>
      </w:r>
      <w:r w:rsidR="002411B3">
        <w:t xml:space="preserve"> </w:t>
      </w:r>
      <w:r w:rsidR="00F5576D">
        <w:t>and</w:t>
      </w:r>
      <w:r w:rsidR="002411B3">
        <w:t xml:space="preserve"> </w:t>
      </w:r>
      <w:r w:rsidR="00F5576D">
        <w:t>yet</w:t>
      </w:r>
      <w:r w:rsidR="002411B3">
        <w:t xml:space="preserve"> </w:t>
      </w:r>
      <w:r w:rsidR="00F5576D">
        <w:t>he</w:t>
      </w:r>
      <w:r w:rsidR="002411B3">
        <w:t xml:space="preserve"> </w:t>
      </w:r>
      <w:r w:rsidR="00F5576D">
        <w:t>appeals</w:t>
      </w:r>
      <w:r w:rsidR="002411B3">
        <w:t xml:space="preserve"> </w:t>
      </w:r>
      <w:r w:rsidR="00F5576D">
        <w:t>to</w:t>
      </w:r>
      <w:r w:rsidR="002411B3">
        <w:t xml:space="preserve"> </w:t>
      </w:r>
      <w:r w:rsidR="00F5576D">
        <w:t>some</w:t>
      </w:r>
      <w:r w:rsidR="002411B3">
        <w:t xml:space="preserve"> </w:t>
      </w:r>
      <w:r w:rsidR="00F5576D">
        <w:t>kind</w:t>
      </w:r>
      <w:r w:rsidR="002411B3">
        <w:t xml:space="preserve"> </w:t>
      </w:r>
      <w:r w:rsidR="00F5576D">
        <w:t>of</w:t>
      </w:r>
      <w:r w:rsidR="002411B3">
        <w:t xml:space="preserve"> </w:t>
      </w:r>
      <w:r w:rsidR="00F5576D">
        <w:t>biological</w:t>
      </w:r>
      <w:r w:rsidR="002411B3">
        <w:t xml:space="preserve"> </w:t>
      </w:r>
      <w:r w:rsidR="00F5576D">
        <w:t>change</w:t>
      </w:r>
      <w:r w:rsidR="002411B3">
        <w:t xml:space="preserve"> </w:t>
      </w:r>
      <w:r w:rsidR="00F5576D">
        <w:t>for</w:t>
      </w:r>
      <w:r w:rsidR="002411B3">
        <w:t xml:space="preserve"> </w:t>
      </w:r>
      <w:r w:rsidR="00F5576D">
        <w:t>the</w:t>
      </w:r>
      <w:r w:rsidR="002411B3">
        <w:t xml:space="preserve"> </w:t>
      </w:r>
      <w:r w:rsidR="00F5576D">
        <w:t>convert.</w:t>
      </w:r>
      <w:r w:rsidR="002411B3">
        <w:t xml:space="preserve"> </w:t>
      </w:r>
      <w:r w:rsidR="00B51AF3">
        <w:t>This</w:t>
      </w:r>
      <w:r w:rsidR="002411B3">
        <w:t xml:space="preserve"> </w:t>
      </w:r>
      <w:r w:rsidR="00B51AF3">
        <w:t>anxiety</w:t>
      </w:r>
      <w:r w:rsidR="002411B3">
        <w:t xml:space="preserve"> </w:t>
      </w:r>
      <w:r w:rsidR="00B51AF3">
        <w:t>is</w:t>
      </w:r>
      <w:r w:rsidR="002411B3">
        <w:t xml:space="preserve"> </w:t>
      </w:r>
      <w:r w:rsidR="00B51AF3">
        <w:t>a</w:t>
      </w:r>
      <w:r w:rsidR="002411B3">
        <w:t xml:space="preserve"> </w:t>
      </w:r>
      <w:r w:rsidR="00B51AF3">
        <w:t>visual</w:t>
      </w:r>
      <w:r w:rsidR="002411B3">
        <w:t xml:space="preserve"> </w:t>
      </w:r>
      <w:r w:rsidR="00B51AF3">
        <w:t>one,</w:t>
      </w:r>
      <w:r w:rsidR="002411B3">
        <w:t xml:space="preserve"> </w:t>
      </w:r>
      <w:r w:rsidR="00B51AF3">
        <w:t>for</w:t>
      </w:r>
      <w:r w:rsidR="002411B3">
        <w:t xml:space="preserve"> </w:t>
      </w:r>
      <w:r w:rsidR="00B51AF3">
        <w:t>Wyschogrod</w:t>
      </w:r>
      <w:r w:rsidR="002411B3">
        <w:t xml:space="preserve"> </w:t>
      </w:r>
      <w:r w:rsidR="00B51AF3">
        <w:t>defends</w:t>
      </w:r>
      <w:r w:rsidR="002411B3">
        <w:t xml:space="preserve"> </w:t>
      </w:r>
      <w:r w:rsidR="00B51AF3">
        <w:t>a</w:t>
      </w:r>
      <w:r w:rsidR="002411B3">
        <w:t xml:space="preserve"> </w:t>
      </w:r>
      <w:r w:rsidR="00C15081">
        <w:t>“</w:t>
      </w:r>
      <w:r w:rsidR="00B51AF3">
        <w:t>theological-biological</w:t>
      </w:r>
      <w:r w:rsidR="002411B3">
        <w:t xml:space="preserve"> </w:t>
      </w:r>
      <w:r w:rsidR="00B51AF3">
        <w:t>miracle</w:t>
      </w:r>
      <w:r w:rsidR="00C15081">
        <w:t>”</w:t>
      </w:r>
      <w:r w:rsidR="002411B3">
        <w:t xml:space="preserve"> </w:t>
      </w:r>
      <w:r w:rsidR="00B51AF3">
        <w:t>that</w:t>
      </w:r>
      <w:r w:rsidR="002411B3">
        <w:t xml:space="preserve"> </w:t>
      </w:r>
      <w:r w:rsidR="00C15081">
        <w:t>“</w:t>
      </w:r>
      <w:r w:rsidR="00B51AF3">
        <w:t>we</w:t>
      </w:r>
      <w:r w:rsidR="002411B3">
        <w:t xml:space="preserve"> </w:t>
      </w:r>
      <w:r w:rsidR="00B51AF3">
        <w:t>cannot</w:t>
      </w:r>
      <w:r w:rsidR="002411B3">
        <w:t xml:space="preserve"> </w:t>
      </w:r>
      <w:r w:rsidR="00B51AF3">
        <w:t>physically</w:t>
      </w:r>
      <w:r w:rsidR="002411B3">
        <w:t xml:space="preserve"> </w:t>
      </w:r>
      <w:r w:rsidR="00B51AF3">
        <w:t>observe.</w:t>
      </w:r>
      <w:r w:rsidR="00C15081">
        <w:t>”</w:t>
      </w:r>
      <w:r w:rsidR="002411B3">
        <w:t xml:space="preserve"> </w:t>
      </w:r>
      <w:r w:rsidR="00184970">
        <w:t>God</w:t>
      </w:r>
      <w:r w:rsidR="00C15081">
        <w:t>’</w:t>
      </w:r>
      <w:r w:rsidR="00184970">
        <w:t>s</w:t>
      </w:r>
      <w:r w:rsidR="002411B3">
        <w:t xml:space="preserve"> </w:t>
      </w:r>
      <w:r w:rsidR="00184970">
        <w:t>visual</w:t>
      </w:r>
      <w:r w:rsidR="002411B3">
        <w:t xml:space="preserve"> </w:t>
      </w:r>
      <w:r w:rsidR="00184970">
        <w:t>presence</w:t>
      </w:r>
      <w:r w:rsidR="002411B3">
        <w:t xml:space="preserve"> </w:t>
      </w:r>
      <w:r w:rsidR="00184970">
        <w:t>in</w:t>
      </w:r>
      <w:r w:rsidR="002411B3">
        <w:t xml:space="preserve"> </w:t>
      </w:r>
      <w:r w:rsidR="00184970">
        <w:t>the</w:t>
      </w:r>
      <w:r w:rsidR="002411B3">
        <w:t xml:space="preserve"> </w:t>
      </w:r>
      <w:r w:rsidR="00184970">
        <w:t>dead</w:t>
      </w:r>
      <w:r w:rsidR="002411B3">
        <w:t xml:space="preserve"> </w:t>
      </w:r>
      <w:r w:rsidR="00184970">
        <w:t>body</w:t>
      </w:r>
      <w:r w:rsidR="002411B3">
        <w:t xml:space="preserve"> </w:t>
      </w:r>
      <w:r w:rsidR="00184970">
        <w:t>delivers</w:t>
      </w:r>
      <w:r w:rsidR="002411B3">
        <w:t xml:space="preserve"> </w:t>
      </w:r>
      <w:r w:rsidR="00184970">
        <w:t>hope</w:t>
      </w:r>
      <w:r w:rsidR="002411B3">
        <w:t xml:space="preserve"> </w:t>
      </w:r>
      <w:r w:rsidR="00184970">
        <w:t>over</w:t>
      </w:r>
      <w:r w:rsidR="002411B3">
        <w:t xml:space="preserve"> </w:t>
      </w:r>
      <w:r w:rsidR="00184970">
        <w:t>a</w:t>
      </w:r>
      <w:r w:rsidR="002411B3">
        <w:t xml:space="preserve"> </w:t>
      </w:r>
      <w:r w:rsidR="00184970">
        <w:t>final</w:t>
      </w:r>
      <w:r w:rsidR="002411B3">
        <w:t xml:space="preserve"> </w:t>
      </w:r>
      <w:r w:rsidR="00184970">
        <w:t>death.</w:t>
      </w:r>
      <w:r w:rsidR="002411B3">
        <w:t xml:space="preserve"> </w:t>
      </w:r>
      <w:r w:rsidR="00184970">
        <w:t>But</w:t>
      </w:r>
      <w:r w:rsidR="002411B3">
        <w:t xml:space="preserve"> </w:t>
      </w:r>
      <w:r w:rsidR="00184970">
        <w:t>what</w:t>
      </w:r>
      <w:r w:rsidR="002411B3">
        <w:t xml:space="preserve"> </w:t>
      </w:r>
      <w:r w:rsidR="00184970">
        <w:t>of</w:t>
      </w:r>
      <w:r w:rsidR="002411B3">
        <w:t xml:space="preserve"> </w:t>
      </w:r>
      <w:r w:rsidR="00184970">
        <w:t>this</w:t>
      </w:r>
      <w:r w:rsidR="002411B3">
        <w:t xml:space="preserve"> </w:t>
      </w:r>
      <w:r w:rsidR="00184970">
        <w:t>visual</w:t>
      </w:r>
      <w:r w:rsidR="002411B3">
        <w:t xml:space="preserve"> </w:t>
      </w:r>
      <w:r w:rsidR="00184970">
        <w:t>absence</w:t>
      </w:r>
      <w:r w:rsidR="002411B3">
        <w:t xml:space="preserve"> </w:t>
      </w:r>
      <w:r w:rsidR="00184970">
        <w:t>in</w:t>
      </w:r>
      <w:r w:rsidR="002411B3">
        <w:t xml:space="preserve"> </w:t>
      </w:r>
      <w:r w:rsidR="00184970">
        <w:t>the</w:t>
      </w:r>
      <w:r w:rsidR="002411B3">
        <w:t xml:space="preserve"> </w:t>
      </w:r>
      <w:r w:rsidR="00184970">
        <w:t>quasi-physical</w:t>
      </w:r>
      <w:r w:rsidR="002411B3">
        <w:t xml:space="preserve"> </w:t>
      </w:r>
      <w:r w:rsidR="00184970">
        <w:t>conversion</w:t>
      </w:r>
      <w:r w:rsidR="002411B3">
        <w:t xml:space="preserve"> </w:t>
      </w:r>
      <w:r w:rsidR="00184970">
        <w:t>of</w:t>
      </w:r>
      <w:r w:rsidR="002411B3">
        <w:t xml:space="preserve"> </w:t>
      </w:r>
      <w:r w:rsidR="00184970">
        <w:t>the</w:t>
      </w:r>
      <w:r w:rsidR="002411B3">
        <w:t xml:space="preserve"> </w:t>
      </w:r>
      <w:r w:rsidR="00184970">
        <w:t>gentile?</w:t>
      </w:r>
      <w:r w:rsidR="002411B3">
        <w:t xml:space="preserve"> </w:t>
      </w:r>
      <w:r w:rsidR="00493348">
        <w:t>The</w:t>
      </w:r>
      <w:r w:rsidR="002411B3">
        <w:t xml:space="preserve"> </w:t>
      </w:r>
      <w:r w:rsidR="00493348">
        <w:t>convert</w:t>
      </w:r>
      <w:r w:rsidR="002411B3">
        <w:t xml:space="preserve"> </w:t>
      </w:r>
      <w:r w:rsidR="00493348">
        <w:t>elicits</w:t>
      </w:r>
      <w:r w:rsidR="002411B3">
        <w:t xml:space="preserve"> </w:t>
      </w:r>
      <w:r w:rsidR="00493348">
        <w:t>anxiety</w:t>
      </w:r>
      <w:r w:rsidR="002411B3">
        <w:t xml:space="preserve"> </w:t>
      </w:r>
      <w:r w:rsidR="00493348">
        <w:t>because</w:t>
      </w:r>
      <w:r w:rsidR="002411B3">
        <w:t xml:space="preserve"> </w:t>
      </w:r>
      <w:r w:rsidR="00493348">
        <w:t>she</w:t>
      </w:r>
      <w:r w:rsidR="002411B3">
        <w:t xml:space="preserve"> </w:t>
      </w:r>
      <w:r w:rsidR="0094109C">
        <w:t>neither</w:t>
      </w:r>
      <w:r w:rsidR="002411B3">
        <w:t xml:space="preserve"> </w:t>
      </w:r>
      <w:r w:rsidR="00493348">
        <w:t>display</w:t>
      </w:r>
      <w:r w:rsidR="0094109C">
        <w:t>s</w:t>
      </w:r>
      <w:r w:rsidR="002411B3">
        <w:t xml:space="preserve"> </w:t>
      </w:r>
      <w:r w:rsidR="00493348">
        <w:t>visual</w:t>
      </w:r>
      <w:r w:rsidR="002411B3">
        <w:t xml:space="preserve"> </w:t>
      </w:r>
      <w:r w:rsidR="00493348">
        <w:t>authenticity</w:t>
      </w:r>
      <w:r w:rsidR="002411B3">
        <w:t xml:space="preserve"> </w:t>
      </w:r>
      <w:r w:rsidR="00493348">
        <w:t>of</w:t>
      </w:r>
      <w:r w:rsidR="002411B3">
        <w:t xml:space="preserve"> </w:t>
      </w:r>
      <w:r w:rsidR="00493348">
        <w:t>this</w:t>
      </w:r>
      <w:r w:rsidR="002411B3">
        <w:t xml:space="preserve"> </w:t>
      </w:r>
      <w:r w:rsidR="00493348">
        <w:t>hope,</w:t>
      </w:r>
      <w:r w:rsidR="002411B3">
        <w:t xml:space="preserve"> </w:t>
      </w:r>
      <w:r w:rsidR="0094109C">
        <w:t>nor</w:t>
      </w:r>
      <w:r w:rsidR="002411B3">
        <w:t xml:space="preserve"> </w:t>
      </w:r>
      <w:r w:rsidR="0094109C">
        <w:t>reveals</w:t>
      </w:r>
      <w:r w:rsidR="002411B3">
        <w:t xml:space="preserve"> </w:t>
      </w:r>
      <w:r w:rsidR="00493348">
        <w:t>God</w:t>
      </w:r>
      <w:r w:rsidR="00C15081">
        <w:t>’</w:t>
      </w:r>
      <w:r w:rsidR="00493348">
        <w:t>s</w:t>
      </w:r>
      <w:r w:rsidR="002411B3">
        <w:t xml:space="preserve"> </w:t>
      </w:r>
      <w:r w:rsidR="00493348">
        <w:t>chosen</w:t>
      </w:r>
      <w:r w:rsidR="002411B3">
        <w:t xml:space="preserve"> </w:t>
      </w:r>
      <w:r w:rsidR="00493348">
        <w:t>indwelling</w:t>
      </w:r>
      <w:r w:rsidR="002411B3">
        <w:t xml:space="preserve"> </w:t>
      </w:r>
      <w:r w:rsidR="00493348">
        <w:t>with</w:t>
      </w:r>
      <w:r w:rsidR="002411B3">
        <w:t xml:space="preserve"> </w:t>
      </w:r>
      <w:r w:rsidR="00493348">
        <w:t>the</w:t>
      </w:r>
      <w:r w:rsidR="002411B3">
        <w:t xml:space="preserve"> </w:t>
      </w:r>
      <w:r w:rsidR="00493348">
        <w:t>people</w:t>
      </w:r>
      <w:r w:rsidR="002411B3">
        <w:t xml:space="preserve"> </w:t>
      </w:r>
      <w:r w:rsidR="00493348">
        <w:t>Israel.</w:t>
      </w:r>
      <w:r w:rsidR="002411B3">
        <w:t xml:space="preserve"> </w:t>
      </w:r>
      <w:r w:rsidR="00496E46">
        <w:t>We</w:t>
      </w:r>
      <w:r w:rsidR="002411B3">
        <w:t xml:space="preserve"> </w:t>
      </w:r>
      <w:r w:rsidR="00496E46">
        <w:t>can</w:t>
      </w:r>
      <w:r w:rsidR="002411B3">
        <w:t xml:space="preserve"> </w:t>
      </w:r>
      <w:r w:rsidR="00496E46">
        <w:t>only</w:t>
      </w:r>
      <w:r w:rsidR="002411B3">
        <w:t xml:space="preserve"> </w:t>
      </w:r>
      <w:r w:rsidR="00496E46">
        <w:t>infer</w:t>
      </w:r>
      <w:r w:rsidR="002411B3">
        <w:t xml:space="preserve"> </w:t>
      </w:r>
      <w:r w:rsidR="00496E46">
        <w:t>a</w:t>
      </w:r>
      <w:r w:rsidR="002411B3">
        <w:t xml:space="preserve"> </w:t>
      </w:r>
      <w:r w:rsidR="00496E46">
        <w:t>miraculous</w:t>
      </w:r>
      <w:r w:rsidR="002411B3">
        <w:t xml:space="preserve"> </w:t>
      </w:r>
      <w:r w:rsidR="00496E46">
        <w:t>presence</w:t>
      </w:r>
      <w:r w:rsidR="002411B3">
        <w:t xml:space="preserve"> </w:t>
      </w:r>
      <w:r w:rsidR="00496E46">
        <w:t>of</w:t>
      </w:r>
      <w:r w:rsidR="002411B3">
        <w:t xml:space="preserve"> </w:t>
      </w:r>
      <w:r w:rsidR="00496E46">
        <w:t>light,</w:t>
      </w:r>
      <w:r w:rsidR="002411B3">
        <w:t xml:space="preserve"> </w:t>
      </w:r>
      <w:r w:rsidR="00496E46">
        <w:t>but</w:t>
      </w:r>
      <w:r w:rsidR="002411B3">
        <w:t xml:space="preserve"> </w:t>
      </w:r>
      <w:r w:rsidR="00496E46">
        <w:t>the</w:t>
      </w:r>
      <w:r w:rsidR="002411B3">
        <w:t xml:space="preserve"> </w:t>
      </w:r>
      <w:r w:rsidR="00496E46">
        <w:t>convert</w:t>
      </w:r>
      <w:r w:rsidR="002411B3">
        <w:t xml:space="preserve"> </w:t>
      </w:r>
      <w:r w:rsidR="00496E46">
        <w:t>remains</w:t>
      </w:r>
      <w:r w:rsidR="002411B3">
        <w:t xml:space="preserve"> </w:t>
      </w:r>
      <w:r w:rsidR="0034307B">
        <w:t>uncannily</w:t>
      </w:r>
      <w:r w:rsidR="002411B3">
        <w:t xml:space="preserve"> </w:t>
      </w:r>
      <w:r w:rsidR="00496E46">
        <w:t>obscure</w:t>
      </w:r>
      <w:r w:rsidR="002411B3">
        <w:t xml:space="preserve"> </w:t>
      </w:r>
      <w:r w:rsidR="00496E46">
        <w:t>to</w:t>
      </w:r>
      <w:r w:rsidR="002411B3">
        <w:t xml:space="preserve"> </w:t>
      </w:r>
      <w:r w:rsidR="00496E46">
        <w:t>human</w:t>
      </w:r>
      <w:r w:rsidR="002411B3">
        <w:t xml:space="preserve"> </w:t>
      </w:r>
      <w:r w:rsidR="00496E46">
        <w:t>vision</w:t>
      </w:r>
      <w:r w:rsidR="005B740A">
        <w:t>.</w:t>
      </w:r>
      <w:r w:rsidR="002411B3">
        <w:t xml:space="preserve"> </w:t>
      </w:r>
      <w:r w:rsidR="005B740A">
        <w:t>Her</w:t>
      </w:r>
      <w:r w:rsidR="00496E46">
        <w:t>s</w:t>
      </w:r>
      <w:r w:rsidR="002411B3">
        <w:t xml:space="preserve"> </w:t>
      </w:r>
      <w:r w:rsidR="00496E46">
        <w:t>is</w:t>
      </w:r>
      <w:r w:rsidR="002411B3">
        <w:t xml:space="preserve"> </w:t>
      </w:r>
      <w:r w:rsidR="00496E46">
        <w:t>not</w:t>
      </w:r>
      <w:r w:rsidR="002411B3">
        <w:t xml:space="preserve"> </w:t>
      </w:r>
      <w:r w:rsidR="00496E46">
        <w:t>a</w:t>
      </w:r>
      <w:r w:rsidR="002411B3">
        <w:t xml:space="preserve"> </w:t>
      </w:r>
      <w:r w:rsidR="00496E46">
        <w:t>body</w:t>
      </w:r>
      <w:r w:rsidR="002411B3">
        <w:t xml:space="preserve"> </w:t>
      </w:r>
      <w:r w:rsidR="00496E46">
        <w:t>of</w:t>
      </w:r>
      <w:r w:rsidR="002411B3">
        <w:t xml:space="preserve"> </w:t>
      </w:r>
      <w:r w:rsidR="00496E46">
        <w:t>faith</w:t>
      </w:r>
      <w:r w:rsidR="002411B3">
        <w:t xml:space="preserve"> </w:t>
      </w:r>
      <w:r w:rsidR="00496E46">
        <w:t>but</w:t>
      </w:r>
      <w:r w:rsidR="002411B3">
        <w:t xml:space="preserve"> </w:t>
      </w:r>
      <w:r w:rsidR="00496E46">
        <w:t>a</w:t>
      </w:r>
      <w:r w:rsidR="002411B3">
        <w:t xml:space="preserve"> </w:t>
      </w:r>
      <w:r w:rsidR="00496E46">
        <w:t>quasi-biological</w:t>
      </w:r>
      <w:r w:rsidR="002411B3">
        <w:t xml:space="preserve"> </w:t>
      </w:r>
      <w:r w:rsidR="00496E46">
        <w:t>miracle.</w:t>
      </w:r>
      <w:r w:rsidR="002411B3">
        <w:t xml:space="preserve"> </w:t>
      </w:r>
      <w:r w:rsidR="00952061">
        <w:t>And</w:t>
      </w:r>
      <w:r w:rsidR="002411B3">
        <w:t xml:space="preserve"> </w:t>
      </w:r>
      <w:r w:rsidR="00952061">
        <w:t>this</w:t>
      </w:r>
      <w:r w:rsidR="002411B3">
        <w:t xml:space="preserve"> </w:t>
      </w:r>
      <w:r w:rsidR="00952061">
        <w:t>mystery</w:t>
      </w:r>
      <w:r w:rsidR="002411B3">
        <w:t xml:space="preserve"> </w:t>
      </w:r>
      <w:r w:rsidR="00952061">
        <w:t>shadows</w:t>
      </w:r>
      <w:r w:rsidR="002411B3">
        <w:t xml:space="preserve"> </w:t>
      </w:r>
      <w:r w:rsidR="00952061">
        <w:t>Wyschogrod</w:t>
      </w:r>
      <w:r w:rsidR="00C15081">
        <w:t>’</w:t>
      </w:r>
      <w:r w:rsidR="00952061">
        <w:t>s</w:t>
      </w:r>
      <w:r w:rsidR="002411B3">
        <w:t xml:space="preserve"> </w:t>
      </w:r>
      <w:r w:rsidR="00952061">
        <w:t>embodied</w:t>
      </w:r>
      <w:r w:rsidR="002411B3">
        <w:t xml:space="preserve"> </w:t>
      </w:r>
      <w:r w:rsidR="00952061">
        <w:t>triumphalism.</w:t>
      </w:r>
      <w:r w:rsidR="002411B3">
        <w:t xml:space="preserve"> </w:t>
      </w:r>
      <w:r w:rsidR="00952061">
        <w:t>Conversion</w:t>
      </w:r>
      <w:r w:rsidR="002411B3">
        <w:t xml:space="preserve"> </w:t>
      </w:r>
      <w:r w:rsidR="00952061">
        <w:t>narratives</w:t>
      </w:r>
      <w:r w:rsidR="002411B3">
        <w:t xml:space="preserve"> </w:t>
      </w:r>
      <w:r w:rsidR="00952061">
        <w:t>undermine</w:t>
      </w:r>
      <w:r w:rsidR="002411B3">
        <w:t xml:space="preserve"> </w:t>
      </w:r>
      <w:r w:rsidR="00952061">
        <w:t>the</w:t>
      </w:r>
      <w:r w:rsidR="002411B3">
        <w:t xml:space="preserve"> </w:t>
      </w:r>
      <w:r w:rsidR="00952061">
        <w:t>visual</w:t>
      </w:r>
      <w:r w:rsidR="002411B3">
        <w:t xml:space="preserve"> </w:t>
      </w:r>
      <w:r w:rsidR="00952061">
        <w:t>authenticity</w:t>
      </w:r>
      <w:r w:rsidR="002411B3">
        <w:t xml:space="preserve"> </w:t>
      </w:r>
      <w:r w:rsidR="00952061">
        <w:t>of</w:t>
      </w:r>
      <w:r w:rsidR="002411B3">
        <w:t xml:space="preserve"> </w:t>
      </w:r>
      <w:r w:rsidR="00952061">
        <w:t>Israel</w:t>
      </w:r>
      <w:r w:rsidR="00C15081">
        <w:t>’</w:t>
      </w:r>
      <w:r w:rsidR="00952061">
        <w:t>s</w:t>
      </w:r>
      <w:r w:rsidR="002411B3">
        <w:t xml:space="preserve"> </w:t>
      </w:r>
      <w:r w:rsidR="00952061">
        <w:t>status</w:t>
      </w:r>
      <w:r w:rsidR="002411B3">
        <w:t xml:space="preserve"> </w:t>
      </w:r>
      <w:r w:rsidR="00952061">
        <w:t>as</w:t>
      </w:r>
      <w:r w:rsidR="002411B3">
        <w:t xml:space="preserve"> </w:t>
      </w:r>
      <w:r w:rsidR="00952061">
        <w:t>God</w:t>
      </w:r>
      <w:r w:rsidR="00C15081">
        <w:t>’</w:t>
      </w:r>
      <w:r w:rsidR="00952061">
        <w:t>s</w:t>
      </w:r>
      <w:r w:rsidR="002411B3">
        <w:t xml:space="preserve"> </w:t>
      </w:r>
      <w:r w:rsidR="00952061">
        <w:t>chosen</w:t>
      </w:r>
      <w:r w:rsidR="002411B3">
        <w:t xml:space="preserve"> </w:t>
      </w:r>
      <w:r w:rsidR="0034307B">
        <w:t>people</w:t>
      </w:r>
      <w:r w:rsidR="00952061">
        <w:t>.</w:t>
      </w:r>
      <w:r w:rsidR="002411B3">
        <w:t xml:space="preserve"> </w:t>
      </w:r>
      <w:r w:rsidR="0034307B">
        <w:t>Chosenness</w:t>
      </w:r>
      <w:r w:rsidR="002411B3">
        <w:t xml:space="preserve"> </w:t>
      </w:r>
      <w:r w:rsidR="0034307B">
        <w:t>is</w:t>
      </w:r>
      <w:r w:rsidR="002411B3">
        <w:t xml:space="preserve"> </w:t>
      </w:r>
      <w:r w:rsidR="0034307B">
        <w:t>not</w:t>
      </w:r>
      <w:r w:rsidR="002411B3">
        <w:t xml:space="preserve"> </w:t>
      </w:r>
      <w:r w:rsidR="0034307B">
        <w:t>a</w:t>
      </w:r>
      <w:r w:rsidR="002411B3">
        <w:t xml:space="preserve"> </w:t>
      </w:r>
      <w:r w:rsidR="0034307B">
        <w:t>miracle</w:t>
      </w:r>
      <w:r w:rsidR="002411B3">
        <w:t xml:space="preserve"> </w:t>
      </w:r>
      <w:r w:rsidR="0034307B">
        <w:t>but</w:t>
      </w:r>
      <w:r w:rsidR="002411B3">
        <w:t xml:space="preserve"> </w:t>
      </w:r>
      <w:r w:rsidR="0034307B">
        <w:t>a</w:t>
      </w:r>
      <w:r w:rsidR="002411B3">
        <w:t xml:space="preserve"> </w:t>
      </w:r>
      <w:r w:rsidR="0034307B">
        <w:t>result</w:t>
      </w:r>
      <w:r w:rsidR="002411B3">
        <w:t xml:space="preserve"> </w:t>
      </w:r>
      <w:r w:rsidR="0034307B">
        <w:t>of</w:t>
      </w:r>
      <w:r w:rsidR="002411B3">
        <w:t xml:space="preserve"> </w:t>
      </w:r>
      <w:r w:rsidR="0034307B">
        <w:t>God</w:t>
      </w:r>
      <w:r w:rsidR="00C15081">
        <w:t>’</w:t>
      </w:r>
      <w:r w:rsidR="0034307B">
        <w:t>s</w:t>
      </w:r>
      <w:r w:rsidR="002411B3">
        <w:t xml:space="preserve"> </w:t>
      </w:r>
      <w:r w:rsidR="0034307B">
        <w:t>loving</w:t>
      </w:r>
      <w:r w:rsidR="002411B3">
        <w:t xml:space="preserve"> </w:t>
      </w:r>
      <w:r w:rsidR="0034307B">
        <w:t>choice.</w:t>
      </w:r>
      <w:r w:rsidR="002411B3">
        <w:t xml:space="preserve"> </w:t>
      </w:r>
      <w:r w:rsidR="00952061">
        <w:t>Wyschogrod</w:t>
      </w:r>
      <w:r w:rsidR="002411B3">
        <w:t xml:space="preserve"> </w:t>
      </w:r>
      <w:r w:rsidR="00952061">
        <w:t>avoids</w:t>
      </w:r>
      <w:r w:rsidR="002411B3">
        <w:t xml:space="preserve"> </w:t>
      </w:r>
      <w:r w:rsidR="00952061">
        <w:t>discussions</w:t>
      </w:r>
      <w:r w:rsidR="002411B3">
        <w:t xml:space="preserve"> </w:t>
      </w:r>
      <w:r w:rsidR="00952061">
        <w:t>of</w:t>
      </w:r>
      <w:r w:rsidR="002411B3">
        <w:t xml:space="preserve"> </w:t>
      </w:r>
      <w:r w:rsidR="00952061">
        <w:t>conversion</w:t>
      </w:r>
      <w:r w:rsidR="002411B3">
        <w:t xml:space="preserve"> </w:t>
      </w:r>
      <w:r w:rsidR="00952061">
        <w:t>in</w:t>
      </w:r>
      <w:r w:rsidR="002411B3">
        <w:t xml:space="preserve"> </w:t>
      </w:r>
      <w:r w:rsidR="00952061">
        <w:t>his</w:t>
      </w:r>
      <w:r w:rsidR="002411B3">
        <w:t xml:space="preserve"> </w:t>
      </w:r>
      <w:r w:rsidR="00952061">
        <w:t>text</w:t>
      </w:r>
      <w:r w:rsidR="002411B3">
        <w:t xml:space="preserve"> </w:t>
      </w:r>
      <w:r w:rsidR="00952061">
        <w:t>because</w:t>
      </w:r>
      <w:r w:rsidR="002411B3">
        <w:t xml:space="preserve"> </w:t>
      </w:r>
      <w:r w:rsidR="00952061">
        <w:t>gentile</w:t>
      </w:r>
      <w:r w:rsidR="002411B3">
        <w:t xml:space="preserve"> </w:t>
      </w:r>
      <w:r w:rsidR="00952061">
        <w:t>bodies,</w:t>
      </w:r>
      <w:r w:rsidR="002411B3">
        <w:t xml:space="preserve"> </w:t>
      </w:r>
      <w:r w:rsidR="00952061">
        <w:t>even</w:t>
      </w:r>
      <w:r w:rsidR="002411B3">
        <w:t xml:space="preserve"> </w:t>
      </w:r>
      <w:r w:rsidR="00952061">
        <w:t>converted</w:t>
      </w:r>
      <w:r w:rsidR="002411B3">
        <w:t xml:space="preserve"> </w:t>
      </w:r>
      <w:r w:rsidR="00952061">
        <w:t>ones,</w:t>
      </w:r>
      <w:r w:rsidR="002411B3">
        <w:t xml:space="preserve"> </w:t>
      </w:r>
      <w:r w:rsidR="00952061">
        <w:t>do</w:t>
      </w:r>
      <w:r w:rsidR="002411B3">
        <w:t xml:space="preserve"> </w:t>
      </w:r>
      <w:r w:rsidR="00952061">
        <w:t>not</w:t>
      </w:r>
      <w:r w:rsidR="002411B3">
        <w:t xml:space="preserve"> </w:t>
      </w:r>
      <w:r w:rsidR="00952061">
        <w:t>fully</w:t>
      </w:r>
      <w:r w:rsidR="002411B3">
        <w:t xml:space="preserve"> </w:t>
      </w:r>
      <w:r w:rsidR="00952061">
        <w:t>expose</w:t>
      </w:r>
      <w:r w:rsidR="002411B3">
        <w:t xml:space="preserve"> </w:t>
      </w:r>
      <w:r w:rsidR="00952061">
        <w:t>God</w:t>
      </w:r>
      <w:r w:rsidR="00C15081">
        <w:t>’</w:t>
      </w:r>
      <w:r w:rsidR="00952061">
        <w:t>s</w:t>
      </w:r>
      <w:r w:rsidR="002411B3">
        <w:t xml:space="preserve"> </w:t>
      </w:r>
      <w:r w:rsidR="00952061">
        <w:t>presence</w:t>
      </w:r>
      <w:r w:rsidR="002411B3">
        <w:t xml:space="preserve"> </w:t>
      </w:r>
      <w:r w:rsidR="00952061">
        <w:t>to</w:t>
      </w:r>
      <w:r w:rsidR="002411B3">
        <w:t xml:space="preserve"> </w:t>
      </w:r>
      <w:r w:rsidR="00952061">
        <w:t>human</w:t>
      </w:r>
      <w:r w:rsidR="002411B3">
        <w:t xml:space="preserve"> </w:t>
      </w:r>
      <w:r w:rsidR="00952061">
        <w:t>vision.</w:t>
      </w:r>
    </w:p>
    <w:p w:rsidR="00A1368B" w:rsidRDefault="002622D7" w:rsidP="007F56DB">
      <w:pPr>
        <w:spacing w:line="480" w:lineRule="auto"/>
      </w:pPr>
      <w:r>
        <w:tab/>
      </w:r>
      <w:r w:rsidR="008A38B0">
        <w:t>I</w:t>
      </w:r>
      <w:r w:rsidR="002411B3">
        <w:t xml:space="preserve"> </w:t>
      </w:r>
      <w:r w:rsidR="008A38B0">
        <w:t>read</w:t>
      </w:r>
      <w:r w:rsidR="002411B3">
        <w:t xml:space="preserve"> </w:t>
      </w:r>
      <w:r w:rsidR="008A38B0">
        <w:t>Wyschogrod</w:t>
      </w:r>
      <w:r w:rsidR="00C15081">
        <w:t>’</w:t>
      </w:r>
      <w:r w:rsidR="008A38B0">
        <w:t>s</w:t>
      </w:r>
      <w:r w:rsidR="002411B3">
        <w:t xml:space="preserve"> </w:t>
      </w:r>
      <w:r w:rsidR="008A38B0">
        <w:t>account</w:t>
      </w:r>
      <w:r w:rsidR="002411B3">
        <w:t xml:space="preserve"> </w:t>
      </w:r>
      <w:r w:rsidR="008A38B0">
        <w:t>of</w:t>
      </w:r>
      <w:r w:rsidR="002411B3">
        <w:t xml:space="preserve"> </w:t>
      </w:r>
      <w:r w:rsidR="008A38B0">
        <w:t>conversion</w:t>
      </w:r>
      <w:r w:rsidR="002411B3">
        <w:t xml:space="preserve"> </w:t>
      </w:r>
      <w:r w:rsidR="008A38B0">
        <w:t>as</w:t>
      </w:r>
      <w:r w:rsidR="002411B3">
        <w:t xml:space="preserve"> </w:t>
      </w:r>
      <w:r w:rsidR="008A38B0">
        <w:t>anxious</w:t>
      </w:r>
      <w:r w:rsidR="002411B3">
        <w:t xml:space="preserve"> </w:t>
      </w:r>
      <w:r w:rsidR="008A38B0">
        <w:t>apologetic,</w:t>
      </w:r>
      <w:r w:rsidR="002411B3">
        <w:t xml:space="preserve"> </w:t>
      </w:r>
      <w:r w:rsidR="008A38B0">
        <w:t>and</w:t>
      </w:r>
      <w:r w:rsidR="002411B3">
        <w:t xml:space="preserve"> </w:t>
      </w:r>
      <w:r w:rsidR="008A38B0">
        <w:t>this</w:t>
      </w:r>
      <w:r w:rsidR="002411B3">
        <w:t xml:space="preserve"> </w:t>
      </w:r>
      <w:r w:rsidR="008A38B0">
        <w:t>because</w:t>
      </w:r>
      <w:r w:rsidR="002411B3">
        <w:t xml:space="preserve"> </w:t>
      </w:r>
      <w:r w:rsidR="008A38B0">
        <w:t>vision</w:t>
      </w:r>
      <w:r w:rsidR="002411B3">
        <w:t xml:space="preserve"> </w:t>
      </w:r>
      <w:r w:rsidR="008A38B0">
        <w:t>plays</w:t>
      </w:r>
      <w:r w:rsidR="002411B3">
        <w:t xml:space="preserve"> </w:t>
      </w:r>
      <w:r w:rsidR="008A38B0">
        <w:t>such</w:t>
      </w:r>
      <w:r w:rsidR="002411B3">
        <w:t xml:space="preserve"> </w:t>
      </w:r>
      <w:r w:rsidR="008A38B0">
        <w:t>a</w:t>
      </w:r>
      <w:r w:rsidR="002411B3">
        <w:t xml:space="preserve"> </w:t>
      </w:r>
      <w:r w:rsidR="005B740A">
        <w:t>decisive</w:t>
      </w:r>
      <w:r w:rsidR="002411B3">
        <w:t xml:space="preserve"> </w:t>
      </w:r>
      <w:r w:rsidR="008A38B0">
        <w:t>role</w:t>
      </w:r>
      <w:r w:rsidR="002411B3">
        <w:t xml:space="preserve"> </w:t>
      </w:r>
      <w:r w:rsidR="008A38B0">
        <w:t>in</w:t>
      </w:r>
      <w:r w:rsidR="002411B3">
        <w:t xml:space="preserve"> </w:t>
      </w:r>
      <w:r w:rsidR="008A38B0">
        <w:t>his</w:t>
      </w:r>
      <w:r w:rsidR="002411B3">
        <w:t xml:space="preserve"> </w:t>
      </w:r>
      <w:r w:rsidR="008A38B0">
        <w:t>account</w:t>
      </w:r>
      <w:r w:rsidR="002411B3">
        <w:t xml:space="preserve"> </w:t>
      </w:r>
      <w:r w:rsidR="008A38B0">
        <w:t>of</w:t>
      </w:r>
      <w:r w:rsidR="002411B3">
        <w:t xml:space="preserve"> </w:t>
      </w:r>
      <w:r w:rsidR="008A38B0">
        <w:t>chosenness</w:t>
      </w:r>
      <w:r w:rsidR="002411B3">
        <w:t xml:space="preserve"> </w:t>
      </w:r>
      <w:r w:rsidR="008A38B0">
        <w:t>and</w:t>
      </w:r>
      <w:r w:rsidR="002411B3">
        <w:t xml:space="preserve"> </w:t>
      </w:r>
      <w:r w:rsidR="008A38B0">
        <w:t>authenticity.</w:t>
      </w:r>
      <w:r w:rsidR="002411B3">
        <w:t xml:space="preserve"> </w:t>
      </w:r>
      <w:r w:rsidR="00796718">
        <w:t>Conversions</w:t>
      </w:r>
      <w:r w:rsidR="002411B3">
        <w:t xml:space="preserve"> </w:t>
      </w:r>
      <w:r w:rsidR="00796718">
        <w:lastRenderedPageBreak/>
        <w:t>ought</w:t>
      </w:r>
      <w:r w:rsidR="002411B3">
        <w:t xml:space="preserve"> </w:t>
      </w:r>
      <w:r w:rsidR="00796718">
        <w:t>not</w:t>
      </w:r>
      <w:r w:rsidR="002411B3">
        <w:t xml:space="preserve"> </w:t>
      </w:r>
      <w:r w:rsidR="00796718">
        <w:t>be</w:t>
      </w:r>
      <w:r w:rsidR="002411B3">
        <w:t xml:space="preserve"> </w:t>
      </w:r>
      <w:r w:rsidR="00796718">
        <w:t>possible</w:t>
      </w:r>
      <w:r w:rsidR="002411B3">
        <w:t xml:space="preserve"> </w:t>
      </w:r>
      <w:r w:rsidR="00796718">
        <w:t>because</w:t>
      </w:r>
      <w:r w:rsidR="002411B3">
        <w:t xml:space="preserve"> </w:t>
      </w:r>
      <w:r w:rsidR="00035E31">
        <w:t>only</w:t>
      </w:r>
      <w:r w:rsidR="002411B3">
        <w:t xml:space="preserve"> </w:t>
      </w:r>
      <w:r w:rsidR="00035E31">
        <w:t>Israel</w:t>
      </w:r>
      <w:r w:rsidR="002411B3">
        <w:t xml:space="preserve"> </w:t>
      </w:r>
      <w:r w:rsidR="00035E31">
        <w:t>portrays</w:t>
      </w:r>
      <w:r w:rsidR="002411B3">
        <w:t xml:space="preserve"> </w:t>
      </w:r>
      <w:r w:rsidR="00035E31">
        <w:t>the</w:t>
      </w:r>
      <w:r w:rsidR="002411B3">
        <w:t xml:space="preserve"> </w:t>
      </w:r>
      <w:r w:rsidR="00035E31">
        <w:t>human</w:t>
      </w:r>
      <w:r w:rsidR="002411B3">
        <w:t xml:space="preserve"> </w:t>
      </w:r>
      <w:r w:rsidR="00035E31">
        <w:t>condition</w:t>
      </w:r>
      <w:r w:rsidR="002411B3">
        <w:t xml:space="preserve"> </w:t>
      </w:r>
      <w:r w:rsidR="00035E31">
        <w:t>in</w:t>
      </w:r>
      <w:r w:rsidR="002411B3">
        <w:t xml:space="preserve"> </w:t>
      </w:r>
      <w:r w:rsidR="00035E31">
        <w:t>its</w:t>
      </w:r>
      <w:r w:rsidR="002411B3">
        <w:t xml:space="preserve"> </w:t>
      </w:r>
      <w:r w:rsidR="00035E31">
        <w:t>existential</w:t>
      </w:r>
      <w:r w:rsidR="002411B3">
        <w:t xml:space="preserve"> </w:t>
      </w:r>
      <w:r w:rsidR="00035E31">
        <w:t>light</w:t>
      </w:r>
      <w:r w:rsidR="002411B3">
        <w:t xml:space="preserve"> </w:t>
      </w:r>
      <w:r w:rsidR="00035E31">
        <w:t>and</w:t>
      </w:r>
      <w:r w:rsidR="002411B3">
        <w:t xml:space="preserve"> </w:t>
      </w:r>
      <w:r w:rsidR="00035E31">
        <w:t>darkness;</w:t>
      </w:r>
      <w:r w:rsidR="002411B3">
        <w:t xml:space="preserve"> </w:t>
      </w:r>
      <w:r w:rsidR="00035E31">
        <w:t>only</w:t>
      </w:r>
      <w:r w:rsidR="002411B3">
        <w:t xml:space="preserve"> </w:t>
      </w:r>
      <w:r w:rsidR="00035E31">
        <w:t>Israel</w:t>
      </w:r>
      <w:r w:rsidR="002411B3">
        <w:t xml:space="preserve"> </w:t>
      </w:r>
      <w:r w:rsidR="00035E31">
        <w:t>displays</w:t>
      </w:r>
      <w:r w:rsidR="002411B3">
        <w:t xml:space="preserve"> </w:t>
      </w:r>
      <w:r w:rsidR="00035E31">
        <w:t>God</w:t>
      </w:r>
      <w:r w:rsidR="00C15081">
        <w:t>’</w:t>
      </w:r>
      <w:r w:rsidR="00035E31">
        <w:t>s</w:t>
      </w:r>
      <w:r w:rsidR="002411B3">
        <w:t xml:space="preserve"> </w:t>
      </w:r>
      <w:r w:rsidR="00035E31">
        <w:t>presence</w:t>
      </w:r>
      <w:r w:rsidR="002411B3">
        <w:t xml:space="preserve"> </w:t>
      </w:r>
      <w:r w:rsidR="00035E31">
        <w:t>as</w:t>
      </w:r>
      <w:r w:rsidR="002411B3">
        <w:t xml:space="preserve"> </w:t>
      </w:r>
      <w:r w:rsidR="00035E31">
        <w:t>embodied</w:t>
      </w:r>
      <w:r w:rsidR="002411B3">
        <w:t xml:space="preserve"> </w:t>
      </w:r>
      <w:r w:rsidR="00035E31">
        <w:t>in</w:t>
      </w:r>
      <w:r w:rsidR="002411B3">
        <w:t xml:space="preserve"> </w:t>
      </w:r>
      <w:r w:rsidR="00035E31">
        <w:t>its</w:t>
      </w:r>
      <w:r w:rsidR="002411B3">
        <w:t xml:space="preserve"> </w:t>
      </w:r>
      <w:r w:rsidR="00035E31">
        <w:t>people;</w:t>
      </w:r>
      <w:r w:rsidR="002411B3">
        <w:t xml:space="preserve"> </w:t>
      </w:r>
      <w:r w:rsidR="00811D7C">
        <w:t>and</w:t>
      </w:r>
      <w:r w:rsidR="002411B3">
        <w:t xml:space="preserve"> </w:t>
      </w:r>
      <w:r w:rsidR="00035E31">
        <w:t>only</w:t>
      </w:r>
      <w:r w:rsidR="002411B3">
        <w:t xml:space="preserve"> </w:t>
      </w:r>
      <w:r w:rsidR="00035E31">
        <w:t>Israel</w:t>
      </w:r>
      <w:r w:rsidR="002411B3">
        <w:t xml:space="preserve"> </w:t>
      </w:r>
      <w:r w:rsidR="00035E31">
        <w:t>sees</w:t>
      </w:r>
      <w:r w:rsidR="002411B3">
        <w:t xml:space="preserve"> </w:t>
      </w:r>
      <w:r w:rsidR="00035E31">
        <w:t>as</w:t>
      </w:r>
      <w:r w:rsidR="002411B3">
        <w:t xml:space="preserve"> </w:t>
      </w:r>
      <w:r w:rsidR="00035E31">
        <w:t>God</w:t>
      </w:r>
      <w:r w:rsidR="002411B3">
        <w:t xml:space="preserve"> </w:t>
      </w:r>
      <w:r w:rsidR="00035E31">
        <w:t>sees</w:t>
      </w:r>
      <w:r w:rsidR="002411B3">
        <w:t xml:space="preserve"> </w:t>
      </w:r>
      <w:r w:rsidR="00035E31">
        <w:t>the</w:t>
      </w:r>
      <w:r w:rsidR="002411B3">
        <w:t xml:space="preserve"> </w:t>
      </w:r>
      <w:r w:rsidR="00035E31">
        <w:t>I</w:t>
      </w:r>
      <w:r w:rsidR="002411B3">
        <w:t xml:space="preserve"> </w:t>
      </w:r>
      <w:r w:rsidR="00035E31">
        <w:t>as</w:t>
      </w:r>
      <w:r w:rsidR="002411B3">
        <w:t xml:space="preserve"> </w:t>
      </w:r>
      <w:r w:rsidR="00035E31">
        <w:t>sacrificial,</w:t>
      </w:r>
      <w:r w:rsidR="002411B3">
        <w:t xml:space="preserve"> </w:t>
      </w:r>
      <w:r w:rsidR="00035E31">
        <w:t>dying</w:t>
      </w:r>
      <w:r w:rsidR="002411B3">
        <w:t xml:space="preserve"> </w:t>
      </w:r>
      <w:r w:rsidR="00035E31">
        <w:t>object.</w:t>
      </w:r>
      <w:r w:rsidR="002411B3">
        <w:t xml:space="preserve"> </w:t>
      </w:r>
      <w:r w:rsidR="00811D7C">
        <w:t>This</w:t>
      </w:r>
      <w:r w:rsidR="002411B3">
        <w:t xml:space="preserve"> </w:t>
      </w:r>
      <w:r w:rsidR="00811D7C">
        <w:t>is</w:t>
      </w:r>
      <w:r w:rsidR="002411B3">
        <w:t xml:space="preserve"> </w:t>
      </w:r>
      <w:r w:rsidR="00811D7C">
        <w:t>authentic</w:t>
      </w:r>
      <w:r w:rsidR="002411B3">
        <w:t xml:space="preserve"> </w:t>
      </w:r>
      <w:r w:rsidR="00811D7C">
        <w:t>vision,</w:t>
      </w:r>
      <w:r w:rsidR="002411B3">
        <w:t xml:space="preserve"> </w:t>
      </w:r>
      <w:r w:rsidR="00811D7C">
        <w:t>and</w:t>
      </w:r>
      <w:r w:rsidR="002411B3">
        <w:t xml:space="preserve"> </w:t>
      </w:r>
      <w:r w:rsidR="00811D7C">
        <w:t>it</w:t>
      </w:r>
      <w:r w:rsidR="002411B3">
        <w:t xml:space="preserve"> </w:t>
      </w:r>
      <w:r w:rsidR="00811D7C">
        <w:t>is</w:t>
      </w:r>
      <w:r w:rsidR="002411B3">
        <w:t xml:space="preserve"> </w:t>
      </w:r>
      <w:r w:rsidR="00811D7C">
        <w:t>Israel</w:t>
      </w:r>
      <w:r w:rsidR="00C15081">
        <w:t>’</w:t>
      </w:r>
      <w:r w:rsidR="00811D7C">
        <w:t>s</w:t>
      </w:r>
      <w:r w:rsidR="002411B3">
        <w:t xml:space="preserve"> </w:t>
      </w:r>
      <w:r w:rsidR="00811D7C">
        <w:t>alone.</w:t>
      </w:r>
      <w:r w:rsidR="002411B3">
        <w:t xml:space="preserve"> </w:t>
      </w:r>
      <w:r w:rsidR="00811D7C">
        <w:t>By</w:t>
      </w:r>
      <w:r w:rsidR="002411B3">
        <w:t xml:space="preserve"> </w:t>
      </w:r>
      <w:r w:rsidR="00811D7C">
        <w:t>means</w:t>
      </w:r>
      <w:r w:rsidR="002411B3">
        <w:t xml:space="preserve"> </w:t>
      </w:r>
      <w:r w:rsidR="00811D7C">
        <w:t>of</w:t>
      </w:r>
      <w:r w:rsidR="002411B3">
        <w:t xml:space="preserve"> </w:t>
      </w:r>
      <w:r w:rsidR="00811D7C">
        <w:t>miraculous</w:t>
      </w:r>
      <w:r w:rsidR="002411B3">
        <w:t xml:space="preserve"> </w:t>
      </w:r>
      <w:r w:rsidR="00811D7C">
        <w:t>conversion,</w:t>
      </w:r>
      <w:r w:rsidR="002411B3">
        <w:t xml:space="preserve"> </w:t>
      </w:r>
      <w:r w:rsidR="00811D7C">
        <w:t>the</w:t>
      </w:r>
      <w:r w:rsidR="002411B3">
        <w:t xml:space="preserve"> </w:t>
      </w:r>
      <w:r w:rsidR="00811D7C">
        <w:t>non-Jew</w:t>
      </w:r>
      <w:r w:rsidR="002411B3">
        <w:t xml:space="preserve"> </w:t>
      </w:r>
      <w:r w:rsidR="00811D7C">
        <w:t>takes</w:t>
      </w:r>
      <w:r w:rsidR="002411B3">
        <w:t xml:space="preserve"> </w:t>
      </w:r>
      <w:r w:rsidR="00811D7C">
        <w:t>on</w:t>
      </w:r>
      <w:r w:rsidR="002411B3">
        <w:t xml:space="preserve"> </w:t>
      </w:r>
      <w:r w:rsidR="00811D7C">
        <w:t>these</w:t>
      </w:r>
      <w:r w:rsidR="002411B3">
        <w:t xml:space="preserve"> </w:t>
      </w:r>
      <w:r w:rsidR="00811D7C">
        <w:t>responsibilities</w:t>
      </w:r>
      <w:r w:rsidR="002411B3">
        <w:t xml:space="preserve"> </w:t>
      </w:r>
      <w:r w:rsidR="00811D7C">
        <w:t>and</w:t>
      </w:r>
      <w:r w:rsidR="002411B3">
        <w:t xml:space="preserve"> </w:t>
      </w:r>
      <w:r w:rsidR="00811D7C">
        <w:t>powers,</w:t>
      </w:r>
      <w:r w:rsidR="002411B3">
        <w:t xml:space="preserve"> </w:t>
      </w:r>
      <w:r w:rsidR="00811D7C">
        <w:t>but</w:t>
      </w:r>
      <w:r w:rsidR="002411B3">
        <w:t xml:space="preserve"> </w:t>
      </w:r>
      <w:r w:rsidR="00AA14A6">
        <w:t>is</w:t>
      </w:r>
      <w:r w:rsidR="002411B3">
        <w:t xml:space="preserve"> </w:t>
      </w:r>
      <w:r w:rsidR="00811D7C">
        <w:t>forever</w:t>
      </w:r>
      <w:r w:rsidR="002411B3">
        <w:t xml:space="preserve"> </w:t>
      </w:r>
      <w:r w:rsidR="00811D7C">
        <w:t>regulated</w:t>
      </w:r>
      <w:r w:rsidR="002411B3">
        <w:t xml:space="preserve"> </w:t>
      </w:r>
      <w:r w:rsidR="00811D7C">
        <w:t>by</w:t>
      </w:r>
      <w:r w:rsidR="002411B3">
        <w:t xml:space="preserve"> </w:t>
      </w:r>
      <w:r w:rsidR="00811D7C">
        <w:t>a</w:t>
      </w:r>
      <w:r w:rsidR="002411B3">
        <w:t xml:space="preserve"> </w:t>
      </w:r>
      <w:r w:rsidR="00C15081">
        <w:t>“</w:t>
      </w:r>
      <w:r w:rsidR="00811D7C">
        <w:t>quasi</w:t>
      </w:r>
      <w:r w:rsidR="00C15081">
        <w:t>”</w:t>
      </w:r>
      <w:r w:rsidR="002411B3">
        <w:t xml:space="preserve"> </w:t>
      </w:r>
      <w:r w:rsidR="00811D7C">
        <w:t>status</w:t>
      </w:r>
      <w:r w:rsidR="002411B3">
        <w:t xml:space="preserve"> </w:t>
      </w:r>
      <w:r w:rsidR="00811D7C">
        <w:t>of</w:t>
      </w:r>
      <w:r w:rsidR="002411B3">
        <w:t xml:space="preserve"> </w:t>
      </w:r>
      <w:r w:rsidR="00811D7C">
        <w:t>embodiment</w:t>
      </w:r>
      <w:r w:rsidR="002411B3">
        <w:t xml:space="preserve"> </w:t>
      </w:r>
      <w:r w:rsidR="00811D7C">
        <w:t>and,</w:t>
      </w:r>
      <w:r w:rsidR="002411B3">
        <w:t xml:space="preserve"> </w:t>
      </w:r>
      <w:r w:rsidR="00811D7C">
        <w:t>because</w:t>
      </w:r>
      <w:r w:rsidR="002411B3">
        <w:t xml:space="preserve"> </w:t>
      </w:r>
      <w:r w:rsidR="00811D7C">
        <w:t>conversion</w:t>
      </w:r>
      <w:r w:rsidR="002411B3">
        <w:t xml:space="preserve"> </w:t>
      </w:r>
      <w:r w:rsidR="00811D7C">
        <w:t>should</w:t>
      </w:r>
      <w:r w:rsidR="002411B3">
        <w:t xml:space="preserve"> </w:t>
      </w:r>
      <w:r w:rsidR="00811D7C">
        <w:t>not</w:t>
      </w:r>
      <w:r w:rsidR="002411B3">
        <w:t xml:space="preserve"> </w:t>
      </w:r>
      <w:r w:rsidR="00811D7C">
        <w:t>be</w:t>
      </w:r>
      <w:r w:rsidR="002411B3">
        <w:t xml:space="preserve"> </w:t>
      </w:r>
      <w:r w:rsidR="00811D7C">
        <w:t>encouraged,</w:t>
      </w:r>
      <w:r w:rsidR="002411B3">
        <w:t xml:space="preserve"> </w:t>
      </w:r>
      <w:r w:rsidR="00811D7C">
        <w:t>inauthenticity.</w:t>
      </w:r>
    </w:p>
    <w:p w:rsidR="002D103D" w:rsidRPr="00881C83" w:rsidRDefault="00EF0ADA" w:rsidP="007F56DB">
      <w:pPr>
        <w:spacing w:line="480" w:lineRule="auto"/>
      </w:pPr>
      <w:r>
        <w:tab/>
        <w:t>T</w:t>
      </w:r>
      <w:r w:rsidR="002D103D">
        <w:t>his</w:t>
      </w:r>
      <w:r w:rsidR="002411B3">
        <w:t xml:space="preserve"> </w:t>
      </w:r>
      <w:r w:rsidR="002D103D">
        <w:t>mark</w:t>
      </w:r>
      <w:r w:rsidR="002411B3">
        <w:t xml:space="preserve"> </w:t>
      </w:r>
      <w:r w:rsidR="002D103D">
        <w:t>of</w:t>
      </w:r>
      <w:r w:rsidR="002411B3">
        <w:t xml:space="preserve"> </w:t>
      </w:r>
      <w:r w:rsidR="002D103D">
        <w:t>inauthenticity</w:t>
      </w:r>
      <w:r w:rsidR="002411B3">
        <w:t xml:space="preserve"> </w:t>
      </w:r>
      <w:r w:rsidR="002D103D">
        <w:t>always</w:t>
      </w:r>
      <w:r w:rsidR="002411B3">
        <w:t xml:space="preserve"> </w:t>
      </w:r>
      <w:r w:rsidR="002D103D">
        <w:t>shadows</w:t>
      </w:r>
      <w:r w:rsidR="002411B3">
        <w:t xml:space="preserve"> </w:t>
      </w:r>
      <w:r w:rsidR="002D103D">
        <w:t>claims</w:t>
      </w:r>
      <w:r w:rsidR="002411B3">
        <w:t xml:space="preserve"> </w:t>
      </w:r>
      <w:r w:rsidR="002D103D">
        <w:t>to</w:t>
      </w:r>
      <w:r w:rsidR="002411B3">
        <w:t xml:space="preserve"> </w:t>
      </w:r>
      <w:r w:rsidR="002D103D">
        <w:t>authenticity.</w:t>
      </w:r>
      <w:r w:rsidR="002411B3">
        <w:t xml:space="preserve"> </w:t>
      </w:r>
      <w:r w:rsidR="002D103D">
        <w:t>They</w:t>
      </w:r>
      <w:r w:rsidR="002411B3">
        <w:t xml:space="preserve"> </w:t>
      </w:r>
      <w:r w:rsidR="002D103D">
        <w:t>are</w:t>
      </w:r>
      <w:r w:rsidR="002411B3">
        <w:t xml:space="preserve"> </w:t>
      </w:r>
      <w:r w:rsidR="002D103D">
        <w:t>both</w:t>
      </w:r>
      <w:r w:rsidR="002411B3">
        <w:t xml:space="preserve"> </w:t>
      </w:r>
      <w:r w:rsidR="002D103D">
        <w:t>present</w:t>
      </w:r>
      <w:r w:rsidR="002411B3">
        <w:t xml:space="preserve"> </w:t>
      </w:r>
      <w:r w:rsidR="002D103D">
        <w:t>and</w:t>
      </w:r>
      <w:r w:rsidR="002411B3">
        <w:t xml:space="preserve"> </w:t>
      </w:r>
      <w:r w:rsidR="002D103D">
        <w:t>articulated,</w:t>
      </w:r>
      <w:r w:rsidR="002411B3">
        <w:t xml:space="preserve"> </w:t>
      </w:r>
      <w:r w:rsidR="002D103D">
        <w:t>even</w:t>
      </w:r>
      <w:r w:rsidR="002411B3">
        <w:t xml:space="preserve"> </w:t>
      </w:r>
      <w:r w:rsidR="002D103D">
        <w:t>when</w:t>
      </w:r>
      <w:r w:rsidR="002411B3">
        <w:t xml:space="preserve"> </w:t>
      </w:r>
      <w:r w:rsidR="002D103D">
        <w:t>(especially</w:t>
      </w:r>
      <w:r w:rsidR="002411B3">
        <w:t xml:space="preserve"> </w:t>
      </w:r>
      <w:r w:rsidR="002D103D">
        <w:t>when)</w:t>
      </w:r>
      <w:r w:rsidR="002411B3">
        <w:t xml:space="preserve"> </w:t>
      </w:r>
      <w:r w:rsidR="002D103D">
        <w:t>the</w:t>
      </w:r>
      <w:r w:rsidR="002411B3">
        <w:t xml:space="preserve"> </w:t>
      </w:r>
      <w:r w:rsidR="002D103D">
        <w:t>other</w:t>
      </w:r>
      <w:r w:rsidR="002411B3">
        <w:t xml:space="preserve"> </w:t>
      </w:r>
      <w:r w:rsidR="002D103D">
        <w:t>cannot</w:t>
      </w:r>
      <w:r w:rsidR="002411B3">
        <w:t xml:space="preserve"> </w:t>
      </w:r>
      <w:r w:rsidR="002D103D">
        <w:t>be</w:t>
      </w:r>
      <w:r w:rsidR="002411B3">
        <w:t xml:space="preserve"> </w:t>
      </w:r>
      <w:r w:rsidR="002D103D">
        <w:t>seen.</w:t>
      </w:r>
      <w:r w:rsidR="002411B3">
        <w:t xml:space="preserve"> </w:t>
      </w:r>
      <w:r w:rsidR="002D103D">
        <w:t>When</w:t>
      </w:r>
      <w:r w:rsidR="002411B3">
        <w:t xml:space="preserve"> </w:t>
      </w:r>
      <w:r w:rsidR="002D103D">
        <w:t>Wyschogrod</w:t>
      </w:r>
      <w:r w:rsidR="002411B3">
        <w:t xml:space="preserve"> </w:t>
      </w:r>
      <w:r w:rsidR="002D103D">
        <w:t>defends</w:t>
      </w:r>
      <w:r w:rsidR="002411B3">
        <w:t xml:space="preserve"> </w:t>
      </w:r>
      <w:r w:rsidR="002D103D">
        <w:t>bohemian</w:t>
      </w:r>
      <w:r w:rsidR="002411B3">
        <w:t xml:space="preserve"> </w:t>
      </w:r>
      <w:r w:rsidR="002D103D">
        <w:t>creativity,</w:t>
      </w:r>
      <w:r w:rsidR="002411B3">
        <w:t xml:space="preserve"> </w:t>
      </w:r>
      <w:r w:rsidR="002D103D">
        <w:t>he</w:t>
      </w:r>
      <w:r w:rsidR="002411B3">
        <w:t xml:space="preserve"> </w:t>
      </w:r>
      <w:r w:rsidR="002D103D">
        <w:t>also</w:t>
      </w:r>
      <w:r w:rsidR="002411B3">
        <w:t xml:space="preserve"> </w:t>
      </w:r>
      <w:r w:rsidR="002D103D">
        <w:t>denounces</w:t>
      </w:r>
      <w:r w:rsidR="002411B3">
        <w:t xml:space="preserve"> </w:t>
      </w:r>
      <w:r w:rsidR="002D103D">
        <w:t>bourgeois</w:t>
      </w:r>
      <w:r w:rsidR="002411B3">
        <w:t xml:space="preserve"> </w:t>
      </w:r>
      <w:r w:rsidR="002D103D">
        <w:t>conformism;</w:t>
      </w:r>
      <w:r w:rsidR="002411B3">
        <w:t xml:space="preserve"> </w:t>
      </w:r>
      <w:r w:rsidR="002D103D">
        <w:t>the</w:t>
      </w:r>
      <w:r w:rsidR="002411B3">
        <w:t xml:space="preserve"> </w:t>
      </w:r>
      <w:r w:rsidR="002D103D">
        <w:t>authentic</w:t>
      </w:r>
      <w:r w:rsidR="002411B3">
        <w:t xml:space="preserve"> </w:t>
      </w:r>
      <w:r w:rsidR="002D103D">
        <w:t>marks</w:t>
      </w:r>
      <w:r w:rsidR="002411B3">
        <w:t xml:space="preserve"> </w:t>
      </w:r>
      <w:r w:rsidR="002D103D">
        <w:t>its</w:t>
      </w:r>
      <w:r w:rsidR="002411B3">
        <w:t xml:space="preserve"> </w:t>
      </w:r>
      <w:r w:rsidR="002D103D">
        <w:t>unstated</w:t>
      </w:r>
      <w:r w:rsidR="002411B3">
        <w:t xml:space="preserve"> </w:t>
      </w:r>
      <w:r w:rsidR="0046171C">
        <w:t>(inauthentic)</w:t>
      </w:r>
      <w:r w:rsidR="002411B3">
        <w:t xml:space="preserve"> </w:t>
      </w:r>
      <w:r w:rsidR="002D103D">
        <w:t>opposite.</w:t>
      </w:r>
      <w:r w:rsidR="002411B3">
        <w:t xml:space="preserve"> </w:t>
      </w:r>
      <w:r w:rsidR="002D103D">
        <w:t>And</w:t>
      </w:r>
      <w:r w:rsidR="002411B3">
        <w:t xml:space="preserve"> </w:t>
      </w:r>
      <w:r w:rsidR="002D103D">
        <w:t>this</w:t>
      </w:r>
      <w:r w:rsidR="002411B3">
        <w:t xml:space="preserve"> </w:t>
      </w:r>
      <w:r w:rsidR="002D103D">
        <w:t>has</w:t>
      </w:r>
      <w:r w:rsidR="002411B3">
        <w:t xml:space="preserve"> </w:t>
      </w:r>
      <w:r w:rsidR="002D103D">
        <w:t>profound</w:t>
      </w:r>
      <w:r w:rsidR="002411B3">
        <w:t xml:space="preserve"> </w:t>
      </w:r>
      <w:r w:rsidR="002D103D">
        <w:t>consequences</w:t>
      </w:r>
      <w:r w:rsidR="002411B3">
        <w:t xml:space="preserve"> </w:t>
      </w:r>
      <w:r w:rsidR="002D103D">
        <w:t>for</w:t>
      </w:r>
      <w:r w:rsidR="002411B3">
        <w:t xml:space="preserve"> </w:t>
      </w:r>
      <w:r w:rsidR="002D103D">
        <w:t>the</w:t>
      </w:r>
      <w:r w:rsidR="002411B3">
        <w:t xml:space="preserve"> </w:t>
      </w:r>
      <w:r w:rsidR="002D103D">
        <w:t>cultural</w:t>
      </w:r>
      <w:r w:rsidR="002411B3">
        <w:t xml:space="preserve"> </w:t>
      </w:r>
      <w:r w:rsidR="002D103D">
        <w:t>politics</w:t>
      </w:r>
      <w:r w:rsidR="002411B3">
        <w:t xml:space="preserve"> </w:t>
      </w:r>
      <w:r w:rsidR="002D103D">
        <w:t>underlying</w:t>
      </w:r>
      <w:r w:rsidR="002411B3">
        <w:t xml:space="preserve"> </w:t>
      </w:r>
      <w:r>
        <w:t>and</w:t>
      </w:r>
      <w:r w:rsidR="002411B3">
        <w:t xml:space="preserve"> </w:t>
      </w:r>
      <w:r>
        <w:t>implied</w:t>
      </w:r>
      <w:r w:rsidR="002411B3">
        <w:t xml:space="preserve"> </w:t>
      </w:r>
      <w:r>
        <w:t>by</w:t>
      </w:r>
      <w:r w:rsidR="002411B3">
        <w:t xml:space="preserve"> </w:t>
      </w:r>
      <w:r w:rsidR="002D103D">
        <w:t>Wyschogrod</w:t>
      </w:r>
      <w:r w:rsidR="00C15081">
        <w:t>’</w:t>
      </w:r>
      <w:r w:rsidR="002D103D">
        <w:t>s</w:t>
      </w:r>
      <w:r w:rsidR="002411B3">
        <w:t xml:space="preserve"> </w:t>
      </w:r>
      <w:r w:rsidR="002D103D">
        <w:t>Jewish</w:t>
      </w:r>
      <w:r w:rsidR="002411B3">
        <w:t xml:space="preserve"> </w:t>
      </w:r>
      <w:r w:rsidR="002D103D">
        <w:t>theology.</w:t>
      </w:r>
      <w:r w:rsidR="002411B3">
        <w:t xml:space="preserve"> </w:t>
      </w:r>
      <w:r w:rsidR="002D103D">
        <w:t>If</w:t>
      </w:r>
      <w:r w:rsidR="002411B3">
        <w:t xml:space="preserve"> </w:t>
      </w:r>
      <w:r w:rsidR="002D103D">
        <w:t>Jews,</w:t>
      </w:r>
      <w:r w:rsidR="002411B3">
        <w:t xml:space="preserve"> </w:t>
      </w:r>
      <w:r w:rsidR="002D103D">
        <w:t>or</w:t>
      </w:r>
      <w:r w:rsidR="002411B3">
        <w:t xml:space="preserve"> </w:t>
      </w:r>
      <w:r w:rsidR="002D103D">
        <w:t>only</w:t>
      </w:r>
      <w:r w:rsidR="002411B3">
        <w:t xml:space="preserve"> </w:t>
      </w:r>
      <w:r w:rsidR="002D103D">
        <w:t>some</w:t>
      </w:r>
      <w:r w:rsidR="002411B3">
        <w:t xml:space="preserve"> </w:t>
      </w:r>
      <w:r w:rsidR="002D103D">
        <w:t>Jews,</w:t>
      </w:r>
      <w:r w:rsidR="002411B3">
        <w:t xml:space="preserve"> </w:t>
      </w:r>
      <w:r w:rsidR="002D103D">
        <w:t>are</w:t>
      </w:r>
      <w:r w:rsidR="002411B3">
        <w:t xml:space="preserve"> </w:t>
      </w:r>
      <w:r w:rsidR="002D103D">
        <w:t>authentic</w:t>
      </w:r>
      <w:r w:rsidR="002411B3">
        <w:t xml:space="preserve"> </w:t>
      </w:r>
      <w:r w:rsidR="002D103D">
        <w:t>carriers</w:t>
      </w:r>
      <w:r w:rsidR="002411B3">
        <w:t xml:space="preserve"> </w:t>
      </w:r>
      <w:r w:rsidR="002D103D">
        <w:t>of</w:t>
      </w:r>
      <w:r w:rsidR="002411B3">
        <w:t xml:space="preserve"> </w:t>
      </w:r>
      <w:r w:rsidR="002D103D">
        <w:t>the</w:t>
      </w:r>
      <w:r w:rsidR="002411B3">
        <w:t xml:space="preserve"> </w:t>
      </w:r>
      <w:r w:rsidR="002D103D">
        <w:t>divine</w:t>
      </w:r>
      <w:r w:rsidR="002411B3">
        <w:t xml:space="preserve"> </w:t>
      </w:r>
      <w:r w:rsidR="002D103D">
        <w:t>countenance,</w:t>
      </w:r>
      <w:r w:rsidR="002411B3">
        <w:t xml:space="preserve"> </w:t>
      </w:r>
      <w:r w:rsidR="002D103D">
        <w:t>if</w:t>
      </w:r>
      <w:r w:rsidR="002411B3">
        <w:t xml:space="preserve"> </w:t>
      </w:r>
      <w:r w:rsidR="002D103D">
        <w:t>God</w:t>
      </w:r>
      <w:r w:rsidR="002411B3">
        <w:t xml:space="preserve"> </w:t>
      </w:r>
      <w:r w:rsidR="002D103D">
        <w:t>dwells</w:t>
      </w:r>
      <w:r w:rsidR="002411B3">
        <w:t xml:space="preserve"> </w:t>
      </w:r>
      <w:r w:rsidR="002D103D">
        <w:t>with</w:t>
      </w:r>
      <w:r w:rsidR="002411B3">
        <w:t xml:space="preserve"> </w:t>
      </w:r>
      <w:r w:rsidR="002D103D">
        <w:t>them</w:t>
      </w:r>
      <w:r w:rsidR="002411B3">
        <w:t xml:space="preserve"> </w:t>
      </w:r>
      <w:r w:rsidR="002D103D">
        <w:t>and</w:t>
      </w:r>
      <w:r w:rsidR="002411B3">
        <w:t xml:space="preserve"> </w:t>
      </w:r>
      <w:r w:rsidR="002D103D">
        <w:t>not</w:t>
      </w:r>
      <w:r w:rsidR="002411B3">
        <w:t xml:space="preserve"> </w:t>
      </w:r>
      <w:r w:rsidR="002D103D">
        <w:t>others,</w:t>
      </w:r>
      <w:r w:rsidR="002411B3">
        <w:t xml:space="preserve"> </w:t>
      </w:r>
      <w:r w:rsidR="002D103D">
        <w:t>then</w:t>
      </w:r>
      <w:r w:rsidR="002411B3">
        <w:t xml:space="preserve"> </w:t>
      </w:r>
      <w:r w:rsidR="002D103D">
        <w:t>culture</w:t>
      </w:r>
      <w:r w:rsidR="002411B3">
        <w:t xml:space="preserve"> </w:t>
      </w:r>
      <w:r w:rsidR="002F35D9">
        <w:t>also</w:t>
      </w:r>
      <w:r w:rsidR="002411B3">
        <w:t xml:space="preserve"> </w:t>
      </w:r>
      <w:r w:rsidR="002D103D">
        <w:t>reflects</w:t>
      </w:r>
      <w:r w:rsidR="002411B3">
        <w:t xml:space="preserve"> </w:t>
      </w:r>
      <w:r w:rsidR="002D103D">
        <w:t>this</w:t>
      </w:r>
      <w:r w:rsidR="002411B3">
        <w:t xml:space="preserve"> </w:t>
      </w:r>
      <w:r w:rsidR="002D103D">
        <w:t>hierarchy</w:t>
      </w:r>
      <w:r w:rsidR="002411B3">
        <w:t xml:space="preserve"> </w:t>
      </w:r>
      <w:r w:rsidR="002D103D">
        <w:t>of</w:t>
      </w:r>
      <w:r w:rsidR="002411B3">
        <w:t xml:space="preserve"> </w:t>
      </w:r>
      <w:r w:rsidR="002D103D">
        <w:t>value,</w:t>
      </w:r>
      <w:r w:rsidR="002411B3">
        <w:t xml:space="preserve"> </w:t>
      </w:r>
      <w:r w:rsidR="002D103D">
        <w:t>as</w:t>
      </w:r>
      <w:r w:rsidR="002411B3">
        <w:t xml:space="preserve"> </w:t>
      </w:r>
      <w:r w:rsidR="002D103D">
        <w:t>it</w:t>
      </w:r>
      <w:r w:rsidR="002411B3">
        <w:t xml:space="preserve"> </w:t>
      </w:r>
      <w:r w:rsidR="002D103D">
        <w:t>did</w:t>
      </w:r>
      <w:r w:rsidR="002411B3">
        <w:t xml:space="preserve"> </w:t>
      </w:r>
      <w:r w:rsidR="002D103D">
        <w:t>among</w:t>
      </w:r>
      <w:r w:rsidR="002411B3">
        <w:t xml:space="preserve"> </w:t>
      </w:r>
      <w:r w:rsidR="002D103D">
        <w:t>the</w:t>
      </w:r>
      <w:r w:rsidR="002411B3">
        <w:t xml:space="preserve"> </w:t>
      </w:r>
      <w:r w:rsidR="002D103D">
        <w:t>bohemian</w:t>
      </w:r>
      <w:r w:rsidR="002411B3">
        <w:t xml:space="preserve"> </w:t>
      </w:r>
      <w:r w:rsidR="002D103D">
        <w:t>and</w:t>
      </w:r>
      <w:r w:rsidR="002411B3">
        <w:t xml:space="preserve"> </w:t>
      </w:r>
      <w:r w:rsidR="002D103D">
        <w:t>bourgeois.</w:t>
      </w:r>
      <w:r w:rsidR="002411B3">
        <w:t xml:space="preserve"> </w:t>
      </w:r>
      <w:r w:rsidR="00881C83">
        <w:t>In</w:t>
      </w:r>
      <w:r w:rsidR="002411B3">
        <w:t xml:space="preserve"> </w:t>
      </w:r>
      <w:r w:rsidR="00881C83">
        <w:t>other</w:t>
      </w:r>
      <w:r w:rsidR="002411B3">
        <w:t xml:space="preserve"> </w:t>
      </w:r>
      <w:r w:rsidR="00881C83">
        <w:t>words,</w:t>
      </w:r>
      <w:r w:rsidR="002411B3">
        <w:t xml:space="preserve"> </w:t>
      </w:r>
      <w:r w:rsidR="00881C83">
        <w:t>not</w:t>
      </w:r>
      <w:r w:rsidR="002411B3">
        <w:t xml:space="preserve"> </w:t>
      </w:r>
      <w:r w:rsidR="00881C83">
        <w:t>all</w:t>
      </w:r>
      <w:r w:rsidR="002411B3">
        <w:t xml:space="preserve"> </w:t>
      </w:r>
      <w:r w:rsidR="00881C83">
        <w:t>of</w:t>
      </w:r>
      <w:r w:rsidR="002411B3">
        <w:t xml:space="preserve"> </w:t>
      </w:r>
      <w:r w:rsidR="00881C83">
        <w:t>Jewish</w:t>
      </w:r>
      <w:r w:rsidR="002411B3">
        <w:t xml:space="preserve"> </w:t>
      </w:r>
      <w:r w:rsidR="00881C83">
        <w:t>culture</w:t>
      </w:r>
      <w:r w:rsidR="002411B3">
        <w:t xml:space="preserve"> </w:t>
      </w:r>
      <w:r w:rsidR="00881C83">
        <w:t>reveals</w:t>
      </w:r>
      <w:r w:rsidR="002411B3">
        <w:t xml:space="preserve"> </w:t>
      </w:r>
      <w:r w:rsidR="00881C83">
        <w:t>God</w:t>
      </w:r>
      <w:r w:rsidR="00C15081">
        <w:t>’</w:t>
      </w:r>
      <w:r w:rsidR="00881C83">
        <w:t>s</w:t>
      </w:r>
      <w:r w:rsidR="002411B3">
        <w:t xml:space="preserve"> </w:t>
      </w:r>
      <w:r w:rsidR="00881C83">
        <w:t>presence;</w:t>
      </w:r>
      <w:r w:rsidR="002411B3">
        <w:t xml:space="preserve"> </w:t>
      </w:r>
      <w:r w:rsidR="00881C83">
        <w:t>God</w:t>
      </w:r>
      <w:r w:rsidR="002411B3">
        <w:t xml:space="preserve"> </w:t>
      </w:r>
      <w:r w:rsidR="00881C83">
        <w:t>dwells</w:t>
      </w:r>
      <w:r w:rsidR="002411B3">
        <w:t xml:space="preserve"> </w:t>
      </w:r>
      <w:r w:rsidR="00881C83">
        <w:t>in</w:t>
      </w:r>
      <w:r w:rsidR="002411B3">
        <w:t xml:space="preserve"> </w:t>
      </w:r>
      <w:r w:rsidR="00881C83">
        <w:t>some</w:t>
      </w:r>
      <w:r w:rsidR="002411B3">
        <w:t xml:space="preserve"> </w:t>
      </w:r>
      <w:r w:rsidR="00881C83">
        <w:t>places</w:t>
      </w:r>
      <w:r w:rsidR="002411B3">
        <w:t xml:space="preserve"> </w:t>
      </w:r>
      <w:r w:rsidR="00881C83">
        <w:t>but</w:t>
      </w:r>
      <w:r w:rsidR="002411B3">
        <w:t xml:space="preserve"> </w:t>
      </w:r>
      <w:r w:rsidR="00881C83">
        <w:t>not</w:t>
      </w:r>
      <w:r w:rsidR="002411B3">
        <w:t xml:space="preserve"> </w:t>
      </w:r>
      <w:r w:rsidR="00881C83">
        <w:t>in</w:t>
      </w:r>
      <w:r w:rsidR="002411B3">
        <w:t xml:space="preserve"> </w:t>
      </w:r>
      <w:r w:rsidR="00881C83">
        <w:t>others.</w:t>
      </w:r>
      <w:r w:rsidR="002411B3">
        <w:t xml:space="preserve"> </w:t>
      </w:r>
      <w:r w:rsidR="00881C83">
        <w:t>So</w:t>
      </w:r>
      <w:r w:rsidR="002411B3">
        <w:t xml:space="preserve"> </w:t>
      </w:r>
      <w:r w:rsidR="00881C83">
        <w:t>God</w:t>
      </w:r>
      <w:r w:rsidR="002411B3">
        <w:t xml:space="preserve"> </w:t>
      </w:r>
      <w:r w:rsidR="00881C83">
        <w:t>dwell</w:t>
      </w:r>
      <w:r w:rsidR="0046171C">
        <w:t>s</w:t>
      </w:r>
      <w:r w:rsidR="002411B3">
        <w:t xml:space="preserve"> </w:t>
      </w:r>
      <w:r w:rsidR="00881C83">
        <w:t>in</w:t>
      </w:r>
      <w:r w:rsidR="002411B3">
        <w:t xml:space="preserve"> </w:t>
      </w:r>
      <w:r w:rsidR="0046171C">
        <w:t>more</w:t>
      </w:r>
      <w:r w:rsidR="002411B3">
        <w:t xml:space="preserve"> </w:t>
      </w:r>
      <w:r w:rsidR="0046171C">
        <w:t>than</w:t>
      </w:r>
      <w:r w:rsidR="002411B3">
        <w:t xml:space="preserve"> </w:t>
      </w:r>
      <w:r w:rsidR="00881C83">
        <w:t>a</w:t>
      </w:r>
      <w:r w:rsidR="002411B3">
        <w:t xml:space="preserve"> </w:t>
      </w:r>
      <w:r w:rsidR="00881C83">
        <w:t>people;</w:t>
      </w:r>
      <w:r w:rsidR="002411B3">
        <w:t xml:space="preserve"> </w:t>
      </w:r>
      <w:r w:rsidR="00881C83">
        <w:t>God</w:t>
      </w:r>
      <w:r w:rsidR="002411B3">
        <w:t xml:space="preserve"> </w:t>
      </w:r>
      <w:r w:rsidR="00881C83">
        <w:t>also</w:t>
      </w:r>
      <w:r w:rsidR="002411B3">
        <w:t xml:space="preserve"> </w:t>
      </w:r>
      <w:r w:rsidR="00881C83">
        <w:t>dwells</w:t>
      </w:r>
      <w:r w:rsidR="002411B3">
        <w:t xml:space="preserve"> </w:t>
      </w:r>
      <w:r w:rsidR="00881C83">
        <w:rPr>
          <w:i/>
        </w:rPr>
        <w:t>somewhere</w:t>
      </w:r>
      <w:r w:rsidR="002411B3">
        <w:t xml:space="preserve"> </w:t>
      </w:r>
      <w:r w:rsidR="00DE6AD0">
        <w:t>within</w:t>
      </w:r>
      <w:r w:rsidR="002411B3">
        <w:t xml:space="preserve"> </w:t>
      </w:r>
      <w:r w:rsidR="00DE6AD0">
        <w:t>a</w:t>
      </w:r>
      <w:r w:rsidR="002411B3">
        <w:t xml:space="preserve"> </w:t>
      </w:r>
      <w:r w:rsidR="00DE6AD0">
        <w:t>cultural</w:t>
      </w:r>
      <w:r w:rsidR="002411B3">
        <w:t xml:space="preserve"> </w:t>
      </w:r>
      <w:r w:rsidR="00DE6AD0">
        <w:t>landscape.</w:t>
      </w:r>
      <w:r w:rsidR="002411B3">
        <w:t xml:space="preserve"> </w:t>
      </w:r>
      <w:r w:rsidR="00DE6AD0">
        <w:t>Part</w:t>
      </w:r>
      <w:r w:rsidR="002411B3">
        <w:t xml:space="preserve"> </w:t>
      </w:r>
      <w:r w:rsidR="00DE6AD0">
        <w:t>of</w:t>
      </w:r>
      <w:r w:rsidR="002411B3">
        <w:t xml:space="preserve"> </w:t>
      </w:r>
      <w:r w:rsidR="00DE6AD0">
        <w:t>Wyschogrod</w:t>
      </w:r>
      <w:r w:rsidR="00C15081">
        <w:t>’</w:t>
      </w:r>
      <w:r w:rsidR="00DE6AD0">
        <w:t>s</w:t>
      </w:r>
      <w:r w:rsidR="002411B3">
        <w:t xml:space="preserve"> </w:t>
      </w:r>
      <w:r w:rsidR="00DE6AD0">
        <w:t>unease</w:t>
      </w:r>
      <w:r w:rsidR="002411B3">
        <w:t xml:space="preserve"> </w:t>
      </w:r>
      <w:r w:rsidR="00DE6AD0">
        <w:t>with</w:t>
      </w:r>
      <w:r w:rsidR="002411B3">
        <w:t xml:space="preserve"> </w:t>
      </w:r>
      <w:r w:rsidR="00DE6AD0">
        <w:t>converts,</w:t>
      </w:r>
      <w:r w:rsidR="002411B3">
        <w:t xml:space="preserve"> </w:t>
      </w:r>
      <w:r w:rsidR="00DE6AD0">
        <w:t>I</w:t>
      </w:r>
      <w:r w:rsidR="002411B3">
        <w:t xml:space="preserve"> </w:t>
      </w:r>
      <w:r w:rsidR="00DE6AD0">
        <w:t>want</w:t>
      </w:r>
      <w:r w:rsidR="002411B3">
        <w:t xml:space="preserve"> </w:t>
      </w:r>
      <w:r w:rsidR="00DE6AD0">
        <w:t>to</w:t>
      </w:r>
      <w:r w:rsidR="002411B3">
        <w:t xml:space="preserve"> </w:t>
      </w:r>
      <w:r w:rsidR="00DE6AD0">
        <w:t>suggest,</w:t>
      </w:r>
      <w:r w:rsidR="002411B3">
        <w:t xml:space="preserve"> </w:t>
      </w:r>
      <w:r w:rsidR="00DE6AD0">
        <w:t>is</w:t>
      </w:r>
      <w:r w:rsidR="002411B3">
        <w:t xml:space="preserve"> </w:t>
      </w:r>
      <w:r w:rsidR="00DE6AD0">
        <w:t>a</w:t>
      </w:r>
      <w:r w:rsidR="002411B3">
        <w:t xml:space="preserve"> </w:t>
      </w:r>
      <w:r w:rsidR="00DE6AD0">
        <w:t>cultural</w:t>
      </w:r>
      <w:r w:rsidR="002411B3">
        <w:t xml:space="preserve"> </w:t>
      </w:r>
      <w:r w:rsidR="00DE6AD0">
        <w:t>one</w:t>
      </w:r>
      <w:r w:rsidR="002411B3">
        <w:t xml:space="preserve"> </w:t>
      </w:r>
      <w:r w:rsidR="00DE6AD0">
        <w:t>of</w:t>
      </w:r>
      <w:r w:rsidR="002411B3">
        <w:t xml:space="preserve"> </w:t>
      </w:r>
      <w:r w:rsidR="00DE6AD0">
        <w:t>absorption.</w:t>
      </w:r>
      <w:r w:rsidR="002411B3">
        <w:t xml:space="preserve"> </w:t>
      </w:r>
      <w:r w:rsidR="00DE6AD0">
        <w:t>It</w:t>
      </w:r>
      <w:r w:rsidR="002411B3">
        <w:t xml:space="preserve"> </w:t>
      </w:r>
      <w:r w:rsidR="00DE6AD0">
        <w:t>is</w:t>
      </w:r>
      <w:r w:rsidR="002411B3">
        <w:t xml:space="preserve"> </w:t>
      </w:r>
      <w:r w:rsidR="00DE6AD0">
        <w:t>one</w:t>
      </w:r>
      <w:r w:rsidR="002411B3">
        <w:t xml:space="preserve"> </w:t>
      </w:r>
      <w:r w:rsidR="00DE6AD0">
        <w:t>thing</w:t>
      </w:r>
      <w:r w:rsidR="002411B3">
        <w:t xml:space="preserve"> </w:t>
      </w:r>
      <w:r w:rsidR="00DE6AD0">
        <w:t>to</w:t>
      </w:r>
      <w:r w:rsidR="002411B3">
        <w:t xml:space="preserve"> </w:t>
      </w:r>
      <w:r w:rsidR="00DE6AD0">
        <w:t>commit</w:t>
      </w:r>
      <w:r w:rsidR="002411B3">
        <w:t xml:space="preserve"> </w:t>
      </w:r>
      <w:r w:rsidR="00DE6AD0">
        <w:t>to</w:t>
      </w:r>
      <w:r w:rsidR="002411B3">
        <w:t xml:space="preserve"> </w:t>
      </w:r>
      <w:r w:rsidR="00DE6AD0">
        <w:t>God</w:t>
      </w:r>
      <w:r w:rsidR="00C15081">
        <w:t>’</w:t>
      </w:r>
      <w:r w:rsidR="00DE6AD0">
        <w:t>s</w:t>
      </w:r>
      <w:r w:rsidR="002411B3">
        <w:t xml:space="preserve"> </w:t>
      </w:r>
      <w:r w:rsidR="00DE6AD0">
        <w:t>commandments,</w:t>
      </w:r>
      <w:r w:rsidR="002411B3">
        <w:t xml:space="preserve"> </w:t>
      </w:r>
      <w:r w:rsidR="00DE6AD0">
        <w:t>but</w:t>
      </w:r>
      <w:r w:rsidR="002411B3">
        <w:t xml:space="preserve"> </w:t>
      </w:r>
      <w:r w:rsidR="00DE6AD0">
        <w:t>it</w:t>
      </w:r>
      <w:r w:rsidR="002411B3">
        <w:t xml:space="preserve"> </w:t>
      </w:r>
      <w:r w:rsidR="00DE6AD0">
        <w:t>is</w:t>
      </w:r>
      <w:r w:rsidR="002411B3">
        <w:t xml:space="preserve"> </w:t>
      </w:r>
      <w:r w:rsidR="00DE6AD0">
        <w:t>quite</w:t>
      </w:r>
      <w:r w:rsidR="002411B3">
        <w:t xml:space="preserve"> </w:t>
      </w:r>
      <w:r w:rsidR="00DE6AD0">
        <w:t>another</w:t>
      </w:r>
      <w:r w:rsidR="002411B3">
        <w:t xml:space="preserve"> </w:t>
      </w:r>
      <w:r w:rsidR="00DE6AD0">
        <w:t>to</w:t>
      </w:r>
      <w:r w:rsidR="002411B3">
        <w:t xml:space="preserve"> </w:t>
      </w:r>
      <w:r w:rsidR="00DE6AD0">
        <w:t>be</w:t>
      </w:r>
      <w:r w:rsidR="002411B3">
        <w:t xml:space="preserve"> </w:t>
      </w:r>
      <w:r w:rsidR="00DE6AD0">
        <w:t>accepted</w:t>
      </w:r>
      <w:r w:rsidR="002411B3">
        <w:t xml:space="preserve"> </w:t>
      </w:r>
      <w:r w:rsidR="00DE6AD0">
        <w:t>within</w:t>
      </w:r>
      <w:r w:rsidR="002411B3">
        <w:t xml:space="preserve"> </w:t>
      </w:r>
      <w:r w:rsidR="00DE6AD0">
        <w:t>a</w:t>
      </w:r>
      <w:r w:rsidR="002411B3">
        <w:t xml:space="preserve"> </w:t>
      </w:r>
      <w:r w:rsidR="00DE6AD0">
        <w:t>culture.</w:t>
      </w:r>
      <w:r w:rsidR="002411B3">
        <w:t xml:space="preserve"> </w:t>
      </w:r>
      <w:r w:rsidR="00850C7E">
        <w:t>Their</w:t>
      </w:r>
      <w:r w:rsidR="002411B3">
        <w:t xml:space="preserve"> </w:t>
      </w:r>
      <w:r w:rsidR="00C15081">
        <w:t>“</w:t>
      </w:r>
      <w:r w:rsidR="00850C7E">
        <w:t>quasi</w:t>
      </w:r>
      <w:r w:rsidR="00C15081">
        <w:t>”</w:t>
      </w:r>
      <w:r w:rsidR="002411B3">
        <w:t xml:space="preserve"> </w:t>
      </w:r>
      <w:r w:rsidR="00850C7E">
        <w:t>status</w:t>
      </w:r>
      <w:r w:rsidR="002411B3">
        <w:t xml:space="preserve"> </w:t>
      </w:r>
      <w:r w:rsidR="00850C7E">
        <w:t>is</w:t>
      </w:r>
      <w:r w:rsidR="002411B3">
        <w:t xml:space="preserve"> </w:t>
      </w:r>
      <w:r w:rsidR="00850C7E">
        <w:t>both</w:t>
      </w:r>
      <w:r w:rsidR="002411B3">
        <w:t xml:space="preserve"> </w:t>
      </w:r>
      <w:r w:rsidR="00850C7E">
        <w:t>metaphysical</w:t>
      </w:r>
      <w:r w:rsidR="002411B3">
        <w:t xml:space="preserve"> </w:t>
      </w:r>
      <w:r w:rsidR="00850C7E">
        <w:t>and</w:t>
      </w:r>
      <w:r w:rsidR="002411B3">
        <w:t xml:space="preserve"> </w:t>
      </w:r>
      <w:r w:rsidR="00850C7E">
        <w:t>geographical.</w:t>
      </w:r>
      <w:r w:rsidR="002411B3">
        <w:t xml:space="preserve"> </w:t>
      </w:r>
      <w:r w:rsidR="00DE6AD0">
        <w:t>They</w:t>
      </w:r>
      <w:r w:rsidR="002411B3">
        <w:t xml:space="preserve"> </w:t>
      </w:r>
      <w:r w:rsidR="00DE6AD0">
        <w:t>do</w:t>
      </w:r>
      <w:r w:rsidR="002411B3">
        <w:t xml:space="preserve"> </w:t>
      </w:r>
      <w:r w:rsidR="00DE6AD0">
        <w:t>not</w:t>
      </w:r>
      <w:r w:rsidR="002411B3">
        <w:t xml:space="preserve"> </w:t>
      </w:r>
      <w:r w:rsidR="00DE6AD0">
        <w:t>reside</w:t>
      </w:r>
      <w:r w:rsidR="002411B3">
        <w:t xml:space="preserve"> </w:t>
      </w:r>
      <w:r w:rsidR="00DE6AD0">
        <w:t>in</w:t>
      </w:r>
      <w:r w:rsidR="002411B3">
        <w:t xml:space="preserve"> </w:t>
      </w:r>
      <w:r w:rsidR="00DE6AD0">
        <w:t>the</w:t>
      </w:r>
      <w:r w:rsidR="002411B3">
        <w:t xml:space="preserve"> </w:t>
      </w:r>
      <w:r w:rsidR="00DE6AD0">
        <w:t>right</w:t>
      </w:r>
      <w:r w:rsidR="002411B3">
        <w:t xml:space="preserve"> </w:t>
      </w:r>
      <w:r w:rsidR="00DE6AD0">
        <w:t>place.</w:t>
      </w:r>
    </w:p>
    <w:p w:rsidR="007402CC" w:rsidRDefault="00A1368B" w:rsidP="007F56DB">
      <w:pPr>
        <w:spacing w:line="480" w:lineRule="auto"/>
        <w:ind w:firstLine="720"/>
      </w:pPr>
      <w:r>
        <w:t>When</w:t>
      </w:r>
      <w:r w:rsidR="002411B3">
        <w:t xml:space="preserve"> </w:t>
      </w:r>
      <w:r w:rsidR="00B20F42">
        <w:t>Wyschogrod</w:t>
      </w:r>
      <w:r w:rsidR="002411B3">
        <w:t xml:space="preserve"> </w:t>
      </w:r>
      <w:r w:rsidR="00B20F42">
        <w:t>claims</w:t>
      </w:r>
      <w:r w:rsidR="002411B3">
        <w:t xml:space="preserve"> </w:t>
      </w:r>
      <w:r w:rsidR="00B20F42">
        <w:t>that</w:t>
      </w:r>
      <w:r w:rsidR="002411B3">
        <w:t xml:space="preserve"> </w:t>
      </w:r>
      <w:r w:rsidR="00C15081">
        <w:t>“</w:t>
      </w:r>
      <w:r w:rsidR="00B20F42">
        <w:t>the</w:t>
      </w:r>
      <w:r w:rsidR="002411B3">
        <w:t xml:space="preserve"> </w:t>
      </w:r>
      <w:r w:rsidR="00B20F42">
        <w:t>majority</w:t>
      </w:r>
      <w:r w:rsidR="002411B3">
        <w:t xml:space="preserve"> </w:t>
      </w:r>
      <w:r w:rsidR="00B20F42">
        <w:t>of</w:t>
      </w:r>
      <w:r w:rsidR="002411B3">
        <w:t xml:space="preserve"> </w:t>
      </w:r>
      <w:r w:rsidR="00B20F42">
        <w:t>Jews</w:t>
      </w:r>
      <w:r w:rsidR="002411B3">
        <w:t xml:space="preserve"> </w:t>
      </w:r>
      <w:r w:rsidR="00B20F42">
        <w:t>must</w:t>
      </w:r>
      <w:r w:rsidR="002411B3">
        <w:t xml:space="preserve"> </w:t>
      </w:r>
      <w:r w:rsidR="00B20F42">
        <w:t>remain</w:t>
      </w:r>
      <w:r w:rsidR="002411B3">
        <w:t xml:space="preserve"> </w:t>
      </w:r>
      <w:r w:rsidR="00B20F42">
        <w:t>the</w:t>
      </w:r>
      <w:r w:rsidR="002411B3">
        <w:t xml:space="preserve"> </w:t>
      </w:r>
      <w:r w:rsidR="00B20F42">
        <w:t>descendants</w:t>
      </w:r>
      <w:r w:rsidR="002411B3">
        <w:t xml:space="preserve"> </w:t>
      </w:r>
      <w:r w:rsidR="00B20F42">
        <w:t>of</w:t>
      </w:r>
      <w:r w:rsidR="002411B3">
        <w:t xml:space="preserve"> </w:t>
      </w:r>
      <w:r w:rsidR="00B20F42">
        <w:t>the</w:t>
      </w:r>
      <w:r w:rsidR="002411B3">
        <w:t xml:space="preserve"> </w:t>
      </w:r>
      <w:r w:rsidR="00B20F42">
        <w:t>patriarchs</w:t>
      </w:r>
      <w:r w:rsidR="002411B3">
        <w:t xml:space="preserve"> </w:t>
      </w:r>
      <w:r w:rsidR="00B20F42">
        <w:t>and</w:t>
      </w:r>
      <w:r w:rsidR="002411B3">
        <w:t xml:space="preserve"> </w:t>
      </w:r>
      <w:r w:rsidR="00B20F42">
        <w:t>the</w:t>
      </w:r>
      <w:r w:rsidR="002411B3">
        <w:t xml:space="preserve"> </w:t>
      </w:r>
      <w:r w:rsidR="00B20F42">
        <w:t>matriarchs,</w:t>
      </w:r>
      <w:r w:rsidR="00C15081">
        <w:t>”</w:t>
      </w:r>
      <w:r w:rsidR="002352B9">
        <w:rPr>
          <w:rStyle w:val="EndnoteReference"/>
        </w:rPr>
        <w:endnoteReference w:id="65"/>
      </w:r>
      <w:r w:rsidR="002411B3">
        <w:t xml:space="preserve"> </w:t>
      </w:r>
      <w:r w:rsidR="00B20F42">
        <w:t>then</w:t>
      </w:r>
      <w:r w:rsidR="002411B3">
        <w:t xml:space="preserve"> </w:t>
      </w:r>
      <w:r w:rsidR="00B20F42">
        <w:t>the</w:t>
      </w:r>
      <w:r w:rsidR="002411B3">
        <w:t xml:space="preserve"> </w:t>
      </w:r>
      <w:r w:rsidR="00B20F42">
        <w:t>minority</w:t>
      </w:r>
      <w:r w:rsidR="002411B3">
        <w:t xml:space="preserve"> </w:t>
      </w:r>
      <w:r w:rsidR="00B20F42">
        <w:t>of</w:t>
      </w:r>
      <w:r w:rsidR="002411B3">
        <w:t xml:space="preserve"> </w:t>
      </w:r>
      <w:r w:rsidR="00B20F42">
        <w:t>converts</w:t>
      </w:r>
      <w:r>
        <w:t>—</w:t>
      </w:r>
      <w:r w:rsidR="00AF4A36">
        <w:t>who,</w:t>
      </w:r>
      <w:r w:rsidR="002411B3">
        <w:t xml:space="preserve"> </w:t>
      </w:r>
      <w:r w:rsidR="00AF4A36">
        <w:t>it</w:t>
      </w:r>
      <w:r w:rsidR="002411B3">
        <w:t xml:space="preserve"> </w:t>
      </w:r>
      <w:r w:rsidR="00AF4A36">
        <w:t>seems,</w:t>
      </w:r>
      <w:r w:rsidR="002411B3">
        <w:t xml:space="preserve"> </w:t>
      </w:r>
      <w:r w:rsidR="00AF4A36">
        <w:t>really</w:t>
      </w:r>
      <w:r w:rsidR="002411B3">
        <w:t xml:space="preserve"> </w:t>
      </w:r>
      <w:r>
        <w:t>do</w:t>
      </w:r>
      <w:r w:rsidR="002411B3">
        <w:t xml:space="preserve"> </w:t>
      </w:r>
      <w:r>
        <w:t>not</w:t>
      </w:r>
      <w:r w:rsidR="002411B3">
        <w:t xml:space="preserve"> </w:t>
      </w:r>
      <w:r>
        <w:t>become</w:t>
      </w:r>
      <w:r w:rsidR="002411B3">
        <w:t xml:space="preserve"> </w:t>
      </w:r>
      <w:r>
        <w:t>full</w:t>
      </w:r>
      <w:r w:rsidR="002411B3">
        <w:t xml:space="preserve"> </w:t>
      </w:r>
      <w:r>
        <w:t>descendants—</w:t>
      </w:r>
      <w:r w:rsidR="00B20F42">
        <w:t>are</w:t>
      </w:r>
      <w:r w:rsidR="002411B3">
        <w:t xml:space="preserve"> </w:t>
      </w:r>
      <w:r w:rsidR="00B20F42">
        <w:t>a</w:t>
      </w:r>
      <w:r w:rsidR="002411B3">
        <w:t xml:space="preserve"> </w:t>
      </w:r>
      <w:r w:rsidR="00B20F42">
        <w:t>bit</w:t>
      </w:r>
      <w:r w:rsidR="002411B3">
        <w:t xml:space="preserve"> </w:t>
      </w:r>
      <w:r w:rsidR="00B20F42">
        <w:t>less</w:t>
      </w:r>
      <w:r w:rsidR="002411B3">
        <w:t xml:space="preserve"> </w:t>
      </w:r>
      <w:r w:rsidR="00B20F42">
        <w:t>chosen,</w:t>
      </w:r>
      <w:r w:rsidR="002411B3">
        <w:t xml:space="preserve"> </w:t>
      </w:r>
      <w:r w:rsidR="00B20F42">
        <w:t>somewhat</w:t>
      </w:r>
      <w:r w:rsidR="002411B3">
        <w:t xml:space="preserve"> </w:t>
      </w:r>
      <w:r w:rsidR="00B20F42">
        <w:t>less</w:t>
      </w:r>
      <w:r w:rsidR="002411B3">
        <w:t xml:space="preserve"> </w:t>
      </w:r>
      <w:r w:rsidR="00B20F42">
        <w:t>insightful,</w:t>
      </w:r>
      <w:r w:rsidR="002411B3">
        <w:t xml:space="preserve"> </w:t>
      </w:r>
      <w:r w:rsidR="00AF4A36">
        <w:t>and</w:t>
      </w:r>
      <w:r w:rsidR="002411B3">
        <w:t xml:space="preserve"> </w:t>
      </w:r>
      <w:r>
        <w:t>far</w:t>
      </w:r>
      <w:r w:rsidR="002411B3">
        <w:t xml:space="preserve"> </w:t>
      </w:r>
      <w:r>
        <w:t>more</w:t>
      </w:r>
      <w:r w:rsidR="002411B3">
        <w:t xml:space="preserve"> </w:t>
      </w:r>
      <w:r>
        <w:t>obscure</w:t>
      </w:r>
      <w:r w:rsidR="002411B3">
        <w:t xml:space="preserve"> </w:t>
      </w:r>
      <w:r>
        <w:t>and</w:t>
      </w:r>
      <w:r w:rsidR="002411B3">
        <w:t xml:space="preserve"> </w:t>
      </w:r>
      <w:r>
        <w:t>opaque</w:t>
      </w:r>
      <w:r w:rsidR="00B20F42">
        <w:t>.</w:t>
      </w:r>
      <w:r w:rsidR="002411B3">
        <w:t xml:space="preserve"> </w:t>
      </w:r>
      <w:r w:rsidR="004E00D9">
        <w:t>This</w:t>
      </w:r>
      <w:r w:rsidR="002411B3">
        <w:t xml:space="preserve"> </w:t>
      </w:r>
      <w:r w:rsidR="004E00D9">
        <w:t>is</w:t>
      </w:r>
      <w:r w:rsidR="002411B3">
        <w:t xml:space="preserve"> </w:t>
      </w:r>
      <w:r w:rsidR="004E00D9">
        <w:t>so</w:t>
      </w:r>
      <w:r w:rsidR="002411B3">
        <w:t xml:space="preserve"> </w:t>
      </w:r>
      <w:r w:rsidR="004E00D9">
        <w:t>because</w:t>
      </w:r>
      <w:r w:rsidR="002411B3">
        <w:t xml:space="preserve"> </w:t>
      </w:r>
      <w:r w:rsidR="004E00D9">
        <w:t>Wyschogrod</w:t>
      </w:r>
      <w:r w:rsidR="002411B3">
        <w:t xml:space="preserve"> </w:t>
      </w:r>
      <w:r w:rsidR="004E00D9">
        <w:t>ties</w:t>
      </w:r>
      <w:r w:rsidR="002411B3">
        <w:t xml:space="preserve"> </w:t>
      </w:r>
      <w:r w:rsidR="004E00D9">
        <w:t>chosenness</w:t>
      </w:r>
      <w:r w:rsidR="002411B3">
        <w:t xml:space="preserve"> </w:t>
      </w:r>
      <w:r w:rsidR="004E00D9">
        <w:t>to</w:t>
      </w:r>
      <w:r w:rsidR="002411B3">
        <w:t xml:space="preserve"> </w:t>
      </w:r>
      <w:r w:rsidR="004E00D9">
        <w:t>visual</w:t>
      </w:r>
      <w:r w:rsidR="002411B3">
        <w:t xml:space="preserve"> </w:t>
      </w:r>
      <w:r w:rsidR="004E00D9">
        <w:t>authenticity,</w:t>
      </w:r>
      <w:r w:rsidR="002411B3">
        <w:t xml:space="preserve"> </w:t>
      </w:r>
      <w:r w:rsidR="004E00D9">
        <w:t>and</w:t>
      </w:r>
      <w:r w:rsidR="002411B3">
        <w:t xml:space="preserve"> </w:t>
      </w:r>
      <w:r w:rsidR="004E00D9">
        <w:t>he</w:t>
      </w:r>
      <w:r w:rsidR="002411B3">
        <w:t xml:space="preserve"> </w:t>
      </w:r>
      <w:r w:rsidR="004E00D9">
        <w:t>employs</w:t>
      </w:r>
      <w:r w:rsidR="002411B3">
        <w:t xml:space="preserve"> </w:t>
      </w:r>
      <w:r w:rsidR="004E00D9">
        <w:t>a</w:t>
      </w:r>
      <w:r w:rsidR="002411B3">
        <w:t xml:space="preserve"> </w:t>
      </w:r>
      <w:r w:rsidR="004E00D9">
        <w:t>visual</w:t>
      </w:r>
      <w:r w:rsidR="002411B3">
        <w:t xml:space="preserve"> </w:t>
      </w:r>
      <w:r w:rsidR="004E00D9">
        <w:t>rhetoric</w:t>
      </w:r>
      <w:r w:rsidR="002411B3">
        <w:t xml:space="preserve"> </w:t>
      </w:r>
      <w:r w:rsidR="004E00D9">
        <w:t>to</w:t>
      </w:r>
      <w:r w:rsidR="002411B3">
        <w:t xml:space="preserve"> </w:t>
      </w:r>
      <w:r w:rsidR="004E00D9">
        <w:t>expose</w:t>
      </w:r>
      <w:r w:rsidR="002411B3">
        <w:t xml:space="preserve"> </w:t>
      </w:r>
      <w:r w:rsidR="004E00D9">
        <w:t>God</w:t>
      </w:r>
      <w:r w:rsidR="00C15081">
        <w:t>’</w:t>
      </w:r>
      <w:r w:rsidR="004E00D9">
        <w:t>s</w:t>
      </w:r>
      <w:r w:rsidR="002411B3">
        <w:t xml:space="preserve"> </w:t>
      </w:r>
      <w:r w:rsidR="004E00D9">
        <w:t>love</w:t>
      </w:r>
      <w:r w:rsidR="002411B3">
        <w:t xml:space="preserve"> </w:t>
      </w:r>
      <w:r w:rsidR="004E00D9">
        <w:t>for</w:t>
      </w:r>
      <w:r w:rsidR="002411B3">
        <w:t xml:space="preserve"> </w:t>
      </w:r>
      <w:r w:rsidR="004E00D9">
        <w:t>the</w:t>
      </w:r>
      <w:r w:rsidR="002411B3">
        <w:t xml:space="preserve"> </w:t>
      </w:r>
      <w:r w:rsidR="004E00D9">
        <w:t>people</w:t>
      </w:r>
      <w:r w:rsidR="002411B3">
        <w:t xml:space="preserve"> </w:t>
      </w:r>
      <w:r w:rsidR="004E00D9">
        <w:t>Israel.</w:t>
      </w:r>
      <w:r w:rsidR="002411B3">
        <w:t xml:space="preserve"> </w:t>
      </w:r>
      <w:r w:rsidR="00BB53F7">
        <w:t>But</w:t>
      </w:r>
      <w:r w:rsidR="002411B3">
        <w:t xml:space="preserve"> </w:t>
      </w:r>
      <w:r w:rsidR="00BB53F7">
        <w:t>vision</w:t>
      </w:r>
      <w:r w:rsidR="002411B3">
        <w:t xml:space="preserve"> </w:t>
      </w:r>
      <w:r w:rsidR="00BB53F7">
        <w:t>has</w:t>
      </w:r>
      <w:r w:rsidR="002411B3">
        <w:t xml:space="preserve"> </w:t>
      </w:r>
      <w:r w:rsidR="00BB53F7">
        <w:t>its</w:t>
      </w:r>
      <w:r w:rsidR="002411B3">
        <w:t xml:space="preserve"> </w:t>
      </w:r>
      <w:r w:rsidR="00BB53F7">
        <w:t>limit</w:t>
      </w:r>
      <w:r w:rsidR="00AA14A6">
        <w:t>s</w:t>
      </w:r>
      <w:r w:rsidR="00BB53F7">
        <w:t>,</w:t>
      </w:r>
      <w:r w:rsidR="002411B3">
        <w:t xml:space="preserve"> </w:t>
      </w:r>
      <w:r w:rsidR="00BB53F7">
        <w:t>and</w:t>
      </w:r>
      <w:r w:rsidR="002411B3">
        <w:t xml:space="preserve"> </w:t>
      </w:r>
      <w:r w:rsidR="00BB53F7">
        <w:lastRenderedPageBreak/>
        <w:t>not</w:t>
      </w:r>
      <w:r w:rsidR="002411B3">
        <w:t xml:space="preserve"> </w:t>
      </w:r>
      <w:r w:rsidR="00BB53F7">
        <w:t>only</w:t>
      </w:r>
      <w:r w:rsidR="002411B3">
        <w:t xml:space="preserve"> </w:t>
      </w:r>
      <w:r w:rsidR="00BB53F7">
        <w:t>in</w:t>
      </w:r>
      <w:r w:rsidR="002411B3">
        <w:t xml:space="preserve"> </w:t>
      </w:r>
      <w:r w:rsidR="00BB53F7">
        <w:t>the</w:t>
      </w:r>
      <w:r w:rsidR="002411B3">
        <w:t xml:space="preserve"> </w:t>
      </w:r>
      <w:r w:rsidR="00BB53F7">
        <w:t>agitated</w:t>
      </w:r>
      <w:r w:rsidR="002411B3">
        <w:t xml:space="preserve"> </w:t>
      </w:r>
      <w:r w:rsidR="00BB53F7">
        <w:t>body</w:t>
      </w:r>
      <w:r w:rsidR="002411B3">
        <w:t xml:space="preserve"> </w:t>
      </w:r>
      <w:r w:rsidR="00BB53F7">
        <w:t>of</w:t>
      </w:r>
      <w:r w:rsidR="002411B3">
        <w:t xml:space="preserve"> </w:t>
      </w:r>
      <w:r w:rsidR="00BB53F7">
        <w:t>the</w:t>
      </w:r>
      <w:r w:rsidR="002411B3">
        <w:t xml:space="preserve"> </w:t>
      </w:r>
      <w:r w:rsidR="00BB53F7">
        <w:t>convert.</w:t>
      </w:r>
      <w:r w:rsidR="002411B3">
        <w:t xml:space="preserve"> </w:t>
      </w:r>
      <w:r w:rsidR="00EF0ADA">
        <w:t>It</w:t>
      </w:r>
      <w:r w:rsidR="002411B3">
        <w:t xml:space="preserve"> </w:t>
      </w:r>
      <w:r w:rsidR="00EF0ADA">
        <w:t>is,</w:t>
      </w:r>
      <w:r w:rsidR="002411B3">
        <w:t xml:space="preserve"> </w:t>
      </w:r>
      <w:r w:rsidR="00EF0ADA">
        <w:t>as</w:t>
      </w:r>
      <w:r w:rsidR="002411B3">
        <w:t xml:space="preserve"> </w:t>
      </w:r>
      <w:r w:rsidR="00EF0ADA">
        <w:t>Wyschogrod</w:t>
      </w:r>
      <w:r w:rsidR="002411B3">
        <w:t xml:space="preserve"> </w:t>
      </w:r>
      <w:r w:rsidR="00EF0ADA">
        <w:t>repeatedly</w:t>
      </w:r>
      <w:r w:rsidR="002411B3">
        <w:t xml:space="preserve"> </w:t>
      </w:r>
      <w:r w:rsidR="00EF0ADA">
        <w:t>reminds</w:t>
      </w:r>
      <w:r w:rsidR="002411B3">
        <w:t xml:space="preserve"> </w:t>
      </w:r>
      <w:r w:rsidR="00EF0ADA">
        <w:t>us,</w:t>
      </w:r>
      <w:r w:rsidR="002411B3">
        <w:t xml:space="preserve"> </w:t>
      </w:r>
      <w:r w:rsidR="00EF0ADA">
        <w:t>an</w:t>
      </w:r>
      <w:r w:rsidR="002411B3">
        <w:t xml:space="preserve"> </w:t>
      </w:r>
      <w:r w:rsidR="00EF0ADA">
        <w:t>obscure</w:t>
      </w:r>
      <w:r w:rsidR="002411B3">
        <w:t xml:space="preserve"> </w:t>
      </w:r>
      <w:r w:rsidR="00EF0ADA">
        <w:t>and</w:t>
      </w:r>
      <w:r w:rsidR="002411B3">
        <w:t xml:space="preserve"> </w:t>
      </w:r>
      <w:r w:rsidR="00EF0ADA">
        <w:t>partial</w:t>
      </w:r>
      <w:r w:rsidR="002411B3">
        <w:t xml:space="preserve"> </w:t>
      </w:r>
      <w:r w:rsidR="00EF0ADA">
        <w:t>perspective.</w:t>
      </w:r>
      <w:r w:rsidR="002411B3">
        <w:t xml:space="preserve"> </w:t>
      </w:r>
      <w:r w:rsidR="00EF0ADA">
        <w:t>Total</w:t>
      </w:r>
      <w:r w:rsidR="002411B3">
        <w:t xml:space="preserve"> </w:t>
      </w:r>
      <w:r w:rsidR="00EF0ADA">
        <w:t>exposure</w:t>
      </w:r>
      <w:r w:rsidR="002411B3">
        <w:t xml:space="preserve"> </w:t>
      </w:r>
      <w:r w:rsidR="00EF0ADA">
        <w:t>lies</w:t>
      </w:r>
      <w:r w:rsidR="002411B3">
        <w:t xml:space="preserve"> </w:t>
      </w:r>
      <w:r w:rsidR="00EF0ADA">
        <w:t>beyond</w:t>
      </w:r>
      <w:r w:rsidR="002411B3">
        <w:t xml:space="preserve"> </w:t>
      </w:r>
      <w:r w:rsidR="00EF0ADA">
        <w:t>the</w:t>
      </w:r>
      <w:r w:rsidR="002411B3">
        <w:t xml:space="preserve"> </w:t>
      </w:r>
      <w:r w:rsidR="00EF0ADA">
        <w:t>human</w:t>
      </w:r>
      <w:r w:rsidR="002411B3">
        <w:t xml:space="preserve"> </w:t>
      </w:r>
      <w:r w:rsidR="00EF0ADA">
        <w:t>realm,</w:t>
      </w:r>
      <w:r w:rsidR="002411B3">
        <w:t xml:space="preserve"> </w:t>
      </w:r>
      <w:r w:rsidR="00EF0ADA">
        <w:t>and</w:t>
      </w:r>
      <w:r w:rsidR="002411B3">
        <w:t xml:space="preserve"> </w:t>
      </w:r>
      <w:r w:rsidR="00EF0ADA">
        <w:t>certainly</w:t>
      </w:r>
      <w:r w:rsidR="002411B3">
        <w:t xml:space="preserve"> </w:t>
      </w:r>
      <w:r w:rsidR="00EF0ADA">
        <w:t>beyond</w:t>
      </w:r>
      <w:r w:rsidR="002411B3">
        <w:t xml:space="preserve"> </w:t>
      </w:r>
      <w:r w:rsidR="00EF0ADA">
        <w:t>the</w:t>
      </w:r>
      <w:r w:rsidR="002411B3">
        <w:t xml:space="preserve"> </w:t>
      </w:r>
      <w:r w:rsidR="00EF0ADA">
        <w:t>Jewish</w:t>
      </w:r>
      <w:r w:rsidR="002411B3">
        <w:t xml:space="preserve"> </w:t>
      </w:r>
      <w:r w:rsidR="00EF0ADA">
        <w:t>gaze.</w:t>
      </w:r>
      <w:r w:rsidR="002411B3">
        <w:t xml:space="preserve"> </w:t>
      </w:r>
      <w:r w:rsidR="00EF0ADA">
        <w:t>So</w:t>
      </w:r>
      <w:r w:rsidR="002411B3">
        <w:t xml:space="preserve"> </w:t>
      </w:r>
      <w:r w:rsidR="00EF0ADA">
        <w:t>p</w:t>
      </w:r>
      <w:r w:rsidR="00187FD6">
        <w:t>erhaps</w:t>
      </w:r>
      <w:r w:rsidR="002411B3">
        <w:t xml:space="preserve"> </w:t>
      </w:r>
      <w:r w:rsidR="00187FD6">
        <w:t>conversion</w:t>
      </w:r>
      <w:r w:rsidR="002411B3">
        <w:t xml:space="preserve"> </w:t>
      </w:r>
      <w:r w:rsidR="00187FD6">
        <w:t>is</w:t>
      </w:r>
      <w:r w:rsidR="002411B3">
        <w:t xml:space="preserve"> </w:t>
      </w:r>
      <w:r w:rsidR="006E4DF3">
        <w:t>no</w:t>
      </w:r>
      <w:r w:rsidR="002411B3">
        <w:t xml:space="preserve"> </w:t>
      </w:r>
      <w:r w:rsidR="006E4DF3">
        <w:t>miracle</w:t>
      </w:r>
      <w:r w:rsidR="002411B3">
        <w:t xml:space="preserve"> </w:t>
      </w:r>
      <w:r w:rsidR="006E4DF3">
        <w:t>at</w:t>
      </w:r>
      <w:r w:rsidR="002411B3">
        <w:t xml:space="preserve"> </w:t>
      </w:r>
      <w:r w:rsidR="006E4DF3">
        <w:t>all,</w:t>
      </w:r>
      <w:r w:rsidR="002411B3">
        <w:t xml:space="preserve"> </w:t>
      </w:r>
      <w:r w:rsidR="006E4DF3">
        <w:t>but</w:t>
      </w:r>
      <w:r w:rsidR="002411B3">
        <w:t xml:space="preserve"> </w:t>
      </w:r>
      <w:r w:rsidR="006E4DF3">
        <w:t>rather</w:t>
      </w:r>
      <w:r w:rsidR="002411B3">
        <w:t xml:space="preserve"> </w:t>
      </w:r>
      <w:r w:rsidR="006E4DF3">
        <w:t>a</w:t>
      </w:r>
      <w:r w:rsidR="002411B3">
        <w:t xml:space="preserve"> </w:t>
      </w:r>
      <w:r w:rsidR="00EF0ADA">
        <w:t>partial</w:t>
      </w:r>
      <w:r w:rsidR="002411B3">
        <w:t xml:space="preserve"> </w:t>
      </w:r>
      <w:r w:rsidR="006E4DF3">
        <w:t>revelation</w:t>
      </w:r>
      <w:r w:rsidR="002411B3">
        <w:t xml:space="preserve"> </w:t>
      </w:r>
      <w:r w:rsidR="006E4DF3">
        <w:t>that</w:t>
      </w:r>
      <w:r w:rsidR="002411B3">
        <w:t xml:space="preserve"> </w:t>
      </w:r>
      <w:r w:rsidR="00C77321">
        <w:t>Jewish</w:t>
      </w:r>
      <w:r w:rsidR="002411B3">
        <w:t xml:space="preserve"> </w:t>
      </w:r>
      <w:r w:rsidR="00C77321">
        <w:t>cultural</w:t>
      </w:r>
      <w:r w:rsidR="002411B3">
        <w:t xml:space="preserve"> </w:t>
      </w:r>
      <w:r w:rsidR="00C77321">
        <w:t>identity</w:t>
      </w:r>
      <w:r w:rsidR="002411B3">
        <w:t xml:space="preserve"> </w:t>
      </w:r>
      <w:r w:rsidR="006E4DF3">
        <w:t>is</w:t>
      </w:r>
      <w:r w:rsidR="002411B3">
        <w:t xml:space="preserve"> </w:t>
      </w:r>
      <w:r w:rsidR="006E4DF3">
        <w:t>far</w:t>
      </w:r>
      <w:r w:rsidR="002411B3">
        <w:t xml:space="preserve"> </w:t>
      </w:r>
      <w:r w:rsidR="006E4DF3">
        <w:t>more</w:t>
      </w:r>
      <w:r w:rsidR="002411B3">
        <w:t xml:space="preserve"> </w:t>
      </w:r>
      <w:r w:rsidR="006E4DF3">
        <w:t>mysterious,</w:t>
      </w:r>
      <w:r w:rsidR="002411B3">
        <w:t xml:space="preserve"> </w:t>
      </w:r>
      <w:r w:rsidR="006E4DF3">
        <w:t>and</w:t>
      </w:r>
      <w:r w:rsidR="002411B3">
        <w:t xml:space="preserve"> </w:t>
      </w:r>
      <w:r w:rsidR="006E4DF3">
        <w:t>darker,</w:t>
      </w:r>
      <w:r w:rsidR="002411B3">
        <w:t xml:space="preserve"> </w:t>
      </w:r>
      <w:r w:rsidR="006E4DF3">
        <w:t>than</w:t>
      </w:r>
      <w:r w:rsidR="002411B3">
        <w:t xml:space="preserve"> </w:t>
      </w:r>
      <w:r w:rsidR="006E4DF3">
        <w:t>any</w:t>
      </w:r>
      <w:r w:rsidR="002411B3">
        <w:t xml:space="preserve"> </w:t>
      </w:r>
      <w:r w:rsidR="006E4DF3">
        <w:t>one</w:t>
      </w:r>
      <w:r w:rsidR="002411B3">
        <w:t xml:space="preserve"> </w:t>
      </w:r>
      <w:r w:rsidR="006E4DF3">
        <w:t>people</w:t>
      </w:r>
      <w:r w:rsidR="002411B3">
        <w:t xml:space="preserve"> </w:t>
      </w:r>
      <w:r w:rsidR="006E4DF3">
        <w:t>could</w:t>
      </w:r>
      <w:r w:rsidR="002411B3">
        <w:t xml:space="preserve"> </w:t>
      </w:r>
      <w:r w:rsidR="006E4DF3">
        <w:t>hope</w:t>
      </w:r>
      <w:r w:rsidR="002411B3">
        <w:t xml:space="preserve"> </w:t>
      </w:r>
      <w:r w:rsidR="006E4DF3">
        <w:t>to</w:t>
      </w:r>
      <w:r w:rsidR="002411B3">
        <w:t xml:space="preserve"> </w:t>
      </w:r>
      <w:r w:rsidR="006E4DF3">
        <w:t>perceive.</w:t>
      </w:r>
    </w:p>
    <w:p w:rsidR="007402CC" w:rsidRDefault="00397C11" w:rsidP="007F56DB">
      <w:pPr>
        <w:spacing w:line="480" w:lineRule="auto"/>
        <w:ind w:firstLine="720"/>
      </w:pPr>
      <w:r>
        <w:t>&lt;a&gt;Notes&lt;/a&gt;</w:t>
      </w:r>
    </w:p>
    <w:p w:rsidR="00397C11" w:rsidRDefault="00397C11" w:rsidP="007F56DB">
      <w:pPr>
        <w:spacing w:line="480" w:lineRule="auto"/>
        <w:ind w:firstLine="720"/>
      </w:pPr>
      <w:r>
        <w:t>&lt;insertnotes&gt;</w:t>
      </w:r>
    </w:p>
    <w:p w:rsidR="007402CC" w:rsidRDefault="00397C11" w:rsidP="00397C11">
      <w:pPr>
        <w:spacing w:line="480" w:lineRule="auto"/>
        <w:ind w:firstLine="720"/>
      </w:pPr>
      <w:r>
        <w:t>&lt;a&gt;</w:t>
      </w:r>
      <w:r w:rsidR="007402CC" w:rsidRPr="00397C11">
        <w:t>Bibliography</w:t>
      </w:r>
      <w:r>
        <w:t>&lt;/a&gt;</w:t>
      </w:r>
    </w:p>
    <w:p w:rsidR="00397C11" w:rsidRPr="00397C11" w:rsidRDefault="00397C11" w:rsidP="00397C11">
      <w:pPr>
        <w:spacing w:line="480" w:lineRule="auto"/>
        <w:ind w:firstLine="720"/>
      </w:pPr>
      <w:r>
        <w:t>&lt;refs&gt;</w:t>
      </w:r>
    </w:p>
    <w:p w:rsidR="007402CC" w:rsidRPr="00B44E84" w:rsidRDefault="007402CC" w:rsidP="007402CC">
      <w:pPr>
        <w:pStyle w:val="EndnoteText"/>
        <w:spacing w:line="480" w:lineRule="auto"/>
        <w:ind w:left="720" w:hanging="720"/>
      </w:pPr>
      <w:r w:rsidRPr="00B44E84">
        <w:t>Avineri,</w:t>
      </w:r>
      <w:r w:rsidR="002411B3">
        <w:t xml:space="preserve"> </w:t>
      </w:r>
      <w:r w:rsidRPr="00B44E84">
        <w:t>Shlomo</w:t>
      </w:r>
      <w:r>
        <w:t>.</w:t>
      </w:r>
      <w:r w:rsidR="002411B3">
        <w:t xml:space="preserve"> </w:t>
      </w:r>
      <w:r w:rsidRPr="00B44E84">
        <w:rPr>
          <w:i/>
        </w:rPr>
        <w:t>The</w:t>
      </w:r>
      <w:r w:rsidR="002411B3">
        <w:rPr>
          <w:i/>
        </w:rPr>
        <w:t xml:space="preserve"> </w:t>
      </w:r>
      <w:r w:rsidRPr="00B44E84">
        <w:rPr>
          <w:i/>
        </w:rPr>
        <w:t>Social</w:t>
      </w:r>
      <w:r w:rsidR="002411B3">
        <w:rPr>
          <w:i/>
        </w:rPr>
        <w:t xml:space="preserve"> </w:t>
      </w:r>
      <w:r w:rsidRPr="00B44E84">
        <w:rPr>
          <w:i/>
        </w:rPr>
        <w:t>and</w:t>
      </w:r>
      <w:r w:rsidR="002411B3">
        <w:rPr>
          <w:i/>
        </w:rPr>
        <w:t xml:space="preserve"> </w:t>
      </w:r>
      <w:r w:rsidRPr="00B44E84">
        <w:rPr>
          <w:i/>
        </w:rPr>
        <w:t>Political</w:t>
      </w:r>
      <w:r w:rsidR="002411B3">
        <w:rPr>
          <w:i/>
        </w:rPr>
        <w:t xml:space="preserve"> </w:t>
      </w:r>
      <w:r w:rsidRPr="00B44E84">
        <w:rPr>
          <w:i/>
        </w:rPr>
        <w:t>Thought</w:t>
      </w:r>
      <w:r w:rsidR="002411B3">
        <w:rPr>
          <w:i/>
        </w:rPr>
        <w:t xml:space="preserve"> </w:t>
      </w:r>
      <w:r w:rsidRPr="00B44E84">
        <w:rPr>
          <w:i/>
        </w:rPr>
        <w:t>of</w:t>
      </w:r>
      <w:r w:rsidR="002411B3">
        <w:rPr>
          <w:i/>
        </w:rPr>
        <w:t xml:space="preserve"> </w:t>
      </w:r>
      <w:r w:rsidRPr="00B44E84">
        <w:rPr>
          <w:i/>
        </w:rPr>
        <w:t>Karl</w:t>
      </w:r>
      <w:r w:rsidR="002411B3">
        <w:rPr>
          <w:i/>
        </w:rPr>
        <w:t xml:space="preserve"> </w:t>
      </w:r>
      <w:r w:rsidRPr="00B44E84">
        <w:rPr>
          <w:i/>
        </w:rPr>
        <w:t>Marx</w:t>
      </w:r>
      <w:r>
        <w:rPr>
          <w:iCs/>
        </w:rPr>
        <w:t>.</w:t>
      </w:r>
      <w:r w:rsidR="002411B3">
        <w:t xml:space="preserve"> </w:t>
      </w:r>
      <w:r w:rsidRPr="00B44E84">
        <w:t>Cambridge:</w:t>
      </w:r>
      <w:r w:rsidR="002411B3">
        <w:t xml:space="preserve"> </w:t>
      </w:r>
      <w:r w:rsidRPr="00B44E84">
        <w:t>C</w:t>
      </w:r>
      <w:r>
        <w:t>ambridge</w:t>
      </w:r>
      <w:r w:rsidR="002411B3">
        <w:t xml:space="preserve"> </w:t>
      </w:r>
      <w:r>
        <w:t>University</w:t>
      </w:r>
      <w:r w:rsidR="002411B3">
        <w:t xml:space="preserve"> </w:t>
      </w:r>
      <w:r>
        <w:t>Press,</w:t>
      </w:r>
      <w:r w:rsidR="002411B3">
        <w:t xml:space="preserve"> </w:t>
      </w:r>
      <w:r>
        <w:t>1968</w:t>
      </w:r>
      <w:r w:rsidRPr="00B44E84">
        <w:t>.</w:t>
      </w:r>
    </w:p>
    <w:p w:rsidR="007402CC" w:rsidRPr="00B44E84" w:rsidRDefault="00703408" w:rsidP="007402CC">
      <w:pPr>
        <w:pStyle w:val="EndnoteText"/>
        <w:spacing w:line="480" w:lineRule="auto"/>
        <w:ind w:left="720" w:hanging="720"/>
      </w:pPr>
      <w:r w:rsidRPr="00B44E84">
        <w:fldChar w:fldCharType="begin"/>
      </w:r>
      <w:r w:rsidR="007402CC" w:rsidRPr="00B44E84">
        <w:instrText xml:space="preserve"> ADDIN ZOTERO_ITEM {"citationID":"qT6A3F4e","properties":{"formattedCitation":"{\\rtf Clement Greenberg, \\uc0\\u8220{}Avant-Garde and Kitsch,\\uc0\\u8221{} in \\i Art and Culture: Critical Essays\\i0{} (Beacon Press, 1961), 3-21.}","plainCitation":"Clement Greenberg, “Avant-Garde and Kitsch,” in Art and Culture: Critical Essays (Beacon Press, 1961), 3-21."},"citationItems":[{"id":238,"uris":["http://zotero.org/users/135266/items/GR28CCTR"],"uri":["http://zotero.org/users/135266/items/GR28CCTR"]}]} </w:instrText>
      </w:r>
      <w:r w:rsidRPr="00B44E84">
        <w:fldChar w:fldCharType="separate"/>
      </w:r>
      <w:r w:rsidR="007402CC" w:rsidRPr="00B44E84">
        <w:t>Greenberg,</w:t>
      </w:r>
      <w:r w:rsidR="002411B3">
        <w:t xml:space="preserve"> </w:t>
      </w:r>
      <w:r w:rsidR="007402CC" w:rsidRPr="00B44E84">
        <w:t>Clement</w:t>
      </w:r>
      <w:r w:rsidR="007402CC">
        <w:t>.</w:t>
      </w:r>
      <w:r w:rsidR="002411B3">
        <w:t xml:space="preserve"> </w:t>
      </w:r>
      <w:r w:rsidR="00C15081">
        <w:t>“</w:t>
      </w:r>
      <w:r w:rsidR="007402CC" w:rsidRPr="00B44E84">
        <w:t>Avant-Garde</w:t>
      </w:r>
      <w:r w:rsidR="002411B3">
        <w:t xml:space="preserve"> </w:t>
      </w:r>
      <w:r w:rsidR="007402CC" w:rsidRPr="00B44E84">
        <w:t>and</w:t>
      </w:r>
      <w:r w:rsidR="002411B3">
        <w:t xml:space="preserve"> </w:t>
      </w:r>
      <w:r w:rsidR="007402CC" w:rsidRPr="00B44E84">
        <w:t>Kitsch</w:t>
      </w:r>
      <w:r w:rsidR="007402CC">
        <w:t>.</w:t>
      </w:r>
      <w:r w:rsidR="00C15081">
        <w:t>”</w:t>
      </w:r>
      <w:r w:rsidR="002411B3">
        <w:t xml:space="preserve"> </w:t>
      </w:r>
      <w:r w:rsidR="007402CC">
        <w:t>I</w:t>
      </w:r>
      <w:r w:rsidR="007402CC" w:rsidRPr="00B44E84">
        <w:t>n</w:t>
      </w:r>
      <w:r w:rsidR="002411B3">
        <w:t xml:space="preserve"> </w:t>
      </w:r>
      <w:r w:rsidR="007402CC" w:rsidRPr="00B44E84">
        <w:rPr>
          <w:i/>
          <w:iCs/>
        </w:rPr>
        <w:t>Art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and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Culture: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Critical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Essays</w:t>
      </w:r>
      <w:r w:rsidR="007402CC">
        <w:t>.</w:t>
      </w:r>
      <w:r w:rsidR="002411B3">
        <w:t xml:space="preserve"> </w:t>
      </w:r>
      <w:r w:rsidR="007402CC" w:rsidRPr="00B44E84">
        <w:t>B</w:t>
      </w:r>
      <w:r w:rsidR="007402CC">
        <w:t>oston:</w:t>
      </w:r>
      <w:r w:rsidR="002411B3">
        <w:t xml:space="preserve"> </w:t>
      </w:r>
      <w:r w:rsidR="007402CC">
        <w:t>Beacon</w:t>
      </w:r>
      <w:r w:rsidR="002411B3">
        <w:t xml:space="preserve"> </w:t>
      </w:r>
      <w:r w:rsidR="007402CC">
        <w:t>Press,</w:t>
      </w:r>
      <w:r w:rsidR="002411B3">
        <w:t xml:space="preserve"> </w:t>
      </w:r>
      <w:r w:rsidR="007402CC">
        <w:t>1961</w:t>
      </w:r>
      <w:r w:rsidR="007402CC" w:rsidRPr="00B44E84">
        <w:t>.</w:t>
      </w:r>
      <w:r w:rsidRPr="00B44E84">
        <w:fldChar w:fldCharType="end"/>
      </w:r>
    </w:p>
    <w:p w:rsidR="007402CC" w:rsidRPr="00B44E84" w:rsidRDefault="00703408" w:rsidP="007402CC">
      <w:pPr>
        <w:pStyle w:val="EndnoteText"/>
        <w:spacing w:line="480" w:lineRule="auto"/>
        <w:ind w:left="720" w:hanging="720"/>
      </w:pPr>
      <w:r w:rsidRPr="00B44E84">
        <w:rPr>
          <w:iCs/>
        </w:rPr>
        <w:fldChar w:fldCharType="begin"/>
      </w:r>
      <w:r w:rsidR="007402CC" w:rsidRPr="00B44E84">
        <w:rPr>
          <w:iCs/>
        </w:rPr>
        <w:instrText xml:space="preserve"> ADDIN ZOTERO_ITEM {"citationItems":[{"uri":["http://zotero.org/users/135266/items/ABUEZDK3"]}]} </w:instrText>
      </w:r>
      <w:r w:rsidRPr="00B44E84">
        <w:rPr>
          <w:iCs/>
        </w:rPr>
        <w:fldChar w:fldCharType="separate"/>
      </w:r>
      <w:r w:rsidR="007402CC" w:rsidRPr="00B44E84">
        <w:t>Held,</w:t>
      </w:r>
      <w:r w:rsidR="002411B3">
        <w:t xml:space="preserve"> </w:t>
      </w:r>
      <w:r w:rsidR="007402CC" w:rsidRPr="00B44E84">
        <w:t>Shai</w:t>
      </w:r>
      <w:r w:rsidR="007402CC">
        <w:t>.</w:t>
      </w:r>
      <w:r w:rsidR="002411B3">
        <w:t xml:space="preserve"> </w:t>
      </w:r>
      <w:r w:rsidR="00C15081">
        <w:t>“</w:t>
      </w:r>
      <w:r w:rsidR="007402CC" w:rsidRPr="00B44E84">
        <w:t>The</w:t>
      </w:r>
      <w:r w:rsidR="002411B3">
        <w:t xml:space="preserve"> </w:t>
      </w:r>
      <w:r w:rsidR="007402CC" w:rsidRPr="00B44E84">
        <w:t>Promise</w:t>
      </w:r>
      <w:r w:rsidR="002411B3">
        <w:t xml:space="preserve"> </w:t>
      </w:r>
      <w:r w:rsidR="007402CC" w:rsidRPr="00B44E84">
        <w:t>and</w:t>
      </w:r>
      <w:r w:rsidR="002411B3">
        <w:t xml:space="preserve"> </w:t>
      </w:r>
      <w:r w:rsidR="007402CC" w:rsidRPr="00B44E84">
        <w:t>Peril</w:t>
      </w:r>
      <w:r w:rsidR="002411B3">
        <w:t xml:space="preserve"> </w:t>
      </w:r>
      <w:r w:rsidR="007402CC" w:rsidRPr="00B44E84">
        <w:t>of</w:t>
      </w:r>
      <w:r w:rsidR="002411B3">
        <w:t xml:space="preserve"> </w:t>
      </w:r>
      <w:r w:rsidR="007402CC" w:rsidRPr="00B44E84">
        <w:t>Jewish</w:t>
      </w:r>
      <w:r w:rsidR="002411B3">
        <w:t xml:space="preserve"> </w:t>
      </w:r>
      <w:r w:rsidR="007402CC" w:rsidRPr="00B44E84">
        <w:t>Barthianism:</w:t>
      </w:r>
      <w:r w:rsidR="002411B3">
        <w:t xml:space="preserve"> </w:t>
      </w:r>
      <w:r w:rsidR="007402CC" w:rsidRPr="00B44E84">
        <w:t>The</w:t>
      </w:r>
      <w:r w:rsidR="002411B3">
        <w:t xml:space="preserve"> </w:t>
      </w:r>
      <w:r w:rsidR="007402CC">
        <w:t>Theology</w:t>
      </w:r>
      <w:r w:rsidR="002411B3">
        <w:t xml:space="preserve"> </w:t>
      </w:r>
      <w:r w:rsidR="007402CC">
        <w:t>of</w:t>
      </w:r>
      <w:r w:rsidR="002411B3">
        <w:t xml:space="preserve"> </w:t>
      </w:r>
      <w:r w:rsidR="007402CC">
        <w:t>Michael</w:t>
      </w:r>
      <w:r w:rsidR="002411B3">
        <w:t xml:space="preserve"> </w:t>
      </w:r>
      <w:r w:rsidR="007402CC">
        <w:t>Wyschogrod.</w:t>
      </w:r>
      <w:r w:rsidR="00C15081">
        <w:t>”</w:t>
      </w:r>
      <w:r w:rsidR="002411B3">
        <w:t xml:space="preserve"> </w:t>
      </w:r>
      <w:r w:rsidR="007402CC" w:rsidRPr="00B44E84">
        <w:rPr>
          <w:i/>
          <w:iCs/>
        </w:rPr>
        <w:t>Moder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Judaism</w:t>
      </w:r>
      <w:r w:rsidR="002411B3">
        <w:t xml:space="preserve"> </w:t>
      </w:r>
      <w:r w:rsidR="007402CC">
        <w:t>25,</w:t>
      </w:r>
      <w:r w:rsidR="002411B3">
        <w:t xml:space="preserve"> </w:t>
      </w:r>
      <w:r w:rsidR="007402CC">
        <w:t>no.</w:t>
      </w:r>
      <w:r w:rsidR="002411B3">
        <w:t xml:space="preserve"> </w:t>
      </w:r>
      <w:r w:rsidR="007402CC">
        <w:t>3</w:t>
      </w:r>
      <w:r w:rsidR="002411B3">
        <w:t xml:space="preserve"> </w:t>
      </w:r>
      <w:r w:rsidR="007402CC">
        <w:t>(2005):</w:t>
      </w:r>
      <w:r w:rsidR="002411B3">
        <w:t xml:space="preserve"> </w:t>
      </w:r>
      <w:r w:rsidR="007402CC" w:rsidRPr="00B44E84">
        <w:t>316-26.</w:t>
      </w:r>
      <w:r w:rsidRPr="00B44E84">
        <w:rPr>
          <w:iCs/>
        </w:rPr>
        <w:fldChar w:fldCharType="end"/>
      </w:r>
    </w:p>
    <w:p w:rsidR="007402CC" w:rsidRPr="00B44E84" w:rsidRDefault="00703408" w:rsidP="007402CC">
      <w:pPr>
        <w:pStyle w:val="EndnoteText"/>
        <w:spacing w:line="480" w:lineRule="auto"/>
        <w:ind w:left="720" w:hanging="720"/>
      </w:pPr>
      <w:r>
        <w:fldChar w:fldCharType="begin"/>
      </w:r>
      <w:r w:rsidR="005C3D32">
        <w:instrText xml:space="preserve"> ADDIN ZOTERO_ITEM {"citationItems":[{"uri":["http://zotero.org/users/135266/items/DATTBJ6J"]}]} </w:instrText>
      </w:r>
      <w:r>
        <w:fldChar w:fldCharType="separate"/>
      </w:r>
      <w:r w:rsidR="007402CC" w:rsidRPr="00B44E84">
        <w:t>Jay,</w:t>
      </w:r>
      <w:r w:rsidR="002411B3">
        <w:t xml:space="preserve"> </w:t>
      </w:r>
      <w:r w:rsidR="007402CC" w:rsidRPr="00B44E84">
        <w:t>Martin</w:t>
      </w:r>
      <w:r w:rsidR="007402CC">
        <w:t>.</w:t>
      </w:r>
      <w:r w:rsidR="002411B3">
        <w:t xml:space="preserve"> </w:t>
      </w:r>
      <w:r w:rsidR="007402CC" w:rsidRPr="00B44E84">
        <w:rPr>
          <w:i/>
          <w:iCs/>
        </w:rPr>
        <w:t>Downcast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Eyes: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Denigratio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of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Visio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i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wentieth-Century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French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ought</w:t>
      </w:r>
      <w:r w:rsidR="007402CC">
        <w:t>.</w:t>
      </w:r>
      <w:r w:rsidR="002411B3">
        <w:t xml:space="preserve"> </w:t>
      </w:r>
      <w:r w:rsidR="007402CC" w:rsidRPr="00B44E84">
        <w:t>Berkeley:</w:t>
      </w:r>
      <w:r w:rsidR="002411B3">
        <w:t xml:space="preserve"> </w:t>
      </w:r>
      <w:r w:rsidR="007402CC" w:rsidRPr="00B44E84">
        <w:t>Unive</w:t>
      </w:r>
      <w:r w:rsidR="007402CC">
        <w:t>rsity</w:t>
      </w:r>
      <w:r w:rsidR="002411B3">
        <w:t xml:space="preserve"> </w:t>
      </w:r>
      <w:r w:rsidR="007402CC">
        <w:t>of</w:t>
      </w:r>
      <w:r w:rsidR="002411B3">
        <w:t xml:space="preserve"> </w:t>
      </w:r>
      <w:r w:rsidR="007402CC">
        <w:t>California</w:t>
      </w:r>
      <w:r w:rsidR="002411B3">
        <w:t xml:space="preserve"> </w:t>
      </w:r>
      <w:r w:rsidR="007402CC">
        <w:t>Press,</w:t>
      </w:r>
      <w:r w:rsidR="002411B3">
        <w:t xml:space="preserve"> </w:t>
      </w:r>
      <w:r w:rsidR="007402CC">
        <w:t>1993</w:t>
      </w:r>
      <w:r w:rsidR="007402CC" w:rsidRPr="00B44E84">
        <w:t>.</w:t>
      </w:r>
      <w:r>
        <w:fldChar w:fldCharType="end"/>
      </w:r>
    </w:p>
    <w:p w:rsidR="007402CC" w:rsidRPr="00B44E84" w:rsidRDefault="003619D2" w:rsidP="007402CC">
      <w:pPr>
        <w:pStyle w:val="EndnoteText"/>
        <w:spacing w:line="480" w:lineRule="auto"/>
        <w:ind w:left="720" w:hanging="720"/>
      </w:pPr>
      <w:r>
        <w:fldChar w:fldCharType="begin"/>
      </w:r>
      <w:r>
        <w:instrText xml:space="preserve"> ADDIN ZOTERO_ITEM {"citationItems":[{"uri":["http://zotero.org/users/135266/items/7FWFQGIJ"]}]} </w:instrText>
      </w:r>
      <w:r>
        <w:fldChar w:fldCharType="separate"/>
      </w:r>
      <w:r w:rsidR="007402CC" w:rsidRPr="00B44E84">
        <w:t>Lowe,</w:t>
      </w:r>
      <w:r w:rsidR="002411B3">
        <w:t xml:space="preserve"> </w:t>
      </w:r>
      <w:r w:rsidR="007402CC" w:rsidRPr="00B44E84">
        <w:t>Walter</w:t>
      </w:r>
      <w:r w:rsidR="002411B3">
        <w:t xml:space="preserve"> </w:t>
      </w:r>
      <w:r w:rsidR="007402CC" w:rsidRPr="00B44E84">
        <w:t>James</w:t>
      </w:r>
      <w:r w:rsidR="007402CC">
        <w:t>.</w:t>
      </w:r>
      <w:r w:rsidR="002411B3">
        <w:t xml:space="preserve"> </w:t>
      </w:r>
      <w:r w:rsidR="00C15081">
        <w:t>“</w:t>
      </w:r>
      <w:r w:rsidR="007402CC" w:rsidRPr="00B44E84">
        <w:t>The</w:t>
      </w:r>
      <w:r w:rsidR="002411B3">
        <w:t xml:space="preserve"> </w:t>
      </w:r>
      <w:r w:rsidR="007402CC" w:rsidRPr="00B44E84">
        <w:t>Intensification</w:t>
      </w:r>
      <w:r w:rsidR="002411B3">
        <w:t xml:space="preserve"> </w:t>
      </w:r>
      <w:r w:rsidR="007402CC" w:rsidRPr="00B44E84">
        <w:t>of</w:t>
      </w:r>
      <w:r w:rsidR="002411B3">
        <w:t xml:space="preserve"> </w:t>
      </w:r>
      <w:r w:rsidR="007402CC" w:rsidRPr="00B44E84">
        <w:t>Time:</w:t>
      </w:r>
      <w:r w:rsidR="002411B3">
        <w:t xml:space="preserve"> </w:t>
      </w:r>
      <w:r w:rsidR="007402CC" w:rsidRPr="00B44E84">
        <w:t>Michael</w:t>
      </w:r>
      <w:r w:rsidR="002411B3">
        <w:t xml:space="preserve"> </w:t>
      </w:r>
      <w:r w:rsidR="007402CC" w:rsidRPr="00B44E84">
        <w:t>Wyschogrod</w:t>
      </w:r>
      <w:r w:rsidR="002411B3">
        <w:t xml:space="preserve"> </w:t>
      </w:r>
      <w:r w:rsidR="007402CC" w:rsidRPr="00B44E84">
        <w:t>and</w:t>
      </w:r>
      <w:r w:rsidR="002411B3">
        <w:t xml:space="preserve"> </w:t>
      </w:r>
      <w:r w:rsidR="007402CC">
        <w:t>the</w:t>
      </w:r>
      <w:r w:rsidR="002411B3">
        <w:t xml:space="preserve"> </w:t>
      </w:r>
      <w:r w:rsidR="007402CC">
        <w:t>Task</w:t>
      </w:r>
      <w:r w:rsidR="002411B3">
        <w:t xml:space="preserve"> </w:t>
      </w:r>
      <w:r w:rsidR="007402CC">
        <w:t>of</w:t>
      </w:r>
      <w:r w:rsidR="002411B3">
        <w:t xml:space="preserve"> </w:t>
      </w:r>
      <w:r w:rsidR="007402CC">
        <w:t>Christian</w:t>
      </w:r>
      <w:r w:rsidR="002411B3">
        <w:t xml:space="preserve"> </w:t>
      </w:r>
      <w:r w:rsidR="007402CC">
        <w:t>Theology.</w:t>
      </w:r>
      <w:r w:rsidR="00C15081">
        <w:t>”</w:t>
      </w:r>
      <w:r w:rsidR="002411B3">
        <w:t xml:space="preserve"> </w:t>
      </w:r>
      <w:r w:rsidR="007402CC" w:rsidRPr="00B44E84">
        <w:rPr>
          <w:i/>
          <w:iCs/>
        </w:rPr>
        <w:t>Moder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eology</w:t>
      </w:r>
      <w:r w:rsidR="002411B3">
        <w:t xml:space="preserve"> </w:t>
      </w:r>
      <w:r w:rsidR="007402CC">
        <w:t>22,</w:t>
      </w:r>
      <w:r w:rsidR="002411B3">
        <w:t xml:space="preserve"> </w:t>
      </w:r>
      <w:r w:rsidR="007402CC">
        <w:t>no.</w:t>
      </w:r>
      <w:r w:rsidR="002411B3">
        <w:t xml:space="preserve"> </w:t>
      </w:r>
      <w:r w:rsidR="007402CC">
        <w:t>4</w:t>
      </w:r>
      <w:r w:rsidR="002411B3">
        <w:t xml:space="preserve"> </w:t>
      </w:r>
      <w:r w:rsidR="007402CC">
        <w:t>(2006):</w:t>
      </w:r>
      <w:r w:rsidR="002411B3">
        <w:t xml:space="preserve"> </w:t>
      </w:r>
      <w:r w:rsidR="007402CC" w:rsidRPr="00B44E84">
        <w:t>693-99.</w:t>
      </w:r>
      <w:r>
        <w:fldChar w:fldCharType="end"/>
      </w:r>
    </w:p>
    <w:p w:rsidR="007402CC" w:rsidRPr="00B44E84" w:rsidRDefault="00703408" w:rsidP="007402CC">
      <w:pPr>
        <w:pStyle w:val="EndnoteText"/>
        <w:spacing w:line="480" w:lineRule="auto"/>
        <w:ind w:left="720" w:hanging="720"/>
      </w:pPr>
      <w:r>
        <w:fldChar w:fldCharType="begin"/>
      </w:r>
      <w:r w:rsidR="005C3D32">
        <w:instrText xml:space="preserve"> ADDIN ZOTERO_ITEM {"citationItems":[{"uri":["http://zotero.org/users/135266/items/PMQW6TF7"]}]} </w:instrText>
      </w:r>
      <w:r>
        <w:fldChar w:fldCharType="separate"/>
      </w:r>
      <w:r w:rsidR="007402CC" w:rsidRPr="00B44E84">
        <w:t>Novak,</w:t>
      </w:r>
      <w:r w:rsidR="002411B3">
        <w:t xml:space="preserve"> </w:t>
      </w:r>
      <w:r w:rsidR="007402CC" w:rsidRPr="00B44E84">
        <w:t>David</w:t>
      </w:r>
      <w:r w:rsidR="007402CC">
        <w:t>.</w:t>
      </w:r>
      <w:r w:rsidR="002411B3"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Electio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of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Israel: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Idea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of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Chose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People</w:t>
      </w:r>
      <w:r w:rsidR="007402CC">
        <w:t>.</w:t>
      </w:r>
      <w:r w:rsidR="002411B3">
        <w:t xml:space="preserve"> </w:t>
      </w:r>
      <w:r w:rsidR="007402CC" w:rsidRPr="00B44E84">
        <w:t>Cambridge:</w:t>
      </w:r>
      <w:r w:rsidR="002411B3">
        <w:t xml:space="preserve"> </w:t>
      </w:r>
      <w:r w:rsidR="007402CC" w:rsidRPr="00B44E84">
        <w:t>Camb</w:t>
      </w:r>
      <w:r w:rsidR="007402CC">
        <w:t>ridge</w:t>
      </w:r>
      <w:r w:rsidR="002411B3">
        <w:t xml:space="preserve"> </w:t>
      </w:r>
      <w:r w:rsidR="007402CC">
        <w:t>University</w:t>
      </w:r>
      <w:r w:rsidR="002411B3">
        <w:t xml:space="preserve"> </w:t>
      </w:r>
      <w:r w:rsidR="007402CC">
        <w:t>Press,</w:t>
      </w:r>
      <w:r w:rsidR="002411B3">
        <w:t xml:space="preserve"> </w:t>
      </w:r>
      <w:r w:rsidR="007402CC">
        <w:t>1995</w:t>
      </w:r>
      <w:r w:rsidR="007402CC" w:rsidRPr="00B44E84">
        <w:t>.</w:t>
      </w:r>
      <w:r>
        <w:fldChar w:fldCharType="end"/>
      </w:r>
    </w:p>
    <w:p w:rsidR="007402CC" w:rsidRPr="00B44E84" w:rsidRDefault="003619D2" w:rsidP="007402CC">
      <w:pPr>
        <w:pStyle w:val="EndnoteText"/>
        <w:spacing w:line="480" w:lineRule="auto"/>
        <w:ind w:left="720" w:hanging="720"/>
      </w:pPr>
      <w:r>
        <w:fldChar w:fldCharType="begin"/>
      </w:r>
      <w:r>
        <w:instrText xml:space="preserve"> ADDIN ZOTERO_ITEM {"citationID":"j4ji8rr8q","citationItems":[{"uri":["http://zotero.org/users/135266/items/G94Z36QK"]}]} </w:instrText>
      </w:r>
      <w:r>
        <w:fldChar w:fldCharType="separate"/>
      </w:r>
      <w:r w:rsidR="007402CC" w:rsidRPr="00B44E84">
        <w:t>Soloveitchik,</w:t>
      </w:r>
      <w:r w:rsidR="002411B3">
        <w:t xml:space="preserve"> </w:t>
      </w:r>
      <w:r w:rsidR="007402CC" w:rsidRPr="00B44E84">
        <w:t>Joseph</w:t>
      </w:r>
      <w:r w:rsidR="007402CC">
        <w:t>.</w:t>
      </w:r>
      <w:r w:rsidR="002411B3"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Lonely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Ma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of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Faith</w:t>
      </w:r>
      <w:r w:rsidR="007402CC">
        <w:t>.</w:t>
      </w:r>
      <w:r w:rsidR="002411B3">
        <w:t xml:space="preserve"> </w:t>
      </w:r>
      <w:r w:rsidR="007402CC">
        <w:t>New</w:t>
      </w:r>
      <w:r w:rsidR="002411B3">
        <w:t xml:space="preserve"> </w:t>
      </w:r>
      <w:r w:rsidR="007402CC">
        <w:t>York:</w:t>
      </w:r>
      <w:r w:rsidR="002411B3">
        <w:t xml:space="preserve"> </w:t>
      </w:r>
      <w:r w:rsidR="007402CC">
        <w:t>Doubleday,</w:t>
      </w:r>
      <w:r w:rsidR="002411B3">
        <w:t xml:space="preserve"> </w:t>
      </w:r>
      <w:r w:rsidR="007402CC">
        <w:t>1965</w:t>
      </w:r>
      <w:r w:rsidR="007402CC" w:rsidRPr="00B44E84">
        <w:t>.</w:t>
      </w:r>
      <w:r>
        <w:fldChar w:fldCharType="end"/>
      </w:r>
    </w:p>
    <w:p w:rsidR="007402CC" w:rsidRPr="00B44E84" w:rsidRDefault="003619D2" w:rsidP="007402CC">
      <w:pPr>
        <w:pStyle w:val="EndnoteText"/>
        <w:spacing w:line="480" w:lineRule="auto"/>
        <w:ind w:left="720" w:hanging="720"/>
      </w:pPr>
      <w:r>
        <w:lastRenderedPageBreak/>
        <w:fldChar w:fldCharType="begin"/>
      </w:r>
      <w:r>
        <w:instrText xml:space="preserve"> ADDIN ZOTERO_ITEM</w:instrText>
      </w:r>
      <w:r>
        <w:instrText xml:space="preserve"> {"citationItems":[{"uri":["http://zotero.org/users/135266/items/X5ARI63W"]}]} </w:instrText>
      </w:r>
      <w:r>
        <w:fldChar w:fldCharType="separate"/>
      </w:r>
      <w:r w:rsidR="007402CC" w:rsidRPr="00B44E84">
        <w:t>Soulen,</w:t>
      </w:r>
      <w:r w:rsidR="002411B3">
        <w:t xml:space="preserve"> </w:t>
      </w:r>
      <w:r w:rsidR="007402CC" w:rsidRPr="00B44E84">
        <w:t>R.</w:t>
      </w:r>
      <w:r w:rsidR="002411B3">
        <w:t xml:space="preserve"> </w:t>
      </w:r>
      <w:r w:rsidR="007402CC" w:rsidRPr="00B44E84">
        <w:t>Kendall</w:t>
      </w:r>
      <w:r w:rsidR="007402CC">
        <w:t>.</w:t>
      </w:r>
      <w:r w:rsidR="002411B3">
        <w:t xml:space="preserve"> </w:t>
      </w:r>
      <w:r w:rsidR="00C15081">
        <w:t>“</w:t>
      </w:r>
      <w:r w:rsidR="007402CC">
        <w:t>The</w:t>
      </w:r>
      <w:r w:rsidR="002411B3">
        <w:t xml:space="preserve"> </w:t>
      </w:r>
      <w:r w:rsidR="007402CC">
        <w:t>A</w:t>
      </w:r>
      <w:r w:rsidR="007402CC" w:rsidRPr="00B44E84">
        <w:t>chievement</w:t>
      </w:r>
      <w:r w:rsidR="002411B3">
        <w:t xml:space="preserve"> </w:t>
      </w:r>
      <w:r w:rsidR="007402CC" w:rsidRPr="00B44E84">
        <w:t>of</w:t>
      </w:r>
      <w:r w:rsidR="002411B3">
        <w:t xml:space="preserve"> </w:t>
      </w:r>
      <w:r w:rsidR="007402CC" w:rsidRPr="00B44E84">
        <w:t>Michael</w:t>
      </w:r>
      <w:r w:rsidR="002411B3">
        <w:t xml:space="preserve"> </w:t>
      </w:r>
      <w:r w:rsidR="007402CC" w:rsidRPr="00B44E84">
        <w:t>Wyschogro</w:t>
      </w:r>
      <w:r w:rsidR="007402CC">
        <w:t>d.</w:t>
      </w:r>
      <w:r w:rsidR="00C15081">
        <w:t>”</w:t>
      </w:r>
      <w:r w:rsidR="002411B3">
        <w:t xml:space="preserve"> </w:t>
      </w:r>
      <w:r w:rsidR="007402CC" w:rsidRPr="00B44E84">
        <w:rPr>
          <w:i/>
          <w:iCs/>
        </w:rPr>
        <w:t>Moder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eology</w:t>
      </w:r>
      <w:r w:rsidR="002411B3">
        <w:t xml:space="preserve"> </w:t>
      </w:r>
      <w:r w:rsidR="007402CC">
        <w:t>22,</w:t>
      </w:r>
      <w:r w:rsidR="002411B3">
        <w:t xml:space="preserve"> </w:t>
      </w:r>
      <w:r w:rsidR="007402CC">
        <w:t>no.</w:t>
      </w:r>
      <w:r w:rsidR="002411B3">
        <w:t xml:space="preserve"> </w:t>
      </w:r>
      <w:r w:rsidR="007402CC">
        <w:t>4</w:t>
      </w:r>
      <w:r w:rsidR="002411B3">
        <w:t xml:space="preserve"> </w:t>
      </w:r>
      <w:r w:rsidR="007402CC">
        <w:t>(2006):</w:t>
      </w:r>
      <w:r w:rsidR="002411B3">
        <w:t xml:space="preserve"> </w:t>
      </w:r>
      <w:r w:rsidR="007402CC">
        <w:t>677-85</w:t>
      </w:r>
      <w:r w:rsidR="007402CC" w:rsidRPr="00B44E84">
        <w:t>.</w:t>
      </w:r>
      <w:r>
        <w:fldChar w:fldCharType="end"/>
      </w:r>
    </w:p>
    <w:p w:rsidR="007402CC" w:rsidRDefault="003619D2" w:rsidP="007402CC">
      <w:pPr>
        <w:pStyle w:val="EndnoteText"/>
        <w:spacing w:line="480" w:lineRule="auto"/>
        <w:ind w:left="720" w:hanging="720"/>
      </w:pPr>
      <w:r>
        <w:fldChar w:fldCharType="begin"/>
      </w:r>
      <w:r>
        <w:instrText xml:space="preserve"> ADDIN ZOTERO_ITEM {"citationItems":[{"uri":["http://zotero.org/users/1</w:instrText>
      </w:r>
      <w:r>
        <w:instrText xml:space="preserve">35266/items/JDFPJN4K"]}]} </w:instrText>
      </w:r>
      <w:r>
        <w:fldChar w:fldCharType="separate"/>
      </w:r>
      <w:r w:rsidR="007402CC" w:rsidRPr="00B44E84">
        <w:t>Wyschogrod,</w:t>
      </w:r>
      <w:r w:rsidR="002411B3">
        <w:t xml:space="preserve"> </w:t>
      </w:r>
      <w:r w:rsidR="007402CC" w:rsidRPr="00B44E84">
        <w:t>Michael</w:t>
      </w:r>
      <w:r w:rsidR="007402CC">
        <w:t>.</w:t>
      </w:r>
      <w:r w:rsidR="002411B3">
        <w:t xml:space="preserve"> </w:t>
      </w:r>
      <w:r w:rsidR="00C15081">
        <w:t>“</w:t>
      </w:r>
      <w:r w:rsidR="007402CC" w:rsidRPr="00B44E84">
        <w:t>A</w:t>
      </w:r>
      <w:r w:rsidR="002411B3">
        <w:t xml:space="preserve"> </w:t>
      </w:r>
      <w:r w:rsidR="007402CC" w:rsidRPr="00B44E84">
        <w:t>Je</w:t>
      </w:r>
      <w:r w:rsidR="007402CC">
        <w:t>wish</w:t>
      </w:r>
      <w:r w:rsidR="002411B3">
        <w:t xml:space="preserve"> </w:t>
      </w:r>
      <w:r w:rsidR="007402CC">
        <w:t>Perspective</w:t>
      </w:r>
      <w:r w:rsidR="002411B3">
        <w:t xml:space="preserve"> </w:t>
      </w:r>
      <w:r w:rsidR="007402CC">
        <w:t>on</w:t>
      </w:r>
      <w:r w:rsidR="002411B3">
        <w:t xml:space="preserve"> </w:t>
      </w:r>
      <w:r w:rsidR="007402CC">
        <w:t>Incarnation.</w:t>
      </w:r>
      <w:r w:rsidR="00C15081">
        <w:t>”</w:t>
      </w:r>
      <w:r w:rsidR="002411B3">
        <w:t xml:space="preserve"> </w:t>
      </w:r>
      <w:r w:rsidR="007402CC" w:rsidRPr="00B44E84">
        <w:rPr>
          <w:i/>
          <w:iCs/>
        </w:rPr>
        <w:t>Moder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eology</w:t>
      </w:r>
      <w:r w:rsidR="002411B3">
        <w:t xml:space="preserve"> </w:t>
      </w:r>
      <w:r w:rsidR="007402CC">
        <w:t>12,</w:t>
      </w:r>
      <w:r w:rsidR="002411B3">
        <w:t xml:space="preserve"> </w:t>
      </w:r>
      <w:r w:rsidR="007402CC">
        <w:t>no.</w:t>
      </w:r>
      <w:r w:rsidR="002411B3">
        <w:t xml:space="preserve"> </w:t>
      </w:r>
      <w:r w:rsidR="007402CC" w:rsidRPr="00B44E84">
        <w:t>2</w:t>
      </w:r>
      <w:r w:rsidR="002411B3">
        <w:t xml:space="preserve"> </w:t>
      </w:r>
      <w:r w:rsidR="007402CC" w:rsidRPr="00B44E84">
        <w:t>(199</w:t>
      </w:r>
      <w:r w:rsidR="007402CC">
        <w:t>6):</w:t>
      </w:r>
      <w:r w:rsidR="002411B3">
        <w:t xml:space="preserve"> </w:t>
      </w:r>
      <w:r w:rsidR="007402CC">
        <w:t>195-209</w:t>
      </w:r>
      <w:r w:rsidR="007402CC" w:rsidRPr="00B44E84">
        <w:t>.</w:t>
      </w:r>
      <w:r>
        <w:fldChar w:fldCharType="end"/>
      </w:r>
    </w:p>
    <w:p w:rsidR="007402CC" w:rsidRPr="00B44E84" w:rsidRDefault="007402CC" w:rsidP="007402CC">
      <w:pPr>
        <w:pStyle w:val="EndnoteText"/>
        <w:spacing w:line="480" w:lineRule="auto"/>
        <w:ind w:left="720" w:hanging="720"/>
      </w:pPr>
      <w:r w:rsidRPr="005F3A6C">
        <w:rPr>
          <w:noProof/>
        </w:rPr>
        <w:t>———.</w:t>
      </w:r>
      <w:r w:rsidR="002411B3">
        <w:rPr>
          <w:noProof/>
        </w:rPr>
        <w:t xml:space="preserve"> </w:t>
      </w:r>
      <w:r w:rsidRPr="00B44E84">
        <w:rPr>
          <w:i/>
        </w:rPr>
        <w:t>Kierkegaard</w:t>
      </w:r>
      <w:r w:rsidR="002411B3">
        <w:rPr>
          <w:i/>
        </w:rPr>
        <w:t xml:space="preserve"> </w:t>
      </w:r>
      <w:r w:rsidRPr="00B44E84">
        <w:rPr>
          <w:i/>
        </w:rPr>
        <w:t>and</w:t>
      </w:r>
      <w:r w:rsidR="002411B3">
        <w:rPr>
          <w:i/>
        </w:rPr>
        <w:t xml:space="preserve"> </w:t>
      </w:r>
      <w:r w:rsidRPr="00B44E84">
        <w:rPr>
          <w:i/>
        </w:rPr>
        <w:t>Heidegger:</w:t>
      </w:r>
      <w:r w:rsidR="002411B3">
        <w:rPr>
          <w:i/>
        </w:rPr>
        <w:t xml:space="preserve"> </w:t>
      </w:r>
      <w:r w:rsidRPr="00B44E84">
        <w:rPr>
          <w:i/>
        </w:rPr>
        <w:t>The</w:t>
      </w:r>
      <w:r w:rsidR="002411B3">
        <w:rPr>
          <w:i/>
        </w:rPr>
        <w:t xml:space="preserve"> </w:t>
      </w:r>
      <w:r w:rsidRPr="00B44E84">
        <w:rPr>
          <w:i/>
        </w:rPr>
        <w:t>Ontology</w:t>
      </w:r>
      <w:r w:rsidR="002411B3">
        <w:rPr>
          <w:i/>
        </w:rPr>
        <w:t xml:space="preserve"> </w:t>
      </w:r>
      <w:r w:rsidRPr="00B44E84">
        <w:rPr>
          <w:i/>
        </w:rPr>
        <w:t>of</w:t>
      </w:r>
      <w:r w:rsidR="002411B3">
        <w:rPr>
          <w:i/>
        </w:rPr>
        <w:t xml:space="preserve"> </w:t>
      </w:r>
      <w:r w:rsidRPr="00B44E84">
        <w:rPr>
          <w:i/>
        </w:rPr>
        <w:t>Existence</w:t>
      </w:r>
      <w:r>
        <w:rPr>
          <w:iCs/>
        </w:rPr>
        <w:t>.</w:t>
      </w:r>
      <w:r w:rsidR="002411B3">
        <w:t xml:space="preserve"> </w:t>
      </w:r>
      <w:r>
        <w:t>London:</w:t>
      </w:r>
      <w:r w:rsidR="002411B3">
        <w:t xml:space="preserve"> </w:t>
      </w:r>
      <w:r>
        <w:t>Routledge</w:t>
      </w:r>
      <w:r w:rsidR="002411B3">
        <w:t xml:space="preserve"> </w:t>
      </w:r>
      <w:r>
        <w:t>&amp;</w:t>
      </w:r>
      <w:r w:rsidR="002411B3">
        <w:t xml:space="preserve"> </w:t>
      </w:r>
      <w:r>
        <w:t>Paul,</w:t>
      </w:r>
      <w:r w:rsidR="002411B3">
        <w:t xml:space="preserve"> </w:t>
      </w:r>
      <w:r>
        <w:t>1954</w:t>
      </w:r>
      <w:r w:rsidRPr="00B44E84">
        <w:t>.</w:t>
      </w:r>
    </w:p>
    <w:p w:rsidR="007402CC" w:rsidRPr="00B44E84" w:rsidRDefault="00703408" w:rsidP="007402CC">
      <w:pPr>
        <w:pStyle w:val="EndnoteText"/>
        <w:spacing w:line="480" w:lineRule="auto"/>
        <w:ind w:left="720" w:hanging="720"/>
      </w:pPr>
      <w:r>
        <w:fldChar w:fldCharType="begin"/>
      </w:r>
      <w:r w:rsidR="005C3D32">
        <w:instrText xml:space="preserve"> ADDIN ZOTERO_ITEM {"citationItems":[{"uri":["http://zotero.org/users/135266/items/XH259EA6"]}]} </w:instrText>
      </w:r>
      <w:r>
        <w:fldChar w:fldCharType="separate"/>
      </w:r>
      <w:r w:rsidR="007402CC" w:rsidRPr="005F3A6C">
        <w:rPr>
          <w:noProof/>
        </w:rPr>
        <w:t>———.</w:t>
      </w:r>
      <w:r w:rsidR="002411B3"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Body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of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Faith: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God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i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th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People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Israel</w:t>
      </w:r>
      <w:r w:rsidR="007402CC">
        <w:t>.</w:t>
      </w:r>
      <w:r w:rsidR="002411B3">
        <w:t xml:space="preserve"> </w:t>
      </w:r>
      <w:r w:rsidR="007402CC" w:rsidRPr="00B44E84">
        <w:t>Northvale:</w:t>
      </w:r>
      <w:r w:rsidR="002411B3">
        <w:t xml:space="preserve"> </w:t>
      </w:r>
      <w:r w:rsidR="007402CC">
        <w:t>Jason</w:t>
      </w:r>
      <w:r w:rsidR="002411B3">
        <w:t xml:space="preserve"> </w:t>
      </w:r>
      <w:r w:rsidR="007402CC">
        <w:t>Aronson</w:t>
      </w:r>
      <w:r w:rsidR="002411B3">
        <w:t xml:space="preserve"> </w:t>
      </w:r>
      <w:r w:rsidR="007402CC">
        <w:t>Inc.,</w:t>
      </w:r>
      <w:r w:rsidR="002411B3">
        <w:t xml:space="preserve"> </w:t>
      </w:r>
      <w:r w:rsidR="007402CC">
        <w:t>1996</w:t>
      </w:r>
      <w:r w:rsidR="007402CC" w:rsidRPr="00B44E84">
        <w:t>.</w:t>
      </w:r>
      <w:r>
        <w:fldChar w:fldCharType="end"/>
      </w:r>
    </w:p>
    <w:p w:rsidR="007402CC" w:rsidRPr="00B44E84" w:rsidRDefault="003619D2" w:rsidP="007402CC">
      <w:pPr>
        <w:pStyle w:val="EndnoteText"/>
        <w:spacing w:line="480" w:lineRule="auto"/>
        <w:ind w:left="720" w:hanging="720"/>
      </w:pPr>
      <w:r>
        <w:fldChar w:fldCharType="begin"/>
      </w:r>
      <w:r>
        <w:instrText xml:space="preserve"> ADDIN ZOTERO_ITEM {"citationItems":[{"uri":["http://zotero.org/users/135266/items/QUBXZXDR"]}]} </w:instrText>
      </w:r>
      <w:r>
        <w:fldChar w:fldCharType="separate"/>
      </w:r>
      <w:r w:rsidR="007402CC">
        <w:rPr>
          <w:noProof/>
        </w:rPr>
        <w:t>———</w:t>
      </w:r>
      <w:r w:rsidR="007402CC">
        <w:t>,</w:t>
      </w:r>
      <w:r w:rsidR="002411B3">
        <w:t xml:space="preserve"> </w:t>
      </w:r>
      <w:r w:rsidR="007402CC">
        <w:t>and</w:t>
      </w:r>
      <w:r w:rsidR="002411B3">
        <w:t xml:space="preserve"> </w:t>
      </w:r>
      <w:r w:rsidR="007402CC">
        <w:t>R.</w:t>
      </w:r>
      <w:r w:rsidR="002411B3">
        <w:t xml:space="preserve"> </w:t>
      </w:r>
      <w:r w:rsidR="007402CC">
        <w:t>Kendall</w:t>
      </w:r>
      <w:r w:rsidR="002411B3">
        <w:t xml:space="preserve"> </w:t>
      </w:r>
      <w:r w:rsidR="007402CC">
        <w:t>Soulen.</w:t>
      </w:r>
      <w:r w:rsidR="002411B3">
        <w:t xml:space="preserve"> </w:t>
      </w:r>
      <w:r w:rsidR="007402CC">
        <w:rPr>
          <w:i/>
          <w:iCs/>
        </w:rPr>
        <w:t>Abraham</w:t>
      </w:r>
      <w:r w:rsidR="00C15081">
        <w:rPr>
          <w:i/>
          <w:iCs/>
        </w:rPr>
        <w:t>’</w:t>
      </w:r>
      <w:r w:rsidR="007402CC">
        <w:rPr>
          <w:i/>
          <w:iCs/>
        </w:rPr>
        <w:t>s</w:t>
      </w:r>
      <w:r w:rsidR="002411B3">
        <w:rPr>
          <w:i/>
          <w:iCs/>
        </w:rPr>
        <w:t xml:space="preserve"> </w:t>
      </w:r>
      <w:r w:rsidR="007402CC">
        <w:rPr>
          <w:i/>
          <w:iCs/>
        </w:rPr>
        <w:t>Promise: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Judaism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and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Jewish-Christian</w:t>
      </w:r>
      <w:r w:rsidR="002411B3">
        <w:rPr>
          <w:i/>
          <w:iCs/>
        </w:rPr>
        <w:t xml:space="preserve"> </w:t>
      </w:r>
      <w:r w:rsidR="007402CC" w:rsidRPr="00B44E84">
        <w:rPr>
          <w:i/>
          <w:iCs/>
        </w:rPr>
        <w:t>Relations</w:t>
      </w:r>
      <w:r w:rsidR="007402CC">
        <w:t>.</w:t>
      </w:r>
      <w:r w:rsidR="002411B3">
        <w:t xml:space="preserve"> </w:t>
      </w:r>
      <w:r w:rsidR="007402CC" w:rsidRPr="00B44E84">
        <w:t>Grand</w:t>
      </w:r>
      <w:r w:rsidR="002411B3">
        <w:t xml:space="preserve"> </w:t>
      </w:r>
      <w:r w:rsidR="007402CC" w:rsidRPr="00B44E84">
        <w:t>Rapids:</w:t>
      </w:r>
      <w:r w:rsidR="002411B3">
        <w:t xml:space="preserve"> </w:t>
      </w:r>
      <w:r w:rsidR="007402CC" w:rsidRPr="00B44E84">
        <w:t>Wm.</w:t>
      </w:r>
      <w:r w:rsidR="002411B3">
        <w:t xml:space="preserve"> </w:t>
      </w:r>
      <w:r w:rsidR="007402CC" w:rsidRPr="00B44E84">
        <w:t>B.</w:t>
      </w:r>
      <w:r w:rsidR="002411B3">
        <w:t xml:space="preserve"> </w:t>
      </w:r>
      <w:r w:rsidR="007402CC" w:rsidRPr="00B44E84">
        <w:t>Eer</w:t>
      </w:r>
      <w:r w:rsidR="007402CC">
        <w:t>dmans</w:t>
      </w:r>
      <w:r w:rsidR="002411B3">
        <w:t xml:space="preserve"> </w:t>
      </w:r>
      <w:r w:rsidR="007402CC">
        <w:t>Publishing</w:t>
      </w:r>
      <w:r w:rsidR="002411B3">
        <w:t xml:space="preserve"> </w:t>
      </w:r>
      <w:r w:rsidR="007402CC">
        <w:t>Company,</w:t>
      </w:r>
      <w:r w:rsidR="002411B3">
        <w:t xml:space="preserve"> </w:t>
      </w:r>
      <w:r w:rsidR="007402CC">
        <w:t>2004.</w:t>
      </w:r>
      <w:r>
        <w:fldChar w:fldCharType="end"/>
      </w:r>
    </w:p>
    <w:p w:rsidR="007402CC" w:rsidRPr="00B44E84" w:rsidRDefault="00397C11" w:rsidP="007402CC">
      <w:pPr>
        <w:pStyle w:val="EndnoteText"/>
        <w:spacing w:line="480" w:lineRule="auto"/>
      </w:pPr>
      <w:r>
        <w:t>&lt;/refs&gt;</w:t>
      </w:r>
    </w:p>
    <w:p w:rsidR="00A247D4" w:rsidRPr="00397C11" w:rsidRDefault="00A247D4" w:rsidP="007402CC">
      <w:pPr>
        <w:spacing w:line="480" w:lineRule="auto"/>
      </w:pPr>
      <w:r>
        <w:br w:type="page"/>
      </w:r>
      <w:r w:rsidR="00397C11">
        <w:lastRenderedPageBreak/>
        <w:t>&lt;notes&gt;</w:t>
      </w:r>
    </w:p>
    <w:sectPr w:rsidR="00A247D4" w:rsidRPr="00397C11" w:rsidSect="005A5C10">
      <w:footerReference w:type="even" r:id="rId9"/>
      <w:footerReference w:type="default" r:id="rId10"/>
      <w:endnotePr>
        <w:numFmt w:val="decimal"/>
        <w:numRestart w:val="eachSect"/>
      </w:endnotePr>
      <w:pgSz w:w="12240" w:h="15840"/>
      <w:pgMar w:top="1440" w:right="1440" w:bottom="1440" w:left="1440" w:header="720" w:footer="720" w:gutter="0"/>
      <w:pgNumType w:start="459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619D2" w:rsidRDefault="003619D2">
      <w:r>
        <w:separator/>
      </w:r>
    </w:p>
  </w:endnote>
  <w:endnote w:type="continuationSeparator" w:id="0">
    <w:p w:rsidR="003619D2" w:rsidRDefault="003619D2">
      <w:r>
        <w:continuationSeparator/>
      </w:r>
    </w:p>
  </w:endnote>
  <w:endnote w:id="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="00703408" w:rsidRPr="007F56DB">
        <w:rPr>
          <w:color w:val="auto"/>
        </w:rPr>
        <w:fldChar w:fldCharType="begin"/>
      </w:r>
      <w:r w:rsidRPr="007F56DB">
        <w:rPr>
          <w:color w:val="auto"/>
        </w:rPr>
        <w:instrText xml:space="preserve"> ADDIN ZOTERO_ITEM {"citationItems":[{"uri":["http://zotero.org/users/135266/items/XH259EA6"]}]} </w:instrText>
      </w:r>
      <w:r w:rsidR="00703408" w:rsidRPr="007F56DB">
        <w:rPr>
          <w:color w:val="auto"/>
        </w:rPr>
        <w:fldChar w:fldCharType="separate"/>
      </w:r>
      <w:r w:rsidRPr="007F56DB">
        <w:rPr>
          <w:rFonts w:eastAsia="Times New Roman" w:cs="Times New Roman"/>
          <w:color w:val="auto"/>
        </w:rPr>
        <w:t>Michael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Wyschogrod,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The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Body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of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Faith: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God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in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the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People</w:t>
      </w:r>
      <w:r w:rsidR="002411B3">
        <w:rPr>
          <w:rFonts w:eastAsia="Times New Roman" w:cs="Times New Roman"/>
          <w:i/>
          <w:iCs/>
          <w:color w:val="auto"/>
        </w:rPr>
        <w:t xml:space="preserve"> </w:t>
      </w:r>
      <w:r w:rsidRPr="007F56DB">
        <w:rPr>
          <w:rFonts w:eastAsia="Times New Roman" w:cs="Times New Roman"/>
          <w:i/>
          <w:iCs/>
          <w:color w:val="auto"/>
        </w:rPr>
        <w:t>Israel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(Northvale: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Jason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Aronson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Inc.,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1996),</w:t>
      </w:r>
      <w:r w:rsidR="002411B3">
        <w:rPr>
          <w:rFonts w:eastAsia="Times New Roman" w:cs="Times New Roman"/>
          <w:color w:val="auto"/>
        </w:rPr>
        <w:t xml:space="preserve"> </w:t>
      </w:r>
      <w:r w:rsidRPr="007F56DB">
        <w:rPr>
          <w:rFonts w:eastAsia="Times New Roman" w:cs="Times New Roman"/>
          <w:color w:val="auto"/>
        </w:rPr>
        <w:t>xiii.</w:t>
      </w:r>
      <w:r w:rsidR="00703408" w:rsidRPr="007F56DB">
        <w:rPr>
          <w:rFonts w:eastAsia="Times New Roman" w:cs="Times New Roman"/>
          <w:color w:val="auto"/>
        </w:rPr>
        <w:fldChar w:fldCharType="end"/>
      </w:r>
    </w:p>
  </w:endnote>
  <w:endnote w:id="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xxxv.</w:t>
      </w:r>
    </w:p>
  </w:endnote>
  <w:endnote w:id="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See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collected</w:t>
      </w:r>
      <w:r w:rsidR="002411B3">
        <w:t xml:space="preserve"> </w:t>
      </w:r>
      <w:r w:rsidRPr="00BA11D8">
        <w:t>essays</w:t>
      </w:r>
      <w:r w:rsidR="002411B3">
        <w:t xml:space="preserve"> </w:t>
      </w:r>
      <w:r w:rsidRPr="00BA11D8">
        <w:t>in</w:t>
      </w:r>
      <w:r w:rsidR="002411B3">
        <w:t xml:space="preserve"> </w:t>
      </w:r>
      <w:r w:rsidR="003619D2">
        <w:fldChar w:fldCharType="begin"/>
      </w:r>
      <w:r w:rsidR="003619D2">
        <w:instrText xml:space="preserve"> ADDIN ZOTERO_ITEM {"citationItems":[{"uri":["http://zotero.org/users/135266/items/QUBXZXDR"]}]} </w:instrText>
      </w:r>
      <w:r w:rsidR="003619D2">
        <w:fldChar w:fldCharType="separate"/>
      </w:r>
      <w:r w:rsidRPr="00BA11D8">
        <w:rPr>
          <w:rFonts w:cs="Times New Roman"/>
        </w:rPr>
        <w:t>Michael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Wyschogrod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and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R.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Kendall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Soulen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  <w:i/>
          <w:iCs/>
        </w:rPr>
        <w:t>Abraham</w:t>
      </w:r>
      <w:r>
        <w:rPr>
          <w:rFonts w:cs="Times New Roman"/>
          <w:i/>
          <w:iCs/>
        </w:rPr>
        <w:t>’</w:t>
      </w:r>
      <w:r w:rsidRPr="00BA11D8">
        <w:rPr>
          <w:rFonts w:cs="Times New Roman"/>
          <w:i/>
          <w:iCs/>
        </w:rPr>
        <w:t>s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Promise: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Judaism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and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Jewish-Christian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Relations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(Grand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Rapids: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Wm.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B.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Eerdmans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Publishing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Company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2004);</w:t>
      </w:r>
      <w:r w:rsidR="002411B3">
        <w:rPr>
          <w:rFonts w:cs="Times New Roman"/>
        </w:rPr>
        <w:t xml:space="preserve"> </w:t>
      </w:r>
      <w:r w:rsidRPr="00BA11D8">
        <w:t>and</w:t>
      </w:r>
      <w:r w:rsidR="002411B3">
        <w:t xml:space="preserve"> </w:t>
      </w:r>
      <w:r w:rsidRPr="00BA11D8">
        <w:t>note</w:t>
      </w:r>
      <w:r w:rsidR="002411B3">
        <w:t xml:space="preserve"> </w:t>
      </w:r>
      <w:r w:rsidRPr="00BA11D8">
        <w:t>as</w:t>
      </w:r>
      <w:r w:rsidR="002411B3">
        <w:t xml:space="preserve"> </w:t>
      </w:r>
      <w:r w:rsidRPr="00BA11D8">
        <w:t>well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essays</w:t>
      </w:r>
      <w:r w:rsidR="002411B3">
        <w:t xml:space="preserve"> </w:t>
      </w:r>
      <w:r w:rsidRPr="00BA11D8">
        <w:t>on</w:t>
      </w:r>
      <w:r w:rsidR="002411B3">
        <w:t xml:space="preserve"> </w:t>
      </w:r>
      <w:r w:rsidRPr="00BA11D8">
        <w:t>Wyschogrod</w:t>
      </w:r>
      <w:r w:rsidR="002411B3">
        <w:t xml:space="preserve"> </w:t>
      </w:r>
      <w:r w:rsidRPr="00BA11D8">
        <w:t>in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special</w:t>
      </w:r>
      <w:r w:rsidR="002411B3">
        <w:t xml:space="preserve"> </w:t>
      </w:r>
      <w:r w:rsidRPr="00BA11D8">
        <w:t>issue</w:t>
      </w:r>
      <w:r w:rsidR="002411B3">
        <w:t xml:space="preserve"> </w:t>
      </w:r>
      <w:r w:rsidRPr="00BA11D8">
        <w:t>of</w:t>
      </w:r>
      <w:r w:rsidR="002411B3">
        <w:t xml:space="preserve"> </w:t>
      </w:r>
      <w:r w:rsidRPr="00BA11D8">
        <w:rPr>
          <w:i/>
        </w:rPr>
        <w:t>Modern</w:t>
      </w:r>
      <w:r w:rsidR="002411B3">
        <w:rPr>
          <w:i/>
        </w:rPr>
        <w:t xml:space="preserve"> </w:t>
      </w:r>
      <w:r w:rsidRPr="00BA11D8">
        <w:rPr>
          <w:i/>
        </w:rPr>
        <w:t>Theology</w:t>
      </w:r>
      <w:r w:rsidR="002411B3">
        <w:t xml:space="preserve"> </w:t>
      </w:r>
      <w:r w:rsidRPr="00BA11D8">
        <w:t>22/4</w:t>
      </w:r>
      <w:r w:rsidR="002411B3">
        <w:t xml:space="preserve"> </w:t>
      </w:r>
      <w:r w:rsidRPr="00BA11D8">
        <w:t>(2006)</w:t>
      </w:r>
      <w:r w:rsidRPr="00BA11D8">
        <w:rPr>
          <w:rFonts w:cs="Times New Roman"/>
        </w:rPr>
        <w:t>.</w:t>
      </w:r>
      <w:r w:rsidR="003619D2">
        <w:rPr>
          <w:rFonts w:cs="Times New Roman"/>
        </w:rPr>
        <w:fldChar w:fldCharType="end"/>
      </w:r>
    </w:p>
  </w:endnote>
  <w:endnote w:id="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See</w:t>
      </w:r>
      <w:r w:rsidR="002411B3">
        <w:t xml:space="preserve"> </w:t>
      </w:r>
      <w:r w:rsidRPr="00BA11D8">
        <w:t>Wyschogrod,</w:t>
      </w:r>
      <w:r w:rsidR="002411B3">
        <w:t xml:space="preserve"> </w:t>
      </w:r>
      <w:r>
        <w:t>“</w:t>
      </w:r>
      <w:r w:rsidRPr="00BA11D8">
        <w:t>Why</w:t>
      </w:r>
      <w:r w:rsidR="002411B3">
        <w:t xml:space="preserve"> </w:t>
      </w:r>
      <w:r w:rsidRPr="00BA11D8">
        <w:t>Was</w:t>
      </w:r>
      <w:r w:rsidR="002411B3">
        <w:t xml:space="preserve"> </w:t>
      </w:r>
      <w:r w:rsidRPr="00BA11D8">
        <w:t>and</w:t>
      </w:r>
      <w:r w:rsidR="002411B3">
        <w:t xml:space="preserve"> </w:t>
      </w:r>
      <w:r w:rsidRPr="00BA11D8">
        <w:t>Is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Theology</w:t>
      </w:r>
      <w:r w:rsidR="002411B3">
        <w:t xml:space="preserve"> </w:t>
      </w:r>
      <w:r w:rsidRPr="00BA11D8">
        <w:t>of</w:t>
      </w:r>
      <w:r w:rsidR="002411B3">
        <w:t xml:space="preserve"> </w:t>
      </w:r>
      <w:r w:rsidRPr="00BA11D8">
        <w:t>Karl</w:t>
      </w:r>
      <w:r w:rsidR="002411B3">
        <w:t xml:space="preserve"> </w:t>
      </w:r>
      <w:r w:rsidRPr="00BA11D8">
        <w:t>Barth</w:t>
      </w:r>
      <w:r w:rsidR="002411B3">
        <w:t xml:space="preserve"> </w:t>
      </w:r>
      <w:r w:rsidRPr="00BA11D8">
        <w:t>of</w:t>
      </w:r>
      <w:r w:rsidR="002411B3">
        <w:t xml:space="preserve"> </w:t>
      </w:r>
      <w:r w:rsidRPr="00BA11D8">
        <w:t>Interest</w:t>
      </w:r>
      <w:r w:rsidR="002411B3">
        <w:t xml:space="preserve"> </w:t>
      </w:r>
      <w:r w:rsidRPr="00BA11D8">
        <w:t>to</w:t>
      </w:r>
      <w:r w:rsidR="002411B3">
        <w:t xml:space="preserve"> </w:t>
      </w:r>
      <w:r w:rsidRPr="00BA11D8">
        <w:t>a</w:t>
      </w:r>
      <w:r w:rsidR="002411B3">
        <w:t xml:space="preserve"> </w:t>
      </w:r>
      <w:r w:rsidRPr="00BA11D8">
        <w:t>Jewish</w:t>
      </w:r>
      <w:r w:rsidR="002411B3">
        <w:t xml:space="preserve"> </w:t>
      </w:r>
      <w:r w:rsidRPr="00BA11D8">
        <w:t>Theologian?</w:t>
      </w:r>
      <w:r>
        <w:t>”</w:t>
      </w:r>
      <w:r w:rsidR="002411B3">
        <w:t xml:space="preserve"> </w:t>
      </w:r>
      <w:r w:rsidRPr="00BA11D8">
        <w:t>in</w:t>
      </w:r>
      <w:r w:rsidR="002411B3">
        <w:t xml:space="preserve"> </w:t>
      </w:r>
      <w:r w:rsidRPr="00BA11D8">
        <w:rPr>
          <w:rFonts w:eastAsia="Times New Roman" w:cs="Times New Roman"/>
          <w:i/>
          <w:iCs/>
        </w:rPr>
        <w:t>Abraham</w:t>
      </w:r>
      <w:r>
        <w:rPr>
          <w:rFonts w:eastAsia="Times New Roman" w:cs="Times New Roman"/>
          <w:i/>
          <w:iCs/>
        </w:rPr>
        <w:t>’</w:t>
      </w:r>
      <w:r w:rsidRPr="00BA11D8">
        <w:rPr>
          <w:rFonts w:eastAsia="Times New Roman" w:cs="Times New Roman"/>
          <w:i/>
          <w:iCs/>
        </w:rPr>
        <w:t>s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Promise: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Judaism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and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Jewish-Christia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Relations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211-24;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75-79;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and</w:t>
      </w:r>
      <w:r w:rsidR="002411B3">
        <w:rPr>
          <w:rFonts w:eastAsia="Times New Roman" w:cs="Times New Roman"/>
          <w:iCs/>
        </w:rPr>
        <w:t xml:space="preserve"> </w:t>
      </w:r>
      <w:r w:rsidR="00703408" w:rsidRPr="00BA11D8">
        <w:rPr>
          <w:rFonts w:eastAsia="Times New Roman" w:cs="Times New Roman"/>
          <w:iCs/>
        </w:rPr>
        <w:fldChar w:fldCharType="begin"/>
      </w:r>
      <w:r w:rsidRPr="00BA11D8">
        <w:rPr>
          <w:rFonts w:eastAsia="Times New Roman" w:cs="Times New Roman"/>
          <w:iCs/>
        </w:rPr>
        <w:instrText xml:space="preserve"> ADDIN ZOTERO_ITEM {"citationItems":[{"uri":["http://zotero.org/users/135266/items/ABUEZDK3"]}]} </w:instrText>
      </w:r>
      <w:r w:rsidR="00703408" w:rsidRPr="00BA11D8">
        <w:rPr>
          <w:rFonts w:eastAsia="Times New Roman" w:cs="Times New Roman"/>
          <w:iCs/>
        </w:rPr>
        <w:fldChar w:fldCharType="separate"/>
      </w:r>
      <w:r w:rsidRPr="00BA11D8">
        <w:rPr>
          <w:rFonts w:eastAsia="Times New Roman" w:cs="Times New Roman"/>
        </w:rPr>
        <w:t>Shai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Held,</w:t>
      </w:r>
      <w:r w:rsidR="002411B3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“</w:t>
      </w:r>
      <w:r w:rsidRPr="00BA11D8">
        <w:rPr>
          <w:rFonts w:eastAsia="Times New Roman" w:cs="Times New Roman"/>
        </w:rPr>
        <w:t>The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Promise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and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Peril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of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Jewish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Barthianism: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The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Theology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of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Michael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Wyschogrod,</w:t>
      </w:r>
      <w:r>
        <w:rPr>
          <w:rFonts w:eastAsia="Times New Roman" w:cs="Times New Roman"/>
        </w:rPr>
        <w:t>”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Moder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Judaism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25/3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(2005)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316-26.</w:t>
      </w:r>
      <w:r w:rsidR="00703408" w:rsidRPr="00BA11D8">
        <w:rPr>
          <w:rFonts w:eastAsia="Times New Roman" w:cs="Times New Roman"/>
          <w:iCs/>
        </w:rPr>
        <w:fldChar w:fldCharType="end"/>
      </w:r>
    </w:p>
  </w:endnote>
  <w:endnote w:id="5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64-65.</w:t>
      </w:r>
    </w:p>
  </w:endnote>
  <w:endnote w:id="6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Ibid.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185-90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241.</w:t>
      </w:r>
    </w:p>
  </w:endnote>
  <w:endnote w:id="7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="00703408">
        <w:fldChar w:fldCharType="begin"/>
      </w:r>
      <w:r w:rsidR="005C3D32">
        <w:instrText xml:space="preserve"> ADDIN ZOTERO_ITEM {"citationItems":[{"uri":["http://zotero.org/users/135266/items/PMQW6TF7"]}]} </w:instrText>
      </w:r>
      <w:r w:rsidR="00703408">
        <w:fldChar w:fldCharType="separate"/>
      </w:r>
      <w:r w:rsidRPr="00BA11D8">
        <w:rPr>
          <w:rFonts w:eastAsia="Times New Roman" w:cs="Times New Roman"/>
        </w:rPr>
        <w:t>David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Novak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Electio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Israel: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Idea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Chose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People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(Cambridge: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Cambridge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University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Press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1995).</w:t>
      </w:r>
      <w:r w:rsidR="00703408">
        <w:rPr>
          <w:rFonts w:eastAsia="Times New Roman" w:cs="Times New Roman"/>
        </w:rPr>
        <w:fldChar w:fldCharType="end"/>
      </w:r>
    </w:p>
  </w:endnote>
  <w:endnote w:id="8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92.</w:t>
      </w:r>
    </w:p>
  </w:endnote>
  <w:endnote w:id="9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65.</w:t>
      </w:r>
    </w:p>
  </w:endnote>
  <w:endnote w:id="10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.</w:t>
      </w:r>
    </w:p>
  </w:endnote>
  <w:endnote w:id="1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</w:endnote>
  <w:endnote w:id="1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See</w:t>
      </w:r>
      <w:r w:rsidR="002411B3">
        <w:t xml:space="preserve"> </w:t>
      </w:r>
      <w:r w:rsidR="00703408">
        <w:fldChar w:fldCharType="begin"/>
      </w:r>
      <w:r w:rsidR="005C3D32">
        <w:instrText xml:space="preserve"> ADDIN ZOTERO_ITEM {"citationItems":[{"uri":["http://zotero.org/users/135266/items/DATTBJ6J"]}]} </w:instrText>
      </w:r>
      <w:r w:rsidR="00703408">
        <w:fldChar w:fldCharType="separate"/>
      </w:r>
      <w:r w:rsidRPr="00BA11D8">
        <w:rPr>
          <w:rFonts w:eastAsia="Times New Roman" w:cs="Times New Roman"/>
        </w:rPr>
        <w:t>Martin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Jay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Downcast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Eyes: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Denigratio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Visio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i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wentieth-Centur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rench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ought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(Berkeley: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University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of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California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Press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1993).</w:t>
      </w:r>
      <w:r w:rsidR="00703408">
        <w:rPr>
          <w:rFonts w:eastAsia="Times New Roman" w:cs="Times New Roman"/>
        </w:rPr>
        <w:fldChar w:fldCharType="end"/>
      </w:r>
    </w:p>
  </w:endnote>
  <w:endnote w:id="1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1.</w:t>
      </w:r>
    </w:p>
  </w:endnote>
  <w:endnote w:id="1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.</w:t>
      </w:r>
    </w:p>
  </w:endnote>
  <w:endnote w:id="15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3.</w:t>
      </w:r>
    </w:p>
  </w:endnote>
  <w:endnote w:id="16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Ibid.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3</w:t>
      </w:r>
      <w:r w:rsidRPr="00BA11D8">
        <w:t>.</w:t>
      </w:r>
    </w:p>
  </w:endnote>
  <w:endnote w:id="17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</w:endnote>
  <w:endnote w:id="18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4.</w:t>
      </w:r>
    </w:p>
  </w:endnote>
  <w:endnote w:id="19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03.</w:t>
      </w:r>
    </w:p>
  </w:endnote>
  <w:endnote w:id="20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05.</w:t>
      </w:r>
    </w:p>
  </w:endnote>
  <w:endnote w:id="2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04-08.</w:t>
      </w:r>
    </w:p>
  </w:endnote>
  <w:endnote w:id="2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5.</w:t>
      </w:r>
    </w:p>
  </w:endnote>
  <w:endnote w:id="2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7.</w:t>
      </w:r>
    </w:p>
  </w:endnote>
  <w:endnote w:id="2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</w:endnote>
  <w:endnote w:id="25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See</w:t>
      </w:r>
      <w:r w:rsidR="002411B3">
        <w:t xml:space="preserve"> </w:t>
      </w:r>
      <w:r w:rsidR="00703408">
        <w:fldChar w:fldCharType="begin"/>
      </w:r>
      <w:r w:rsidR="005C3D32">
        <w:instrText xml:space="preserve"> ADDIN ZOTERO_ITEM {"citationID":"j4ji8rr8q","citationItems":[{"uri":["http://zotero.org/users/135266/items/G94Z36QK"]}]} </w:instrText>
      </w:r>
      <w:r w:rsidR="00703408">
        <w:fldChar w:fldCharType="separate"/>
      </w:r>
      <w:r w:rsidRPr="00BA11D8">
        <w:rPr>
          <w:rFonts w:cs="Times New Roman"/>
        </w:rPr>
        <w:t>Joseph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Soloveitchik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  <w:i/>
          <w:iCs/>
        </w:rPr>
        <w:t>The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Lonely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Man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of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Faith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(New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York: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Doubleday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1965).</w:t>
      </w:r>
      <w:r w:rsidR="00703408">
        <w:rPr>
          <w:rFonts w:cs="Times New Roman"/>
        </w:rPr>
        <w:fldChar w:fldCharType="end"/>
      </w:r>
    </w:p>
  </w:endnote>
  <w:endnote w:id="26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t xml:space="preserve"> </w:t>
      </w:r>
      <w:r w:rsidRPr="00BA11D8">
        <w:t>9.</w:t>
      </w:r>
    </w:p>
  </w:endnote>
  <w:endnote w:id="27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</w:endnote>
  <w:endnote w:id="28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7.</w:t>
      </w:r>
    </w:p>
  </w:endnote>
  <w:endnote w:id="29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8.</w:t>
      </w:r>
      <w:r w:rsidR="002411B3">
        <w:t xml:space="preserve"> </w:t>
      </w:r>
    </w:p>
  </w:endnote>
  <w:endnote w:id="30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</w:endnote>
  <w:endnote w:id="3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9.</w:t>
      </w:r>
    </w:p>
  </w:endnote>
  <w:endnote w:id="3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</w:endnote>
  <w:endnote w:id="3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0-23.</w:t>
      </w:r>
    </w:p>
  </w:endnote>
  <w:endnote w:id="3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3.</w:t>
      </w:r>
    </w:p>
  </w:endnote>
  <w:endnote w:id="35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44-45.</w:t>
      </w:r>
    </w:p>
  </w:endnote>
  <w:endnote w:id="36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42.</w:t>
      </w:r>
    </w:p>
  </w:endnote>
  <w:endnote w:id="37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47.</w:t>
      </w:r>
    </w:p>
  </w:endnote>
  <w:endnote w:id="38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48.</w:t>
      </w:r>
    </w:p>
  </w:endnote>
  <w:endnote w:id="39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Wyschogrod</w:t>
      </w:r>
      <w:r w:rsidR="002411B3">
        <w:t xml:space="preserve"> </w:t>
      </w:r>
      <w:r w:rsidRPr="00BA11D8">
        <w:t>draws</w:t>
      </w:r>
      <w:r w:rsidR="002411B3">
        <w:t xml:space="preserve"> </w:t>
      </w:r>
      <w:r w:rsidRPr="00BA11D8">
        <w:t>heavily</w:t>
      </w:r>
      <w:r w:rsidR="002411B3">
        <w:t xml:space="preserve"> </w:t>
      </w:r>
      <w:r w:rsidRPr="00BA11D8">
        <w:t>from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interpretive</w:t>
      </w:r>
      <w:r w:rsidR="002411B3">
        <w:t xml:space="preserve"> </w:t>
      </w:r>
      <w:r w:rsidRPr="00BA11D8">
        <w:t>tradition</w:t>
      </w:r>
      <w:r w:rsidR="002411B3">
        <w:t xml:space="preserve"> </w:t>
      </w:r>
      <w:r w:rsidRPr="00BA11D8">
        <w:t>that</w:t>
      </w:r>
      <w:r w:rsidR="002411B3">
        <w:t xml:space="preserve"> </w:t>
      </w:r>
      <w:r w:rsidRPr="00BA11D8">
        <w:t>reads</w:t>
      </w:r>
      <w:r w:rsidR="002411B3">
        <w:t xml:space="preserve"> </w:t>
      </w:r>
      <w:r w:rsidRPr="00BA11D8">
        <w:t>Marx</w:t>
      </w:r>
      <w:r w:rsidR="002411B3">
        <w:t xml:space="preserve"> </w:t>
      </w:r>
      <w:r w:rsidRPr="00BA11D8">
        <w:t>as</w:t>
      </w:r>
      <w:r w:rsidR="002411B3">
        <w:t xml:space="preserve"> </w:t>
      </w:r>
      <w:r w:rsidRPr="00BA11D8">
        <w:t>a</w:t>
      </w:r>
      <w:r w:rsidR="002411B3">
        <w:t xml:space="preserve"> </w:t>
      </w:r>
      <w:r w:rsidRPr="00BA11D8">
        <w:t>modern</w:t>
      </w:r>
      <w:r w:rsidR="002411B3">
        <w:t xml:space="preserve"> </w:t>
      </w:r>
      <w:r w:rsidRPr="00BA11D8">
        <w:t>humanist.</w:t>
      </w:r>
      <w:r w:rsidR="002411B3">
        <w:t xml:space="preserve"> </w:t>
      </w:r>
      <w:r w:rsidRPr="00BA11D8">
        <w:t>See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influential</w:t>
      </w:r>
      <w:r w:rsidR="002411B3">
        <w:t xml:space="preserve"> </w:t>
      </w:r>
      <w:r w:rsidRPr="00BA11D8">
        <w:t>work</w:t>
      </w:r>
      <w:r w:rsidR="002411B3">
        <w:t xml:space="preserve"> </w:t>
      </w:r>
      <w:r w:rsidRPr="00BA11D8">
        <w:t>from</w:t>
      </w:r>
      <w:r w:rsidR="002411B3">
        <w:t xml:space="preserve"> </w:t>
      </w:r>
      <w:r w:rsidRPr="00BA11D8">
        <w:t>Shlomo</w:t>
      </w:r>
      <w:r w:rsidR="002411B3">
        <w:t xml:space="preserve"> </w:t>
      </w:r>
      <w:r w:rsidRPr="00BA11D8">
        <w:t>Avineri,</w:t>
      </w:r>
      <w:r w:rsidR="002411B3">
        <w:t xml:space="preserve"> </w:t>
      </w:r>
      <w:r w:rsidRPr="00BA11D8">
        <w:rPr>
          <w:i/>
        </w:rPr>
        <w:t>The</w:t>
      </w:r>
      <w:r w:rsidR="002411B3">
        <w:rPr>
          <w:i/>
        </w:rPr>
        <w:t xml:space="preserve"> </w:t>
      </w:r>
      <w:r w:rsidRPr="00BA11D8">
        <w:rPr>
          <w:i/>
        </w:rPr>
        <w:t>Social</w:t>
      </w:r>
      <w:r w:rsidR="002411B3">
        <w:rPr>
          <w:i/>
        </w:rPr>
        <w:t xml:space="preserve"> </w:t>
      </w:r>
      <w:r w:rsidRPr="00BA11D8">
        <w:rPr>
          <w:i/>
        </w:rPr>
        <w:t>and</w:t>
      </w:r>
      <w:r w:rsidR="002411B3">
        <w:rPr>
          <w:i/>
        </w:rPr>
        <w:t xml:space="preserve"> </w:t>
      </w:r>
      <w:r w:rsidRPr="00BA11D8">
        <w:rPr>
          <w:i/>
        </w:rPr>
        <w:t>Political</w:t>
      </w:r>
      <w:r w:rsidR="002411B3">
        <w:rPr>
          <w:i/>
        </w:rPr>
        <w:t xml:space="preserve"> </w:t>
      </w:r>
      <w:r w:rsidRPr="00BA11D8">
        <w:rPr>
          <w:i/>
        </w:rPr>
        <w:t>Thought</w:t>
      </w:r>
      <w:r w:rsidR="002411B3">
        <w:rPr>
          <w:i/>
        </w:rPr>
        <w:t xml:space="preserve"> </w:t>
      </w:r>
      <w:r w:rsidRPr="00BA11D8">
        <w:rPr>
          <w:i/>
        </w:rPr>
        <w:t>of</w:t>
      </w:r>
      <w:r w:rsidR="002411B3">
        <w:rPr>
          <w:i/>
        </w:rPr>
        <w:t xml:space="preserve"> </w:t>
      </w:r>
      <w:r w:rsidRPr="00BA11D8">
        <w:rPr>
          <w:i/>
        </w:rPr>
        <w:t>Karl</w:t>
      </w:r>
      <w:r w:rsidR="002411B3">
        <w:rPr>
          <w:i/>
        </w:rPr>
        <w:t xml:space="preserve"> </w:t>
      </w:r>
      <w:r w:rsidRPr="00BA11D8">
        <w:rPr>
          <w:i/>
        </w:rPr>
        <w:t>Marx</w:t>
      </w:r>
      <w:r w:rsidR="002411B3">
        <w:t xml:space="preserve"> </w:t>
      </w:r>
      <w:r w:rsidRPr="00BA11D8">
        <w:t>(Cambridge:</w:t>
      </w:r>
      <w:r w:rsidR="002411B3">
        <w:t xml:space="preserve"> </w:t>
      </w:r>
      <w:r w:rsidRPr="00BA11D8">
        <w:t>Cambridge</w:t>
      </w:r>
      <w:r w:rsidR="002411B3">
        <w:t xml:space="preserve"> </w:t>
      </w:r>
      <w:r w:rsidRPr="00BA11D8">
        <w:t>University</w:t>
      </w:r>
      <w:r w:rsidR="002411B3">
        <w:t xml:space="preserve"> </w:t>
      </w:r>
      <w:r w:rsidRPr="00BA11D8">
        <w:t>Press,</w:t>
      </w:r>
      <w:r w:rsidR="002411B3">
        <w:t xml:space="preserve"> </w:t>
      </w:r>
      <w:r w:rsidRPr="00BA11D8">
        <w:t>1968).</w:t>
      </w:r>
    </w:p>
  </w:endnote>
  <w:endnote w:id="40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t>45.</w:t>
      </w:r>
    </w:p>
  </w:endnote>
  <w:endnote w:id="4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>
        <w:t>Ibid.,</w:t>
      </w:r>
      <w:r w:rsidR="002411B3">
        <w:t xml:space="preserve"> </w:t>
      </w:r>
      <w:r>
        <w:t>49.</w:t>
      </w:r>
    </w:p>
  </w:endnote>
  <w:endnote w:id="4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48.</w:t>
      </w:r>
      <w:r w:rsidR="002411B3">
        <w:t xml:space="preserve"> </w:t>
      </w:r>
      <w:r w:rsidRPr="00BA11D8">
        <w:t>See</w:t>
      </w:r>
      <w:r w:rsidR="002411B3">
        <w:t xml:space="preserve"> </w:t>
      </w:r>
      <w:r w:rsidR="00703408" w:rsidRPr="00BA11D8">
        <w:fldChar w:fldCharType="begin"/>
      </w:r>
      <w:r w:rsidRPr="00BA11D8">
        <w:instrText xml:space="preserve"> ADDIN ZOTERO_ITEM {"citationID":"qT6A3F4e","properties":{"formattedCitation":"{\\rtf Clement Greenberg, \\uc0\\u8220{}Avant-Garde and Kitsch,\\uc0\\u8221{} in \\i Art and Culture: Critical Essays\\i0{} (Beacon Press, 1961), 3-21.}","plainCitation":"Clement Greenberg, “Avant-Garde and Kitsch,” in Art and Culture: Critical Essays (Beacon Press, 1961), 3-21."},"citationItems":[{"id":238,"uris":["http://zotero.org/users/135266/items/GR28CCTR"],"uri":["http://zotero.org/users/135266/items/GR28CCTR"]}]} </w:instrText>
      </w:r>
      <w:r w:rsidR="00703408" w:rsidRPr="00BA11D8">
        <w:fldChar w:fldCharType="separate"/>
      </w:r>
      <w:r w:rsidRPr="00BA11D8">
        <w:rPr>
          <w:rFonts w:cs="Times New Roman"/>
        </w:rPr>
        <w:t>Clement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Greenberg,</w:t>
      </w:r>
      <w:r w:rsidR="002411B3">
        <w:rPr>
          <w:rFonts w:cs="Times New Roman"/>
        </w:rPr>
        <w:t xml:space="preserve"> </w:t>
      </w:r>
      <w:r>
        <w:rPr>
          <w:rFonts w:cs="Times New Roman"/>
        </w:rPr>
        <w:t>“</w:t>
      </w:r>
      <w:r w:rsidRPr="00BA11D8">
        <w:rPr>
          <w:rFonts w:cs="Times New Roman"/>
        </w:rPr>
        <w:t>Avant-Garde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and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Kitsch,</w:t>
      </w:r>
      <w:r>
        <w:rPr>
          <w:rFonts w:cs="Times New Roman"/>
        </w:rPr>
        <w:t>”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in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  <w:i/>
          <w:iCs/>
        </w:rPr>
        <w:t>Art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and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Culture: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Critical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Essays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(Boston: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Beacon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Press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1961)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3-21.</w:t>
      </w:r>
      <w:r w:rsidR="00703408" w:rsidRPr="00BA11D8">
        <w:fldChar w:fldCharType="end"/>
      </w:r>
    </w:p>
  </w:endnote>
  <w:endnote w:id="4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249.</w:t>
      </w:r>
    </w:p>
  </w:endnote>
  <w:endnote w:id="4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249-50.</w:t>
      </w:r>
    </w:p>
  </w:endnote>
  <w:endnote w:id="45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0.</w:t>
      </w:r>
    </w:p>
  </w:endnote>
  <w:endnote w:id="46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Novak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Electio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Israel: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Idea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Chose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People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246.</w:t>
      </w:r>
    </w:p>
  </w:endnote>
  <w:endnote w:id="47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64.</w:t>
      </w:r>
    </w:p>
  </w:endnote>
  <w:endnote w:id="48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="003619D2">
        <w:fldChar w:fldCharType="begin"/>
      </w:r>
      <w:r w:rsidR="003619D2">
        <w:instrText xml:space="preserve"> ADDIN ZOTERO_ITEM {"citationItems":[{"uri":["http://zotero.org/users/135266/items/USPQVJNQ"]}]} </w:instrText>
      </w:r>
      <w:r w:rsidR="003619D2">
        <w:fldChar w:fldCharType="separate"/>
      </w:r>
      <w:r w:rsidRPr="00BA11D8">
        <w:rPr>
          <w:rFonts w:cs="Times New Roman"/>
        </w:rPr>
        <w:t>Wyschogrod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and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Soulen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  <w:i/>
          <w:iCs/>
        </w:rPr>
        <w:t>Abraham</w:t>
      </w:r>
      <w:r>
        <w:rPr>
          <w:rFonts w:cs="Times New Roman"/>
          <w:i/>
          <w:iCs/>
        </w:rPr>
        <w:t>’</w:t>
      </w:r>
      <w:r w:rsidRPr="00BA11D8">
        <w:rPr>
          <w:rFonts w:cs="Times New Roman"/>
          <w:i/>
          <w:iCs/>
        </w:rPr>
        <w:t>s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Promise</w:t>
      </w:r>
      <w:r w:rsidRPr="00BA11D8">
        <w:rPr>
          <w:rFonts w:eastAsia="Times New Roman" w:cs="Times New Roman"/>
          <w:i/>
          <w:iCs/>
        </w:rPr>
        <w:t>: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Judaism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and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Jewish-Christia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Relations</w:t>
      </w:r>
      <w:r w:rsidRPr="00BA11D8">
        <w:rPr>
          <w:rFonts w:cs="Times New Roman"/>
        </w:rPr>
        <w:t>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171.</w:t>
      </w:r>
      <w:r w:rsidR="003619D2">
        <w:rPr>
          <w:rFonts w:cs="Times New Roman"/>
        </w:rPr>
        <w:fldChar w:fldCharType="end"/>
      </w:r>
    </w:p>
  </w:endnote>
  <w:endnote w:id="49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115.</w:t>
      </w:r>
    </w:p>
  </w:endnote>
  <w:endnote w:id="50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15-16.</w:t>
      </w:r>
    </w:p>
  </w:endnote>
  <w:endnote w:id="5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.</w:t>
      </w:r>
    </w:p>
  </w:endnote>
  <w:endnote w:id="5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96.</w:t>
      </w:r>
    </w:p>
  </w:endnote>
  <w:endnote w:id="5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Even</w:t>
      </w:r>
      <w:r w:rsidR="002411B3">
        <w:t xml:space="preserve"> </w:t>
      </w:r>
      <w:r w:rsidRPr="00BA11D8">
        <w:t>Wyschogrod</w:t>
      </w:r>
      <w:r w:rsidR="002411B3">
        <w:t xml:space="preserve"> </w:t>
      </w:r>
      <w:r w:rsidRPr="00BA11D8">
        <w:t>admits</w:t>
      </w:r>
      <w:r w:rsidR="002411B3">
        <w:t xml:space="preserve"> </w:t>
      </w:r>
      <w:r w:rsidRPr="00BA11D8">
        <w:t>to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arduous</w:t>
      </w:r>
      <w:r w:rsidR="002411B3">
        <w:t xml:space="preserve"> </w:t>
      </w:r>
      <w:r w:rsidRPr="00BA11D8">
        <w:t>nature</w:t>
      </w:r>
      <w:r w:rsidR="002411B3">
        <w:t xml:space="preserve"> </w:t>
      </w:r>
      <w:r w:rsidRPr="00BA11D8">
        <w:t>of</w:t>
      </w:r>
      <w:r w:rsidR="002411B3">
        <w:t xml:space="preserve"> </w:t>
      </w:r>
      <w:r w:rsidRPr="00BA11D8">
        <w:t>this</w:t>
      </w:r>
      <w:r w:rsidR="002411B3">
        <w:t xml:space="preserve"> </w:t>
      </w:r>
      <w:r w:rsidRPr="00BA11D8">
        <w:t>section:</w:t>
      </w:r>
      <w:r w:rsidR="002411B3">
        <w:t xml:space="preserve"> </w:t>
      </w:r>
      <w:r>
        <w:t>“</w:t>
      </w:r>
      <w:r w:rsidRPr="00BA11D8">
        <w:t>This</w:t>
      </w:r>
      <w:r w:rsidR="002411B3">
        <w:t xml:space="preserve"> </w:t>
      </w:r>
      <w:r w:rsidRPr="00BA11D8">
        <w:t>chapter</w:t>
      </w:r>
      <w:r w:rsidR="002411B3">
        <w:t xml:space="preserve"> </w:t>
      </w:r>
      <w:r w:rsidRPr="00BA11D8">
        <w:t>is</w:t>
      </w:r>
      <w:r w:rsidR="002411B3">
        <w:t xml:space="preserve"> </w:t>
      </w:r>
      <w:r w:rsidRPr="00BA11D8">
        <w:t>somewhat</w:t>
      </w:r>
      <w:r w:rsidR="002411B3">
        <w:t xml:space="preserve"> </w:t>
      </w:r>
      <w:r w:rsidRPr="00BA11D8">
        <w:t>more</w:t>
      </w:r>
      <w:r w:rsidR="002411B3">
        <w:t xml:space="preserve"> </w:t>
      </w:r>
      <w:r w:rsidRPr="00BA11D8">
        <w:t>difficult</w:t>
      </w:r>
      <w:r w:rsidR="002411B3">
        <w:t xml:space="preserve"> </w:t>
      </w:r>
      <w:r w:rsidRPr="00BA11D8">
        <w:t>than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others,</w:t>
      </w:r>
      <w:r w:rsidR="002411B3">
        <w:t xml:space="preserve"> </w:t>
      </w:r>
      <w:r w:rsidRPr="00BA11D8">
        <w:t>though</w:t>
      </w:r>
      <w:r w:rsidR="002411B3">
        <w:t xml:space="preserve"> </w:t>
      </w:r>
      <w:r w:rsidRPr="00BA11D8">
        <w:t>it</w:t>
      </w:r>
      <w:r w:rsidR="002411B3">
        <w:t xml:space="preserve"> </w:t>
      </w:r>
      <w:r w:rsidRPr="00BA11D8">
        <w:t>should</w:t>
      </w:r>
      <w:r w:rsidR="002411B3">
        <w:t xml:space="preserve"> </w:t>
      </w:r>
      <w:r w:rsidRPr="00BA11D8">
        <w:t>not</w:t>
      </w:r>
      <w:r w:rsidR="002411B3">
        <w:t xml:space="preserve"> </w:t>
      </w:r>
      <w:r w:rsidRPr="00BA11D8">
        <w:t>be</w:t>
      </w:r>
      <w:r w:rsidR="002411B3">
        <w:t xml:space="preserve"> </w:t>
      </w:r>
      <w:r w:rsidRPr="00BA11D8">
        <w:t>beyond</w:t>
      </w:r>
      <w:r w:rsidR="002411B3">
        <w:t xml:space="preserve"> </w:t>
      </w:r>
      <w:r w:rsidRPr="00BA11D8">
        <w:t>the</w:t>
      </w:r>
      <w:r w:rsidR="002411B3">
        <w:t xml:space="preserve"> </w:t>
      </w:r>
      <w:r w:rsidRPr="00BA11D8">
        <w:t>attentive,</w:t>
      </w:r>
      <w:r w:rsidR="002411B3">
        <w:t xml:space="preserve"> </w:t>
      </w:r>
      <w:r w:rsidRPr="00BA11D8">
        <w:t>nontechnically</w:t>
      </w:r>
      <w:r w:rsidR="002411B3">
        <w:t xml:space="preserve"> </w:t>
      </w:r>
      <w:r w:rsidRPr="00BA11D8">
        <w:t>trained</w:t>
      </w:r>
      <w:r w:rsidR="002411B3">
        <w:t xml:space="preserve"> </w:t>
      </w:r>
      <w:r w:rsidRPr="00BA11D8">
        <w:t>reader</w:t>
      </w:r>
      <w:r>
        <w:t>”</w:t>
      </w:r>
      <w:r w:rsidR="002411B3">
        <w:t xml:space="preserve"> </w:t>
      </w:r>
      <w:r w:rsidRPr="00BA11D8">
        <w:t>(</w:t>
      </w:r>
      <w:r w:rsidRPr="00BA11D8">
        <w:rPr>
          <w:i/>
        </w:rPr>
        <w:t>The</w:t>
      </w:r>
      <w:r w:rsidR="002411B3">
        <w:rPr>
          <w:i/>
        </w:rPr>
        <w:t xml:space="preserve"> </w:t>
      </w:r>
      <w:r w:rsidRPr="00BA11D8">
        <w:rPr>
          <w:i/>
        </w:rPr>
        <w:t>Body</w:t>
      </w:r>
      <w:r w:rsidR="002411B3">
        <w:rPr>
          <w:i/>
        </w:rPr>
        <w:t xml:space="preserve"> </w:t>
      </w:r>
      <w:r w:rsidRPr="00BA11D8">
        <w:rPr>
          <w:i/>
        </w:rPr>
        <w:t>of</w:t>
      </w:r>
      <w:r w:rsidR="002411B3">
        <w:rPr>
          <w:i/>
        </w:rPr>
        <w:t xml:space="preserve"> </w:t>
      </w:r>
      <w:r w:rsidRPr="00BA11D8">
        <w:rPr>
          <w:i/>
        </w:rPr>
        <w:t>Faith</w:t>
      </w:r>
      <w:r w:rsidRPr="00BA11D8">
        <w:t>,</w:t>
      </w:r>
      <w:r w:rsidR="002411B3">
        <w:t xml:space="preserve"> </w:t>
      </w:r>
      <w:r w:rsidRPr="00BA11D8">
        <w:t>xxxv).</w:t>
      </w:r>
    </w:p>
  </w:endnote>
  <w:endnote w:id="5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Michael</w:t>
      </w:r>
      <w:r w:rsidR="002411B3">
        <w:t xml:space="preserve"> </w:t>
      </w:r>
      <w:r w:rsidRPr="00BA11D8">
        <w:t>Wyschogrod,</w:t>
      </w:r>
      <w:r w:rsidR="002411B3">
        <w:t xml:space="preserve"> </w:t>
      </w:r>
      <w:r w:rsidRPr="00BA11D8">
        <w:rPr>
          <w:i/>
        </w:rPr>
        <w:t>Kierkegaard</w:t>
      </w:r>
      <w:r w:rsidR="002411B3">
        <w:rPr>
          <w:i/>
        </w:rPr>
        <w:t xml:space="preserve"> </w:t>
      </w:r>
      <w:r w:rsidRPr="00BA11D8">
        <w:rPr>
          <w:i/>
        </w:rPr>
        <w:t>and</w:t>
      </w:r>
      <w:r w:rsidR="002411B3">
        <w:rPr>
          <w:i/>
        </w:rPr>
        <w:t xml:space="preserve"> </w:t>
      </w:r>
      <w:r w:rsidRPr="00BA11D8">
        <w:rPr>
          <w:i/>
        </w:rPr>
        <w:t>Heidegger:</w:t>
      </w:r>
      <w:r w:rsidR="002411B3">
        <w:rPr>
          <w:i/>
        </w:rPr>
        <w:t xml:space="preserve"> </w:t>
      </w:r>
      <w:r w:rsidRPr="00BA11D8">
        <w:rPr>
          <w:i/>
        </w:rPr>
        <w:t>The</w:t>
      </w:r>
      <w:r w:rsidR="002411B3">
        <w:rPr>
          <w:i/>
        </w:rPr>
        <w:t xml:space="preserve"> </w:t>
      </w:r>
      <w:r w:rsidRPr="00BA11D8">
        <w:rPr>
          <w:i/>
        </w:rPr>
        <w:t>Ontology</w:t>
      </w:r>
      <w:r w:rsidR="002411B3">
        <w:rPr>
          <w:i/>
        </w:rPr>
        <w:t xml:space="preserve"> </w:t>
      </w:r>
      <w:r w:rsidRPr="00BA11D8">
        <w:rPr>
          <w:i/>
        </w:rPr>
        <w:t>of</w:t>
      </w:r>
      <w:r w:rsidR="002411B3">
        <w:rPr>
          <w:i/>
        </w:rPr>
        <w:t xml:space="preserve"> </w:t>
      </w:r>
      <w:r w:rsidRPr="00BA11D8">
        <w:rPr>
          <w:i/>
        </w:rPr>
        <w:t>Existence</w:t>
      </w:r>
      <w:r w:rsidR="002411B3">
        <w:t xml:space="preserve"> </w:t>
      </w:r>
      <w:r w:rsidRPr="00BA11D8">
        <w:t>(London:</w:t>
      </w:r>
      <w:r w:rsidR="002411B3">
        <w:t xml:space="preserve"> </w:t>
      </w:r>
      <w:r w:rsidRPr="00BA11D8">
        <w:t>Routledge</w:t>
      </w:r>
      <w:r w:rsidR="002411B3">
        <w:t xml:space="preserve"> </w:t>
      </w:r>
      <w:r w:rsidRPr="00BA11D8">
        <w:t>&amp;</w:t>
      </w:r>
      <w:r w:rsidR="002411B3">
        <w:t xml:space="preserve"> </w:t>
      </w:r>
      <w:r w:rsidRPr="00BA11D8">
        <w:t>Paul,</w:t>
      </w:r>
      <w:r w:rsidR="002411B3">
        <w:t xml:space="preserve"> </w:t>
      </w:r>
      <w:r w:rsidRPr="00BA11D8">
        <w:t>1954).</w:t>
      </w:r>
    </w:p>
  </w:endnote>
  <w:endnote w:id="55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="003619D2">
        <w:fldChar w:fldCharType="begin"/>
      </w:r>
      <w:r w:rsidR="003619D2">
        <w:instrText xml:space="preserve"> ADDIN ZOTERO_ITEM {"citationItems":[{"uri":["http://zotero.org/users/135266/items/X5ARI63W"]}]} </w:instrText>
      </w:r>
      <w:r w:rsidR="003619D2">
        <w:fldChar w:fldCharType="separate"/>
      </w:r>
      <w:r>
        <w:rPr>
          <w:rFonts w:eastAsia="Times New Roman" w:cs="Times New Roman"/>
        </w:rPr>
        <w:t>R.</w:t>
      </w:r>
      <w:r w:rsidR="002411B3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Kendall</w:t>
      </w:r>
      <w:r w:rsidR="002411B3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Soulen,</w:t>
      </w:r>
      <w:r w:rsidR="002411B3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“The</w:t>
      </w:r>
      <w:r w:rsidR="002411B3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A</w:t>
      </w:r>
      <w:r w:rsidRPr="00BA11D8">
        <w:rPr>
          <w:rFonts w:eastAsia="Times New Roman" w:cs="Times New Roman"/>
        </w:rPr>
        <w:t>chievement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of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Michael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Wyschogrod,</w:t>
      </w:r>
      <w:r>
        <w:rPr>
          <w:rFonts w:eastAsia="Times New Roman" w:cs="Times New Roman"/>
        </w:rPr>
        <w:t>”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Modern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Theology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22/4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(2006)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677-85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especially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page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</w:rPr>
        <w:t>681.</w:t>
      </w:r>
      <w:r w:rsidR="003619D2">
        <w:rPr>
          <w:rFonts w:eastAsia="Times New Roman" w:cs="Times New Roman"/>
        </w:rPr>
        <w:fldChar w:fldCharType="end"/>
      </w:r>
    </w:p>
  </w:endnote>
  <w:endnote w:id="56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159.</w:t>
      </w:r>
    </w:p>
  </w:endnote>
  <w:endnote w:id="57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63</w:t>
      </w:r>
      <w:r w:rsidR="002411B3">
        <w:t xml:space="preserve"> </w:t>
      </w:r>
      <w:r w:rsidRPr="00BA11D8">
        <w:t>and</w:t>
      </w:r>
      <w:r w:rsidR="002411B3">
        <w:t xml:space="preserve"> </w:t>
      </w:r>
      <w:r w:rsidRPr="00BA11D8">
        <w:t>171.</w:t>
      </w:r>
    </w:p>
  </w:endnote>
  <w:endnote w:id="58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71-72.</w:t>
      </w:r>
    </w:p>
  </w:endnote>
  <w:endnote w:id="59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xxxiii-xxxv.</w:t>
      </w:r>
    </w:p>
  </w:endnote>
  <w:endnote w:id="60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10</w:t>
      </w:r>
      <w:r w:rsidR="002411B3">
        <w:t xml:space="preserve"> </w:t>
      </w:r>
      <w:r w:rsidRPr="00BA11D8">
        <w:t>and</w:t>
      </w:r>
      <w:r w:rsidR="002411B3">
        <w:t xml:space="preserve"> </w:t>
      </w:r>
      <w:r w:rsidRPr="00BA11D8">
        <w:t>212-13.</w:t>
      </w:r>
    </w:p>
  </w:endnote>
  <w:endnote w:id="61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="00703408">
        <w:fldChar w:fldCharType="begin"/>
      </w:r>
      <w:r w:rsidR="005C3D32">
        <w:instrText xml:space="preserve"> ADDIN ZOTERO_ITEM {"citationItems":[{"uri":["http://zotero.org/users/135266/items/7FWFQGIJ"]}]} </w:instrText>
      </w:r>
      <w:r w:rsidR="00703408">
        <w:fldChar w:fldCharType="separate"/>
      </w:r>
      <w:r w:rsidRPr="00BA11D8">
        <w:rPr>
          <w:rFonts w:cs="Times New Roman"/>
        </w:rPr>
        <w:t>Walter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James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Lowe,</w:t>
      </w:r>
      <w:r w:rsidR="002411B3">
        <w:rPr>
          <w:rFonts w:cs="Times New Roman"/>
        </w:rPr>
        <w:t xml:space="preserve"> </w:t>
      </w:r>
      <w:r>
        <w:rPr>
          <w:rFonts w:cs="Times New Roman"/>
        </w:rPr>
        <w:t>“</w:t>
      </w:r>
      <w:r w:rsidRPr="00BA11D8">
        <w:rPr>
          <w:rFonts w:cs="Times New Roman"/>
        </w:rPr>
        <w:t>The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Intensification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of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Time: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Michael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Wyschogrod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and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the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Task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of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Christian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Theology,</w:t>
      </w:r>
      <w:r>
        <w:rPr>
          <w:rFonts w:cs="Times New Roman"/>
        </w:rPr>
        <w:t>”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  <w:i/>
          <w:iCs/>
        </w:rPr>
        <w:t>Modern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Theology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22/4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(2006)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693-99.</w:t>
      </w:r>
      <w:r w:rsidR="00703408">
        <w:rPr>
          <w:rFonts w:cs="Times New Roman"/>
        </w:rPr>
        <w:fldChar w:fldCharType="end"/>
      </w:r>
    </w:p>
  </w:endnote>
  <w:endnote w:id="62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="003619D2">
        <w:fldChar w:fldCharType="begin"/>
      </w:r>
      <w:r w:rsidR="003619D2">
        <w:instrText xml:space="preserve"> ADDIN ZOTERO_ITEM {"citationItems":[{"uri":["http://zotero.org/users/135266/items/JDFPJN4K"]}]} </w:instrText>
      </w:r>
      <w:r w:rsidR="003619D2">
        <w:fldChar w:fldCharType="separate"/>
      </w:r>
      <w:r w:rsidRPr="00BA11D8">
        <w:rPr>
          <w:rFonts w:cs="Times New Roman"/>
        </w:rPr>
        <w:t>Michael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Wyschogrod,</w:t>
      </w:r>
      <w:r w:rsidR="002411B3">
        <w:rPr>
          <w:rFonts w:cs="Times New Roman"/>
        </w:rPr>
        <w:t xml:space="preserve"> </w:t>
      </w:r>
      <w:r>
        <w:rPr>
          <w:rFonts w:cs="Times New Roman"/>
        </w:rPr>
        <w:t>“</w:t>
      </w:r>
      <w:r w:rsidRPr="00BA11D8">
        <w:rPr>
          <w:rFonts w:cs="Times New Roman"/>
        </w:rPr>
        <w:t>A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Jewish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Perspective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on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Incarnation,</w:t>
      </w:r>
      <w:r>
        <w:rPr>
          <w:rFonts w:cs="Times New Roman"/>
        </w:rPr>
        <w:t>”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  <w:i/>
          <w:iCs/>
        </w:rPr>
        <w:t>Modern</w:t>
      </w:r>
      <w:r w:rsidR="002411B3">
        <w:rPr>
          <w:rFonts w:cs="Times New Roman"/>
          <w:i/>
          <w:iCs/>
        </w:rPr>
        <w:t xml:space="preserve"> </w:t>
      </w:r>
      <w:r w:rsidRPr="00BA11D8">
        <w:rPr>
          <w:rFonts w:cs="Times New Roman"/>
          <w:i/>
          <w:iCs/>
        </w:rPr>
        <w:t>Theology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12/2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(1996)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195-209,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especially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page</w:t>
      </w:r>
      <w:r w:rsidR="002411B3">
        <w:rPr>
          <w:rFonts w:cs="Times New Roman"/>
        </w:rPr>
        <w:t xml:space="preserve"> </w:t>
      </w:r>
      <w:r w:rsidRPr="00BA11D8">
        <w:rPr>
          <w:rFonts w:cs="Times New Roman"/>
        </w:rPr>
        <w:t>208.</w:t>
      </w:r>
      <w:r w:rsidR="003619D2">
        <w:rPr>
          <w:rFonts w:cs="Times New Roman"/>
        </w:rPr>
        <w:fldChar w:fldCharType="end"/>
      </w:r>
    </w:p>
  </w:endnote>
  <w:endnote w:id="63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rPr>
          <w:rFonts w:eastAsia="Times New Roman" w:cs="Times New Roman"/>
        </w:rPr>
        <w:t>Wyschogrod,</w:t>
      </w:r>
      <w:r w:rsidR="002411B3">
        <w:rPr>
          <w:rFonts w:eastAsia="Times New Roman" w:cs="Times New Roman"/>
        </w:rPr>
        <w:t xml:space="preserve"> </w:t>
      </w:r>
      <w:r w:rsidRPr="00BA11D8">
        <w:rPr>
          <w:rFonts w:eastAsia="Times New Roman" w:cs="Times New Roman"/>
          <w:i/>
          <w:iCs/>
        </w:rPr>
        <w:t>The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Body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of</w:t>
      </w:r>
      <w:r w:rsidR="002411B3">
        <w:rPr>
          <w:rFonts w:eastAsia="Times New Roman" w:cs="Times New Roman"/>
          <w:i/>
          <w:iCs/>
        </w:rPr>
        <w:t xml:space="preserve"> </w:t>
      </w:r>
      <w:r w:rsidRPr="00BA11D8">
        <w:rPr>
          <w:rFonts w:eastAsia="Times New Roman" w:cs="Times New Roman"/>
          <w:i/>
          <w:iCs/>
        </w:rPr>
        <w:t>Faith</w:t>
      </w:r>
      <w:r w:rsidRPr="00BA11D8">
        <w:rPr>
          <w:rFonts w:eastAsia="Times New Roman" w:cs="Times New Roman"/>
          <w:iCs/>
        </w:rPr>
        <w:t>,</w:t>
      </w:r>
      <w:r w:rsidR="002411B3">
        <w:rPr>
          <w:rFonts w:eastAsia="Times New Roman" w:cs="Times New Roman"/>
          <w:iCs/>
        </w:rPr>
        <w:t xml:space="preserve"> </w:t>
      </w:r>
      <w:r w:rsidRPr="00BA11D8">
        <w:rPr>
          <w:rFonts w:eastAsia="Times New Roman" w:cs="Times New Roman"/>
          <w:iCs/>
        </w:rPr>
        <w:t>xvi-xix.</w:t>
      </w:r>
    </w:p>
  </w:endnote>
  <w:endnote w:id="64">
    <w:p w:rsidR="00883144" w:rsidRPr="00BA11D8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,</w:t>
      </w:r>
      <w:r w:rsidR="002411B3">
        <w:t xml:space="preserve"> </w:t>
      </w:r>
      <w:r w:rsidRPr="00BA11D8">
        <w:t>xxi.</w:t>
      </w:r>
    </w:p>
  </w:endnote>
  <w:endnote w:id="65">
    <w:p w:rsidR="00883144" w:rsidRDefault="00883144" w:rsidP="007F56DB">
      <w:pPr>
        <w:pStyle w:val="EndnoteText"/>
        <w:spacing w:line="480" w:lineRule="auto"/>
        <w:ind w:firstLine="720"/>
      </w:pPr>
      <w:r w:rsidRPr="00BA11D8">
        <w:rPr>
          <w:rStyle w:val="EndnoteReference"/>
          <w:vertAlign w:val="baseline"/>
        </w:rPr>
        <w:endnoteRef/>
      </w:r>
      <w:r>
        <w:t>.</w:t>
      </w:r>
      <w:r w:rsidR="002411B3">
        <w:t xml:space="preserve"> </w:t>
      </w:r>
      <w:r w:rsidRPr="00BA11D8">
        <w:t>Ibid.</w:t>
      </w:r>
    </w:p>
    <w:p w:rsidR="00397C11" w:rsidRDefault="00397C11" w:rsidP="007F56DB">
      <w:pPr>
        <w:pStyle w:val="EndnoteText"/>
        <w:spacing w:line="480" w:lineRule="auto"/>
        <w:ind w:firstLine="720"/>
      </w:pPr>
      <w:r>
        <w:t>&lt;/notes&gt;</w:t>
      </w:r>
      <w:r w:rsidR="002411B3">
        <w:t xml:space="preserve"> </w:t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altName w:val="Times New Roman"/>
    <w:charset w:val="00"/>
    <w:family w:val="auto"/>
    <w:pitch w:val="variable"/>
    <w:sig w:usb0="00000000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83144" w:rsidRDefault="00703408" w:rsidP="00B737C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883144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883144" w:rsidRDefault="00883144" w:rsidP="00FB5427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83144" w:rsidRDefault="00703408" w:rsidP="00B737C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883144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76813">
      <w:rPr>
        <w:rStyle w:val="PageNumber"/>
        <w:noProof/>
      </w:rPr>
      <w:t>459</w:t>
    </w:r>
    <w:r>
      <w:rPr>
        <w:rStyle w:val="PageNumber"/>
      </w:rPr>
      <w:fldChar w:fldCharType="end"/>
    </w:r>
  </w:p>
  <w:p w:rsidR="00883144" w:rsidRDefault="00883144" w:rsidP="00FB5427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619D2" w:rsidRDefault="003619D2">
      <w:r>
        <w:separator/>
      </w:r>
    </w:p>
  </w:footnote>
  <w:footnote w:type="continuationSeparator" w:id="0">
    <w:p w:rsidR="003619D2" w:rsidRDefault="003619D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5F615A"/>
    <w:multiLevelType w:val="hybridMultilevel"/>
    <w:tmpl w:val="83C0F0B2"/>
    <w:lvl w:ilvl="0" w:tplc="86F4E562">
      <w:start w:val="1"/>
      <w:numFmt w:val="upperRoman"/>
      <w:lvlText w:val="%1."/>
      <w:lvlJc w:val="left"/>
      <w:pPr>
        <w:ind w:left="1080" w:hanging="72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1124C1E"/>
    <w:multiLevelType w:val="hybridMultilevel"/>
    <w:tmpl w:val="C3284F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activeWritingStyle w:appName="MSWord" w:lang="en-US" w:vendorID="64" w:dllVersion="131078" w:nlCheck="1" w:checkStyle="1"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pos w:val="sectEnd"/>
    <w:numFmt w:val="decimal"/>
    <w:numRestart w:val="eachSect"/>
    <w:endnote w:id="-1"/>
    <w:endnote w:id="0"/>
  </w:endnotePr>
  <w:compat>
    <w:compatSetting w:name="compatibilityMode" w:uri="http://schemas.microsoft.com/office/word" w:val="12"/>
  </w:compat>
  <w:rsids>
    <w:rsidRoot w:val="00D41876"/>
    <w:rsid w:val="00002E9D"/>
    <w:rsid w:val="00005F0B"/>
    <w:rsid w:val="000145E7"/>
    <w:rsid w:val="00016E8C"/>
    <w:rsid w:val="00020234"/>
    <w:rsid w:val="00024DC7"/>
    <w:rsid w:val="00030969"/>
    <w:rsid w:val="00030E4B"/>
    <w:rsid w:val="000334D7"/>
    <w:rsid w:val="00035A3F"/>
    <w:rsid w:val="00035BA7"/>
    <w:rsid w:val="00035E31"/>
    <w:rsid w:val="00043840"/>
    <w:rsid w:val="000472EB"/>
    <w:rsid w:val="00052258"/>
    <w:rsid w:val="00060FEA"/>
    <w:rsid w:val="00065169"/>
    <w:rsid w:val="00065C67"/>
    <w:rsid w:val="00073E76"/>
    <w:rsid w:val="00076F62"/>
    <w:rsid w:val="00077A48"/>
    <w:rsid w:val="00090002"/>
    <w:rsid w:val="00090124"/>
    <w:rsid w:val="00090454"/>
    <w:rsid w:val="000907D1"/>
    <w:rsid w:val="00090A19"/>
    <w:rsid w:val="000A6EC6"/>
    <w:rsid w:val="000A7D93"/>
    <w:rsid w:val="000C0C3E"/>
    <w:rsid w:val="000C0C7D"/>
    <w:rsid w:val="000D1A94"/>
    <w:rsid w:val="000D3C37"/>
    <w:rsid w:val="000D6885"/>
    <w:rsid w:val="000D68D6"/>
    <w:rsid w:val="000D7B15"/>
    <w:rsid w:val="000E0BEE"/>
    <w:rsid w:val="000E4B5A"/>
    <w:rsid w:val="000E4B88"/>
    <w:rsid w:val="000E529C"/>
    <w:rsid w:val="000E720D"/>
    <w:rsid w:val="000E7249"/>
    <w:rsid w:val="000F1B05"/>
    <w:rsid w:val="000F6DA6"/>
    <w:rsid w:val="001032B6"/>
    <w:rsid w:val="00107E20"/>
    <w:rsid w:val="00113BE3"/>
    <w:rsid w:val="0011649F"/>
    <w:rsid w:val="00123F72"/>
    <w:rsid w:val="00131722"/>
    <w:rsid w:val="001342E0"/>
    <w:rsid w:val="00135228"/>
    <w:rsid w:val="00140371"/>
    <w:rsid w:val="00140F30"/>
    <w:rsid w:val="00142BCB"/>
    <w:rsid w:val="00143415"/>
    <w:rsid w:val="00144EA7"/>
    <w:rsid w:val="00150465"/>
    <w:rsid w:val="0015057D"/>
    <w:rsid w:val="0015103D"/>
    <w:rsid w:val="00151E37"/>
    <w:rsid w:val="00153F40"/>
    <w:rsid w:val="00154F98"/>
    <w:rsid w:val="00161226"/>
    <w:rsid w:val="00171616"/>
    <w:rsid w:val="001766B3"/>
    <w:rsid w:val="001804C2"/>
    <w:rsid w:val="00180EEB"/>
    <w:rsid w:val="00184970"/>
    <w:rsid w:val="0018767E"/>
    <w:rsid w:val="00187FD6"/>
    <w:rsid w:val="00190159"/>
    <w:rsid w:val="001904AF"/>
    <w:rsid w:val="00190BFE"/>
    <w:rsid w:val="00191A89"/>
    <w:rsid w:val="001A3425"/>
    <w:rsid w:val="001A4783"/>
    <w:rsid w:val="001B37A1"/>
    <w:rsid w:val="001C38F5"/>
    <w:rsid w:val="001D18D6"/>
    <w:rsid w:val="001D7DED"/>
    <w:rsid w:val="001E06D3"/>
    <w:rsid w:val="001E20D5"/>
    <w:rsid w:val="001F3AF1"/>
    <w:rsid w:val="001F783F"/>
    <w:rsid w:val="0020060A"/>
    <w:rsid w:val="00202A4C"/>
    <w:rsid w:val="0020423A"/>
    <w:rsid w:val="002101EC"/>
    <w:rsid w:val="00210CC9"/>
    <w:rsid w:val="00210DD8"/>
    <w:rsid w:val="00211E11"/>
    <w:rsid w:val="002123C3"/>
    <w:rsid w:val="0021544D"/>
    <w:rsid w:val="00215AA2"/>
    <w:rsid w:val="00215C02"/>
    <w:rsid w:val="00217AE6"/>
    <w:rsid w:val="00217B53"/>
    <w:rsid w:val="00221302"/>
    <w:rsid w:val="00224268"/>
    <w:rsid w:val="00224781"/>
    <w:rsid w:val="002252D6"/>
    <w:rsid w:val="00226F44"/>
    <w:rsid w:val="00227875"/>
    <w:rsid w:val="00232332"/>
    <w:rsid w:val="002352B9"/>
    <w:rsid w:val="00235CD9"/>
    <w:rsid w:val="002361F5"/>
    <w:rsid w:val="002411B3"/>
    <w:rsid w:val="00243B4C"/>
    <w:rsid w:val="00246EAB"/>
    <w:rsid w:val="0025066D"/>
    <w:rsid w:val="00251AA7"/>
    <w:rsid w:val="00251FFA"/>
    <w:rsid w:val="00261A42"/>
    <w:rsid w:val="002622D7"/>
    <w:rsid w:val="00273ACF"/>
    <w:rsid w:val="002808BC"/>
    <w:rsid w:val="00282900"/>
    <w:rsid w:val="00284709"/>
    <w:rsid w:val="00285859"/>
    <w:rsid w:val="00287628"/>
    <w:rsid w:val="00290EB9"/>
    <w:rsid w:val="0029276F"/>
    <w:rsid w:val="00294341"/>
    <w:rsid w:val="00297149"/>
    <w:rsid w:val="00297A02"/>
    <w:rsid w:val="002A6405"/>
    <w:rsid w:val="002B0F53"/>
    <w:rsid w:val="002C02F1"/>
    <w:rsid w:val="002C0A89"/>
    <w:rsid w:val="002C0E80"/>
    <w:rsid w:val="002C1F65"/>
    <w:rsid w:val="002C2F80"/>
    <w:rsid w:val="002C7AA4"/>
    <w:rsid w:val="002C7C4B"/>
    <w:rsid w:val="002C7D8C"/>
    <w:rsid w:val="002D103D"/>
    <w:rsid w:val="002D46A6"/>
    <w:rsid w:val="002D4DDF"/>
    <w:rsid w:val="002E1FB8"/>
    <w:rsid w:val="002E4F52"/>
    <w:rsid w:val="002E71FC"/>
    <w:rsid w:val="002E7466"/>
    <w:rsid w:val="002E7C88"/>
    <w:rsid w:val="002F008C"/>
    <w:rsid w:val="002F359F"/>
    <w:rsid w:val="002F35D9"/>
    <w:rsid w:val="0030035C"/>
    <w:rsid w:val="0030048E"/>
    <w:rsid w:val="003019CE"/>
    <w:rsid w:val="0030250F"/>
    <w:rsid w:val="00303246"/>
    <w:rsid w:val="003051EE"/>
    <w:rsid w:val="003106E6"/>
    <w:rsid w:val="0032692B"/>
    <w:rsid w:val="003323BE"/>
    <w:rsid w:val="00333080"/>
    <w:rsid w:val="003335E1"/>
    <w:rsid w:val="00334C9A"/>
    <w:rsid w:val="0033561E"/>
    <w:rsid w:val="0034307B"/>
    <w:rsid w:val="00344715"/>
    <w:rsid w:val="003455A6"/>
    <w:rsid w:val="0035196D"/>
    <w:rsid w:val="003532C6"/>
    <w:rsid w:val="0035547E"/>
    <w:rsid w:val="00356359"/>
    <w:rsid w:val="00356399"/>
    <w:rsid w:val="003619D2"/>
    <w:rsid w:val="00361CCE"/>
    <w:rsid w:val="0036486A"/>
    <w:rsid w:val="00367A79"/>
    <w:rsid w:val="00371466"/>
    <w:rsid w:val="003722AD"/>
    <w:rsid w:val="003750C5"/>
    <w:rsid w:val="00376B60"/>
    <w:rsid w:val="00381BD0"/>
    <w:rsid w:val="0038505E"/>
    <w:rsid w:val="0038512E"/>
    <w:rsid w:val="00390CB1"/>
    <w:rsid w:val="00397C11"/>
    <w:rsid w:val="003A060E"/>
    <w:rsid w:val="003B0862"/>
    <w:rsid w:val="003C01BA"/>
    <w:rsid w:val="003C6998"/>
    <w:rsid w:val="003D3773"/>
    <w:rsid w:val="003D4C1F"/>
    <w:rsid w:val="003E22D8"/>
    <w:rsid w:val="003E68B3"/>
    <w:rsid w:val="003E7EDE"/>
    <w:rsid w:val="003F023D"/>
    <w:rsid w:val="003F2353"/>
    <w:rsid w:val="003F3158"/>
    <w:rsid w:val="003F45FD"/>
    <w:rsid w:val="0040545A"/>
    <w:rsid w:val="00406F79"/>
    <w:rsid w:val="0041453C"/>
    <w:rsid w:val="00426293"/>
    <w:rsid w:val="0043293A"/>
    <w:rsid w:val="0044168F"/>
    <w:rsid w:val="00443FCF"/>
    <w:rsid w:val="00451C18"/>
    <w:rsid w:val="0045387D"/>
    <w:rsid w:val="0046171C"/>
    <w:rsid w:val="0046277B"/>
    <w:rsid w:val="00466F6F"/>
    <w:rsid w:val="00470AAC"/>
    <w:rsid w:val="004800D2"/>
    <w:rsid w:val="004816A5"/>
    <w:rsid w:val="004820FE"/>
    <w:rsid w:val="00482B62"/>
    <w:rsid w:val="0048371F"/>
    <w:rsid w:val="00484BAB"/>
    <w:rsid w:val="00491FA0"/>
    <w:rsid w:val="00493348"/>
    <w:rsid w:val="00496E46"/>
    <w:rsid w:val="004A0ED8"/>
    <w:rsid w:val="004A111F"/>
    <w:rsid w:val="004A7584"/>
    <w:rsid w:val="004B28D5"/>
    <w:rsid w:val="004B5585"/>
    <w:rsid w:val="004B6018"/>
    <w:rsid w:val="004C02E8"/>
    <w:rsid w:val="004C3F39"/>
    <w:rsid w:val="004C7726"/>
    <w:rsid w:val="004D1714"/>
    <w:rsid w:val="004D3867"/>
    <w:rsid w:val="004D685C"/>
    <w:rsid w:val="004E00D9"/>
    <w:rsid w:val="004E08F5"/>
    <w:rsid w:val="004E3FD2"/>
    <w:rsid w:val="004E41CD"/>
    <w:rsid w:val="004E7CEC"/>
    <w:rsid w:val="004F0ECA"/>
    <w:rsid w:val="00502C1B"/>
    <w:rsid w:val="005055E4"/>
    <w:rsid w:val="00505BAB"/>
    <w:rsid w:val="005104FA"/>
    <w:rsid w:val="005107BF"/>
    <w:rsid w:val="00510F57"/>
    <w:rsid w:val="00512B0E"/>
    <w:rsid w:val="00517A96"/>
    <w:rsid w:val="0052035C"/>
    <w:rsid w:val="00523960"/>
    <w:rsid w:val="005258E6"/>
    <w:rsid w:val="005330D9"/>
    <w:rsid w:val="0053679E"/>
    <w:rsid w:val="005410AD"/>
    <w:rsid w:val="00544EF8"/>
    <w:rsid w:val="005556B7"/>
    <w:rsid w:val="00555987"/>
    <w:rsid w:val="00557433"/>
    <w:rsid w:val="00557567"/>
    <w:rsid w:val="00561101"/>
    <w:rsid w:val="005737C7"/>
    <w:rsid w:val="0057657A"/>
    <w:rsid w:val="00576D54"/>
    <w:rsid w:val="00577BF4"/>
    <w:rsid w:val="005811EA"/>
    <w:rsid w:val="00582A9E"/>
    <w:rsid w:val="00584A32"/>
    <w:rsid w:val="005858BB"/>
    <w:rsid w:val="00592790"/>
    <w:rsid w:val="00593464"/>
    <w:rsid w:val="005944CE"/>
    <w:rsid w:val="005A35AD"/>
    <w:rsid w:val="005A427B"/>
    <w:rsid w:val="005A5C10"/>
    <w:rsid w:val="005A631B"/>
    <w:rsid w:val="005A7458"/>
    <w:rsid w:val="005B636E"/>
    <w:rsid w:val="005B63A8"/>
    <w:rsid w:val="005B740A"/>
    <w:rsid w:val="005C2F8E"/>
    <w:rsid w:val="005C3A17"/>
    <w:rsid w:val="005C3D32"/>
    <w:rsid w:val="005C4DC8"/>
    <w:rsid w:val="005C50C4"/>
    <w:rsid w:val="005C7DA8"/>
    <w:rsid w:val="005D06BC"/>
    <w:rsid w:val="005D24D9"/>
    <w:rsid w:val="005D6B0F"/>
    <w:rsid w:val="005E6B07"/>
    <w:rsid w:val="00600D0E"/>
    <w:rsid w:val="0060187E"/>
    <w:rsid w:val="006138BE"/>
    <w:rsid w:val="006139E7"/>
    <w:rsid w:val="0061750F"/>
    <w:rsid w:val="0062040C"/>
    <w:rsid w:val="00620628"/>
    <w:rsid w:val="00627E99"/>
    <w:rsid w:val="00630928"/>
    <w:rsid w:val="00632FED"/>
    <w:rsid w:val="00633A0C"/>
    <w:rsid w:val="00634678"/>
    <w:rsid w:val="00636DAA"/>
    <w:rsid w:val="00652B97"/>
    <w:rsid w:val="00653651"/>
    <w:rsid w:val="00654D1B"/>
    <w:rsid w:val="006604AF"/>
    <w:rsid w:val="00660D36"/>
    <w:rsid w:val="00661E5D"/>
    <w:rsid w:val="00662340"/>
    <w:rsid w:val="006623FD"/>
    <w:rsid w:val="0067387F"/>
    <w:rsid w:val="006933B8"/>
    <w:rsid w:val="00694D93"/>
    <w:rsid w:val="006A7A85"/>
    <w:rsid w:val="006B27B2"/>
    <w:rsid w:val="006B7AA2"/>
    <w:rsid w:val="006C0591"/>
    <w:rsid w:val="006C46C3"/>
    <w:rsid w:val="006C4C7A"/>
    <w:rsid w:val="006D5A61"/>
    <w:rsid w:val="006E4DF3"/>
    <w:rsid w:val="006E56B3"/>
    <w:rsid w:val="006F5E95"/>
    <w:rsid w:val="006F6EB7"/>
    <w:rsid w:val="00700F9F"/>
    <w:rsid w:val="00701A47"/>
    <w:rsid w:val="00702762"/>
    <w:rsid w:val="00703408"/>
    <w:rsid w:val="00703557"/>
    <w:rsid w:val="007035FC"/>
    <w:rsid w:val="00705A94"/>
    <w:rsid w:val="00706075"/>
    <w:rsid w:val="00706EC3"/>
    <w:rsid w:val="00707504"/>
    <w:rsid w:val="00713223"/>
    <w:rsid w:val="00716BD0"/>
    <w:rsid w:val="007278DC"/>
    <w:rsid w:val="007402CC"/>
    <w:rsid w:val="007427D2"/>
    <w:rsid w:val="007438D9"/>
    <w:rsid w:val="00747D2A"/>
    <w:rsid w:val="007531BC"/>
    <w:rsid w:val="007531DE"/>
    <w:rsid w:val="007537D1"/>
    <w:rsid w:val="0075637D"/>
    <w:rsid w:val="00760AB6"/>
    <w:rsid w:val="00761167"/>
    <w:rsid w:val="00765307"/>
    <w:rsid w:val="00766D9F"/>
    <w:rsid w:val="00770479"/>
    <w:rsid w:val="00771F80"/>
    <w:rsid w:val="00774431"/>
    <w:rsid w:val="00774A5C"/>
    <w:rsid w:val="007843B1"/>
    <w:rsid w:val="0078530A"/>
    <w:rsid w:val="00785AAF"/>
    <w:rsid w:val="007916AE"/>
    <w:rsid w:val="007943DD"/>
    <w:rsid w:val="00795DC9"/>
    <w:rsid w:val="00796718"/>
    <w:rsid w:val="00797A16"/>
    <w:rsid w:val="00797AD3"/>
    <w:rsid w:val="007A0A75"/>
    <w:rsid w:val="007A1213"/>
    <w:rsid w:val="007A5417"/>
    <w:rsid w:val="007B13E8"/>
    <w:rsid w:val="007B1784"/>
    <w:rsid w:val="007B2776"/>
    <w:rsid w:val="007B356C"/>
    <w:rsid w:val="007B5AED"/>
    <w:rsid w:val="007B6A40"/>
    <w:rsid w:val="007C2A5F"/>
    <w:rsid w:val="007D1BD5"/>
    <w:rsid w:val="007D3850"/>
    <w:rsid w:val="007D4417"/>
    <w:rsid w:val="007D47BF"/>
    <w:rsid w:val="007E1E64"/>
    <w:rsid w:val="007E3168"/>
    <w:rsid w:val="007E3CDB"/>
    <w:rsid w:val="007E3DF1"/>
    <w:rsid w:val="007E5C04"/>
    <w:rsid w:val="007F248E"/>
    <w:rsid w:val="007F56DB"/>
    <w:rsid w:val="007F5F05"/>
    <w:rsid w:val="00800D18"/>
    <w:rsid w:val="00801916"/>
    <w:rsid w:val="00811D7C"/>
    <w:rsid w:val="008162C0"/>
    <w:rsid w:val="00823359"/>
    <w:rsid w:val="00823F43"/>
    <w:rsid w:val="00823F7F"/>
    <w:rsid w:val="00824328"/>
    <w:rsid w:val="00824CA3"/>
    <w:rsid w:val="00835F9F"/>
    <w:rsid w:val="0084468D"/>
    <w:rsid w:val="008461E1"/>
    <w:rsid w:val="00850C7E"/>
    <w:rsid w:val="00850D45"/>
    <w:rsid w:val="00854326"/>
    <w:rsid w:val="00854928"/>
    <w:rsid w:val="008577FE"/>
    <w:rsid w:val="00860F82"/>
    <w:rsid w:val="008626FB"/>
    <w:rsid w:val="008639B4"/>
    <w:rsid w:val="00864CDD"/>
    <w:rsid w:val="00867A51"/>
    <w:rsid w:val="00872F58"/>
    <w:rsid w:val="00875034"/>
    <w:rsid w:val="00881C83"/>
    <w:rsid w:val="0088228C"/>
    <w:rsid w:val="00883144"/>
    <w:rsid w:val="00886B9C"/>
    <w:rsid w:val="00894641"/>
    <w:rsid w:val="00895AF8"/>
    <w:rsid w:val="008A38B0"/>
    <w:rsid w:val="008A6A8A"/>
    <w:rsid w:val="008B0C8B"/>
    <w:rsid w:val="008C177B"/>
    <w:rsid w:val="008C5BBD"/>
    <w:rsid w:val="008D227D"/>
    <w:rsid w:val="008E09D3"/>
    <w:rsid w:val="008E3532"/>
    <w:rsid w:val="008E6BC5"/>
    <w:rsid w:val="008F6652"/>
    <w:rsid w:val="00905BF6"/>
    <w:rsid w:val="009072A6"/>
    <w:rsid w:val="00907CC7"/>
    <w:rsid w:val="00915CB0"/>
    <w:rsid w:val="0092022D"/>
    <w:rsid w:val="00922C4B"/>
    <w:rsid w:val="00922C96"/>
    <w:rsid w:val="0092477D"/>
    <w:rsid w:val="00927999"/>
    <w:rsid w:val="00930620"/>
    <w:rsid w:val="00937817"/>
    <w:rsid w:val="0094109C"/>
    <w:rsid w:val="0094777A"/>
    <w:rsid w:val="0095047C"/>
    <w:rsid w:val="00952061"/>
    <w:rsid w:val="00954B88"/>
    <w:rsid w:val="00956A0F"/>
    <w:rsid w:val="00963771"/>
    <w:rsid w:val="00970664"/>
    <w:rsid w:val="00971024"/>
    <w:rsid w:val="00976813"/>
    <w:rsid w:val="00981B76"/>
    <w:rsid w:val="009868CD"/>
    <w:rsid w:val="00987BC6"/>
    <w:rsid w:val="00990BDD"/>
    <w:rsid w:val="00992B43"/>
    <w:rsid w:val="00995CDA"/>
    <w:rsid w:val="0099656D"/>
    <w:rsid w:val="009A38BC"/>
    <w:rsid w:val="009B341F"/>
    <w:rsid w:val="009B4F12"/>
    <w:rsid w:val="009D10A6"/>
    <w:rsid w:val="009D245E"/>
    <w:rsid w:val="009D388E"/>
    <w:rsid w:val="009D4024"/>
    <w:rsid w:val="009E76A6"/>
    <w:rsid w:val="009F3A83"/>
    <w:rsid w:val="009F4713"/>
    <w:rsid w:val="00A00F5B"/>
    <w:rsid w:val="00A07126"/>
    <w:rsid w:val="00A1368B"/>
    <w:rsid w:val="00A17701"/>
    <w:rsid w:val="00A20A0E"/>
    <w:rsid w:val="00A21571"/>
    <w:rsid w:val="00A247D4"/>
    <w:rsid w:val="00A26E4D"/>
    <w:rsid w:val="00A32854"/>
    <w:rsid w:val="00A46709"/>
    <w:rsid w:val="00A51132"/>
    <w:rsid w:val="00A52DDB"/>
    <w:rsid w:val="00A53AED"/>
    <w:rsid w:val="00A53CD9"/>
    <w:rsid w:val="00A5501A"/>
    <w:rsid w:val="00A56C48"/>
    <w:rsid w:val="00A62DCE"/>
    <w:rsid w:val="00A63CFA"/>
    <w:rsid w:val="00A65C20"/>
    <w:rsid w:val="00A70690"/>
    <w:rsid w:val="00A7125F"/>
    <w:rsid w:val="00A84153"/>
    <w:rsid w:val="00A876F2"/>
    <w:rsid w:val="00A90ECB"/>
    <w:rsid w:val="00A92486"/>
    <w:rsid w:val="00A926D1"/>
    <w:rsid w:val="00AA14A6"/>
    <w:rsid w:val="00AA24D0"/>
    <w:rsid w:val="00AA29BE"/>
    <w:rsid w:val="00AA2F85"/>
    <w:rsid w:val="00AA3F12"/>
    <w:rsid w:val="00AB0EF7"/>
    <w:rsid w:val="00AC1862"/>
    <w:rsid w:val="00AC30E2"/>
    <w:rsid w:val="00AD68BC"/>
    <w:rsid w:val="00AD7994"/>
    <w:rsid w:val="00AE3201"/>
    <w:rsid w:val="00AE7F9E"/>
    <w:rsid w:val="00AF0949"/>
    <w:rsid w:val="00AF4A36"/>
    <w:rsid w:val="00AF68CC"/>
    <w:rsid w:val="00AF754D"/>
    <w:rsid w:val="00AF7ED9"/>
    <w:rsid w:val="00B01F75"/>
    <w:rsid w:val="00B10F90"/>
    <w:rsid w:val="00B117FB"/>
    <w:rsid w:val="00B12C8F"/>
    <w:rsid w:val="00B16EE3"/>
    <w:rsid w:val="00B20F42"/>
    <w:rsid w:val="00B315E4"/>
    <w:rsid w:val="00B32BA9"/>
    <w:rsid w:val="00B479FC"/>
    <w:rsid w:val="00B51168"/>
    <w:rsid w:val="00B51AF3"/>
    <w:rsid w:val="00B555C0"/>
    <w:rsid w:val="00B6020B"/>
    <w:rsid w:val="00B60A33"/>
    <w:rsid w:val="00B626A2"/>
    <w:rsid w:val="00B65814"/>
    <w:rsid w:val="00B737C5"/>
    <w:rsid w:val="00B74362"/>
    <w:rsid w:val="00B832CA"/>
    <w:rsid w:val="00BA11D8"/>
    <w:rsid w:val="00BA3210"/>
    <w:rsid w:val="00BA366F"/>
    <w:rsid w:val="00BA37AB"/>
    <w:rsid w:val="00BA404C"/>
    <w:rsid w:val="00BA6FE9"/>
    <w:rsid w:val="00BB0042"/>
    <w:rsid w:val="00BB1A5C"/>
    <w:rsid w:val="00BB4D82"/>
    <w:rsid w:val="00BB53F7"/>
    <w:rsid w:val="00BB6CB2"/>
    <w:rsid w:val="00BC7890"/>
    <w:rsid w:val="00BD0C92"/>
    <w:rsid w:val="00BD1527"/>
    <w:rsid w:val="00BD2531"/>
    <w:rsid w:val="00BD2D6B"/>
    <w:rsid w:val="00BD4380"/>
    <w:rsid w:val="00BE06C9"/>
    <w:rsid w:val="00BE1CF0"/>
    <w:rsid w:val="00BE4701"/>
    <w:rsid w:val="00BF7D3F"/>
    <w:rsid w:val="00C01B41"/>
    <w:rsid w:val="00C04FA1"/>
    <w:rsid w:val="00C0758C"/>
    <w:rsid w:val="00C113B8"/>
    <w:rsid w:val="00C1428B"/>
    <w:rsid w:val="00C15081"/>
    <w:rsid w:val="00C15B9C"/>
    <w:rsid w:val="00C21812"/>
    <w:rsid w:val="00C27156"/>
    <w:rsid w:val="00C31DEF"/>
    <w:rsid w:val="00C3687F"/>
    <w:rsid w:val="00C369E8"/>
    <w:rsid w:val="00C43904"/>
    <w:rsid w:val="00C5676B"/>
    <w:rsid w:val="00C56C39"/>
    <w:rsid w:val="00C57D69"/>
    <w:rsid w:val="00C60666"/>
    <w:rsid w:val="00C64421"/>
    <w:rsid w:val="00C65CB5"/>
    <w:rsid w:val="00C6612B"/>
    <w:rsid w:val="00C67FC3"/>
    <w:rsid w:val="00C74A5C"/>
    <w:rsid w:val="00C77321"/>
    <w:rsid w:val="00C80254"/>
    <w:rsid w:val="00C82838"/>
    <w:rsid w:val="00C82DF1"/>
    <w:rsid w:val="00C839DF"/>
    <w:rsid w:val="00C848C4"/>
    <w:rsid w:val="00C8588F"/>
    <w:rsid w:val="00C91013"/>
    <w:rsid w:val="00C948E0"/>
    <w:rsid w:val="00C962B8"/>
    <w:rsid w:val="00CA2DAC"/>
    <w:rsid w:val="00CA36A9"/>
    <w:rsid w:val="00CA3CB9"/>
    <w:rsid w:val="00CA613E"/>
    <w:rsid w:val="00CA6EA7"/>
    <w:rsid w:val="00CA781E"/>
    <w:rsid w:val="00CB774E"/>
    <w:rsid w:val="00CB7B93"/>
    <w:rsid w:val="00CC0090"/>
    <w:rsid w:val="00CC10E9"/>
    <w:rsid w:val="00CC3CFC"/>
    <w:rsid w:val="00CC7358"/>
    <w:rsid w:val="00CD1F9C"/>
    <w:rsid w:val="00CD2010"/>
    <w:rsid w:val="00CD34A2"/>
    <w:rsid w:val="00CD79FF"/>
    <w:rsid w:val="00CE08AD"/>
    <w:rsid w:val="00CE2A31"/>
    <w:rsid w:val="00CE50A8"/>
    <w:rsid w:val="00CF1B44"/>
    <w:rsid w:val="00CF449A"/>
    <w:rsid w:val="00CF6A7D"/>
    <w:rsid w:val="00CF7F76"/>
    <w:rsid w:val="00D0185E"/>
    <w:rsid w:val="00D03BC0"/>
    <w:rsid w:val="00D04B1B"/>
    <w:rsid w:val="00D0548E"/>
    <w:rsid w:val="00D07E1D"/>
    <w:rsid w:val="00D10D66"/>
    <w:rsid w:val="00D11A8C"/>
    <w:rsid w:val="00D14975"/>
    <w:rsid w:val="00D1499C"/>
    <w:rsid w:val="00D17266"/>
    <w:rsid w:val="00D200C8"/>
    <w:rsid w:val="00D2343D"/>
    <w:rsid w:val="00D23493"/>
    <w:rsid w:val="00D2425C"/>
    <w:rsid w:val="00D331B0"/>
    <w:rsid w:val="00D378E1"/>
    <w:rsid w:val="00D40AEB"/>
    <w:rsid w:val="00D4106C"/>
    <w:rsid w:val="00D41876"/>
    <w:rsid w:val="00D43954"/>
    <w:rsid w:val="00D4501B"/>
    <w:rsid w:val="00D51798"/>
    <w:rsid w:val="00D53698"/>
    <w:rsid w:val="00D54DD8"/>
    <w:rsid w:val="00D56C5E"/>
    <w:rsid w:val="00D57638"/>
    <w:rsid w:val="00D57FC1"/>
    <w:rsid w:val="00D60F45"/>
    <w:rsid w:val="00D63041"/>
    <w:rsid w:val="00D64862"/>
    <w:rsid w:val="00D671FB"/>
    <w:rsid w:val="00D676E2"/>
    <w:rsid w:val="00D67DC2"/>
    <w:rsid w:val="00D84FC1"/>
    <w:rsid w:val="00D87F11"/>
    <w:rsid w:val="00D92195"/>
    <w:rsid w:val="00D952AE"/>
    <w:rsid w:val="00D95B30"/>
    <w:rsid w:val="00DA6968"/>
    <w:rsid w:val="00DB02BE"/>
    <w:rsid w:val="00DB3C48"/>
    <w:rsid w:val="00DC3A41"/>
    <w:rsid w:val="00DD1400"/>
    <w:rsid w:val="00DD2DAC"/>
    <w:rsid w:val="00DD40AE"/>
    <w:rsid w:val="00DE039F"/>
    <w:rsid w:val="00DE36BB"/>
    <w:rsid w:val="00DE6AD0"/>
    <w:rsid w:val="00DE7C5C"/>
    <w:rsid w:val="00DF3A3A"/>
    <w:rsid w:val="00E01192"/>
    <w:rsid w:val="00E0430F"/>
    <w:rsid w:val="00E05A46"/>
    <w:rsid w:val="00E07758"/>
    <w:rsid w:val="00E11A3C"/>
    <w:rsid w:val="00E12995"/>
    <w:rsid w:val="00E17782"/>
    <w:rsid w:val="00E20527"/>
    <w:rsid w:val="00E205D0"/>
    <w:rsid w:val="00E20B1B"/>
    <w:rsid w:val="00E22A95"/>
    <w:rsid w:val="00E2365C"/>
    <w:rsid w:val="00E2472F"/>
    <w:rsid w:val="00E3194B"/>
    <w:rsid w:val="00E348AA"/>
    <w:rsid w:val="00E34DBC"/>
    <w:rsid w:val="00E35379"/>
    <w:rsid w:val="00E41E4B"/>
    <w:rsid w:val="00E47D23"/>
    <w:rsid w:val="00E5201F"/>
    <w:rsid w:val="00E5588B"/>
    <w:rsid w:val="00E560F1"/>
    <w:rsid w:val="00E60110"/>
    <w:rsid w:val="00E61114"/>
    <w:rsid w:val="00E62C31"/>
    <w:rsid w:val="00E649B8"/>
    <w:rsid w:val="00E64AE7"/>
    <w:rsid w:val="00E67CF8"/>
    <w:rsid w:val="00E718B9"/>
    <w:rsid w:val="00E76B02"/>
    <w:rsid w:val="00E77CE4"/>
    <w:rsid w:val="00E83A94"/>
    <w:rsid w:val="00E8600B"/>
    <w:rsid w:val="00E871E6"/>
    <w:rsid w:val="00E910FD"/>
    <w:rsid w:val="00E97975"/>
    <w:rsid w:val="00EA57B1"/>
    <w:rsid w:val="00EB0118"/>
    <w:rsid w:val="00EB2DD0"/>
    <w:rsid w:val="00EB3672"/>
    <w:rsid w:val="00EB7DF2"/>
    <w:rsid w:val="00EC4051"/>
    <w:rsid w:val="00EC41B7"/>
    <w:rsid w:val="00EC4E91"/>
    <w:rsid w:val="00EC5F37"/>
    <w:rsid w:val="00ED1094"/>
    <w:rsid w:val="00ED1153"/>
    <w:rsid w:val="00EE1FC1"/>
    <w:rsid w:val="00EE616A"/>
    <w:rsid w:val="00EF066A"/>
    <w:rsid w:val="00EF0ADA"/>
    <w:rsid w:val="00EF486F"/>
    <w:rsid w:val="00EF6C95"/>
    <w:rsid w:val="00F02A48"/>
    <w:rsid w:val="00F064A9"/>
    <w:rsid w:val="00F072DF"/>
    <w:rsid w:val="00F07EF2"/>
    <w:rsid w:val="00F136BC"/>
    <w:rsid w:val="00F222FA"/>
    <w:rsid w:val="00F24632"/>
    <w:rsid w:val="00F275F3"/>
    <w:rsid w:val="00F33937"/>
    <w:rsid w:val="00F33E00"/>
    <w:rsid w:val="00F410C6"/>
    <w:rsid w:val="00F423C1"/>
    <w:rsid w:val="00F441AC"/>
    <w:rsid w:val="00F44B98"/>
    <w:rsid w:val="00F45E12"/>
    <w:rsid w:val="00F47469"/>
    <w:rsid w:val="00F52638"/>
    <w:rsid w:val="00F5576D"/>
    <w:rsid w:val="00F609A2"/>
    <w:rsid w:val="00F61B0C"/>
    <w:rsid w:val="00F64155"/>
    <w:rsid w:val="00F71335"/>
    <w:rsid w:val="00F714B5"/>
    <w:rsid w:val="00F740F9"/>
    <w:rsid w:val="00F74563"/>
    <w:rsid w:val="00F767E7"/>
    <w:rsid w:val="00F80B22"/>
    <w:rsid w:val="00F815D2"/>
    <w:rsid w:val="00F82091"/>
    <w:rsid w:val="00F8234A"/>
    <w:rsid w:val="00F85030"/>
    <w:rsid w:val="00F865AB"/>
    <w:rsid w:val="00F86A6D"/>
    <w:rsid w:val="00FA071D"/>
    <w:rsid w:val="00FA20E4"/>
    <w:rsid w:val="00FA5B15"/>
    <w:rsid w:val="00FB10B6"/>
    <w:rsid w:val="00FB1FCD"/>
    <w:rsid w:val="00FB3218"/>
    <w:rsid w:val="00FB38F9"/>
    <w:rsid w:val="00FB5427"/>
    <w:rsid w:val="00FC026C"/>
    <w:rsid w:val="00FC1807"/>
    <w:rsid w:val="00FC5227"/>
    <w:rsid w:val="00FD06C9"/>
    <w:rsid w:val="00FD09F8"/>
    <w:rsid w:val="00FD3436"/>
    <w:rsid w:val="00FE32F6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List Paragraph" w:uiPriority="34" w:qFormat="1"/>
  </w:latentStyles>
  <w:style w:type="paragraph" w:default="1" w:styleId="Normal">
    <w:name w:val="Normal"/>
    <w:qFormat/>
    <w:rsid w:val="00D41876"/>
    <w:rPr>
      <w:rFonts w:ascii="Times New Roman" w:hAnsi="Times New Roman"/>
      <w:color w:val="00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unhideWhenUsed/>
    <w:rsid w:val="007B6A40"/>
  </w:style>
  <w:style w:type="character" w:customStyle="1" w:styleId="EndnoteTextChar">
    <w:name w:val="Endnote Text Char"/>
    <w:basedOn w:val="DefaultParagraphFont"/>
    <w:link w:val="EndnoteText"/>
    <w:uiPriority w:val="99"/>
    <w:rsid w:val="007B6A40"/>
  </w:style>
  <w:style w:type="character" w:styleId="EndnoteReference">
    <w:name w:val="endnote reference"/>
    <w:basedOn w:val="DefaultParagraphFont"/>
    <w:uiPriority w:val="99"/>
    <w:unhideWhenUsed/>
    <w:rsid w:val="007B6A40"/>
    <w:rPr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FB542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B5427"/>
  </w:style>
  <w:style w:type="character" w:styleId="PageNumber">
    <w:name w:val="page number"/>
    <w:basedOn w:val="DefaultParagraphFont"/>
    <w:uiPriority w:val="99"/>
    <w:semiHidden/>
    <w:unhideWhenUsed/>
    <w:rsid w:val="00FB5427"/>
  </w:style>
  <w:style w:type="paragraph" w:styleId="ListParagraph">
    <w:name w:val="List Paragraph"/>
    <w:basedOn w:val="Normal"/>
    <w:uiPriority w:val="34"/>
    <w:qFormat/>
    <w:rsid w:val="00C5676B"/>
    <w:pPr>
      <w:ind w:left="720"/>
      <w:contextualSpacing/>
    </w:pPr>
    <w:rPr>
      <w:rFonts w:asciiTheme="minorHAnsi" w:hAnsiTheme="minorHAnsi"/>
      <w:color w:val="auto"/>
    </w:rPr>
  </w:style>
  <w:style w:type="paragraph" w:styleId="Header">
    <w:name w:val="header"/>
    <w:basedOn w:val="Normal"/>
    <w:link w:val="HeaderChar"/>
    <w:rsid w:val="007B356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7B356C"/>
    <w:rPr>
      <w:rFonts w:ascii="Times New Roman" w:hAnsi="Times New Roman"/>
      <w:color w:val="000000"/>
    </w:rPr>
  </w:style>
  <w:style w:type="paragraph" w:styleId="DocumentMap">
    <w:name w:val="Document Map"/>
    <w:basedOn w:val="Normal"/>
    <w:link w:val="DocumentMapChar"/>
    <w:rsid w:val="00701A47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rsid w:val="00701A47"/>
    <w:rPr>
      <w:rFonts w:ascii="Lucida Grande" w:hAnsi="Lucida Grande" w:cs="Lucida Grande"/>
      <w:color w:val="00000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List Paragraph" w:uiPriority="34" w:qFormat="1"/>
  </w:latentStyles>
  <w:style w:type="paragraph" w:default="1" w:styleId="Normal">
    <w:name w:val="Normal"/>
    <w:qFormat/>
    <w:rsid w:val="00D41876"/>
    <w:rPr>
      <w:rFonts w:ascii="Times New Roman" w:hAnsi="Times New Roman"/>
      <w:color w:val="00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unhideWhenUsed/>
    <w:rsid w:val="007B6A40"/>
  </w:style>
  <w:style w:type="character" w:customStyle="1" w:styleId="EndnoteTextChar">
    <w:name w:val="Endnote Text Char"/>
    <w:basedOn w:val="DefaultParagraphFont"/>
    <w:link w:val="EndnoteText"/>
    <w:uiPriority w:val="99"/>
    <w:rsid w:val="007B6A40"/>
  </w:style>
  <w:style w:type="character" w:styleId="EndnoteReference">
    <w:name w:val="endnote reference"/>
    <w:basedOn w:val="DefaultParagraphFont"/>
    <w:uiPriority w:val="99"/>
    <w:unhideWhenUsed/>
    <w:rsid w:val="007B6A40"/>
    <w:rPr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FB542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B5427"/>
  </w:style>
  <w:style w:type="character" w:styleId="PageNumber">
    <w:name w:val="page number"/>
    <w:basedOn w:val="DefaultParagraphFont"/>
    <w:uiPriority w:val="99"/>
    <w:semiHidden/>
    <w:unhideWhenUsed/>
    <w:rsid w:val="00FB5427"/>
  </w:style>
  <w:style w:type="paragraph" w:styleId="ListParagraph">
    <w:name w:val="List Paragraph"/>
    <w:basedOn w:val="Normal"/>
    <w:uiPriority w:val="34"/>
    <w:qFormat/>
    <w:rsid w:val="00C5676B"/>
    <w:pPr>
      <w:ind w:left="720"/>
      <w:contextualSpacing/>
    </w:pPr>
    <w:rPr>
      <w:rFonts w:asciiTheme="minorHAnsi" w:hAnsiTheme="minorHAnsi"/>
      <w:color w:val="auto"/>
    </w:rPr>
  </w:style>
  <w:style w:type="paragraph" w:styleId="Header">
    <w:name w:val="header"/>
    <w:basedOn w:val="Normal"/>
    <w:link w:val="HeaderChar"/>
    <w:rsid w:val="007B356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7B356C"/>
    <w:rPr>
      <w:rFonts w:ascii="Times New Roman" w:hAnsi="Times New Roman"/>
      <w:color w:val="000000"/>
    </w:rPr>
  </w:style>
  <w:style w:type="paragraph" w:styleId="DocumentMap">
    <w:name w:val="Document Map"/>
    <w:basedOn w:val="Normal"/>
    <w:link w:val="DocumentMapChar"/>
    <w:rsid w:val="00701A47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rsid w:val="00701A47"/>
    <w:rPr>
      <w:rFonts w:ascii="Lucida Grande" w:hAnsi="Lucida Grande" w:cs="Lucida Grande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CHICAGO.XSL" StyleName="Chicago"/>
</file>

<file path=customXml/itemProps1.xml><?xml version="1.0" encoding="utf-8"?>
<ds:datastoreItem xmlns:ds="http://schemas.openxmlformats.org/officeDocument/2006/customXml" ds:itemID="{23A47ACF-652D-4AD4-8DE8-37B57B741E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4</Pages>
  <Words>11541</Words>
  <Characters>65786</Characters>
  <Application>Microsoft Office Word</Application>
  <DocSecurity>0</DocSecurity>
  <Lines>548</Lines>
  <Paragraphs>1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averford College</Company>
  <LinksUpToDate>false</LinksUpToDate>
  <CharactersWithSpaces>771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Timur Gadzo</cp:lastModifiedBy>
  <cp:revision>2</cp:revision>
  <cp:lastPrinted>2010-12-13T13:33:00Z</cp:lastPrinted>
  <dcterms:created xsi:type="dcterms:W3CDTF">2015-08-25T18:16:00Z</dcterms:created>
  <dcterms:modified xsi:type="dcterms:W3CDTF">2015-08-25T18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b2.1"&gt;&lt;session id="37XwEpKO"/&gt;&lt;style id="http://www.zotero.org/styles/chicago-note" hasBibliography="0" bibliographyStyleHasBeenSet="0"/&gt;&lt;prefs&gt;&lt;pref name="fieldType" value="Field"/&gt;&lt;pref name="noteType" value="1"</vt:lpwstr>
  </property>
  <property fmtid="{D5CDD505-2E9C-101B-9397-08002B2CF9AE}" pid="3" name="ZOTERO_PREF_2">
    <vt:lpwstr>/&gt;&lt;pref name="storeReferences" value="false"/&gt;&lt;/prefs&gt;&lt;/data&gt;</vt:lpwstr>
  </property>
</Properties>
</file>